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4E10C" w14:textId="21F4E34F" w:rsidR="001E421D" w:rsidRPr="001E421D" w:rsidRDefault="001E421D" w:rsidP="001E421D">
      <w:pPr>
        <w:pStyle w:val="Heading9"/>
        <w:jc w:val="both"/>
        <w:rPr>
          <w:rFonts w:ascii="Times New Roman" w:hAnsi="Times New Roman" w:cs="Times New Roman"/>
          <w:b/>
          <w:bCs/>
          <w:i w:val="0"/>
          <w:iCs w:val="0"/>
          <w:sz w:val="28"/>
          <w:szCs w:val="28"/>
        </w:rPr>
      </w:pPr>
      <w:r>
        <w:rPr>
          <w:rFonts w:ascii="Times New Roman" w:hAnsi="Times New Roman" w:cs="Times New Roman" w:hint="eastAsia"/>
          <w:b/>
          <w:bCs/>
          <w:i w:val="0"/>
          <w:iCs w:val="0"/>
          <w:sz w:val="28"/>
          <w:szCs w:val="28"/>
        </w:rPr>
        <w:t>R</w:t>
      </w:r>
      <w:r w:rsidR="00E846BB" w:rsidRPr="00E846BB">
        <w:rPr>
          <w:rFonts w:ascii="Times New Roman" w:hAnsi="Times New Roman" w:cs="Times New Roman"/>
          <w:b/>
          <w:bCs/>
          <w:i w:val="0"/>
          <w:iCs w:val="0"/>
          <w:sz w:val="28"/>
          <w:szCs w:val="28"/>
        </w:rPr>
        <w:t>ebound effects</w:t>
      </w:r>
      <w:r>
        <w:rPr>
          <w:rFonts w:ascii="Times New Roman" w:hAnsi="Times New Roman" w:cs="Times New Roman"/>
          <w:b/>
          <w:bCs/>
          <w:i w:val="0"/>
          <w:iCs w:val="0"/>
          <w:sz w:val="28"/>
          <w:szCs w:val="28"/>
        </w:rPr>
        <w:t xml:space="preserve"> </w:t>
      </w:r>
      <w:r w:rsidR="00A92CC2">
        <w:rPr>
          <w:rFonts w:ascii="Times New Roman" w:hAnsi="Times New Roman" w:cs="Times New Roman"/>
          <w:b/>
          <w:bCs/>
          <w:i w:val="0"/>
          <w:iCs w:val="0"/>
          <w:sz w:val="28"/>
          <w:szCs w:val="28"/>
        </w:rPr>
        <w:t>may</w:t>
      </w:r>
      <w:r w:rsidR="00F51CA2">
        <w:rPr>
          <w:rFonts w:ascii="Times New Roman" w:hAnsi="Times New Roman" w:cs="Times New Roman"/>
          <w:b/>
          <w:bCs/>
          <w:i w:val="0"/>
          <w:iCs w:val="0"/>
          <w:sz w:val="28"/>
          <w:szCs w:val="28"/>
        </w:rPr>
        <w:t xml:space="preserve"> </w:t>
      </w:r>
      <w:r>
        <w:rPr>
          <w:rFonts w:ascii="Times New Roman" w:hAnsi="Times New Roman" w:cs="Times New Roman" w:hint="eastAsia"/>
          <w:b/>
          <w:bCs/>
          <w:i w:val="0"/>
          <w:iCs w:val="0"/>
          <w:sz w:val="28"/>
          <w:szCs w:val="28"/>
        </w:rPr>
        <w:t>undermine</w:t>
      </w:r>
      <w:r>
        <w:rPr>
          <w:rFonts w:ascii="Times New Roman" w:hAnsi="Times New Roman" w:cs="Times New Roman"/>
          <w:b/>
          <w:bCs/>
          <w:i w:val="0"/>
          <w:iCs w:val="0"/>
          <w:sz w:val="28"/>
          <w:szCs w:val="28"/>
        </w:rPr>
        <w:t xml:space="preserve"> ben</w:t>
      </w:r>
      <w:r w:rsidR="00A14AEA">
        <w:rPr>
          <w:rFonts w:ascii="Times New Roman" w:hAnsi="Times New Roman" w:cs="Times New Roman"/>
          <w:b/>
          <w:bCs/>
          <w:i w:val="0"/>
          <w:iCs w:val="0"/>
          <w:sz w:val="28"/>
          <w:szCs w:val="28"/>
        </w:rPr>
        <w:t>e</w:t>
      </w:r>
      <w:r>
        <w:rPr>
          <w:rFonts w:ascii="Times New Roman" w:hAnsi="Times New Roman" w:cs="Times New Roman"/>
          <w:b/>
          <w:bCs/>
          <w:i w:val="0"/>
          <w:iCs w:val="0"/>
          <w:sz w:val="28"/>
          <w:szCs w:val="28"/>
        </w:rPr>
        <w:t>fits</w:t>
      </w:r>
      <w:r w:rsidR="00E846BB" w:rsidRPr="00E846BB">
        <w:rPr>
          <w:rFonts w:ascii="Times New Roman" w:hAnsi="Times New Roman" w:cs="Times New Roman"/>
          <w:b/>
          <w:bCs/>
          <w:i w:val="0"/>
          <w:iCs w:val="0"/>
          <w:sz w:val="28"/>
          <w:szCs w:val="28"/>
        </w:rPr>
        <w:t xml:space="preserve"> of</w:t>
      </w:r>
      <w:r w:rsidR="007D22AF" w:rsidRPr="00E846BB">
        <w:rPr>
          <w:rFonts w:ascii="Times New Roman" w:hAnsi="Times New Roman" w:cs="Times New Roman"/>
          <w:b/>
          <w:bCs/>
          <w:i w:val="0"/>
          <w:iCs w:val="0"/>
          <w:sz w:val="28"/>
          <w:szCs w:val="28"/>
        </w:rPr>
        <w:t xml:space="preserve"> upcycling </w:t>
      </w:r>
      <w:r w:rsidR="009C5BC3" w:rsidRPr="009C5BC3">
        <w:rPr>
          <w:rFonts w:ascii="Times New Roman" w:hAnsi="Times New Roman" w:cs="Times New Roman"/>
          <w:b/>
          <w:bCs/>
          <w:i w:val="0"/>
          <w:iCs w:val="0"/>
          <w:sz w:val="28"/>
          <w:szCs w:val="28"/>
        </w:rPr>
        <w:t>low-opportunity-cost feed</w:t>
      </w:r>
      <w:r w:rsidR="007D22AF" w:rsidRPr="00E846BB">
        <w:rPr>
          <w:rFonts w:ascii="Times New Roman" w:hAnsi="Times New Roman" w:cs="Times New Roman"/>
          <w:b/>
          <w:bCs/>
          <w:i w:val="0"/>
          <w:iCs w:val="0"/>
          <w:sz w:val="28"/>
          <w:szCs w:val="28"/>
        </w:rPr>
        <w:t xml:space="preserve"> as </w:t>
      </w:r>
      <w:r>
        <w:rPr>
          <w:rFonts w:ascii="Times New Roman" w:hAnsi="Times New Roman" w:cs="Times New Roman"/>
          <w:b/>
          <w:bCs/>
          <w:i w:val="0"/>
          <w:iCs w:val="0"/>
          <w:sz w:val="28"/>
          <w:szCs w:val="28"/>
        </w:rPr>
        <w:t xml:space="preserve">animal </w:t>
      </w:r>
      <w:r w:rsidR="007D22AF" w:rsidRPr="00E846BB">
        <w:rPr>
          <w:rFonts w:ascii="Times New Roman" w:hAnsi="Times New Roman" w:cs="Times New Roman"/>
          <w:b/>
          <w:bCs/>
          <w:i w:val="0"/>
          <w:iCs w:val="0"/>
          <w:sz w:val="28"/>
          <w:szCs w:val="28"/>
        </w:rPr>
        <w:t>feed</w:t>
      </w:r>
      <w:r w:rsidR="00E846BB" w:rsidRPr="00E846BB">
        <w:rPr>
          <w:rFonts w:ascii="Times New Roman" w:hAnsi="Times New Roman" w:cs="Times New Roman"/>
          <w:b/>
          <w:bCs/>
          <w:i w:val="0"/>
          <w:iCs w:val="0"/>
          <w:sz w:val="28"/>
          <w:szCs w:val="28"/>
        </w:rPr>
        <w:t xml:space="preserve"> in China</w:t>
      </w:r>
      <w:bookmarkStart w:id="0" w:name="_Hlk176101617"/>
    </w:p>
    <w:bookmarkEnd w:id="0"/>
    <w:p w14:paraId="333FD9ED" w14:textId="77777777" w:rsidR="002546A2" w:rsidRPr="00790C02" w:rsidRDefault="002546A2" w:rsidP="002546A2"/>
    <w:p w14:paraId="66AA42FB" w14:textId="60CDEC04" w:rsidR="004F0661" w:rsidRPr="002B0CCC" w:rsidRDefault="004F0661" w:rsidP="00266BFB">
      <w:pPr>
        <w:snapToGrid w:val="0"/>
        <w:spacing w:line="480" w:lineRule="auto"/>
        <w:jc w:val="both"/>
        <w:rPr>
          <w:rFonts w:ascii="Times New Roman" w:hAnsi="Times New Roman" w:cs="Times New Roman"/>
          <w:color w:val="000000" w:themeColor="text1"/>
          <w:sz w:val="21"/>
          <w:szCs w:val="21"/>
        </w:rPr>
      </w:pPr>
      <w:r w:rsidRPr="002B0CCC">
        <w:rPr>
          <w:rFonts w:ascii="Times New Roman" w:hAnsi="Times New Roman" w:cs="Times New Roman"/>
          <w:color w:val="000000" w:themeColor="text1"/>
          <w:sz w:val="21"/>
          <w:szCs w:val="21"/>
        </w:rPr>
        <w:t>Weitong Long</w:t>
      </w:r>
      <w:r w:rsidRPr="002B0CCC">
        <w:rPr>
          <w:rFonts w:ascii="Times New Roman" w:hAnsi="Times New Roman" w:cs="Times New Roman"/>
          <w:color w:val="000000" w:themeColor="text1"/>
          <w:sz w:val="21"/>
          <w:szCs w:val="21"/>
          <w:vertAlign w:val="superscript"/>
        </w:rPr>
        <w:t>1</w:t>
      </w:r>
      <w:r w:rsidR="00CD39F2">
        <w:rPr>
          <w:rFonts w:ascii="Times New Roman" w:hAnsi="Times New Roman" w:cs="Times New Roman" w:hint="eastAsia"/>
          <w:color w:val="000000" w:themeColor="text1"/>
          <w:sz w:val="21"/>
          <w:szCs w:val="21"/>
          <w:vertAlign w:val="superscript"/>
        </w:rPr>
        <w:t>,</w:t>
      </w:r>
      <w:r w:rsidR="00015AD5">
        <w:rPr>
          <w:rFonts w:ascii="Times New Roman" w:hAnsi="Times New Roman" w:cs="Times New Roman"/>
          <w:color w:val="000000" w:themeColor="text1"/>
          <w:sz w:val="21"/>
          <w:szCs w:val="21"/>
          <w:vertAlign w:val="superscript"/>
        </w:rPr>
        <w:t>2</w:t>
      </w:r>
      <w:r w:rsidRPr="002B0CCC">
        <w:rPr>
          <w:rFonts w:ascii="Times New Roman" w:hAnsi="Times New Roman" w:cs="Times New Roman"/>
          <w:color w:val="000000" w:themeColor="text1"/>
          <w:sz w:val="21"/>
          <w:szCs w:val="21"/>
        </w:rPr>
        <w:t>, Xueqin Zhu</w:t>
      </w:r>
      <w:r w:rsidRPr="002B0CCC">
        <w:rPr>
          <w:rFonts w:ascii="Times New Roman" w:hAnsi="Times New Roman" w:cs="Times New Roman"/>
          <w:color w:val="000000" w:themeColor="text1"/>
          <w:sz w:val="21"/>
          <w:szCs w:val="21"/>
          <w:vertAlign w:val="superscript"/>
        </w:rPr>
        <w:t>1*</w:t>
      </w:r>
      <w:r w:rsidRPr="002B0CCC">
        <w:rPr>
          <w:rFonts w:ascii="Times New Roman" w:hAnsi="Times New Roman" w:cs="Times New Roman"/>
          <w:color w:val="000000" w:themeColor="text1"/>
          <w:sz w:val="21"/>
          <w:szCs w:val="21"/>
        </w:rPr>
        <w:t>, Hans-Peter Weikard</w:t>
      </w:r>
      <w:r w:rsidRPr="002B0CCC">
        <w:rPr>
          <w:rFonts w:ascii="Times New Roman" w:hAnsi="Times New Roman" w:cs="Times New Roman"/>
          <w:color w:val="000000" w:themeColor="text1"/>
          <w:sz w:val="21"/>
          <w:szCs w:val="21"/>
          <w:vertAlign w:val="superscript"/>
        </w:rPr>
        <w:t>1</w:t>
      </w:r>
      <w:r w:rsidRPr="002B0CCC">
        <w:rPr>
          <w:rFonts w:ascii="Times New Roman" w:hAnsi="Times New Roman" w:cs="Times New Roman"/>
          <w:color w:val="000000" w:themeColor="text1"/>
          <w:sz w:val="21"/>
          <w:szCs w:val="21"/>
        </w:rPr>
        <w:t>, Oene Oenema</w:t>
      </w:r>
      <w:r w:rsidRPr="002B0CCC">
        <w:rPr>
          <w:rFonts w:ascii="Times New Roman" w:hAnsi="Times New Roman" w:cs="Times New Roman"/>
          <w:color w:val="000000" w:themeColor="text1"/>
          <w:sz w:val="21"/>
          <w:szCs w:val="21"/>
          <w:vertAlign w:val="superscript"/>
        </w:rPr>
        <w:t>2,3</w:t>
      </w:r>
      <w:r w:rsidRPr="002B0CCC">
        <w:rPr>
          <w:rFonts w:ascii="Times New Roman" w:hAnsi="Times New Roman" w:cs="Times New Roman"/>
          <w:color w:val="000000" w:themeColor="text1"/>
          <w:sz w:val="21"/>
          <w:szCs w:val="21"/>
        </w:rPr>
        <w:t>, Yong Hou</w:t>
      </w:r>
      <w:r w:rsidR="00015AD5">
        <w:rPr>
          <w:rFonts w:ascii="Times New Roman" w:hAnsi="Times New Roman" w:cs="Times New Roman"/>
          <w:color w:val="000000" w:themeColor="text1"/>
          <w:sz w:val="21"/>
          <w:szCs w:val="21"/>
          <w:vertAlign w:val="superscript"/>
        </w:rPr>
        <w:t>2</w:t>
      </w:r>
      <w:r w:rsidRPr="002B0CCC">
        <w:rPr>
          <w:rFonts w:ascii="Times New Roman" w:hAnsi="Times New Roman" w:cs="Times New Roman"/>
          <w:color w:val="000000" w:themeColor="text1"/>
          <w:sz w:val="21"/>
          <w:szCs w:val="21"/>
          <w:vertAlign w:val="superscript"/>
        </w:rPr>
        <w:t>*</w:t>
      </w:r>
    </w:p>
    <w:p w14:paraId="3AD37819" w14:textId="77777777" w:rsidR="00E31FDB" w:rsidRPr="00790C02" w:rsidRDefault="00E31FDB" w:rsidP="00E31FDB"/>
    <w:p w14:paraId="0AF29120" w14:textId="77777777" w:rsidR="004F0661" w:rsidRDefault="004F0661" w:rsidP="00266BFB">
      <w:pPr>
        <w:snapToGrid w:val="0"/>
        <w:spacing w:line="480" w:lineRule="auto"/>
        <w:jc w:val="both"/>
        <w:rPr>
          <w:rFonts w:ascii="Times New Roman" w:hAnsi="Times New Roman" w:cs="Times New Roman"/>
          <w:color w:val="000000" w:themeColor="text1"/>
          <w:sz w:val="21"/>
          <w:szCs w:val="21"/>
        </w:rPr>
      </w:pPr>
      <w:r w:rsidRPr="002B0CCC">
        <w:rPr>
          <w:rFonts w:ascii="Times New Roman" w:hAnsi="Times New Roman" w:cs="Times New Roman"/>
          <w:color w:val="000000" w:themeColor="text1"/>
          <w:sz w:val="21"/>
          <w:szCs w:val="21"/>
          <w:vertAlign w:val="superscript"/>
        </w:rPr>
        <w:t>1</w:t>
      </w:r>
      <w:r w:rsidRPr="002B0CCC">
        <w:rPr>
          <w:rFonts w:ascii="Times New Roman" w:hAnsi="Times New Roman" w:cs="Times New Roman"/>
          <w:color w:val="000000" w:themeColor="text1"/>
          <w:sz w:val="21"/>
          <w:szCs w:val="21"/>
        </w:rPr>
        <w:t>Environmental Economics and Natural Resources Group, Wageningen University, Hollandseweg 1, 6706 KN Wageningen, The Netherlands</w:t>
      </w:r>
    </w:p>
    <w:p w14:paraId="679EC1B8" w14:textId="7808DEF3" w:rsidR="00015AD5" w:rsidRPr="002B0CCC" w:rsidRDefault="00015AD5" w:rsidP="00015AD5">
      <w:pPr>
        <w:snapToGrid w:val="0"/>
        <w:spacing w:line="480" w:lineRule="auto"/>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vertAlign w:val="superscript"/>
        </w:rPr>
        <w:t>2</w:t>
      </w:r>
      <w:r>
        <w:rPr>
          <w:rFonts w:ascii="Times New Roman" w:hAnsi="Times New Roman" w:cs="Times New Roman"/>
          <w:color w:val="000000" w:themeColor="text1"/>
          <w:sz w:val="21"/>
          <w:szCs w:val="21"/>
        </w:rPr>
        <w:t xml:space="preserve">State </w:t>
      </w:r>
      <w:r w:rsidRPr="002B0CCC">
        <w:rPr>
          <w:rFonts w:ascii="Times New Roman" w:hAnsi="Times New Roman" w:cs="Times New Roman"/>
          <w:color w:val="000000" w:themeColor="text1"/>
          <w:sz w:val="21"/>
          <w:szCs w:val="21"/>
        </w:rPr>
        <w:t xml:space="preserve">Key Laboratory of </w:t>
      </w:r>
      <w:r>
        <w:rPr>
          <w:rFonts w:ascii="Times New Roman" w:hAnsi="Times New Roman" w:cs="Times New Roman"/>
          <w:color w:val="000000" w:themeColor="text1"/>
          <w:sz w:val="21"/>
          <w:szCs w:val="21"/>
        </w:rPr>
        <w:t>Nutrient Use and Management</w:t>
      </w:r>
      <w:r w:rsidRPr="002B0CCC">
        <w:rPr>
          <w:rFonts w:ascii="Times New Roman" w:hAnsi="Times New Roman" w:cs="Times New Roman"/>
          <w:color w:val="000000" w:themeColor="text1"/>
          <w:sz w:val="21"/>
          <w:szCs w:val="21"/>
        </w:rPr>
        <w:t>, College of Resources and Environmental Science, China Agricultural University, 100193 Beijing, China</w:t>
      </w:r>
    </w:p>
    <w:p w14:paraId="16B62CDA" w14:textId="13172AB5" w:rsidR="004F0661" w:rsidRPr="002B0CCC" w:rsidRDefault="00015AD5" w:rsidP="00266BFB">
      <w:pPr>
        <w:snapToGrid w:val="0"/>
        <w:spacing w:line="480" w:lineRule="auto"/>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vertAlign w:val="superscript"/>
        </w:rPr>
        <w:t>3</w:t>
      </w:r>
      <w:r w:rsidR="004F0661" w:rsidRPr="002B0CCC">
        <w:rPr>
          <w:rFonts w:ascii="Times New Roman" w:hAnsi="Times New Roman" w:cs="Times New Roman"/>
          <w:color w:val="000000" w:themeColor="text1"/>
          <w:sz w:val="21"/>
          <w:szCs w:val="21"/>
        </w:rPr>
        <w:t>Wageningen Environmental Research, 6708 PB Wageningen, The Netherlands</w:t>
      </w:r>
    </w:p>
    <w:p w14:paraId="2D89CEEF" w14:textId="77777777" w:rsidR="000E7BB0" w:rsidRDefault="000E7BB0" w:rsidP="00266BFB">
      <w:pPr>
        <w:snapToGrid w:val="0"/>
        <w:spacing w:line="480" w:lineRule="auto"/>
        <w:jc w:val="both"/>
        <w:rPr>
          <w:rFonts w:ascii="Times New Roman" w:hAnsi="Times New Roman" w:cs="Times New Roman"/>
          <w:color w:val="000000" w:themeColor="text1"/>
          <w:sz w:val="21"/>
          <w:szCs w:val="21"/>
        </w:rPr>
      </w:pPr>
    </w:p>
    <w:p w14:paraId="4C998A23" w14:textId="2E34756E" w:rsidR="004F0661" w:rsidRPr="002B0CCC" w:rsidRDefault="004F0661" w:rsidP="00266BFB">
      <w:pPr>
        <w:snapToGrid w:val="0"/>
        <w:spacing w:line="480" w:lineRule="auto"/>
        <w:jc w:val="both"/>
        <w:rPr>
          <w:rFonts w:ascii="Times New Roman" w:hAnsi="Times New Roman" w:cs="Times New Roman"/>
          <w:sz w:val="21"/>
          <w:szCs w:val="21"/>
        </w:rPr>
      </w:pPr>
      <w:r w:rsidRPr="002B0CCC">
        <w:rPr>
          <w:rFonts w:ascii="Times New Roman" w:hAnsi="Times New Roman" w:cs="Times New Roman"/>
          <w:sz w:val="21"/>
          <w:szCs w:val="21"/>
        </w:rPr>
        <w:t xml:space="preserve">⁎ Corresponding author at: Wageningen University, </w:t>
      </w:r>
      <w:r w:rsidRPr="002B0CCC">
        <w:rPr>
          <w:rFonts w:ascii="Times New Roman" w:hAnsi="Times New Roman" w:cs="Times New Roman"/>
          <w:color w:val="000000" w:themeColor="text1"/>
          <w:sz w:val="21"/>
          <w:szCs w:val="21"/>
        </w:rPr>
        <w:t xml:space="preserve">6706 KN Wageningen, The Netherlands; </w:t>
      </w:r>
      <w:r w:rsidRPr="002B0CCC">
        <w:rPr>
          <w:rFonts w:ascii="Times New Roman" w:hAnsi="Times New Roman" w:cs="Times New Roman"/>
          <w:sz w:val="21"/>
          <w:szCs w:val="21"/>
        </w:rPr>
        <w:t xml:space="preserve">China Agricultural University, 100193, Beijing, China. </w:t>
      </w:r>
    </w:p>
    <w:p w14:paraId="137A6118" w14:textId="54FB03B4" w:rsidR="00F97F0B" w:rsidRDefault="004F0661" w:rsidP="00DB12E6">
      <w:pPr>
        <w:snapToGrid w:val="0"/>
        <w:spacing w:line="480" w:lineRule="auto"/>
        <w:jc w:val="both"/>
        <w:rPr>
          <w:rFonts w:ascii="Times New Roman" w:hAnsi="Times New Roman" w:cs="Times New Roman"/>
          <w:sz w:val="21"/>
          <w:szCs w:val="21"/>
        </w:rPr>
      </w:pPr>
      <w:r w:rsidRPr="002B0CCC">
        <w:rPr>
          <w:rFonts w:ascii="Times New Roman" w:hAnsi="Times New Roman" w:cs="Times New Roman"/>
          <w:sz w:val="21"/>
          <w:szCs w:val="21"/>
        </w:rPr>
        <w:t xml:space="preserve">E-mail addresses: </w:t>
      </w:r>
      <w:hyperlink r:id="rId8" w:history="1">
        <w:r w:rsidRPr="002B0CCC">
          <w:rPr>
            <w:rStyle w:val="Hyperlink"/>
            <w:rFonts w:ascii="Times New Roman" w:hAnsi="Times New Roman" w:cs="Times New Roman"/>
            <w:sz w:val="21"/>
            <w:szCs w:val="21"/>
          </w:rPr>
          <w:t>xueqin.zhu@wur.nl</w:t>
        </w:r>
      </w:hyperlink>
      <w:r w:rsidRPr="002B0CCC">
        <w:rPr>
          <w:rFonts w:ascii="Times New Roman" w:hAnsi="Times New Roman" w:cs="Times New Roman"/>
          <w:sz w:val="21"/>
          <w:szCs w:val="21"/>
        </w:rPr>
        <w:t xml:space="preserve"> (X. Zhu)</w:t>
      </w:r>
      <w:r w:rsidR="009C7DEE">
        <w:rPr>
          <w:rFonts w:ascii="Times New Roman" w:hAnsi="Times New Roman" w:cs="Times New Roman"/>
          <w:sz w:val="21"/>
          <w:szCs w:val="21"/>
        </w:rPr>
        <w:t xml:space="preserve">; </w:t>
      </w:r>
      <w:r w:rsidRPr="002B0CCC">
        <w:rPr>
          <w:rFonts w:ascii="Times New Roman" w:hAnsi="Times New Roman" w:cs="Times New Roman"/>
          <w:sz w:val="21"/>
          <w:szCs w:val="21"/>
        </w:rPr>
        <w:t xml:space="preserve"> </w:t>
      </w:r>
      <w:hyperlink r:id="rId9" w:history="1">
        <w:r w:rsidRPr="002B0CCC">
          <w:rPr>
            <w:rStyle w:val="Hyperlink"/>
            <w:rFonts w:ascii="Times New Roman" w:hAnsi="Times New Roman" w:cs="Times New Roman"/>
            <w:sz w:val="21"/>
            <w:szCs w:val="21"/>
          </w:rPr>
          <w:t>yonghou@cau.edu.cn</w:t>
        </w:r>
      </w:hyperlink>
      <w:r w:rsidRPr="002B0CCC">
        <w:rPr>
          <w:rFonts w:ascii="Times New Roman" w:hAnsi="Times New Roman" w:cs="Times New Roman"/>
          <w:sz w:val="21"/>
          <w:szCs w:val="21"/>
        </w:rPr>
        <w:t xml:space="preserve"> (Y. Hou). </w:t>
      </w:r>
    </w:p>
    <w:p w14:paraId="60A0AE1A" w14:textId="011138FA" w:rsidR="005D6A5F" w:rsidRPr="00AB0FD9" w:rsidRDefault="005D6A5F" w:rsidP="00F97F0B">
      <w:pPr>
        <w:snapToGrid w:val="0"/>
        <w:spacing w:line="480" w:lineRule="auto"/>
        <w:jc w:val="both"/>
        <w:rPr>
          <w:rFonts w:ascii="Times New Roman" w:hAnsi="Times New Roman" w:cs="Times New Roman"/>
          <w:color w:val="FF0000"/>
          <w:sz w:val="21"/>
          <w:szCs w:val="21"/>
        </w:rPr>
        <w:sectPr w:rsidR="005D6A5F" w:rsidRPr="00AB0FD9" w:rsidSect="00AE6A7A">
          <w:footerReference w:type="default" r:id="rId10"/>
          <w:pgSz w:w="11906" w:h="16838"/>
          <w:pgMar w:top="1440" w:right="1797" w:bottom="1440" w:left="1797" w:header="851" w:footer="992" w:gutter="0"/>
          <w:lnNumType w:countBy="1" w:restart="continuous"/>
          <w:cols w:space="425"/>
          <w:docGrid w:type="lines" w:linePitch="312"/>
        </w:sectPr>
      </w:pPr>
    </w:p>
    <w:p w14:paraId="17884E7F" w14:textId="64AB4C61" w:rsidR="00DB3674" w:rsidRPr="001244BC" w:rsidRDefault="00305335" w:rsidP="00005DFA">
      <w:pPr>
        <w:pStyle w:val="Heading1"/>
        <w:snapToGrid w:val="0"/>
        <w:spacing w:beforeLines="50" w:before="156" w:afterLines="50" w:after="156" w:line="480" w:lineRule="auto"/>
        <w:jc w:val="both"/>
        <w:rPr>
          <w:b w:val="0"/>
          <w:bCs/>
          <w:szCs w:val="24"/>
        </w:rPr>
      </w:pPr>
      <w:r w:rsidRPr="001244BC">
        <w:rPr>
          <w:szCs w:val="24"/>
        </w:rPr>
        <w:lastRenderedPageBreak/>
        <w:t>Abstract</w:t>
      </w:r>
    </w:p>
    <w:p w14:paraId="7DA852A8" w14:textId="5A3A104C" w:rsidR="00311689" w:rsidRPr="001244BC" w:rsidRDefault="00E50D40" w:rsidP="00311689">
      <w:pPr>
        <w:snapToGrid w:val="0"/>
        <w:spacing w:beforeLines="50" w:before="156" w:afterLines="50" w:after="156" w:line="480" w:lineRule="auto"/>
        <w:jc w:val="both"/>
        <w:rPr>
          <w:rFonts w:ascii="Times New Roman" w:hAnsi="Times New Roman" w:cs="Times New Roman"/>
          <w:color w:val="000000" w:themeColor="text1"/>
          <w:sz w:val="21"/>
          <w:szCs w:val="21"/>
        </w:rPr>
      </w:pPr>
      <w:bookmarkStart w:id="1" w:name="_Hlk172315064"/>
      <w:r>
        <w:rPr>
          <w:rFonts w:ascii="Times New Roman" w:hAnsi="Times New Roman" w:cs="Times New Roman"/>
          <w:color w:val="000000" w:themeColor="text1"/>
          <w:sz w:val="21"/>
          <w:szCs w:val="21"/>
        </w:rPr>
        <w:t>Upcycling</w:t>
      </w:r>
      <w:r w:rsidR="00DA17CA" w:rsidRPr="001244BC">
        <w:rPr>
          <w:rFonts w:ascii="Times New Roman" w:hAnsi="Times New Roman" w:cs="Times New Roman"/>
          <w:color w:val="000000" w:themeColor="text1"/>
          <w:sz w:val="21"/>
          <w:szCs w:val="21"/>
        </w:rPr>
        <w:t xml:space="preserve"> </w:t>
      </w:r>
      <w:r w:rsidR="009C5BC3" w:rsidRPr="009C5BC3">
        <w:rPr>
          <w:rFonts w:ascii="Times New Roman" w:hAnsi="Times New Roman" w:cs="Times New Roman"/>
          <w:color w:val="000000" w:themeColor="text1"/>
          <w:sz w:val="21"/>
          <w:szCs w:val="21"/>
        </w:rPr>
        <w:t>low-opportunity-cost feed</w:t>
      </w:r>
      <w:r w:rsidR="00C8466B">
        <w:rPr>
          <w:rFonts w:ascii="Times New Roman" w:hAnsi="Times New Roman" w:cs="Times New Roman"/>
          <w:color w:val="000000" w:themeColor="text1"/>
          <w:sz w:val="21"/>
          <w:szCs w:val="21"/>
        </w:rPr>
        <w:t xml:space="preserve"> products</w:t>
      </w:r>
      <w:r w:rsidR="00DA17CA" w:rsidRPr="001244BC">
        <w:rPr>
          <w:rFonts w:ascii="Times New Roman" w:hAnsi="Times New Roman" w:cs="Times New Roman"/>
          <w:color w:val="000000" w:themeColor="text1"/>
          <w:sz w:val="21"/>
          <w:szCs w:val="21"/>
        </w:rPr>
        <w:t xml:space="preserve"> </w:t>
      </w:r>
      <w:r w:rsidR="00B0554E">
        <w:rPr>
          <w:rFonts w:ascii="Times New Roman" w:hAnsi="Times New Roman" w:cs="Times New Roman"/>
          <w:color w:val="000000" w:themeColor="text1"/>
          <w:sz w:val="21"/>
          <w:szCs w:val="21"/>
        </w:rPr>
        <w:t>(LCF</w:t>
      </w:r>
      <w:r w:rsidR="00C8466B">
        <w:rPr>
          <w:rFonts w:ascii="Times New Roman" w:hAnsi="Times New Roman" w:cs="Times New Roman"/>
          <w:color w:val="000000" w:themeColor="text1"/>
          <w:sz w:val="21"/>
          <w:szCs w:val="21"/>
        </w:rPr>
        <w:t>s</w:t>
      </w:r>
      <w:r w:rsidR="00B0554E">
        <w:rPr>
          <w:rFonts w:ascii="Times New Roman" w:hAnsi="Times New Roman" w:cs="Times New Roman"/>
          <w:color w:val="000000" w:themeColor="text1"/>
          <w:sz w:val="21"/>
          <w:szCs w:val="21"/>
        </w:rPr>
        <w:t>)</w:t>
      </w:r>
      <w:r w:rsidR="006E0A8B">
        <w:rPr>
          <w:rFonts w:ascii="Times New Roman" w:hAnsi="Times New Roman" w:cs="Times New Roman"/>
          <w:color w:val="000000" w:themeColor="text1"/>
          <w:sz w:val="21"/>
          <w:szCs w:val="21"/>
        </w:rPr>
        <w:t>, such as food waste and food processing by-products,</w:t>
      </w:r>
      <w:r w:rsidR="00B0554E">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as animal feed </w:t>
      </w:r>
      <w:r w:rsidR="004667E7" w:rsidRPr="001244BC">
        <w:rPr>
          <w:rFonts w:ascii="Times New Roman" w:hAnsi="Times New Roman" w:cs="Times New Roman"/>
          <w:color w:val="000000" w:themeColor="text1"/>
          <w:sz w:val="21"/>
          <w:szCs w:val="21"/>
        </w:rPr>
        <w:t>could</w:t>
      </w:r>
      <w:r w:rsidR="00DA17CA" w:rsidRPr="001244BC">
        <w:rPr>
          <w:rFonts w:ascii="Times New Roman" w:hAnsi="Times New Roman" w:cs="Times New Roman"/>
          <w:color w:val="000000" w:themeColor="text1"/>
          <w:sz w:val="21"/>
          <w:szCs w:val="21"/>
        </w:rPr>
        <w:t xml:space="preserve"> </w:t>
      </w:r>
      <w:r w:rsidR="008D03C1" w:rsidRPr="001244BC">
        <w:rPr>
          <w:rFonts w:ascii="Times New Roman" w:hAnsi="Times New Roman" w:cs="Times New Roman"/>
          <w:color w:val="000000" w:themeColor="text1"/>
          <w:sz w:val="21"/>
          <w:szCs w:val="21"/>
        </w:rPr>
        <w:t>reduce</w:t>
      </w:r>
      <w:r w:rsidR="00DA17CA" w:rsidRPr="001244BC">
        <w:rPr>
          <w:rFonts w:ascii="Times New Roman" w:hAnsi="Times New Roman" w:cs="Times New Roman"/>
          <w:color w:val="000000" w:themeColor="text1"/>
          <w:sz w:val="21"/>
          <w:szCs w:val="21"/>
        </w:rPr>
        <w:t xml:space="preserve"> environmental impacts</w:t>
      </w:r>
      <w:r w:rsidR="00DA1F65">
        <w:rPr>
          <w:rFonts w:ascii="Times New Roman" w:hAnsi="Times New Roman" w:cs="Times New Roman"/>
          <w:color w:val="000000" w:themeColor="text1"/>
          <w:sz w:val="21"/>
          <w:szCs w:val="21"/>
        </w:rPr>
        <w:t xml:space="preserve"> of livestock production</w:t>
      </w:r>
      <w:r w:rsidR="00440DEC" w:rsidRPr="001244BC">
        <w:rPr>
          <w:rFonts w:ascii="Times New Roman" w:hAnsi="Times New Roman" w:cs="Times New Roman"/>
          <w:color w:val="000000" w:themeColor="text1"/>
          <w:sz w:val="21"/>
          <w:szCs w:val="21"/>
        </w:rPr>
        <w:t xml:space="preserve">, </w:t>
      </w:r>
      <w:r w:rsidR="002B0775" w:rsidRPr="001244BC">
        <w:rPr>
          <w:rFonts w:ascii="Times New Roman" w:hAnsi="Times New Roman" w:cs="Times New Roman"/>
          <w:color w:val="000000" w:themeColor="text1"/>
          <w:sz w:val="21"/>
          <w:szCs w:val="21"/>
        </w:rPr>
        <w:t xml:space="preserve">but </w:t>
      </w:r>
      <w:r w:rsidR="00440DEC" w:rsidRPr="001244BC">
        <w:rPr>
          <w:rFonts w:ascii="Times New Roman" w:hAnsi="Times New Roman" w:cs="Times New Roman"/>
          <w:color w:val="000000" w:themeColor="text1"/>
          <w:sz w:val="21"/>
          <w:szCs w:val="21"/>
        </w:rPr>
        <w:t>rebound effects,</w:t>
      </w:r>
      <w:r w:rsidR="0067042B" w:rsidRPr="001244BC">
        <w:rPr>
          <w:rFonts w:ascii="Times New Roman" w:hAnsi="Times New Roman" w:cs="Times New Roman"/>
          <w:color w:val="000000" w:themeColor="text1"/>
          <w:sz w:val="21"/>
          <w:szCs w:val="21"/>
        </w:rPr>
        <w:t xml:space="preserve"> </w:t>
      </w:r>
      <w:r w:rsidR="001400A5" w:rsidRPr="001244BC">
        <w:rPr>
          <w:rFonts w:ascii="Times New Roman" w:hAnsi="Times New Roman" w:cs="Times New Roman"/>
          <w:color w:val="000000" w:themeColor="text1"/>
          <w:sz w:val="21"/>
          <w:szCs w:val="21"/>
        </w:rPr>
        <w:t>where</w:t>
      </w:r>
      <w:r w:rsidR="00096ACE" w:rsidRPr="001244BC">
        <w:rPr>
          <w:rFonts w:ascii="Times New Roman" w:hAnsi="Times New Roman" w:cs="Times New Roman"/>
          <w:color w:val="000000" w:themeColor="text1"/>
          <w:sz w:val="21"/>
          <w:szCs w:val="21"/>
        </w:rPr>
        <w:t xml:space="preserve"> </w:t>
      </w:r>
      <w:r w:rsidR="006E234F" w:rsidRPr="001244BC">
        <w:rPr>
          <w:rFonts w:ascii="Times New Roman" w:hAnsi="Times New Roman" w:cs="Times New Roman"/>
          <w:color w:val="000000" w:themeColor="text1"/>
          <w:sz w:val="21"/>
          <w:szCs w:val="21"/>
        </w:rPr>
        <w:t>lower</w:t>
      </w:r>
      <w:r w:rsidR="00B04354" w:rsidRPr="001244BC">
        <w:rPr>
          <w:rFonts w:ascii="Times New Roman" w:hAnsi="Times New Roman" w:cs="Times New Roman"/>
          <w:color w:val="000000" w:themeColor="text1"/>
          <w:sz w:val="21"/>
          <w:szCs w:val="21"/>
        </w:rPr>
        <w:t xml:space="preserve"> feed costs lead to </w:t>
      </w:r>
      <w:r w:rsidR="0046006D" w:rsidRPr="00417453">
        <w:rPr>
          <w:rFonts w:ascii="Times New Roman" w:hAnsi="Times New Roman" w:cs="Times New Roman"/>
          <w:color w:val="000000" w:themeColor="text1"/>
          <w:sz w:val="21"/>
          <w:szCs w:val="21"/>
        </w:rPr>
        <w:t>livestock production</w:t>
      </w:r>
      <w:r w:rsidR="0046006D" w:rsidRPr="00417453">
        <w:rPr>
          <w:rFonts w:ascii="Times New Roman" w:hAnsi="Times New Roman" w:cs="Times New Roman" w:hint="eastAsia"/>
          <w:color w:val="000000" w:themeColor="text1"/>
          <w:sz w:val="21"/>
          <w:szCs w:val="21"/>
        </w:rPr>
        <w:t xml:space="preserve"> </w:t>
      </w:r>
      <w:r w:rsidR="0046006D">
        <w:rPr>
          <w:rFonts w:ascii="Times New Roman" w:hAnsi="Times New Roman" w:cs="Times New Roman"/>
          <w:color w:val="000000" w:themeColor="text1"/>
          <w:sz w:val="21"/>
          <w:szCs w:val="21"/>
        </w:rPr>
        <w:t>expansion</w:t>
      </w:r>
      <w:r w:rsidR="00440DEC" w:rsidRPr="001244BC">
        <w:rPr>
          <w:rFonts w:ascii="Times New Roman" w:hAnsi="Times New Roman" w:cs="Times New Roman"/>
          <w:color w:val="000000" w:themeColor="text1"/>
          <w:sz w:val="21"/>
          <w:szCs w:val="21"/>
        </w:rPr>
        <w:t xml:space="preserve">, may </w:t>
      </w:r>
      <w:r w:rsidR="006B0E2E" w:rsidRPr="001244BC">
        <w:rPr>
          <w:rFonts w:ascii="Times New Roman" w:hAnsi="Times New Roman" w:cs="Times New Roman"/>
          <w:color w:val="000000" w:themeColor="text1"/>
          <w:sz w:val="21"/>
          <w:szCs w:val="21"/>
        </w:rPr>
        <w:t>diminish</w:t>
      </w:r>
      <w:r w:rsidR="002857FB" w:rsidRPr="001244BC">
        <w:rPr>
          <w:rFonts w:ascii="Times New Roman" w:hAnsi="Times New Roman" w:cs="Times New Roman"/>
          <w:color w:val="000000" w:themeColor="text1"/>
          <w:sz w:val="21"/>
          <w:szCs w:val="21"/>
        </w:rPr>
        <w:t xml:space="preserve"> these benefits</w:t>
      </w:r>
      <w:r w:rsidR="009C73F2" w:rsidRPr="001244BC">
        <w:rPr>
          <w:rFonts w:ascii="Times New Roman" w:hAnsi="Times New Roman" w:cs="Times New Roman"/>
          <w:color w:val="000000" w:themeColor="text1"/>
          <w:sz w:val="21"/>
          <w:szCs w:val="21"/>
        </w:rPr>
        <w:t xml:space="preserve">. </w:t>
      </w:r>
      <w:r w:rsidR="00C015C0" w:rsidRPr="001244BC">
        <w:rPr>
          <w:rFonts w:ascii="Times New Roman" w:hAnsi="Times New Roman" w:cs="Times New Roman"/>
          <w:color w:val="000000" w:themeColor="text1"/>
          <w:sz w:val="21"/>
          <w:szCs w:val="21"/>
        </w:rPr>
        <w:t>Using an integrated environmental-economic mode</w:t>
      </w:r>
      <w:r w:rsidR="00BB41E0" w:rsidRPr="001244BC">
        <w:rPr>
          <w:rFonts w:ascii="Times New Roman" w:hAnsi="Times New Roman" w:cs="Times New Roman"/>
          <w:color w:val="000000" w:themeColor="text1"/>
          <w:sz w:val="21"/>
          <w:szCs w:val="21"/>
        </w:rPr>
        <w:t>l</w:t>
      </w:r>
      <w:r w:rsidR="00C015C0" w:rsidRPr="001244BC">
        <w:rPr>
          <w:rFonts w:ascii="Times New Roman" w:hAnsi="Times New Roman" w:cs="Times New Roman"/>
          <w:color w:val="000000" w:themeColor="text1"/>
          <w:sz w:val="21"/>
          <w:szCs w:val="21"/>
        </w:rPr>
        <w:t xml:space="preserve">, </w:t>
      </w:r>
      <w:r w:rsidR="00F4070F" w:rsidRPr="001244BC">
        <w:rPr>
          <w:rFonts w:ascii="Times New Roman" w:hAnsi="Times New Roman" w:cs="Times New Roman"/>
          <w:color w:val="000000" w:themeColor="text1"/>
          <w:sz w:val="21"/>
          <w:szCs w:val="21"/>
        </w:rPr>
        <w:t xml:space="preserve">we </w:t>
      </w:r>
      <w:r w:rsidR="005507DF" w:rsidRPr="001244BC">
        <w:rPr>
          <w:rFonts w:ascii="Times New Roman" w:hAnsi="Times New Roman" w:cs="Times New Roman"/>
          <w:color w:val="000000" w:themeColor="text1"/>
          <w:sz w:val="21"/>
          <w:szCs w:val="21"/>
        </w:rPr>
        <w:t>assessed</w:t>
      </w:r>
      <w:r w:rsidR="00F4070F" w:rsidRPr="001244BC">
        <w:rPr>
          <w:rFonts w:ascii="Times New Roman" w:hAnsi="Times New Roman" w:cs="Times New Roman"/>
          <w:color w:val="000000" w:themeColor="text1"/>
          <w:sz w:val="21"/>
          <w:szCs w:val="21"/>
        </w:rPr>
        <w:t xml:space="preserve"> </w:t>
      </w:r>
      <w:r w:rsidR="000E15AD" w:rsidRPr="001244BC">
        <w:rPr>
          <w:rFonts w:ascii="Times New Roman" w:hAnsi="Times New Roman" w:cs="Times New Roman"/>
          <w:color w:val="000000" w:themeColor="text1"/>
          <w:sz w:val="21"/>
          <w:szCs w:val="21"/>
        </w:rPr>
        <w:t xml:space="preserve">the global impacts of upcycling </w:t>
      </w:r>
      <w:r w:rsidR="00B0554E">
        <w:rPr>
          <w:rFonts w:ascii="Times New Roman" w:hAnsi="Times New Roman" w:cs="Times New Roman"/>
          <w:color w:val="000000" w:themeColor="text1"/>
          <w:sz w:val="21"/>
          <w:szCs w:val="21"/>
        </w:rPr>
        <w:t>LCF</w:t>
      </w:r>
      <w:r w:rsidR="00C8466B">
        <w:rPr>
          <w:rFonts w:ascii="Times New Roman" w:hAnsi="Times New Roman" w:cs="Times New Roman"/>
          <w:color w:val="000000" w:themeColor="text1"/>
          <w:sz w:val="21"/>
          <w:szCs w:val="21"/>
        </w:rPr>
        <w:t>s</w:t>
      </w:r>
      <w:r w:rsidR="00FF49D2" w:rsidRPr="001244BC">
        <w:rPr>
          <w:rFonts w:ascii="Times New Roman" w:hAnsi="Times New Roman" w:cs="Times New Roman"/>
          <w:color w:val="000000" w:themeColor="text1"/>
          <w:sz w:val="21"/>
          <w:szCs w:val="21"/>
        </w:rPr>
        <w:t xml:space="preserve"> </w:t>
      </w:r>
      <w:r w:rsidR="000E15AD" w:rsidRPr="001244BC">
        <w:rPr>
          <w:rFonts w:ascii="Times New Roman" w:hAnsi="Times New Roman" w:cs="Times New Roman"/>
          <w:color w:val="000000" w:themeColor="text1"/>
          <w:sz w:val="21"/>
          <w:szCs w:val="21"/>
        </w:rPr>
        <w:t xml:space="preserve">in China’s </w:t>
      </w:r>
      <w:r w:rsidR="000E15AD" w:rsidRPr="001E4AE9">
        <w:rPr>
          <w:rFonts w:ascii="Times New Roman" w:hAnsi="Times New Roman" w:cs="Times New Roman"/>
          <w:color w:val="000000" w:themeColor="text1"/>
          <w:sz w:val="21"/>
          <w:szCs w:val="21"/>
        </w:rPr>
        <w:t xml:space="preserve">monogastric livestock </w:t>
      </w:r>
      <w:r w:rsidR="00FF49D2" w:rsidRPr="001E4AE9">
        <w:rPr>
          <w:rFonts w:ascii="Times New Roman" w:hAnsi="Times New Roman" w:cs="Times New Roman"/>
          <w:color w:val="000000" w:themeColor="text1"/>
          <w:sz w:val="21"/>
          <w:szCs w:val="21"/>
        </w:rPr>
        <w:t>production</w:t>
      </w:r>
      <w:r w:rsidR="00F4070F" w:rsidRPr="001E4AE9">
        <w:rPr>
          <w:rFonts w:ascii="Times New Roman" w:hAnsi="Times New Roman" w:cs="Times New Roman"/>
          <w:color w:val="000000" w:themeColor="text1"/>
          <w:sz w:val="21"/>
          <w:szCs w:val="21"/>
        </w:rPr>
        <w:t>.</w:t>
      </w:r>
      <w:r w:rsidR="000C6615" w:rsidRPr="001E4AE9">
        <w:rPr>
          <w:rFonts w:ascii="Times New Roman" w:hAnsi="Times New Roman" w:cs="Times New Roman"/>
          <w:color w:val="000000" w:themeColor="text1"/>
          <w:sz w:val="21"/>
          <w:szCs w:val="21"/>
        </w:rPr>
        <w:t xml:space="preserve"> </w:t>
      </w:r>
      <w:r w:rsidR="00C42C9F" w:rsidRPr="001E4AE9">
        <w:rPr>
          <w:rFonts w:ascii="Times New Roman" w:hAnsi="Times New Roman" w:cs="Times New Roman"/>
          <w:color w:val="000000" w:themeColor="text1"/>
          <w:sz w:val="21"/>
          <w:szCs w:val="21"/>
        </w:rPr>
        <w:t>We found</w:t>
      </w:r>
      <w:r w:rsidR="006D7C99" w:rsidRPr="001E4AE9">
        <w:rPr>
          <w:rFonts w:ascii="Times New Roman" w:hAnsi="Times New Roman" w:cs="Times New Roman"/>
          <w:color w:val="000000" w:themeColor="text1"/>
          <w:sz w:val="21"/>
          <w:szCs w:val="21"/>
        </w:rPr>
        <w:t xml:space="preserve"> that</w:t>
      </w:r>
      <w:r w:rsidR="00FD6044" w:rsidRPr="001E4AE9">
        <w:rPr>
          <w:rFonts w:ascii="Times New Roman" w:hAnsi="Times New Roman" w:cs="Times New Roman"/>
          <w:color w:val="000000" w:themeColor="text1"/>
          <w:sz w:val="21"/>
          <w:szCs w:val="21"/>
        </w:rPr>
        <w:t xml:space="preserve"> </w:t>
      </w:r>
      <w:r w:rsidR="00E32CE0" w:rsidRPr="001E4AE9">
        <w:rPr>
          <w:rFonts w:ascii="Times New Roman" w:hAnsi="Times New Roman" w:cs="Times New Roman"/>
          <w:color w:val="000000" w:themeColor="text1"/>
          <w:sz w:val="21"/>
          <w:szCs w:val="21"/>
        </w:rPr>
        <w:t>the upcycling increased</w:t>
      </w:r>
      <w:r w:rsidR="00A62507" w:rsidRPr="001E4AE9">
        <w:rPr>
          <w:rFonts w:ascii="Times New Roman" w:hAnsi="Times New Roman" w:cs="Times New Roman"/>
          <w:color w:val="000000" w:themeColor="text1"/>
          <w:sz w:val="21"/>
          <w:szCs w:val="21"/>
        </w:rPr>
        <w:t xml:space="preserve"> monogastric livestock production</w:t>
      </w:r>
      <w:r w:rsidR="00796AF3" w:rsidRPr="001E4AE9">
        <w:rPr>
          <w:rFonts w:ascii="Times New Roman" w:hAnsi="Times New Roman" w:cs="Times New Roman"/>
          <w:color w:val="000000" w:themeColor="text1"/>
          <w:sz w:val="21"/>
          <w:szCs w:val="21"/>
        </w:rPr>
        <w:t xml:space="preserve"> </w:t>
      </w:r>
      <w:r w:rsidR="00E32CE0" w:rsidRPr="001E4AE9">
        <w:rPr>
          <w:rFonts w:ascii="Times New Roman" w:hAnsi="Times New Roman" w:cs="Times New Roman"/>
          <w:color w:val="000000" w:themeColor="text1"/>
          <w:sz w:val="21"/>
          <w:szCs w:val="21"/>
        </w:rPr>
        <w:t xml:space="preserve">by 23-36% and </w:t>
      </w:r>
      <w:r w:rsidR="00111A01" w:rsidRPr="001E4AE9">
        <w:rPr>
          <w:rFonts w:ascii="Times New Roman" w:hAnsi="Times New Roman" w:cs="Times New Roman"/>
          <w:color w:val="000000" w:themeColor="text1"/>
          <w:sz w:val="21"/>
          <w:szCs w:val="21"/>
        </w:rPr>
        <w:t xml:space="preserve">raised </w:t>
      </w:r>
      <w:r w:rsidR="005A59F9" w:rsidRPr="001E4AE9">
        <w:rPr>
          <w:rFonts w:ascii="Times New Roman" w:hAnsi="Times New Roman" w:cs="Times New Roman"/>
          <w:color w:val="000000" w:themeColor="text1"/>
          <w:sz w:val="21"/>
          <w:szCs w:val="21"/>
        </w:rPr>
        <w:t xml:space="preserve">Chinese economy-wide </w:t>
      </w:r>
      <w:r w:rsidR="00CF1E99" w:rsidRPr="001E4AE9">
        <w:rPr>
          <w:rFonts w:ascii="Times New Roman" w:hAnsi="Times New Roman" w:cs="Times New Roman"/>
          <w:color w:val="000000" w:themeColor="text1"/>
          <w:sz w:val="21"/>
          <w:szCs w:val="21"/>
        </w:rPr>
        <w:t xml:space="preserve">acidification </w:t>
      </w:r>
      <w:r w:rsidR="00257805" w:rsidRPr="001E4AE9">
        <w:rPr>
          <w:rFonts w:ascii="Times New Roman" w:hAnsi="Times New Roman" w:cs="Times New Roman"/>
          <w:color w:val="000000" w:themeColor="text1"/>
          <w:sz w:val="21"/>
          <w:szCs w:val="21"/>
        </w:rPr>
        <w:t>emissions</w:t>
      </w:r>
      <w:r w:rsidR="00E04254" w:rsidRPr="001E4AE9">
        <w:rPr>
          <w:rFonts w:ascii="Times New Roman" w:hAnsi="Times New Roman" w:cs="Times New Roman"/>
          <w:color w:val="000000" w:themeColor="text1"/>
          <w:sz w:val="21"/>
          <w:szCs w:val="21"/>
        </w:rPr>
        <w:t xml:space="preserve"> b</w:t>
      </w:r>
      <w:r w:rsidR="000C6615" w:rsidRPr="001E4AE9">
        <w:rPr>
          <w:rFonts w:ascii="Times New Roman" w:hAnsi="Times New Roman" w:cs="Times New Roman"/>
          <w:color w:val="000000" w:themeColor="text1"/>
          <w:sz w:val="21"/>
          <w:szCs w:val="21"/>
        </w:rPr>
        <w:t>y</w:t>
      </w:r>
      <w:r w:rsidR="00E04254" w:rsidRPr="001E4AE9">
        <w:rPr>
          <w:rFonts w:ascii="Times New Roman" w:hAnsi="Times New Roman" w:cs="Times New Roman"/>
          <w:color w:val="000000" w:themeColor="text1"/>
          <w:sz w:val="21"/>
          <w:szCs w:val="21"/>
        </w:rPr>
        <w:t xml:space="preserve"> </w:t>
      </w:r>
      <w:r w:rsidR="00DD6A51" w:rsidRPr="001E4AE9">
        <w:rPr>
          <w:rFonts w:ascii="Times New Roman" w:hAnsi="Times New Roman" w:cs="Times New Roman"/>
          <w:color w:val="000000" w:themeColor="text1"/>
          <w:sz w:val="21"/>
          <w:szCs w:val="21"/>
        </w:rPr>
        <w:t>2.5</w:t>
      </w:r>
      <w:r w:rsidR="000312F4" w:rsidRPr="001E4AE9">
        <w:rPr>
          <w:rFonts w:ascii="Times New Roman" w:hAnsi="Times New Roman" w:cs="Times New Roman"/>
          <w:color w:val="000000" w:themeColor="text1"/>
          <w:sz w:val="21"/>
          <w:szCs w:val="21"/>
        </w:rPr>
        <w:t>-</w:t>
      </w:r>
      <w:r w:rsidR="00DD6A51" w:rsidRPr="001E4AE9">
        <w:rPr>
          <w:rFonts w:ascii="Times New Roman" w:hAnsi="Times New Roman" w:cs="Times New Roman"/>
          <w:color w:val="000000" w:themeColor="text1"/>
          <w:sz w:val="21"/>
          <w:szCs w:val="21"/>
        </w:rPr>
        <w:t>4</w:t>
      </w:r>
      <w:r w:rsidR="00D83CE9" w:rsidRPr="001E4AE9">
        <w:rPr>
          <w:rFonts w:ascii="Times New Roman" w:hAnsi="Times New Roman" w:cs="Times New Roman"/>
          <w:color w:val="000000" w:themeColor="text1"/>
          <w:sz w:val="21"/>
          <w:szCs w:val="21"/>
        </w:rPr>
        <w:t>.0</w:t>
      </w:r>
      <w:r w:rsidR="00DD6A51" w:rsidRPr="001E4AE9">
        <w:rPr>
          <w:rFonts w:ascii="Times New Roman" w:hAnsi="Times New Roman" w:cs="Times New Roman"/>
          <w:color w:val="000000" w:themeColor="text1"/>
          <w:sz w:val="21"/>
          <w:szCs w:val="21"/>
        </w:rPr>
        <w:t>%</w:t>
      </w:r>
      <w:r w:rsidR="00E04254" w:rsidRPr="001E4AE9">
        <w:rPr>
          <w:rFonts w:ascii="Times New Roman" w:hAnsi="Times New Roman" w:cs="Times New Roman"/>
          <w:color w:val="000000" w:themeColor="text1"/>
          <w:sz w:val="21"/>
          <w:szCs w:val="21"/>
        </w:rPr>
        <w:t xml:space="preserve">. </w:t>
      </w:r>
      <w:r w:rsidR="000E1C29" w:rsidRPr="001E4AE9">
        <w:rPr>
          <w:rFonts w:ascii="Times New Roman" w:hAnsi="Times New Roman" w:cs="Times New Roman"/>
          <w:color w:val="000000" w:themeColor="text1"/>
          <w:sz w:val="21"/>
          <w:szCs w:val="21"/>
        </w:rPr>
        <w:t>E</w:t>
      </w:r>
      <w:r w:rsidR="00D83CE9" w:rsidRPr="001E4AE9">
        <w:rPr>
          <w:rFonts w:ascii="Times New Roman" w:hAnsi="Times New Roman" w:cs="Times New Roman"/>
          <w:color w:val="000000" w:themeColor="text1"/>
          <w:sz w:val="21"/>
          <w:szCs w:val="21"/>
        </w:rPr>
        <w:t xml:space="preserve">utrophication </w:t>
      </w:r>
      <w:r w:rsidR="000E1C29" w:rsidRPr="001E4AE9">
        <w:rPr>
          <w:rFonts w:ascii="Times New Roman" w:hAnsi="Times New Roman" w:cs="Times New Roman"/>
          <w:color w:val="000000" w:themeColor="text1"/>
          <w:sz w:val="21"/>
          <w:szCs w:val="21"/>
        </w:rPr>
        <w:t>emissions</w:t>
      </w:r>
      <w:r w:rsidR="00D83CE9" w:rsidRPr="001E4AE9">
        <w:rPr>
          <w:rFonts w:ascii="Times New Roman" w:hAnsi="Times New Roman" w:cs="Times New Roman"/>
          <w:color w:val="000000" w:themeColor="text1"/>
          <w:sz w:val="21"/>
          <w:szCs w:val="21"/>
        </w:rPr>
        <w:t xml:space="preserve"> </w:t>
      </w:r>
      <w:r w:rsidR="00E04254" w:rsidRPr="001E4AE9">
        <w:rPr>
          <w:rFonts w:ascii="Times New Roman" w:hAnsi="Times New Roman" w:cs="Times New Roman"/>
          <w:color w:val="000000" w:themeColor="text1"/>
          <w:sz w:val="21"/>
          <w:szCs w:val="21"/>
        </w:rPr>
        <w:t xml:space="preserve">decreased by 0.2% </w:t>
      </w:r>
      <w:r w:rsidR="000414EE" w:rsidRPr="001E4AE9">
        <w:rPr>
          <w:rFonts w:ascii="Times New Roman" w:hAnsi="Times New Roman" w:cs="Times New Roman"/>
          <w:color w:val="000000" w:themeColor="text1"/>
          <w:sz w:val="21"/>
          <w:szCs w:val="21"/>
        </w:rPr>
        <w:t xml:space="preserve">with </w:t>
      </w:r>
      <w:r w:rsidR="00653AC2" w:rsidRPr="001E4AE9">
        <w:rPr>
          <w:rFonts w:ascii="Times New Roman" w:hAnsi="Times New Roman" w:cs="Times New Roman"/>
          <w:color w:val="000000" w:themeColor="text1"/>
          <w:sz w:val="21"/>
          <w:szCs w:val="21"/>
        </w:rPr>
        <w:t xml:space="preserve">partial </w:t>
      </w:r>
      <w:r w:rsidR="00257805" w:rsidRPr="001E4AE9">
        <w:rPr>
          <w:rFonts w:ascii="Times New Roman" w:hAnsi="Times New Roman" w:cs="Times New Roman"/>
          <w:color w:val="000000" w:themeColor="text1"/>
          <w:sz w:val="21"/>
          <w:szCs w:val="21"/>
        </w:rPr>
        <w:t>upcycling</w:t>
      </w:r>
      <w:r w:rsidR="000414EE" w:rsidRPr="001E4AE9">
        <w:rPr>
          <w:rFonts w:ascii="Times New Roman" w:hAnsi="Times New Roman" w:cs="Times New Roman"/>
          <w:color w:val="000000" w:themeColor="text1"/>
          <w:sz w:val="21"/>
          <w:szCs w:val="21"/>
        </w:rPr>
        <w:t xml:space="preserve"> but increased by 0.2% with </w:t>
      </w:r>
      <w:r w:rsidR="008267D2" w:rsidRPr="001E4AE9">
        <w:rPr>
          <w:rFonts w:ascii="Times New Roman" w:hAnsi="Times New Roman" w:cs="Times New Roman"/>
          <w:color w:val="000000" w:themeColor="text1"/>
          <w:sz w:val="21"/>
          <w:szCs w:val="21"/>
        </w:rPr>
        <w:t>full</w:t>
      </w:r>
      <w:r w:rsidR="000414EE" w:rsidRPr="001E4AE9">
        <w:rPr>
          <w:rFonts w:ascii="Times New Roman" w:hAnsi="Times New Roman" w:cs="Times New Roman"/>
          <w:color w:val="000000" w:themeColor="text1"/>
          <w:sz w:val="21"/>
          <w:szCs w:val="21"/>
        </w:rPr>
        <w:t xml:space="preserve"> upcycling</w:t>
      </w:r>
      <w:r w:rsidR="00E04254" w:rsidRPr="001E4AE9">
        <w:rPr>
          <w:rFonts w:ascii="Times New Roman" w:hAnsi="Times New Roman" w:cs="Times New Roman" w:hint="eastAsia"/>
          <w:color w:val="000000" w:themeColor="text1"/>
          <w:sz w:val="21"/>
          <w:szCs w:val="21"/>
        </w:rPr>
        <w:t>.</w:t>
      </w:r>
      <w:r w:rsidR="00E04254" w:rsidRPr="001E4AE9">
        <w:rPr>
          <w:rFonts w:ascii="Times New Roman" w:hAnsi="Times New Roman" w:cs="Times New Roman"/>
          <w:color w:val="000000" w:themeColor="text1"/>
          <w:sz w:val="21"/>
          <w:szCs w:val="21"/>
        </w:rPr>
        <w:t xml:space="preserve"> </w:t>
      </w:r>
      <w:r w:rsidR="00074477" w:rsidRPr="001E4AE9">
        <w:rPr>
          <w:rFonts w:ascii="Times New Roman" w:hAnsi="Times New Roman" w:cs="Times New Roman"/>
          <w:color w:val="000000" w:themeColor="text1"/>
          <w:sz w:val="21"/>
          <w:szCs w:val="21"/>
        </w:rPr>
        <w:t xml:space="preserve">Greenhouse gas emissions decreased </w:t>
      </w:r>
      <w:r w:rsidR="00CE77A5" w:rsidRPr="001E4AE9">
        <w:rPr>
          <w:rFonts w:ascii="Times New Roman" w:hAnsi="Times New Roman" w:cs="Times New Roman"/>
          <w:color w:val="000000" w:themeColor="text1"/>
          <w:sz w:val="21"/>
          <w:szCs w:val="21"/>
        </w:rPr>
        <w:t xml:space="preserve">slightly </w:t>
      </w:r>
      <w:r w:rsidR="00074477" w:rsidRPr="001E4AE9">
        <w:rPr>
          <w:rFonts w:ascii="Times New Roman" w:hAnsi="Times New Roman" w:cs="Times New Roman"/>
          <w:color w:val="000000" w:themeColor="text1"/>
          <w:sz w:val="21"/>
          <w:szCs w:val="21"/>
        </w:rPr>
        <w:t xml:space="preserve">by 0.5-1.4% </w:t>
      </w:r>
      <w:r w:rsidR="00CE77A5" w:rsidRPr="001E4AE9">
        <w:rPr>
          <w:rFonts w:ascii="Times New Roman" w:hAnsi="Times New Roman" w:cs="Times New Roman"/>
          <w:color w:val="000000" w:themeColor="text1"/>
          <w:sz w:val="21"/>
          <w:szCs w:val="21"/>
        </w:rPr>
        <w:t>through</w:t>
      </w:r>
      <w:r w:rsidR="00074477" w:rsidRPr="001E4AE9">
        <w:rPr>
          <w:rFonts w:ascii="Times New Roman" w:hAnsi="Times New Roman" w:cs="Times New Roman"/>
          <w:color w:val="000000" w:themeColor="text1"/>
          <w:sz w:val="21"/>
          <w:szCs w:val="21"/>
        </w:rPr>
        <w:t xml:space="preserve"> </w:t>
      </w:r>
      <w:r w:rsidR="00A672DD">
        <w:rPr>
          <w:rFonts w:ascii="Times New Roman" w:hAnsi="Times New Roman" w:cs="Times New Roman"/>
          <w:color w:val="000000" w:themeColor="text1"/>
          <w:sz w:val="21"/>
          <w:szCs w:val="21"/>
        </w:rPr>
        <w:t>less</w:t>
      </w:r>
      <w:r w:rsidR="00074477" w:rsidRPr="001E4AE9">
        <w:rPr>
          <w:rFonts w:ascii="Times New Roman" w:hAnsi="Times New Roman" w:cs="Times New Roman"/>
          <w:color w:val="000000" w:themeColor="text1"/>
          <w:sz w:val="21"/>
          <w:szCs w:val="21"/>
        </w:rPr>
        <w:t xml:space="preserve"> </w:t>
      </w:r>
      <w:r w:rsidR="00F77597">
        <w:rPr>
          <w:rFonts w:ascii="Times New Roman" w:hAnsi="Times New Roman" w:cs="Times New Roman"/>
          <w:color w:val="000000" w:themeColor="text1"/>
          <w:sz w:val="21"/>
          <w:szCs w:val="21"/>
        </w:rPr>
        <w:t>LCFs</w:t>
      </w:r>
      <w:r w:rsidR="00074477" w:rsidRPr="001E4AE9">
        <w:rPr>
          <w:rFonts w:ascii="Times New Roman" w:hAnsi="Times New Roman" w:cs="Times New Roman"/>
          <w:color w:val="000000" w:themeColor="text1"/>
          <w:sz w:val="21"/>
          <w:szCs w:val="21"/>
        </w:rPr>
        <w:t xml:space="preserve"> in landfills and incinerators, </w:t>
      </w:r>
      <w:r w:rsidR="00E24697" w:rsidRPr="001E4AE9">
        <w:rPr>
          <w:rFonts w:ascii="Times New Roman" w:hAnsi="Times New Roman" w:cs="Times New Roman"/>
          <w:color w:val="000000" w:themeColor="text1"/>
          <w:sz w:val="21"/>
          <w:szCs w:val="21"/>
        </w:rPr>
        <w:t>and</w:t>
      </w:r>
      <w:r w:rsidR="00074477" w:rsidRPr="001E4AE9">
        <w:rPr>
          <w:rFonts w:ascii="Times New Roman" w:hAnsi="Times New Roman" w:cs="Times New Roman"/>
          <w:color w:val="000000" w:themeColor="text1"/>
          <w:sz w:val="21"/>
          <w:szCs w:val="21"/>
        </w:rPr>
        <w:t xml:space="preserve"> non-food production</w:t>
      </w:r>
      <w:r w:rsidR="0046006D">
        <w:rPr>
          <w:rFonts w:ascii="Times New Roman" w:hAnsi="Times New Roman" w:cs="Times New Roman"/>
          <w:color w:val="000000" w:themeColor="text1"/>
          <w:sz w:val="21"/>
          <w:szCs w:val="21"/>
        </w:rPr>
        <w:t xml:space="preserve"> contraction</w:t>
      </w:r>
      <w:r w:rsidR="00074477" w:rsidRPr="001E4AE9">
        <w:rPr>
          <w:rFonts w:ascii="Times New Roman" w:hAnsi="Times New Roman" w:cs="Times New Roman"/>
          <w:color w:val="000000" w:themeColor="text1"/>
          <w:sz w:val="21"/>
          <w:szCs w:val="21"/>
        </w:rPr>
        <w:t xml:space="preserve">. </w:t>
      </w:r>
      <w:r w:rsidR="00655329" w:rsidRPr="001E4AE9">
        <w:rPr>
          <w:rFonts w:ascii="Times New Roman" w:hAnsi="Times New Roman" w:cs="Times New Roman"/>
          <w:color w:val="000000" w:themeColor="text1"/>
          <w:sz w:val="21"/>
          <w:szCs w:val="21"/>
        </w:rPr>
        <w:t xml:space="preserve">This upcycling </w:t>
      </w:r>
      <w:r w:rsidR="00E24697" w:rsidRPr="001E4AE9">
        <w:rPr>
          <w:rFonts w:ascii="Times New Roman" w:hAnsi="Times New Roman" w:cs="Times New Roman"/>
          <w:color w:val="000000" w:themeColor="text1"/>
          <w:sz w:val="21"/>
          <w:szCs w:val="21"/>
        </w:rPr>
        <w:t>accompanying with</w:t>
      </w:r>
      <w:r w:rsidR="00655329" w:rsidRPr="001E4AE9">
        <w:rPr>
          <w:rFonts w:ascii="Times New Roman" w:hAnsi="Times New Roman" w:cs="Times New Roman"/>
          <w:color w:val="000000" w:themeColor="text1"/>
          <w:sz w:val="21"/>
          <w:szCs w:val="21"/>
        </w:rPr>
        <w:t xml:space="preserve"> resource reallocation across </w:t>
      </w:r>
      <w:r w:rsidR="00A658D5">
        <w:rPr>
          <w:rFonts w:ascii="Times New Roman" w:hAnsi="Times New Roman" w:cs="Times New Roman" w:hint="eastAsia"/>
          <w:color w:val="000000" w:themeColor="text1"/>
          <w:sz w:val="21"/>
          <w:szCs w:val="21"/>
        </w:rPr>
        <w:t>t</w:t>
      </w:r>
      <w:r w:rsidR="00A658D5">
        <w:rPr>
          <w:rFonts w:ascii="Times New Roman" w:hAnsi="Times New Roman" w:cs="Times New Roman"/>
          <w:color w:val="000000" w:themeColor="text1"/>
          <w:sz w:val="21"/>
          <w:szCs w:val="21"/>
        </w:rPr>
        <w:t>he whole</w:t>
      </w:r>
      <w:r w:rsidR="00914FBB" w:rsidRPr="001E4AE9">
        <w:rPr>
          <w:rFonts w:ascii="Times New Roman" w:hAnsi="Times New Roman" w:cs="Times New Roman"/>
          <w:color w:val="000000" w:themeColor="text1"/>
          <w:sz w:val="21"/>
          <w:szCs w:val="21"/>
        </w:rPr>
        <w:t xml:space="preserve"> econom</w:t>
      </w:r>
      <w:r w:rsidR="00A658D5">
        <w:rPr>
          <w:rFonts w:ascii="Times New Roman" w:hAnsi="Times New Roman" w:cs="Times New Roman"/>
          <w:color w:val="000000" w:themeColor="text1"/>
          <w:sz w:val="21"/>
          <w:szCs w:val="21"/>
        </w:rPr>
        <w:t xml:space="preserve">y </w:t>
      </w:r>
      <w:r w:rsidR="00A637F4" w:rsidRPr="001E4AE9">
        <w:rPr>
          <w:rFonts w:ascii="Times New Roman" w:hAnsi="Times New Roman" w:cs="Times New Roman"/>
          <w:color w:val="000000" w:themeColor="text1"/>
          <w:sz w:val="21"/>
          <w:szCs w:val="21"/>
        </w:rPr>
        <w:t>enhance</w:t>
      </w:r>
      <w:r w:rsidR="00FB769C" w:rsidRPr="001E4AE9">
        <w:rPr>
          <w:rFonts w:ascii="Times New Roman" w:hAnsi="Times New Roman" w:cs="Times New Roman"/>
          <w:color w:val="000000" w:themeColor="text1"/>
          <w:sz w:val="21"/>
          <w:szCs w:val="21"/>
        </w:rPr>
        <w:t xml:space="preserve"> </w:t>
      </w:r>
      <w:r w:rsidR="00537143" w:rsidRPr="001E4AE9">
        <w:rPr>
          <w:rFonts w:ascii="Times New Roman" w:hAnsi="Times New Roman" w:cs="Times New Roman"/>
          <w:color w:val="000000" w:themeColor="text1"/>
          <w:sz w:val="21"/>
          <w:szCs w:val="21"/>
        </w:rPr>
        <w:t xml:space="preserve">food </w:t>
      </w:r>
      <w:r w:rsidR="00655551" w:rsidRPr="001E4AE9">
        <w:rPr>
          <w:rFonts w:ascii="Times New Roman" w:hAnsi="Times New Roman" w:cs="Times New Roman"/>
          <w:color w:val="000000" w:themeColor="text1"/>
          <w:sz w:val="21"/>
          <w:szCs w:val="21"/>
        </w:rPr>
        <w:t>security</w:t>
      </w:r>
      <w:r w:rsidR="00537143" w:rsidRPr="001E4AE9">
        <w:rPr>
          <w:rFonts w:ascii="Times New Roman" w:hAnsi="Times New Roman" w:cs="Times New Roman"/>
          <w:color w:val="000000" w:themeColor="text1"/>
          <w:sz w:val="21"/>
          <w:szCs w:val="21"/>
        </w:rPr>
        <w:t xml:space="preserve"> in China</w:t>
      </w:r>
      <w:r w:rsidR="008019BD" w:rsidRPr="001E4AE9">
        <w:rPr>
          <w:rFonts w:ascii="Times New Roman" w:hAnsi="Times New Roman" w:cs="Times New Roman"/>
          <w:color w:val="000000" w:themeColor="text1"/>
          <w:sz w:val="21"/>
          <w:szCs w:val="21"/>
        </w:rPr>
        <w:t xml:space="preserve"> </w:t>
      </w:r>
      <w:r w:rsidR="005634A8" w:rsidRPr="001E4AE9">
        <w:rPr>
          <w:rFonts w:ascii="Times New Roman" w:hAnsi="Times New Roman" w:cs="Times New Roman"/>
          <w:color w:val="000000" w:themeColor="text1"/>
          <w:sz w:val="21"/>
          <w:szCs w:val="21"/>
        </w:rPr>
        <w:t>with</w:t>
      </w:r>
      <w:r w:rsidR="005B1CFC" w:rsidRPr="001E4AE9">
        <w:rPr>
          <w:rFonts w:ascii="Times New Roman" w:hAnsi="Times New Roman" w:cs="Times New Roman"/>
          <w:color w:val="000000" w:themeColor="text1"/>
          <w:sz w:val="21"/>
          <w:szCs w:val="21"/>
        </w:rPr>
        <w:t xml:space="preserve">out </w:t>
      </w:r>
      <w:r w:rsidR="00651464" w:rsidRPr="001E4AE9">
        <w:rPr>
          <w:rFonts w:ascii="Times New Roman" w:hAnsi="Times New Roman" w:cs="Times New Roman"/>
          <w:color w:val="000000" w:themeColor="text1"/>
          <w:sz w:val="21"/>
          <w:szCs w:val="21"/>
        </w:rPr>
        <w:t xml:space="preserve">compromising </w:t>
      </w:r>
      <w:r w:rsidR="00610086" w:rsidRPr="001E4AE9">
        <w:rPr>
          <w:rFonts w:ascii="Times New Roman" w:hAnsi="Times New Roman" w:cs="Times New Roman"/>
          <w:color w:val="000000" w:themeColor="text1"/>
          <w:sz w:val="21"/>
          <w:szCs w:val="21"/>
        </w:rPr>
        <w:t xml:space="preserve">that of </w:t>
      </w:r>
      <w:r w:rsidR="005634A8" w:rsidRPr="001E4AE9">
        <w:rPr>
          <w:rFonts w:ascii="Times New Roman" w:hAnsi="Times New Roman" w:cs="Times New Roman"/>
          <w:color w:val="000000" w:themeColor="text1"/>
          <w:sz w:val="21"/>
          <w:szCs w:val="21"/>
        </w:rPr>
        <w:t>its trading partners</w:t>
      </w:r>
      <w:r w:rsidR="00537143" w:rsidRPr="001E4AE9">
        <w:rPr>
          <w:rFonts w:ascii="Times New Roman" w:hAnsi="Times New Roman" w:cs="Times New Roman"/>
          <w:color w:val="000000" w:themeColor="text1"/>
          <w:sz w:val="21"/>
          <w:szCs w:val="21"/>
        </w:rPr>
        <w:t xml:space="preserve">. </w:t>
      </w:r>
      <w:bookmarkEnd w:id="1"/>
      <w:r w:rsidR="00AD6E38" w:rsidRPr="001E4AE9">
        <w:rPr>
          <w:rFonts w:ascii="Times New Roman" w:hAnsi="Times New Roman" w:cs="Times New Roman" w:hint="eastAsia"/>
          <w:color w:val="000000" w:themeColor="text1"/>
          <w:sz w:val="21"/>
          <w:szCs w:val="21"/>
        </w:rPr>
        <w:t>I</w:t>
      </w:r>
      <w:r w:rsidR="00AD6E38" w:rsidRPr="001E4AE9">
        <w:rPr>
          <w:rFonts w:ascii="Times New Roman" w:hAnsi="Times New Roman" w:cs="Times New Roman"/>
          <w:color w:val="000000" w:themeColor="text1"/>
          <w:sz w:val="21"/>
          <w:szCs w:val="21"/>
        </w:rPr>
        <w:t>m</w:t>
      </w:r>
      <w:r w:rsidR="00AD6E38">
        <w:rPr>
          <w:rFonts w:ascii="Times New Roman" w:hAnsi="Times New Roman" w:cs="Times New Roman"/>
          <w:color w:val="000000" w:themeColor="text1"/>
          <w:sz w:val="21"/>
          <w:szCs w:val="21"/>
        </w:rPr>
        <w:t xml:space="preserve">plementing emission taxes </w:t>
      </w:r>
      <w:r w:rsidR="008C0171">
        <w:rPr>
          <w:rFonts w:ascii="Times New Roman" w:hAnsi="Times New Roman" w:cs="Times New Roman"/>
          <w:color w:val="000000" w:themeColor="text1"/>
          <w:sz w:val="21"/>
          <w:szCs w:val="21"/>
        </w:rPr>
        <w:t xml:space="preserve">to a proper level </w:t>
      </w:r>
      <w:r w:rsidR="00B669EA" w:rsidRPr="001244BC">
        <w:rPr>
          <w:rFonts w:ascii="Times New Roman" w:hAnsi="Times New Roman" w:cs="Times New Roman"/>
          <w:color w:val="000000" w:themeColor="text1"/>
          <w:sz w:val="21"/>
          <w:szCs w:val="21"/>
        </w:rPr>
        <w:t>provide</w:t>
      </w:r>
      <w:r w:rsidR="005933A3" w:rsidRPr="001244BC">
        <w:rPr>
          <w:rFonts w:ascii="Times New Roman" w:hAnsi="Times New Roman" w:cs="Times New Roman" w:hint="eastAsia"/>
          <w:color w:val="000000" w:themeColor="text1"/>
          <w:sz w:val="21"/>
          <w:szCs w:val="21"/>
        </w:rPr>
        <w:t>s</w:t>
      </w:r>
      <w:r w:rsidR="00B669EA" w:rsidRPr="001244BC">
        <w:rPr>
          <w:rFonts w:ascii="Times New Roman" w:hAnsi="Times New Roman" w:cs="Times New Roman"/>
          <w:color w:val="000000" w:themeColor="text1"/>
          <w:sz w:val="21"/>
          <w:szCs w:val="21"/>
        </w:rPr>
        <w:t xml:space="preserve"> </w:t>
      </w:r>
      <w:r w:rsidR="001539F8" w:rsidRPr="001244BC">
        <w:rPr>
          <w:rFonts w:ascii="Times New Roman" w:hAnsi="Times New Roman" w:cs="Times New Roman"/>
          <w:color w:val="000000" w:themeColor="text1"/>
          <w:sz w:val="21"/>
          <w:szCs w:val="21"/>
        </w:rPr>
        <w:t xml:space="preserve">an </w:t>
      </w:r>
      <w:r w:rsidR="00B669EA" w:rsidRPr="001244BC">
        <w:rPr>
          <w:rFonts w:ascii="Times New Roman" w:hAnsi="Times New Roman" w:cs="Times New Roman"/>
          <w:color w:val="000000" w:themeColor="text1"/>
          <w:sz w:val="21"/>
          <w:szCs w:val="21"/>
        </w:rPr>
        <w:t>opportunit</w:t>
      </w:r>
      <w:r w:rsidR="001539F8" w:rsidRPr="001244BC">
        <w:rPr>
          <w:rFonts w:ascii="Times New Roman" w:hAnsi="Times New Roman" w:cs="Times New Roman"/>
          <w:color w:val="000000" w:themeColor="text1"/>
          <w:sz w:val="21"/>
          <w:szCs w:val="21"/>
        </w:rPr>
        <w:t>y</w:t>
      </w:r>
      <w:r w:rsidR="00B669EA" w:rsidRPr="001244BC">
        <w:rPr>
          <w:rFonts w:ascii="Times New Roman" w:hAnsi="Times New Roman" w:cs="Times New Roman"/>
          <w:color w:val="000000" w:themeColor="text1"/>
          <w:sz w:val="21"/>
          <w:szCs w:val="21"/>
        </w:rPr>
        <w:t xml:space="preserve"> to</w:t>
      </w:r>
      <w:r w:rsidR="00311689" w:rsidRPr="001244BC">
        <w:rPr>
          <w:rFonts w:ascii="Times New Roman" w:hAnsi="Times New Roman" w:cs="Times New Roman"/>
          <w:color w:val="000000" w:themeColor="text1"/>
          <w:sz w:val="21"/>
          <w:szCs w:val="21"/>
        </w:rPr>
        <w:t xml:space="preserve"> </w:t>
      </w:r>
      <w:r w:rsidR="008C0171">
        <w:rPr>
          <w:rFonts w:ascii="Times New Roman" w:hAnsi="Times New Roman" w:cs="Times New Roman"/>
          <w:color w:val="000000" w:themeColor="text1"/>
          <w:sz w:val="21"/>
          <w:szCs w:val="21"/>
        </w:rPr>
        <w:t>absorb</w:t>
      </w:r>
      <w:r w:rsidR="005C4EE9">
        <w:rPr>
          <w:rFonts w:ascii="Times New Roman" w:hAnsi="Times New Roman" w:cs="Times New Roman"/>
          <w:color w:val="000000" w:themeColor="text1"/>
          <w:sz w:val="21"/>
          <w:szCs w:val="21"/>
        </w:rPr>
        <w:t xml:space="preserve"> the</w:t>
      </w:r>
      <w:r w:rsidR="00311689" w:rsidRPr="001244BC">
        <w:rPr>
          <w:rFonts w:ascii="Times New Roman" w:hAnsi="Times New Roman" w:cs="Times New Roman"/>
          <w:color w:val="000000" w:themeColor="text1"/>
          <w:sz w:val="21"/>
          <w:szCs w:val="21"/>
        </w:rPr>
        <w:t xml:space="preserve"> rebound effects</w:t>
      </w:r>
      <w:r w:rsidR="005C4EE9">
        <w:rPr>
          <w:rFonts w:ascii="Times New Roman" w:hAnsi="Times New Roman" w:cs="Times New Roman"/>
          <w:color w:val="000000" w:themeColor="text1"/>
          <w:sz w:val="21"/>
          <w:szCs w:val="21"/>
        </w:rPr>
        <w:t xml:space="preserve"> in China and</w:t>
      </w:r>
      <w:r w:rsidR="00311689" w:rsidRPr="001244BC">
        <w:rPr>
          <w:rFonts w:ascii="Times New Roman" w:hAnsi="Times New Roman" w:cs="Times New Roman"/>
          <w:color w:val="000000" w:themeColor="text1"/>
          <w:sz w:val="21"/>
          <w:szCs w:val="21"/>
        </w:rPr>
        <w:t xml:space="preserve"> safeguard global food security. </w:t>
      </w:r>
    </w:p>
    <w:p w14:paraId="518A5C60" w14:textId="77777777" w:rsidR="001A30A5" w:rsidRPr="00305702" w:rsidRDefault="001A30A5" w:rsidP="00195ECA">
      <w:pPr>
        <w:snapToGrid w:val="0"/>
        <w:spacing w:beforeLines="50" w:before="156" w:afterLines="50" w:after="156" w:line="480" w:lineRule="auto"/>
        <w:jc w:val="both"/>
        <w:rPr>
          <w:rFonts w:ascii="Times New Roman" w:hAnsi="Times New Roman" w:cs="Times New Roman"/>
          <w:color w:val="000000" w:themeColor="text1"/>
          <w:sz w:val="21"/>
          <w:szCs w:val="21"/>
        </w:rPr>
      </w:pPr>
    </w:p>
    <w:p w14:paraId="054DE0F9" w14:textId="326EADBB" w:rsidR="00D444AC" w:rsidRPr="00CA43F0" w:rsidRDefault="00F32C02" w:rsidP="00CA43F0">
      <w:pPr>
        <w:pStyle w:val="Heading1"/>
        <w:snapToGrid w:val="0"/>
        <w:spacing w:beforeLines="50" w:before="156" w:afterLines="50" w:after="156" w:line="480" w:lineRule="auto"/>
        <w:rPr>
          <w:szCs w:val="24"/>
        </w:rPr>
      </w:pPr>
      <w:r>
        <w:rPr>
          <w:szCs w:val="24"/>
        </w:rPr>
        <w:t>Keywords</w:t>
      </w:r>
    </w:p>
    <w:p w14:paraId="7FA69432" w14:textId="7F38E261" w:rsidR="00711D79" w:rsidRDefault="004133F8" w:rsidP="00DF0083">
      <w:pPr>
        <w:snapToGrid w:val="0"/>
        <w:spacing w:beforeLines="50" w:before="156" w:afterLines="50" w:after="156" w:line="480" w:lineRule="auto"/>
        <w:jc w:val="both"/>
        <w:rPr>
          <w:rFonts w:ascii="Times New Roman" w:hAnsi="Times New Roman" w:cs="Times New Roman"/>
          <w:color w:val="000000" w:themeColor="text1"/>
          <w:sz w:val="21"/>
          <w:szCs w:val="21"/>
        </w:rPr>
        <w:sectPr w:rsidR="00711D79" w:rsidSect="00AE6A7A">
          <w:pgSz w:w="11906" w:h="16838"/>
          <w:pgMar w:top="1440" w:right="1797" w:bottom="1440" w:left="1797" w:header="851" w:footer="992" w:gutter="0"/>
          <w:lnNumType w:countBy="1" w:restart="continuous"/>
          <w:cols w:space="425"/>
          <w:docGrid w:type="lines" w:linePitch="312"/>
        </w:sectPr>
      </w:pPr>
      <w:r w:rsidRPr="00223AF5">
        <w:rPr>
          <w:rFonts w:ascii="Times New Roman" w:hAnsi="Times New Roman" w:cs="Times New Roman"/>
          <w:color w:val="000000" w:themeColor="text1"/>
          <w:sz w:val="21"/>
          <w:szCs w:val="21"/>
        </w:rPr>
        <w:t xml:space="preserve">circular </w:t>
      </w:r>
      <w:r w:rsidR="00763BDF">
        <w:rPr>
          <w:rFonts w:ascii="Times New Roman" w:hAnsi="Times New Roman" w:cs="Times New Roman"/>
          <w:color w:val="000000" w:themeColor="text1"/>
          <w:sz w:val="21"/>
          <w:szCs w:val="21"/>
        </w:rPr>
        <w:t>food system</w:t>
      </w:r>
      <w:r w:rsidRPr="00223AF5">
        <w:rPr>
          <w:rFonts w:ascii="Times New Roman" w:hAnsi="Times New Roman" w:cs="Times New Roman"/>
          <w:color w:val="000000" w:themeColor="text1"/>
          <w:sz w:val="21"/>
          <w:szCs w:val="21"/>
        </w:rPr>
        <w:t xml:space="preserve">; food waste; food </w:t>
      </w:r>
      <w:r w:rsidR="00BD6D3B">
        <w:rPr>
          <w:rFonts w:ascii="Times New Roman" w:hAnsi="Times New Roman" w:cs="Times New Roman"/>
          <w:color w:val="000000" w:themeColor="text1"/>
          <w:sz w:val="21"/>
          <w:szCs w:val="21"/>
        </w:rPr>
        <w:t>security</w:t>
      </w:r>
      <w:r w:rsidRPr="00223AF5">
        <w:rPr>
          <w:rFonts w:ascii="Times New Roman" w:hAnsi="Times New Roman" w:cs="Times New Roman"/>
          <w:color w:val="000000" w:themeColor="text1"/>
          <w:sz w:val="21"/>
          <w:szCs w:val="21"/>
        </w:rPr>
        <w:t>;</w:t>
      </w:r>
      <w:r w:rsidR="00223AF5" w:rsidRPr="00223AF5">
        <w:rPr>
          <w:rFonts w:ascii="Times New Roman" w:hAnsi="Times New Roman" w:cs="Times New Roman"/>
          <w:color w:val="000000" w:themeColor="text1"/>
          <w:sz w:val="21"/>
          <w:szCs w:val="21"/>
        </w:rPr>
        <w:t xml:space="preserve"> </w:t>
      </w:r>
      <w:r w:rsidR="000E7BB0">
        <w:rPr>
          <w:rFonts w:ascii="Times New Roman" w:hAnsi="Times New Roman" w:cs="Times New Roman"/>
          <w:color w:val="000000" w:themeColor="text1"/>
          <w:sz w:val="21"/>
          <w:szCs w:val="21"/>
        </w:rPr>
        <w:t xml:space="preserve">environmental </w:t>
      </w:r>
      <w:r w:rsidR="00DA1F65">
        <w:rPr>
          <w:rFonts w:ascii="Times New Roman" w:hAnsi="Times New Roman" w:cs="Times New Roman"/>
          <w:color w:val="000000" w:themeColor="text1"/>
          <w:sz w:val="21"/>
          <w:szCs w:val="21"/>
        </w:rPr>
        <w:t>impacts</w:t>
      </w:r>
      <w:r w:rsidR="006D1300">
        <w:rPr>
          <w:rFonts w:ascii="Times New Roman" w:hAnsi="Times New Roman" w:cs="Times New Roman"/>
          <w:color w:val="000000" w:themeColor="text1"/>
          <w:sz w:val="21"/>
          <w:szCs w:val="21"/>
        </w:rPr>
        <w:t xml:space="preserve">; </w:t>
      </w:r>
      <w:r w:rsidR="00223AF5" w:rsidRPr="00223AF5">
        <w:rPr>
          <w:rFonts w:ascii="Times New Roman" w:hAnsi="Times New Roman" w:cs="Times New Roman"/>
          <w:color w:val="000000" w:themeColor="text1"/>
          <w:sz w:val="21"/>
          <w:szCs w:val="21"/>
        </w:rPr>
        <w:t xml:space="preserve">environmental-economic modelling; </w:t>
      </w:r>
      <w:r w:rsidR="003078C0" w:rsidRPr="00223AF5">
        <w:rPr>
          <w:rFonts w:ascii="Times New Roman" w:hAnsi="Times New Roman" w:cs="Times New Roman"/>
          <w:color w:val="000000" w:themeColor="text1"/>
          <w:sz w:val="21"/>
          <w:szCs w:val="21"/>
        </w:rPr>
        <w:t>rebound effects</w:t>
      </w:r>
      <w:r w:rsidR="00046C31" w:rsidRPr="00223AF5">
        <w:rPr>
          <w:rFonts w:ascii="Times New Roman" w:hAnsi="Times New Roman" w:cs="Times New Roman"/>
          <w:color w:val="000000" w:themeColor="text1"/>
          <w:sz w:val="21"/>
          <w:szCs w:val="21"/>
        </w:rPr>
        <w:t>.</w:t>
      </w:r>
    </w:p>
    <w:p w14:paraId="0CACDEC7" w14:textId="37FA50F4" w:rsidR="00911755" w:rsidRPr="00580CC4" w:rsidRDefault="00911755" w:rsidP="00005DFA">
      <w:pPr>
        <w:pStyle w:val="Heading1"/>
        <w:snapToGrid w:val="0"/>
        <w:spacing w:beforeLines="50" w:before="156" w:afterLines="50" w:after="156" w:line="480" w:lineRule="auto"/>
        <w:jc w:val="both"/>
        <w:rPr>
          <w:szCs w:val="24"/>
        </w:rPr>
      </w:pPr>
      <w:r>
        <w:rPr>
          <w:szCs w:val="24"/>
        </w:rPr>
        <w:lastRenderedPageBreak/>
        <w:t>Main</w:t>
      </w:r>
    </w:p>
    <w:p w14:paraId="233B4261" w14:textId="26FAC6B0" w:rsidR="0062497F" w:rsidRPr="00580CC4" w:rsidRDefault="00DB7D1E" w:rsidP="00911755">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color w:val="000000" w:themeColor="text1"/>
          <w:sz w:val="21"/>
          <w:szCs w:val="21"/>
        </w:rPr>
        <w:t>Animal-sourced food (ASF)</w:t>
      </w:r>
      <w:r w:rsidR="0001719E" w:rsidRPr="00580CC4">
        <w:rPr>
          <w:rFonts w:ascii="Times New Roman" w:hAnsi="Times New Roman" w:cs="Times New Roman"/>
          <w:color w:val="000000" w:themeColor="text1"/>
          <w:sz w:val="21"/>
          <w:szCs w:val="21"/>
        </w:rPr>
        <w:t>, such as meat, milk, and eggs,</w:t>
      </w:r>
      <w:r w:rsidRPr="00580CC4">
        <w:rPr>
          <w:rFonts w:ascii="Times New Roman" w:hAnsi="Times New Roman" w:cs="Times New Roman"/>
          <w:color w:val="000000" w:themeColor="text1"/>
          <w:sz w:val="21"/>
          <w:szCs w:val="21"/>
        </w:rPr>
        <w:t xml:space="preserve"> </w:t>
      </w:r>
      <w:r w:rsidR="0001719E" w:rsidRPr="00580CC4">
        <w:rPr>
          <w:rFonts w:ascii="Times New Roman" w:hAnsi="Times New Roman" w:cs="Times New Roman"/>
          <w:color w:val="000000" w:themeColor="text1"/>
          <w:sz w:val="21"/>
          <w:szCs w:val="21"/>
        </w:rPr>
        <w:t>is</w:t>
      </w:r>
      <w:r w:rsidRPr="00580CC4">
        <w:rPr>
          <w:rFonts w:ascii="Times New Roman" w:hAnsi="Times New Roman" w:cs="Times New Roman"/>
          <w:color w:val="000000" w:themeColor="text1"/>
          <w:sz w:val="21"/>
          <w:szCs w:val="21"/>
        </w:rPr>
        <w:t xml:space="preserve"> the </w:t>
      </w:r>
      <w:r w:rsidR="00B07AFE" w:rsidRPr="00580CC4">
        <w:rPr>
          <w:rFonts w:ascii="Times New Roman" w:hAnsi="Times New Roman" w:cs="Times New Roman"/>
          <w:color w:val="000000" w:themeColor="text1"/>
          <w:sz w:val="21"/>
          <w:szCs w:val="21"/>
        </w:rPr>
        <w:t>main contributor</w:t>
      </w:r>
      <w:r w:rsidRPr="00580CC4">
        <w:rPr>
          <w:rFonts w:ascii="Times New Roman" w:hAnsi="Times New Roman" w:cs="Times New Roman"/>
          <w:color w:val="000000" w:themeColor="text1"/>
          <w:sz w:val="21"/>
          <w:szCs w:val="21"/>
        </w:rPr>
        <w:t xml:space="preserve"> to the environmental impacts of food system</w:t>
      </w:r>
      <w:r w:rsidR="003C380C" w:rsidRPr="00580CC4">
        <w:rPr>
          <w:rFonts w:ascii="Times New Roman" w:hAnsi="Times New Roman" w:cs="Times New Roman"/>
          <w:color w:val="000000" w:themeColor="text1"/>
          <w:sz w:val="21"/>
          <w:szCs w:val="21"/>
        </w:rPr>
        <w:t>s</w:t>
      </w:r>
      <w:r w:rsidRPr="00580CC4">
        <w:rPr>
          <w:rFonts w:ascii="Times New Roman" w:hAnsi="Times New Roman" w:cs="Times New Roman"/>
          <w:color w:val="000000" w:themeColor="text1"/>
          <w:sz w:val="21"/>
          <w:szCs w:val="21"/>
        </w:rPr>
        <w:t>.</w:t>
      </w:r>
      <w:r w:rsidR="00A14FE3" w:rsidRPr="00580CC4">
        <w:rPr>
          <w:rFonts w:ascii="Times New Roman" w:hAnsi="Times New Roman" w:cs="Times New Roman"/>
          <w:color w:val="000000" w:themeColor="text1"/>
          <w:sz w:val="21"/>
          <w:szCs w:val="21"/>
        </w:rPr>
        <w:t xml:space="preserve"> The surge in demand for ASF, driven by population growth, prosperity, and urbanization,</w:t>
      </w:r>
      <w:r w:rsidR="003C380C" w:rsidRPr="00580CC4">
        <w:rPr>
          <w:rFonts w:ascii="Times New Roman" w:hAnsi="Times New Roman" w:cs="Times New Roman"/>
          <w:color w:val="000000" w:themeColor="text1"/>
          <w:sz w:val="21"/>
          <w:szCs w:val="21"/>
        </w:rPr>
        <w:t xml:space="preserve"> </w:t>
      </w:r>
      <w:r w:rsidR="00911755" w:rsidRPr="00580CC4">
        <w:rPr>
          <w:rFonts w:ascii="Times New Roman" w:hAnsi="Times New Roman" w:cs="Times New Roman"/>
          <w:color w:val="000000" w:themeColor="text1"/>
          <w:sz w:val="21"/>
          <w:szCs w:val="21"/>
        </w:rPr>
        <w:fldChar w:fldCharType="begin">
          <w:fldData xml:space="preserve">PEVuZE5vdGU+PENpdGU+PEF1dGhvcj5CYWk8L0F1dGhvcj48WWVhcj4yMDE4PC9ZZWFyPjxSZWNO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</w:fldData>
        </w:fldChar>
      </w:r>
      <w:r w:rsidR="004F77C1">
        <w:rPr>
          <w:rFonts w:ascii="Times New Roman" w:hAnsi="Times New Roman" w:cs="Times New Roman"/>
          <w:color w:val="000000" w:themeColor="text1"/>
          <w:sz w:val="21"/>
          <w:szCs w:val="21"/>
        </w:rPr>
        <w:instrText xml:space="preserve"> ADDIN EN.CITE </w:instrText>
      </w:r>
      <w:r w:rsidR="004F77C1">
        <w:rPr>
          <w:rFonts w:ascii="Times New Roman" w:hAnsi="Times New Roman" w:cs="Times New Roman"/>
          <w:color w:val="000000" w:themeColor="text1"/>
          <w:sz w:val="21"/>
          <w:szCs w:val="21"/>
        </w:rPr>
        <w:fldChar w:fldCharType="begin">
          <w:fldData xml:space="preserve">PEVuZE5vdGU+PENpdGU+PEF1dGhvcj5CYWk8L0F1dGhvcj48WWVhcj4yMDE4PC9ZZWFyPjxSZWNO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</w:fldData>
        </w:fldChar>
      </w:r>
      <w:r w:rsidR="004F77C1">
        <w:rPr>
          <w:rFonts w:ascii="Times New Roman" w:hAnsi="Times New Roman" w:cs="Times New Roman"/>
          <w:color w:val="000000" w:themeColor="text1"/>
          <w:sz w:val="21"/>
          <w:szCs w:val="21"/>
        </w:rPr>
        <w:instrText xml:space="preserve"> ADDIN EN.CITE.DATA </w:instrText>
      </w:r>
      <w:r w:rsidR="004F77C1">
        <w:rPr>
          <w:rFonts w:ascii="Times New Roman" w:hAnsi="Times New Roman" w:cs="Times New Roman"/>
          <w:color w:val="000000" w:themeColor="text1"/>
          <w:sz w:val="21"/>
          <w:szCs w:val="21"/>
        </w:rPr>
      </w:r>
      <w:r w:rsidR="004F77C1">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fldChar w:fldCharType="separate"/>
      </w:r>
      <w:r w:rsidR="00911755" w:rsidRPr="00580CC4">
        <w:rPr>
          <w:rFonts w:ascii="Times New Roman" w:hAnsi="Times New Roman" w:cs="Times New Roman"/>
          <w:noProof/>
          <w:color w:val="000000" w:themeColor="text1"/>
          <w:sz w:val="21"/>
          <w:szCs w:val="21"/>
          <w:vertAlign w:val="superscript"/>
        </w:rPr>
        <w:t>1,2</w:t>
      </w:r>
      <w:r w:rsidR="00911755" w:rsidRPr="00580CC4">
        <w:rPr>
          <w:rFonts w:ascii="Times New Roman" w:hAnsi="Times New Roman" w:cs="Times New Roman"/>
          <w:color w:val="000000" w:themeColor="text1"/>
          <w:sz w:val="21"/>
          <w:szCs w:val="21"/>
        </w:rPr>
        <w:fldChar w:fldCharType="end"/>
      </w:r>
      <w:r w:rsidR="0065769F" w:rsidRPr="00580CC4">
        <w:rPr>
          <w:rFonts w:ascii="Times New Roman" w:hAnsi="Times New Roman" w:cs="Times New Roman"/>
          <w:color w:val="000000" w:themeColor="text1"/>
          <w:sz w:val="21"/>
          <w:szCs w:val="21"/>
        </w:rPr>
        <w:t xml:space="preserve"> is expected</w:t>
      </w:r>
      <w:r w:rsidR="00911755" w:rsidRPr="00580CC4">
        <w:rPr>
          <w:rFonts w:ascii="Times New Roman" w:hAnsi="Times New Roman" w:cs="Times New Roman"/>
          <w:color w:val="000000" w:themeColor="text1"/>
          <w:sz w:val="21"/>
          <w:szCs w:val="21"/>
        </w:rPr>
        <w:t xml:space="preserve"> to double by 2050</w:t>
      </w:r>
      <w:r w:rsidR="0065769F" w:rsidRPr="00580CC4">
        <w:rPr>
          <w:rFonts w:ascii="Times New Roman" w:hAnsi="Times New Roman" w:cs="Times New Roman"/>
          <w:color w:val="000000" w:themeColor="text1"/>
          <w:sz w:val="21"/>
          <w:szCs w:val="21"/>
        </w:rPr>
        <w:t>, especially</w:t>
      </w:r>
      <w:r w:rsidR="00911755" w:rsidRPr="00580CC4">
        <w:rPr>
          <w:rFonts w:ascii="Times New Roman" w:hAnsi="Times New Roman" w:cs="Times New Roman"/>
          <w:color w:val="000000" w:themeColor="text1"/>
          <w:sz w:val="21"/>
          <w:szCs w:val="21"/>
        </w:rPr>
        <w:t xml:space="preserve"> in developing countries </w:t>
      </w:r>
      <w:r w:rsidR="0091175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Tilman&lt;/Author&gt;&lt;Year&gt;2011&lt;/Year&gt;&lt;RecNum&gt;3215&lt;/RecNum&gt;&lt;DisplayText&gt;&lt;style face="superscript"&gt;3&lt;/style&gt;&lt;/DisplayText&gt;&lt;record&gt;&lt;rec-number&gt;3215&lt;/rec-number&gt;&lt;foreign-keys&gt;&lt;key app="EN" db-id="ddxvffxvds5aa4er9pcvv20frz5wz59aepdr" timestamp="1729043260" guid="c756a1c8-c5c1-4995-909b-53468b3eab99"&gt;3215&lt;/key&gt;&lt;/foreign-keys&gt;&lt;ref-type name="Journal Article"&gt;17&lt;/ref-type&gt;&lt;contributors&gt;&lt;authors&gt;&lt;author&gt;Tilman, David&lt;/author&gt;&lt;author&gt;Balzer, Christian&lt;/author&gt;&lt;author&gt;Hill, Jason&lt;/author&gt;&lt;author&gt;Befort, Belinda L&lt;/author&gt;&lt;/authors&gt;&lt;/contributors&gt;&lt;titles&gt;&lt;title&gt;Global food demand and the sustainable intensification of agriculture&lt;/title&gt;&lt;secondary-title&gt;Proceedings of the national academy of sciences&lt;/secondary-title&gt;&lt;/titles&gt;&lt;periodical&gt;&lt;full-title&gt;Proceedings of the National Academy of Sciences&lt;/full-title&gt;&lt;/periodical&gt;&lt;pages&gt;20260-20264&lt;/pages&gt;&lt;volume&gt;108&lt;/volume&gt;&lt;number&gt;50&lt;/number&gt;&lt;dates&gt;&lt;year&gt;2011&lt;/year&gt;&lt;/dates&gt;&lt;isbn&gt;0027-8424&lt;/isbn&gt;&lt;urls&gt;&lt;related-urls&gt;&lt;url&gt;https://www.pnas.org/content/pnas/108/50/20260.full.pdf&lt;/url&gt;&lt;/related-urls&gt;&lt;/urls&gt;&lt;/record&gt;&lt;/Cite&gt;&lt;/EndNote&gt;</w:instrText>
      </w:r>
      <w:r w:rsidR="00911755" w:rsidRPr="00580CC4">
        <w:rPr>
          <w:rFonts w:ascii="Times New Roman" w:hAnsi="Times New Roman" w:cs="Times New Roman"/>
          <w:color w:val="000000" w:themeColor="text1"/>
          <w:sz w:val="21"/>
          <w:szCs w:val="21"/>
        </w:rPr>
        <w:fldChar w:fldCharType="separate"/>
      </w:r>
      <w:r w:rsidR="00911755" w:rsidRPr="00580CC4">
        <w:rPr>
          <w:rFonts w:ascii="Times New Roman" w:hAnsi="Times New Roman" w:cs="Times New Roman"/>
          <w:noProof/>
          <w:color w:val="000000" w:themeColor="text1"/>
          <w:sz w:val="21"/>
          <w:szCs w:val="21"/>
          <w:vertAlign w:val="superscript"/>
        </w:rPr>
        <w:t>3</w:t>
      </w:r>
      <w:r w:rsidR="00911755" w:rsidRPr="00580CC4">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t xml:space="preserve">. </w:t>
      </w:r>
      <w:r w:rsidR="00DB74E6" w:rsidRPr="00580CC4">
        <w:rPr>
          <w:rFonts w:ascii="Times New Roman" w:hAnsi="Times New Roman" w:cs="Times New Roman"/>
          <w:color w:val="000000" w:themeColor="text1"/>
          <w:sz w:val="21"/>
          <w:szCs w:val="21"/>
        </w:rPr>
        <w:t xml:space="preserve">This surge in livestock production </w:t>
      </w:r>
      <w:r w:rsidR="006130BA" w:rsidRPr="00580CC4">
        <w:rPr>
          <w:rFonts w:ascii="Times New Roman" w:hAnsi="Times New Roman" w:cs="Times New Roman"/>
          <w:color w:val="000000" w:themeColor="text1"/>
          <w:sz w:val="21"/>
          <w:szCs w:val="21"/>
        </w:rPr>
        <w:t xml:space="preserve">has </w:t>
      </w:r>
      <w:r w:rsidR="00DB74E6" w:rsidRPr="00580CC4">
        <w:rPr>
          <w:rFonts w:ascii="Times New Roman" w:hAnsi="Times New Roman" w:cs="Times New Roman"/>
          <w:color w:val="000000" w:themeColor="text1"/>
          <w:sz w:val="21"/>
          <w:szCs w:val="21"/>
        </w:rPr>
        <w:t>exacerbate</w:t>
      </w:r>
      <w:r w:rsidR="006130BA" w:rsidRPr="00580CC4">
        <w:rPr>
          <w:rFonts w:ascii="Times New Roman" w:hAnsi="Times New Roman" w:cs="Times New Roman"/>
          <w:color w:val="000000" w:themeColor="text1"/>
          <w:sz w:val="21"/>
          <w:szCs w:val="21"/>
        </w:rPr>
        <w:t>d</w:t>
      </w:r>
      <w:r w:rsidR="00DB74E6" w:rsidRPr="00580CC4">
        <w:rPr>
          <w:rFonts w:ascii="Times New Roman" w:hAnsi="Times New Roman" w:cs="Times New Roman"/>
          <w:color w:val="000000" w:themeColor="text1"/>
          <w:sz w:val="21"/>
          <w:szCs w:val="21"/>
        </w:rPr>
        <w:t xml:space="preserve"> food-feed competition</w:t>
      </w:r>
      <w:r w:rsidR="00911755" w:rsidRPr="00580CC4">
        <w:rPr>
          <w:rFonts w:ascii="Times New Roman" w:hAnsi="Times New Roman" w:cs="Times New Roman"/>
          <w:color w:val="000000" w:themeColor="text1"/>
          <w:sz w:val="21"/>
          <w:szCs w:val="21"/>
        </w:rPr>
        <w:t xml:space="preserve"> and </w:t>
      </w:r>
      <w:r w:rsidR="00500456" w:rsidRPr="00580CC4">
        <w:rPr>
          <w:rFonts w:ascii="Times New Roman" w:hAnsi="Times New Roman" w:cs="Times New Roman"/>
          <w:color w:val="000000" w:themeColor="text1"/>
          <w:sz w:val="21"/>
          <w:szCs w:val="21"/>
        </w:rPr>
        <w:t xml:space="preserve">significantly contributes to </w:t>
      </w:r>
      <w:r w:rsidR="00856210" w:rsidRPr="00580CC4">
        <w:rPr>
          <w:rFonts w:ascii="Times New Roman" w:hAnsi="Times New Roman" w:cs="Times New Roman"/>
          <w:color w:val="000000" w:themeColor="text1"/>
          <w:sz w:val="21"/>
          <w:szCs w:val="21"/>
        </w:rPr>
        <w:t xml:space="preserve">the exceedance of the </w:t>
      </w:r>
      <w:r w:rsidR="00D51128" w:rsidRPr="00580CC4">
        <w:rPr>
          <w:rFonts w:ascii="Times New Roman" w:hAnsi="Times New Roman" w:cs="Times New Roman"/>
          <w:color w:val="000000" w:themeColor="text1"/>
          <w:sz w:val="21"/>
          <w:szCs w:val="21"/>
        </w:rPr>
        <w:t>planetary boundaries (PB</w:t>
      </w:r>
      <w:r w:rsidR="005A2C00" w:rsidRPr="00580CC4">
        <w:rPr>
          <w:rFonts w:ascii="Times New Roman" w:hAnsi="Times New Roman" w:cs="Times New Roman"/>
          <w:color w:val="000000" w:themeColor="text1"/>
          <w:sz w:val="21"/>
          <w:szCs w:val="21"/>
        </w:rPr>
        <w:t>s)</w:t>
      </w:r>
      <w:r w:rsidR="00856210" w:rsidRPr="00580CC4">
        <w:rPr>
          <w:rFonts w:ascii="Times New Roman" w:hAnsi="Times New Roman" w:cs="Times New Roman"/>
          <w:color w:val="000000" w:themeColor="text1"/>
          <w:sz w:val="21"/>
          <w:szCs w:val="21"/>
        </w:rPr>
        <w:t xml:space="preserve"> </w:t>
      </w:r>
      <w:r w:rsidR="00006CBB" w:rsidRPr="00580CC4">
        <w:rPr>
          <w:rFonts w:ascii="Times New Roman" w:hAnsi="Times New Roman" w:cs="Times New Roman"/>
          <w:color w:val="000000" w:themeColor="text1"/>
          <w:sz w:val="21"/>
          <w:szCs w:val="21"/>
        </w:rPr>
        <w:t>for nitrogen (N), phosphorus (P) and greenhouse gas (GHG) emissions</w:t>
      </w:r>
      <w:r w:rsidR="00911755" w:rsidRPr="00580CC4">
        <w:rPr>
          <w:rFonts w:ascii="Times New Roman" w:hAnsi="Times New Roman" w:cs="Times New Roman"/>
          <w:color w:val="000000" w:themeColor="text1"/>
          <w:sz w:val="21"/>
          <w:szCs w:val="21"/>
        </w:rPr>
        <w:t>. Currently, 7</w:t>
      </w:r>
      <w:r w:rsidR="00911755" w:rsidRPr="00580CC4">
        <w:rPr>
          <w:rFonts w:ascii="Times New Roman" w:hAnsi="Times New Roman" w:cs="Times New Roman" w:hint="eastAsia"/>
          <w:color w:val="000000" w:themeColor="text1"/>
          <w:sz w:val="21"/>
          <w:szCs w:val="21"/>
        </w:rPr>
        <w:t>0%</w:t>
      </w:r>
      <w:r w:rsidR="00911755" w:rsidRPr="00580CC4">
        <w:rPr>
          <w:rFonts w:ascii="Times New Roman" w:hAnsi="Times New Roman" w:cs="Times New Roman"/>
          <w:color w:val="000000" w:themeColor="text1"/>
          <w:sz w:val="21"/>
          <w:szCs w:val="21"/>
        </w:rPr>
        <w:t xml:space="preserve"> of global agricultural land is used for producing animal feed </w:t>
      </w:r>
      <w:r w:rsidR="0091175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Steinfeld&lt;/Author&gt;&lt;Year&gt;2006&lt;/Year&gt;&lt;RecNum&gt;3139&lt;/RecNum&gt;&lt;DisplayText&gt;&lt;style face="superscript"&gt;4&lt;/style&gt;&lt;/DisplayText&gt;&lt;record&gt;&lt;rec-number&gt;3139&lt;/rec-number&gt;&lt;foreign-keys&gt;&lt;key app="EN" db-id="ddxvffxvds5aa4er9pcvv20frz5wz59aepdr" timestamp="1729043253" guid="f54b820f-16c1-4c37-8b43-cb4921f7e13f"&gt;3139&lt;/key&gt;&lt;/foreign-keys&gt;&lt;ref-type name="Book"&gt;6&lt;/ref-type&gt;&lt;contributors&gt;&lt;authors&gt;&lt;author&gt;Steinfeld, H., &lt;/author&gt;&lt;author&gt;Gerber, P., &lt;/author&gt;&lt;author&gt;Wassenaar, T. D., &lt;/author&gt;&lt;author&gt;Castel, V., &lt;/author&gt;&lt;author&gt;Rosales, M., &lt;/author&gt;&lt;author&gt;Rosales, M., &lt;/author&gt;&lt;author&gt;de Haan, C.&lt;/author&gt;&lt;/authors&gt;&lt;/contributors&gt;&lt;titles&gt;&lt;title&gt;Livestock’s long shadow: environmental issues and options&lt;/title&gt;&lt;/titles&gt;&lt;dates&gt;&lt;year&gt;2006&lt;/year&gt;&lt;/dates&gt;&lt;pub-location&gt;Rome, Italy&lt;/pub-location&gt;&lt;publisher&gt;Food &amp;amp; Agriculture Org.&lt;/publisher&gt;&lt;urls&gt;&lt;/urls&gt;&lt;/record&gt;&lt;/Cite&gt;&lt;/EndNote&gt;</w:instrText>
      </w:r>
      <w:r w:rsidR="00911755" w:rsidRPr="00580CC4">
        <w:rPr>
          <w:rFonts w:ascii="Times New Roman" w:hAnsi="Times New Roman" w:cs="Times New Roman"/>
          <w:color w:val="000000" w:themeColor="text1"/>
          <w:sz w:val="21"/>
          <w:szCs w:val="21"/>
        </w:rPr>
        <w:fldChar w:fldCharType="separate"/>
      </w:r>
      <w:r w:rsidR="00911755" w:rsidRPr="00580CC4">
        <w:rPr>
          <w:rFonts w:ascii="Times New Roman" w:hAnsi="Times New Roman" w:cs="Times New Roman"/>
          <w:noProof/>
          <w:color w:val="000000" w:themeColor="text1"/>
          <w:sz w:val="21"/>
          <w:szCs w:val="21"/>
          <w:vertAlign w:val="superscript"/>
        </w:rPr>
        <w:t>4</w:t>
      </w:r>
      <w:r w:rsidR="00911755" w:rsidRPr="00580CC4">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t xml:space="preserve">, and global livestock production </w:t>
      </w:r>
      <w:r w:rsidR="00B07AFE" w:rsidRPr="00580CC4">
        <w:rPr>
          <w:rFonts w:ascii="Times New Roman" w:hAnsi="Times New Roman" w:cs="Times New Roman"/>
          <w:color w:val="000000" w:themeColor="text1"/>
          <w:sz w:val="21"/>
          <w:szCs w:val="21"/>
        </w:rPr>
        <w:t>accounts</w:t>
      </w:r>
      <w:r w:rsidR="00911755" w:rsidRPr="00580CC4">
        <w:rPr>
          <w:rFonts w:ascii="Times New Roman" w:hAnsi="Times New Roman" w:cs="Times New Roman"/>
          <w:color w:val="000000" w:themeColor="text1"/>
          <w:sz w:val="21"/>
          <w:szCs w:val="21"/>
        </w:rPr>
        <w:t xml:space="preserve"> for 13-18% of the total anthropogenic GHG emissions </w:t>
      </w:r>
      <w:r w:rsidR="00911755" w:rsidRPr="00580CC4">
        <w:rPr>
          <w:rFonts w:ascii="Times New Roman" w:hAnsi="Times New Roman" w:cs="Times New Roman"/>
          <w:color w:val="000000" w:themeColor="text1"/>
          <w:sz w:val="21"/>
          <w:szCs w:val="21"/>
        </w:rPr>
        <w:fldChar w:fldCharType="begin">
          <w:fldData xml:space="preserve">PEVuZE5vdGU+PENpdGU+PEF1dGhvcj5IZXJyZXJvPC9BdXRob3I+PFllYXI+MjAxNjwvWWVhcj48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</w:fldData>
        </w:fldChar>
      </w:r>
      <w:r w:rsidR="00911755" w:rsidRPr="00580CC4">
        <w:rPr>
          <w:rFonts w:ascii="Times New Roman" w:hAnsi="Times New Roman" w:cs="Times New Roman"/>
          <w:color w:val="000000" w:themeColor="text1"/>
          <w:sz w:val="21"/>
          <w:szCs w:val="21"/>
        </w:rPr>
        <w:instrText xml:space="preserve"> ADDIN EN.CITE </w:instrText>
      </w:r>
      <w:r w:rsidR="00911755" w:rsidRPr="00580CC4">
        <w:rPr>
          <w:rFonts w:ascii="Times New Roman" w:hAnsi="Times New Roman" w:cs="Times New Roman"/>
          <w:color w:val="000000" w:themeColor="text1"/>
          <w:sz w:val="21"/>
          <w:szCs w:val="21"/>
        </w:rPr>
        <w:fldChar w:fldCharType="begin">
          <w:fldData xml:space="preserve">PEVuZE5vdGU+PENpdGU+PEF1dGhvcj5IZXJyZXJvPC9BdXRob3I+PFllYXI+MjAxNjwvWWVhcj48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</w:fldData>
        </w:fldChar>
      </w:r>
      <w:r w:rsidR="00911755" w:rsidRPr="00580CC4">
        <w:rPr>
          <w:rFonts w:ascii="Times New Roman" w:hAnsi="Times New Roman" w:cs="Times New Roman"/>
          <w:color w:val="000000" w:themeColor="text1"/>
          <w:sz w:val="21"/>
          <w:szCs w:val="21"/>
        </w:rPr>
        <w:instrText xml:space="preserve"> ADDIN EN.CITE.DATA </w:instrText>
      </w:r>
      <w:r w:rsidR="00911755" w:rsidRPr="00580CC4">
        <w:rPr>
          <w:rFonts w:ascii="Times New Roman" w:hAnsi="Times New Roman" w:cs="Times New Roman"/>
          <w:color w:val="000000" w:themeColor="text1"/>
          <w:sz w:val="21"/>
          <w:szCs w:val="21"/>
        </w:rPr>
      </w:r>
      <w:r w:rsidR="00911755" w:rsidRPr="00580CC4">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r>
      <w:r w:rsidR="00911755" w:rsidRPr="00580CC4">
        <w:rPr>
          <w:rFonts w:ascii="Times New Roman" w:hAnsi="Times New Roman" w:cs="Times New Roman"/>
          <w:color w:val="000000" w:themeColor="text1"/>
          <w:sz w:val="21"/>
          <w:szCs w:val="21"/>
        </w:rPr>
        <w:fldChar w:fldCharType="separate"/>
      </w:r>
      <w:r w:rsidR="00911755" w:rsidRPr="00580CC4">
        <w:rPr>
          <w:rFonts w:ascii="Times New Roman" w:hAnsi="Times New Roman" w:cs="Times New Roman"/>
          <w:noProof/>
          <w:color w:val="000000" w:themeColor="text1"/>
          <w:sz w:val="21"/>
          <w:szCs w:val="21"/>
          <w:vertAlign w:val="superscript"/>
        </w:rPr>
        <w:t>5</w:t>
      </w:r>
      <w:r w:rsidR="00911755" w:rsidRPr="00580CC4">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t>, 40% of the ammonia (NH</w:t>
      </w:r>
      <w:r w:rsidR="00911755" w:rsidRPr="00580CC4">
        <w:rPr>
          <w:rFonts w:ascii="Times New Roman" w:hAnsi="Times New Roman" w:cs="Times New Roman"/>
          <w:color w:val="000000" w:themeColor="text1"/>
          <w:sz w:val="21"/>
          <w:szCs w:val="21"/>
          <w:vertAlign w:val="subscript"/>
        </w:rPr>
        <w:t>3</w:t>
      </w:r>
      <w:r w:rsidR="00911755" w:rsidRPr="00580CC4">
        <w:rPr>
          <w:rFonts w:ascii="Times New Roman" w:hAnsi="Times New Roman" w:cs="Times New Roman"/>
          <w:color w:val="000000" w:themeColor="text1"/>
          <w:sz w:val="21"/>
          <w:szCs w:val="21"/>
        </w:rPr>
        <w:t>) and nitrous oxide (N</w:t>
      </w:r>
      <w:r w:rsidR="00911755" w:rsidRPr="00580CC4">
        <w:rPr>
          <w:rFonts w:ascii="Times New Roman" w:hAnsi="Times New Roman" w:cs="Times New Roman"/>
          <w:color w:val="000000" w:themeColor="text1"/>
          <w:sz w:val="21"/>
          <w:szCs w:val="21"/>
          <w:vertAlign w:val="subscript"/>
        </w:rPr>
        <w:t>2</w:t>
      </w:r>
      <w:r w:rsidR="00911755" w:rsidRPr="00580CC4">
        <w:rPr>
          <w:rFonts w:ascii="Times New Roman" w:hAnsi="Times New Roman" w:cs="Times New Roman"/>
          <w:color w:val="000000" w:themeColor="text1"/>
          <w:sz w:val="21"/>
          <w:szCs w:val="21"/>
        </w:rPr>
        <w:t xml:space="preserve">O) emissions </w:t>
      </w:r>
      <w:r w:rsidR="0091175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Uwizeye&lt;/Author&gt;&lt;Year&gt;2020&lt;/Year&gt;&lt;RecNum&gt;728&lt;/RecNum&gt;&lt;DisplayText&gt;&lt;style face="superscript"&gt;6&lt;/style&gt;&lt;/DisplayText&gt;&lt;record&gt;&lt;rec-number&gt;728&lt;/rec-number&gt;&lt;foreign-keys&gt;&lt;key app="EN" db-id="ddxvffxvds5aa4er9pcvv20frz5wz59aepdr" timestamp="1729036094" guid="10a12c18-dbd4-4d7a-ac4f-cab944b83253"&gt;728&lt;/key&gt;&lt;/foreign-keys&gt;&lt;ref-type name="Journal Article"&gt;17&lt;/ref-type&gt;&lt;contributors&gt;&lt;authors&gt;&lt;author&gt;Uwizeye, Aimable&lt;/author&gt;&lt;author&gt;de Boer, Imke J. M.&lt;/author&gt;&lt;author&gt;Opio, Carolyn I.&lt;/author&gt;&lt;author&gt;Schulte, Rogier P. O.&lt;/author&gt;&lt;author&gt;Falcucci, Alessandra&lt;/author&gt;&lt;author&gt;Tempio, Giuseppe&lt;/author&gt;&lt;author&gt;Teillard, Félix&lt;/author&gt;&lt;author&gt;Casu, Flavia&lt;/author&gt;&lt;author&gt;Rulli, Monica&lt;/author&gt;&lt;author&gt;Galloway, James N.&lt;/author&gt;&lt;author&gt;Leip, Adrian&lt;/author&gt;&lt;author&gt;Erisman, Jan Willem&lt;/author&gt;&lt;author&gt;Robinson, Timothy P.&lt;/author&gt;&lt;author&gt;Steinfeld, Henning&lt;/author&gt;&lt;author&gt;Gerber, Pierre J.&lt;/author&gt;&lt;/authors&gt;&lt;/contributors&gt;&lt;titles&gt;&lt;title&gt;Nitrogen emissions along global livestock supply chains&lt;/title&gt;&lt;secondary-title&gt;Nature Food&lt;/secondary-title&gt;&lt;/titles&gt;&lt;periodical&gt;&lt;full-title&gt;Nature Food&lt;/full-title&gt;&lt;/periodical&gt;&lt;pages&gt;437-446&lt;/pages&gt;&lt;volume&gt;1&lt;/volume&gt;&lt;number&gt;7&lt;/number&gt;&lt;section&gt;437&lt;/section&gt;&lt;dates&gt;&lt;year&gt;2020&lt;/year&gt;&lt;/dates&gt;&lt;isbn&gt;2662-1355&lt;/isbn&gt;&lt;urls&gt;&lt;related-urls&gt;&lt;url&gt;https://www.nature.com/articles/s43016-020-0113-y&lt;/url&gt;&lt;/related-urls&gt;&lt;/urls&gt;&lt;electronic-resource-num&gt;10.1038/s43016-020-0113-y&lt;/electronic-resource-num&gt;&lt;/record&gt;&lt;/Cite&gt;&lt;/EndNote&gt;</w:instrText>
      </w:r>
      <w:r w:rsidR="00911755" w:rsidRPr="00580CC4">
        <w:rPr>
          <w:rFonts w:ascii="Times New Roman" w:hAnsi="Times New Roman" w:cs="Times New Roman"/>
          <w:color w:val="000000" w:themeColor="text1"/>
          <w:sz w:val="21"/>
          <w:szCs w:val="21"/>
        </w:rPr>
        <w:fldChar w:fldCharType="separate"/>
      </w:r>
      <w:r w:rsidR="00911755" w:rsidRPr="00580CC4">
        <w:rPr>
          <w:rFonts w:ascii="Times New Roman" w:hAnsi="Times New Roman" w:cs="Times New Roman"/>
          <w:noProof/>
          <w:color w:val="000000" w:themeColor="text1"/>
          <w:sz w:val="21"/>
          <w:szCs w:val="21"/>
          <w:vertAlign w:val="superscript"/>
        </w:rPr>
        <w:t>6</w:t>
      </w:r>
      <w:r w:rsidR="00911755" w:rsidRPr="00580CC4">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t xml:space="preserve">, and around 24% of N and 55% of P losses to water bodies </w:t>
      </w:r>
      <w:r w:rsidR="0091175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Hamilton&lt;/Author&gt;&lt;Year&gt;2018&lt;/Year&gt;&lt;RecNum&gt;1154&lt;/RecNum&gt;&lt;DisplayText&gt;&lt;style face="superscript"&gt;7&lt;/style&gt;&lt;/DisplayText&gt;&lt;record&gt;&lt;rec-number&gt;1154&lt;/rec-number&gt;&lt;foreign-keys&gt;&lt;key app="EN" db-id="ddxvffxvds5aa4er9pcvv20frz5wz59aepdr" timestamp="1729037479" guid="84fa6ef2-d1b5-406f-bcf3-747eead45a1f"&gt;1154&lt;/key&gt;&lt;/foreign-keys&gt;&lt;ref-type name="Journal Article"&gt;17&lt;/ref-type&gt;&lt;contributors&gt;&lt;authors&gt;&lt;author&gt;Hamilton, Helen A&lt;/author&gt;&lt;author&gt;Ivanova, Diana&lt;/author&gt;&lt;author&gt;Stadler, Konstantin&lt;/author&gt;&lt;author&gt;Merciai, Stefano&lt;/author&gt;&lt;author&gt;Schmidt, Jannick&lt;/author&gt;&lt;author&gt;Van Zelm, Rosalie&lt;/author&gt;&lt;author&gt;Moran, Daniel&lt;/author&gt;&lt;author&gt;Wood, Richard&lt;/author&gt;&lt;/authors&gt;&lt;/contributors&gt;&lt;titles&gt;&lt;title&gt;Trade and the role of non-food commodities for global eutrophication&lt;/title&gt;&lt;secondary-title&gt;Nature Sustainability&lt;/secondary-title&gt;&lt;/titles&gt;&lt;periodical&gt;&lt;full-title&gt;Nature Sustainability&lt;/full-title&gt;&lt;/periodical&gt;&lt;pages&gt;314-321&lt;/pages&gt;&lt;volume&gt;1&lt;/volume&gt;&lt;number&gt;6&lt;/number&gt;&lt;dates&gt;&lt;year&gt;2018&lt;/year&gt;&lt;/dates&gt;&lt;isbn&gt;2398-9629&lt;/isbn&gt;&lt;urls&gt;&lt;/urls&gt;&lt;research-notes&gt;Non-food&lt;/research-notes&gt;&lt;/record&gt;&lt;/Cite&gt;&lt;/EndNote&gt;</w:instrText>
      </w:r>
      <w:r w:rsidR="00911755" w:rsidRPr="00580CC4">
        <w:rPr>
          <w:rFonts w:ascii="Times New Roman" w:hAnsi="Times New Roman" w:cs="Times New Roman"/>
          <w:color w:val="000000" w:themeColor="text1"/>
          <w:sz w:val="21"/>
          <w:szCs w:val="21"/>
        </w:rPr>
        <w:fldChar w:fldCharType="separate"/>
      </w:r>
      <w:r w:rsidR="00911755" w:rsidRPr="00580CC4">
        <w:rPr>
          <w:rFonts w:ascii="Times New Roman" w:hAnsi="Times New Roman" w:cs="Times New Roman"/>
          <w:noProof/>
          <w:color w:val="000000" w:themeColor="text1"/>
          <w:sz w:val="21"/>
          <w:szCs w:val="21"/>
          <w:vertAlign w:val="superscript"/>
        </w:rPr>
        <w:t>7</w:t>
      </w:r>
      <w:r w:rsidR="00911755" w:rsidRPr="00580CC4">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t xml:space="preserve">. </w:t>
      </w:r>
      <w:r w:rsidR="00D5613B" w:rsidRPr="00580CC4">
        <w:rPr>
          <w:rFonts w:ascii="Times New Roman" w:hAnsi="Times New Roman" w:cs="Times New Roman"/>
          <w:color w:val="000000" w:themeColor="text1"/>
          <w:sz w:val="21"/>
          <w:szCs w:val="21"/>
        </w:rPr>
        <w:t xml:space="preserve">It has been shown that the global 1.5°C climate target cannot be achieved without </w:t>
      </w:r>
      <w:r w:rsidR="00020722" w:rsidRPr="00580CC4">
        <w:rPr>
          <w:rFonts w:ascii="Times New Roman" w:hAnsi="Times New Roman" w:cs="Times New Roman"/>
          <w:color w:val="000000" w:themeColor="text1"/>
          <w:sz w:val="21"/>
          <w:szCs w:val="21"/>
        </w:rPr>
        <w:t>mitigating</w:t>
      </w:r>
      <w:r w:rsidR="00D5613B" w:rsidRPr="00580CC4">
        <w:rPr>
          <w:rFonts w:ascii="Times New Roman" w:hAnsi="Times New Roman" w:cs="Times New Roman"/>
          <w:color w:val="000000" w:themeColor="text1"/>
          <w:sz w:val="21"/>
          <w:szCs w:val="21"/>
        </w:rPr>
        <w:t xml:space="preserve"> emissions from food systems </w:t>
      </w:r>
      <w:r w:rsidR="00F4668F"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Clark&lt;/Author&gt;&lt;Year&gt;2020&lt;/Year&gt;&lt;RecNum&gt;4939&lt;/RecNum&gt;&lt;DisplayText&gt;&lt;style face="superscript"&gt;8&lt;/style&gt;&lt;/DisplayText&gt;&lt;record&gt;&lt;rec-number&gt;4939&lt;/rec-number&gt;&lt;foreign-keys&gt;&lt;key app="EN" db-id="ddxvffxvds5aa4er9pcvv20frz5wz59aepdr" timestamp="1729061646" guid="2e83f9b6-ce7e-4bcb-b2c3-d601ae2cd30e"&gt;4939&lt;/key&gt;&lt;/foreign-keys&gt;&lt;ref-type name="Journal Article"&gt;17&lt;/ref-type&gt;&lt;contributors&gt;&lt;authors&gt;&lt;author&gt;Clark, Michael A&lt;/author&gt;&lt;author&gt;Domingo, Nina GG&lt;/author&gt;&lt;author&gt;Colgan, Kimberly&lt;/author&gt;&lt;author&gt;Thakrar, Sumil K&lt;/author&gt;&lt;author&gt;Tilman, David&lt;/author&gt;&lt;author&gt;Lynch, John&lt;/author&gt;&lt;author&gt;Azevedo, Inês L&lt;/author&gt;&lt;author&gt;Hill, Jason D&lt;/author&gt;&lt;/authors&gt;&lt;/contributors&gt;&lt;titles&gt;&lt;title&gt;Global food system emissions could preclude achieving the 1.5 and 2 C climate change targets&lt;/title&gt;&lt;secondary-title&gt;Science&lt;/secondary-title&gt;&lt;/titles&gt;&lt;periodical&gt;&lt;full-title&gt;Science&lt;/full-title&gt;&lt;/periodical&gt;&lt;pages&gt;705-708&lt;/pages&gt;&lt;volume&gt;370&lt;/volume&gt;&lt;number&gt;6517&lt;/number&gt;&lt;dates&gt;&lt;year&gt;2020&lt;/year&gt;&lt;/dates&gt;&lt;isbn&gt;0036-8075&lt;/isbn&gt;&lt;urls&gt;&lt;/urls&gt;&lt;/record&gt;&lt;/Cite&gt;&lt;/EndNote&gt;</w:instrText>
      </w:r>
      <w:r w:rsidR="00F4668F" w:rsidRPr="00580CC4">
        <w:rPr>
          <w:rFonts w:ascii="Times New Roman" w:hAnsi="Times New Roman" w:cs="Times New Roman"/>
          <w:color w:val="000000" w:themeColor="text1"/>
          <w:sz w:val="21"/>
          <w:szCs w:val="21"/>
        </w:rPr>
        <w:fldChar w:fldCharType="separate"/>
      </w:r>
      <w:r w:rsidR="00F4668F" w:rsidRPr="00580CC4">
        <w:rPr>
          <w:rFonts w:ascii="Times New Roman" w:hAnsi="Times New Roman" w:cs="Times New Roman"/>
          <w:noProof/>
          <w:color w:val="000000" w:themeColor="text1"/>
          <w:sz w:val="21"/>
          <w:szCs w:val="21"/>
          <w:vertAlign w:val="superscript"/>
        </w:rPr>
        <w:t>8</w:t>
      </w:r>
      <w:r w:rsidR="00F4668F" w:rsidRPr="00580CC4">
        <w:rPr>
          <w:rFonts w:ascii="Times New Roman" w:hAnsi="Times New Roman" w:cs="Times New Roman"/>
          <w:color w:val="000000" w:themeColor="text1"/>
          <w:sz w:val="21"/>
          <w:szCs w:val="21"/>
        </w:rPr>
        <w:fldChar w:fldCharType="end"/>
      </w:r>
      <w:r w:rsidR="00D5613B" w:rsidRPr="00580CC4">
        <w:rPr>
          <w:rFonts w:ascii="Times New Roman" w:hAnsi="Times New Roman" w:cs="Times New Roman"/>
          <w:color w:val="000000" w:themeColor="text1"/>
          <w:sz w:val="21"/>
          <w:szCs w:val="21"/>
        </w:rPr>
        <w:t xml:space="preserve">. </w:t>
      </w:r>
    </w:p>
    <w:p w14:paraId="41808126" w14:textId="371236DF" w:rsidR="00C96314" w:rsidRPr="00580CC4" w:rsidRDefault="00305229" w:rsidP="002138F6">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color w:val="000000" w:themeColor="text1"/>
          <w:sz w:val="21"/>
          <w:szCs w:val="21"/>
        </w:rPr>
        <w:t>G</w:t>
      </w:r>
      <w:r w:rsidR="000B6DDC" w:rsidRPr="00580CC4">
        <w:rPr>
          <w:rFonts w:ascii="Times New Roman" w:hAnsi="Times New Roman" w:cs="Times New Roman"/>
          <w:color w:val="000000" w:themeColor="text1"/>
          <w:sz w:val="21"/>
          <w:szCs w:val="21"/>
        </w:rPr>
        <w:t xml:space="preserve">lobal food waste has risen from 1.3 to 1.6–2.5 billion tons in recent years despite </w:t>
      </w:r>
      <w:r w:rsidR="00CA5BFF" w:rsidRPr="00580CC4">
        <w:rPr>
          <w:rFonts w:ascii="Times New Roman" w:hAnsi="Times New Roman" w:cs="Times New Roman"/>
          <w:color w:val="000000" w:themeColor="text1"/>
          <w:sz w:val="21"/>
          <w:szCs w:val="21"/>
        </w:rPr>
        <w:t xml:space="preserve">substantial efforts to reduce </w:t>
      </w:r>
      <w:r w:rsidR="00A03560" w:rsidRPr="00580CC4">
        <w:rPr>
          <w:rFonts w:ascii="Times New Roman" w:hAnsi="Times New Roman" w:cs="Times New Roman"/>
          <w:color w:val="000000" w:themeColor="text1"/>
          <w:sz w:val="21"/>
          <w:szCs w:val="21"/>
        </w:rPr>
        <w:t>food waste</w:t>
      </w:r>
      <w:r w:rsidR="00CA5BFF" w:rsidRPr="00580CC4">
        <w:rPr>
          <w:rFonts w:ascii="Times New Roman" w:hAnsi="Times New Roman" w:cs="Times New Roman"/>
          <w:color w:val="000000" w:themeColor="text1"/>
          <w:sz w:val="21"/>
          <w:szCs w:val="21"/>
        </w:rPr>
        <w:t xml:space="preserve"> </w:t>
      </w:r>
      <w:r w:rsidR="000B6DDC"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Wang&lt;/Author&gt;&lt;Year&gt;2024&lt;/Year&gt;&lt;RecNum&gt;4930&lt;/RecNum&gt;&lt;DisplayText&gt;&lt;style face="superscript"&gt;9&lt;/style&gt;&lt;/DisplayText&gt;&lt;record&gt;&lt;rec-number&gt;4930&lt;/rec-number&gt;&lt;foreign-keys&gt;&lt;key app="EN" db-id="ddxvffxvds5aa4er9pcvv20frz5wz59aepdr" timestamp="1729061627" guid="6095ca5a-ba0d-45aa-87a1-99af83ad1969"&gt;4930&lt;/key&gt;&lt;/foreign-keys&gt;&lt;ref-type name="Journal Article"&gt;17&lt;/ref-type&gt;&lt;contributors&gt;&lt;authors&gt;&lt;author&gt;Wang, Yingcheng&lt;/author&gt;&lt;author&gt;Rassler, Sarah&lt;/author&gt;&lt;author&gt;Stefanovski, Darko&lt;/author&gt;&lt;author&gt;Bender, Joseph&lt;/author&gt;&lt;author&gt;Deutsch, Jonathan&lt;/author&gt;&lt;author&gt;Chen, Ting&lt;/author&gt;&lt;author&gt;Cui, Zhenling&lt;/author&gt;&lt;author&gt;Dou, Zhengxia&lt;/author&gt;&lt;/authors&gt;&lt;/contributors&gt;&lt;titles&gt;&lt;title&gt;Evidence of animal productivity outcomes when fed diets including food waste: A systematic review of global primary data&lt;/title&gt;&lt;secondary-title&gt;Resources, Conservation and Recycling&lt;/secondary-title&gt;&lt;/titles&gt;&lt;periodical&gt;&lt;full-title&gt;Resources, Conservation and Recycling&lt;/full-title&gt;&lt;/periodical&gt;&lt;pages&gt;107411&lt;/pages&gt;&lt;volume&gt;203&lt;/volume&gt;&lt;keywords&gt;&lt;keyword&gt;Animal feed&lt;/keyword&gt;&lt;keyword&gt;Animal productivity&lt;/keyword&gt;&lt;keyword&gt;Food waste&lt;/keyword&gt;&lt;keyword&gt;Resource recovery&lt;/keyword&gt;&lt;keyword&gt;Upcycling&lt;/keyword&gt;&lt;/keywords&gt;&lt;dates&gt;&lt;year&gt;2024&lt;/year&gt;&lt;pub-dates&gt;&lt;date&gt;2024/04/01/&lt;/date&gt;&lt;/pub-dates&gt;&lt;/dates&gt;&lt;isbn&gt;0921-3449&lt;/isbn&gt;&lt;urls&gt;&lt;related-urls&gt;&lt;url&gt;https://www.sciencedirect.com/science/article/pii/S0921344924000053&lt;/url&gt;&lt;/related-urls&gt;&lt;/urls&gt;&lt;electronic-resource-num&gt;https://doi.org/10.1016/j.resconrec.2024.107411&lt;/electronic-resource-num&gt;&lt;research-notes&gt;FLW&lt;/research-notes&gt;&lt;/record&gt;&lt;/Cite&gt;&lt;/EndNote&gt;</w:instrText>
      </w:r>
      <w:r w:rsidR="000B6DDC" w:rsidRPr="00580CC4">
        <w:rPr>
          <w:rFonts w:ascii="Times New Roman" w:hAnsi="Times New Roman" w:cs="Times New Roman"/>
          <w:color w:val="000000" w:themeColor="text1"/>
          <w:sz w:val="21"/>
          <w:szCs w:val="21"/>
        </w:rPr>
        <w:fldChar w:fldCharType="separate"/>
      </w:r>
      <w:r w:rsidR="00BB7CB6" w:rsidRPr="00580CC4">
        <w:rPr>
          <w:rFonts w:ascii="Times New Roman" w:hAnsi="Times New Roman" w:cs="Times New Roman"/>
          <w:noProof/>
          <w:color w:val="000000" w:themeColor="text1"/>
          <w:sz w:val="21"/>
          <w:szCs w:val="21"/>
          <w:vertAlign w:val="superscript"/>
        </w:rPr>
        <w:t>9</w:t>
      </w:r>
      <w:r w:rsidR="000B6DDC" w:rsidRPr="00580CC4">
        <w:rPr>
          <w:rFonts w:ascii="Times New Roman" w:hAnsi="Times New Roman" w:cs="Times New Roman"/>
          <w:color w:val="000000" w:themeColor="text1"/>
          <w:sz w:val="21"/>
          <w:szCs w:val="21"/>
        </w:rPr>
        <w:fldChar w:fldCharType="end"/>
      </w:r>
      <w:r w:rsidR="00171B6B" w:rsidRPr="00580CC4">
        <w:rPr>
          <w:rFonts w:ascii="Times New Roman" w:hAnsi="Times New Roman" w:cs="Times New Roman"/>
          <w:color w:val="000000" w:themeColor="text1"/>
          <w:sz w:val="21"/>
          <w:szCs w:val="21"/>
        </w:rPr>
        <w:t>.</w:t>
      </w:r>
      <w:r w:rsidR="000B6DDC" w:rsidRPr="00580CC4">
        <w:rPr>
          <w:rFonts w:ascii="Times New Roman" w:hAnsi="Times New Roman" w:cs="Times New Roman"/>
          <w:color w:val="000000" w:themeColor="text1"/>
          <w:sz w:val="21"/>
          <w:szCs w:val="21"/>
        </w:rPr>
        <w:t xml:space="preserve"> </w:t>
      </w:r>
      <w:r w:rsidR="006E39D2" w:rsidRPr="00580CC4">
        <w:rPr>
          <w:rFonts w:ascii="Times New Roman" w:hAnsi="Times New Roman" w:cs="Times New Roman"/>
          <w:color w:val="000000" w:themeColor="text1"/>
          <w:sz w:val="21"/>
          <w:szCs w:val="21"/>
        </w:rPr>
        <w:t xml:space="preserve">A large </w:t>
      </w:r>
      <w:r w:rsidR="004E0749" w:rsidRPr="00580CC4">
        <w:rPr>
          <w:rFonts w:ascii="Times New Roman" w:hAnsi="Times New Roman" w:cs="Times New Roman"/>
          <w:color w:val="000000" w:themeColor="text1"/>
          <w:sz w:val="21"/>
          <w:szCs w:val="21"/>
        </w:rPr>
        <w:t>pro</w:t>
      </w:r>
      <w:r w:rsidR="00BB7CB6" w:rsidRPr="00580CC4">
        <w:rPr>
          <w:rFonts w:ascii="Times New Roman" w:hAnsi="Times New Roman" w:cs="Times New Roman"/>
          <w:color w:val="000000" w:themeColor="text1"/>
          <w:sz w:val="21"/>
          <w:szCs w:val="21"/>
        </w:rPr>
        <w:t>portion</w:t>
      </w:r>
      <w:r w:rsidR="006E39D2" w:rsidRPr="00580CC4">
        <w:rPr>
          <w:rFonts w:ascii="Times New Roman" w:hAnsi="Times New Roman" w:cs="Times New Roman"/>
          <w:color w:val="000000" w:themeColor="text1"/>
          <w:sz w:val="21"/>
          <w:szCs w:val="21"/>
        </w:rPr>
        <w:t xml:space="preserve"> of</w:t>
      </w:r>
      <w:r w:rsidR="00DE7AE2" w:rsidRPr="00580CC4">
        <w:rPr>
          <w:rFonts w:ascii="Times New Roman" w:hAnsi="Times New Roman" w:cs="Times New Roman"/>
          <w:color w:val="000000" w:themeColor="text1"/>
          <w:sz w:val="21"/>
          <w:szCs w:val="21"/>
        </w:rPr>
        <w:t xml:space="preserve"> food waste </w:t>
      </w:r>
      <w:r w:rsidR="004E0749" w:rsidRPr="00580CC4">
        <w:rPr>
          <w:rFonts w:ascii="Times New Roman" w:hAnsi="Times New Roman" w:cs="Times New Roman"/>
          <w:color w:val="000000" w:themeColor="text1"/>
          <w:sz w:val="21"/>
          <w:szCs w:val="21"/>
        </w:rPr>
        <w:t>ends up in landfills or incinerator</w:t>
      </w:r>
      <w:r w:rsidR="00BB7CB6" w:rsidRPr="00580CC4">
        <w:rPr>
          <w:rFonts w:ascii="Times New Roman" w:hAnsi="Times New Roman" w:cs="Times New Roman"/>
          <w:color w:val="000000" w:themeColor="text1"/>
          <w:sz w:val="21"/>
          <w:szCs w:val="21"/>
        </w:rPr>
        <w:t>s</w:t>
      </w:r>
      <w:r w:rsidR="00DE7AE2" w:rsidRPr="00580CC4">
        <w:rPr>
          <w:rFonts w:ascii="Times New Roman" w:hAnsi="Times New Roman" w:cs="Times New Roman"/>
          <w:color w:val="000000" w:themeColor="text1"/>
          <w:sz w:val="21"/>
          <w:szCs w:val="21"/>
        </w:rPr>
        <w:t>, exacerbating GHG emissions and climate change</w:t>
      </w:r>
      <w:r w:rsidR="00DE7AE2" w:rsidRPr="00580CC4">
        <w:rPr>
          <w:rFonts w:ascii="Times New Roman" w:hAnsi="Times New Roman" w:cs="Times New Roman" w:hint="eastAsia"/>
          <w:color w:val="000000" w:themeColor="text1"/>
          <w:sz w:val="21"/>
          <w:szCs w:val="21"/>
        </w:rPr>
        <w:t xml:space="preserve"> </w:t>
      </w:r>
      <w:r w:rsidR="007A6F1D"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Gustavsson&lt;/Author&gt;&lt;Year&gt;2011&lt;/Year&gt;&lt;RecNum&gt;4721&lt;/RecNum&gt;&lt;DisplayText&gt;&lt;style face="superscript"&gt;10&lt;/style&gt;&lt;/DisplayText&gt;&lt;record&gt;&lt;rec-number&gt;4721&lt;/rec-number&gt;&lt;foreign-keys&gt;&lt;key app="EN" db-id="ddxvffxvds5aa4er9pcvv20frz5wz59aepdr" timestamp="1729060891" guid="094fdf92-828c-4f57-abe2-cd10f385208c"&gt;4721&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007A6F1D" w:rsidRPr="00580CC4">
        <w:rPr>
          <w:rFonts w:ascii="Times New Roman" w:hAnsi="Times New Roman" w:cs="Times New Roman"/>
          <w:color w:val="000000" w:themeColor="text1"/>
          <w:sz w:val="21"/>
          <w:szCs w:val="21"/>
        </w:rPr>
        <w:fldChar w:fldCharType="separate"/>
      </w:r>
      <w:r w:rsidR="00BB7CB6" w:rsidRPr="00580CC4">
        <w:rPr>
          <w:rFonts w:ascii="Times New Roman" w:hAnsi="Times New Roman" w:cs="Times New Roman"/>
          <w:noProof/>
          <w:color w:val="000000" w:themeColor="text1"/>
          <w:sz w:val="21"/>
          <w:szCs w:val="21"/>
          <w:vertAlign w:val="superscript"/>
        </w:rPr>
        <w:t>10</w:t>
      </w:r>
      <w:r w:rsidR="007A6F1D" w:rsidRPr="00580CC4">
        <w:rPr>
          <w:rFonts w:ascii="Times New Roman" w:hAnsi="Times New Roman" w:cs="Times New Roman"/>
          <w:color w:val="000000" w:themeColor="text1"/>
          <w:sz w:val="21"/>
          <w:szCs w:val="21"/>
        </w:rPr>
        <w:fldChar w:fldCharType="end"/>
      </w:r>
      <w:r w:rsidR="007A6F1D" w:rsidRPr="00580CC4">
        <w:rPr>
          <w:rFonts w:ascii="Times New Roman" w:hAnsi="Times New Roman" w:cs="Times New Roman"/>
          <w:color w:val="000000" w:themeColor="text1"/>
          <w:sz w:val="21"/>
          <w:szCs w:val="21"/>
        </w:rPr>
        <w:t>.</w:t>
      </w:r>
      <w:r w:rsidR="007A6F1D" w:rsidRPr="00580CC4">
        <w:rPr>
          <w:rFonts w:ascii="Times New Roman" w:hAnsi="Times New Roman" w:cs="Times New Roman" w:hint="eastAsia"/>
          <w:color w:val="000000" w:themeColor="text1"/>
          <w:sz w:val="21"/>
          <w:szCs w:val="21"/>
        </w:rPr>
        <w:t xml:space="preserve"> </w:t>
      </w:r>
      <w:r w:rsidR="00C50255" w:rsidRPr="00580CC4">
        <w:rPr>
          <w:rFonts w:ascii="Times New Roman" w:hAnsi="Times New Roman" w:cs="Times New Roman"/>
          <w:color w:val="000000" w:themeColor="text1"/>
          <w:sz w:val="21"/>
          <w:szCs w:val="21"/>
        </w:rPr>
        <w:t xml:space="preserve">Upcycling </w:t>
      </w:r>
      <w:r w:rsidR="009C37C6" w:rsidRPr="00580CC4">
        <w:rPr>
          <w:rFonts w:ascii="Times New Roman" w:hAnsi="Times New Roman" w:cs="Times New Roman"/>
          <w:color w:val="000000" w:themeColor="text1"/>
          <w:sz w:val="21"/>
          <w:szCs w:val="21"/>
        </w:rPr>
        <w:t>low-opportunity-cost feed products (LCFs),</w:t>
      </w:r>
      <w:r w:rsidR="008B22F2" w:rsidRPr="00580CC4">
        <w:rPr>
          <w:rFonts w:ascii="Times New Roman" w:hAnsi="Times New Roman" w:cs="Times New Roman"/>
          <w:color w:val="000000" w:themeColor="text1"/>
          <w:sz w:val="21"/>
          <w:szCs w:val="21"/>
        </w:rPr>
        <w:t xml:space="preserve"> such as </w:t>
      </w:r>
      <w:r w:rsidR="009C37C6" w:rsidRPr="00580CC4">
        <w:rPr>
          <w:rFonts w:ascii="Times New Roman" w:hAnsi="Times New Roman" w:cs="Times New Roman"/>
          <w:color w:val="000000" w:themeColor="text1"/>
          <w:sz w:val="21"/>
          <w:szCs w:val="21"/>
        </w:rPr>
        <w:t xml:space="preserve">food waste and food processing by-products, </w:t>
      </w:r>
      <w:r w:rsidR="00371A08" w:rsidRPr="00580CC4">
        <w:rPr>
          <w:rFonts w:ascii="Times New Roman" w:hAnsi="Times New Roman" w:cs="Times New Roman"/>
          <w:color w:val="000000" w:themeColor="text1"/>
          <w:sz w:val="21"/>
          <w:szCs w:val="21"/>
        </w:rPr>
        <w:t>as animal feed</w:t>
      </w:r>
      <w:r w:rsidR="00C50255" w:rsidRPr="00580CC4">
        <w:rPr>
          <w:rFonts w:ascii="Times New Roman" w:hAnsi="Times New Roman" w:cs="Times New Roman"/>
          <w:color w:val="000000" w:themeColor="text1"/>
          <w:sz w:val="21"/>
          <w:szCs w:val="21"/>
        </w:rPr>
        <w:t xml:space="preserve"> </w:t>
      </w:r>
      <w:r w:rsidR="003253EB" w:rsidRPr="00580CC4">
        <w:rPr>
          <w:rFonts w:ascii="Times New Roman" w:hAnsi="Times New Roman" w:cs="Times New Roman"/>
          <w:color w:val="000000" w:themeColor="text1"/>
          <w:sz w:val="21"/>
          <w:szCs w:val="21"/>
        </w:rPr>
        <w:t>is</w:t>
      </w:r>
      <w:r w:rsidR="005C2BFD" w:rsidRPr="00580CC4">
        <w:rPr>
          <w:rFonts w:ascii="Times New Roman" w:hAnsi="Times New Roman" w:cs="Times New Roman"/>
          <w:color w:val="000000" w:themeColor="text1"/>
          <w:sz w:val="21"/>
          <w:szCs w:val="21"/>
        </w:rPr>
        <w:t xml:space="preserve">, thus, </w:t>
      </w:r>
      <w:r w:rsidR="003253EB" w:rsidRPr="00580CC4">
        <w:rPr>
          <w:rFonts w:ascii="Times New Roman" w:hAnsi="Times New Roman" w:cs="Times New Roman"/>
          <w:color w:val="000000" w:themeColor="text1"/>
          <w:sz w:val="21"/>
          <w:szCs w:val="21"/>
        </w:rPr>
        <w:t xml:space="preserve">crucial for reducing environmental impacts and building more circular food systems </w:t>
      </w:r>
      <w:r w:rsidR="003253EB"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Van Zanten&lt;/Author&gt;&lt;Year&gt;2018&lt;/Year&gt;&lt;RecNum&gt;745&lt;/RecNum&gt;&lt;DisplayText&gt;&lt;style face="superscript"&gt;11&lt;/style&gt;&lt;/DisplayText&gt;&lt;record&gt;&lt;rec-number&gt;745&lt;/rec-number&gt;&lt;foreign-keys&gt;&lt;key app="EN" db-id="ddxvffxvds5aa4er9pcvv20frz5wz59aepdr" timestamp="1729036158" guid="ef94c11d-39c6-4f74-bb28-fa447cd91370"&gt;745&lt;/key&gt;&lt;/foreign-keys&gt;&lt;ref-type name="Journal Article"&gt;17&lt;/ref-type&gt;&lt;contributors&gt;&lt;authors&gt;&lt;author&gt;Van Zanten, Hannah H. E.&lt;/author&gt;&lt;author&gt;Herrero, Mario&lt;/author&gt;&lt;author&gt;Van Hal, Ollie&lt;/author&gt;&lt;author&gt;Röös, Elin&lt;/author&gt;&lt;author&gt;Muller, Adrian&lt;/author&gt;&lt;author&gt;Garnett, Tara&lt;/author&gt;&lt;author&gt;Gerber, Pierre J.&lt;/author&gt;&lt;author&gt;Schader, Christian&lt;/author&gt;&lt;author&gt;De Boer, Imke J. M.&lt;/author&gt;&lt;/authors&gt;&lt;/contributors&gt;&lt;titles&gt;&lt;title&gt;Defining a land boundary for sustainable livestock consumption&lt;/title&gt;&lt;secondary-title&gt;Global Change Biology&lt;/secondary-title&gt;&lt;/titles&gt;&lt;periodical&gt;&lt;full-title&gt;Global Change Biology&lt;/full-title&gt;&lt;/periodical&gt;&lt;pages&gt;4185-4194&lt;/pages&gt;&lt;volume&gt;24&lt;/volume&gt;&lt;number&gt;9&lt;/number&gt;&lt;dates&gt;&lt;year&gt;2018&lt;/year&gt;&lt;/dates&gt;&lt;publisher&gt;Wiley&lt;/publisher&gt;&lt;isbn&gt;1354-1013&lt;/isbn&gt;&lt;urls&gt;&lt;related-urls&gt;&lt;url&gt;https://dx.doi.org/10.1111/gcb.14321&lt;/url&gt;&lt;url&gt;https://onlinelibrary.wiley.com/doi/pdfdirect/10.1111/gcb.14321?download=true&lt;/url&gt;&lt;/related-urls&gt;&lt;/urls&gt;&lt;electronic-resource-num&gt;10.1111/gcb.14321&lt;/electronic-resource-num&gt;&lt;/record&gt;&lt;/Cite&gt;&lt;/EndNote&gt;</w:instrText>
      </w:r>
      <w:r w:rsidR="003253EB" w:rsidRPr="00580CC4">
        <w:rPr>
          <w:rFonts w:ascii="Times New Roman" w:hAnsi="Times New Roman" w:cs="Times New Roman"/>
          <w:color w:val="000000" w:themeColor="text1"/>
          <w:sz w:val="21"/>
          <w:szCs w:val="21"/>
        </w:rPr>
        <w:fldChar w:fldCharType="separate"/>
      </w:r>
      <w:r w:rsidR="00BB7CB6" w:rsidRPr="00580CC4">
        <w:rPr>
          <w:rFonts w:ascii="Times New Roman" w:hAnsi="Times New Roman" w:cs="Times New Roman"/>
          <w:noProof/>
          <w:color w:val="000000" w:themeColor="text1"/>
          <w:sz w:val="21"/>
          <w:szCs w:val="21"/>
          <w:vertAlign w:val="superscript"/>
        </w:rPr>
        <w:t>11</w:t>
      </w:r>
      <w:r w:rsidR="003253EB" w:rsidRPr="00580CC4">
        <w:rPr>
          <w:rFonts w:ascii="Times New Roman" w:hAnsi="Times New Roman" w:cs="Times New Roman"/>
          <w:color w:val="000000" w:themeColor="text1"/>
          <w:sz w:val="21"/>
          <w:szCs w:val="21"/>
        </w:rPr>
        <w:fldChar w:fldCharType="end"/>
      </w:r>
      <w:r w:rsidR="005C2BFD" w:rsidRPr="00580CC4">
        <w:rPr>
          <w:rFonts w:ascii="Times New Roman" w:hAnsi="Times New Roman" w:cs="Times New Roman"/>
          <w:color w:val="000000" w:themeColor="text1"/>
          <w:sz w:val="21"/>
          <w:szCs w:val="21"/>
        </w:rPr>
        <w:t xml:space="preserve">, as it </w:t>
      </w:r>
      <w:r w:rsidR="00C769B7" w:rsidRPr="00580CC4">
        <w:rPr>
          <w:rFonts w:ascii="Times New Roman" w:hAnsi="Times New Roman" w:cs="Times New Roman"/>
          <w:color w:val="000000" w:themeColor="text1"/>
          <w:sz w:val="21"/>
          <w:szCs w:val="21"/>
        </w:rPr>
        <w:t>offers a pathway to</w:t>
      </w:r>
      <w:r w:rsidR="00C50255" w:rsidRPr="00580CC4">
        <w:rPr>
          <w:rFonts w:ascii="Times New Roman" w:hAnsi="Times New Roman" w:cs="Times New Roman"/>
          <w:color w:val="000000" w:themeColor="text1"/>
          <w:sz w:val="21"/>
          <w:szCs w:val="21"/>
        </w:rPr>
        <w:t xml:space="preserve"> </w:t>
      </w:r>
      <w:r w:rsidR="00C50255" w:rsidRPr="00580CC4">
        <w:rPr>
          <w:rFonts w:ascii="Times New Roman" w:hAnsi="Times New Roman" w:cs="Times New Roman"/>
          <w:noProof/>
          <w:color w:val="000000" w:themeColor="text1"/>
          <w:sz w:val="21"/>
          <w:szCs w:val="21"/>
        </w:rPr>
        <w:t xml:space="preserve"> mitigat</w:t>
      </w:r>
      <w:r w:rsidR="00C769B7" w:rsidRPr="00580CC4">
        <w:rPr>
          <w:rFonts w:ascii="Times New Roman" w:hAnsi="Times New Roman" w:cs="Times New Roman"/>
          <w:noProof/>
          <w:color w:val="000000" w:themeColor="text1"/>
          <w:sz w:val="21"/>
          <w:szCs w:val="21"/>
        </w:rPr>
        <w:t>e</w:t>
      </w:r>
      <w:r w:rsidR="00C50255" w:rsidRPr="00580CC4">
        <w:rPr>
          <w:rFonts w:ascii="Times New Roman" w:hAnsi="Times New Roman" w:cs="Times New Roman"/>
          <w:noProof/>
          <w:color w:val="000000" w:themeColor="text1"/>
          <w:sz w:val="21"/>
          <w:szCs w:val="21"/>
        </w:rPr>
        <w:t xml:space="preserve"> land-related pressures </w:t>
      </w:r>
      <w:r w:rsidR="00C50255" w:rsidRPr="00580CC4">
        <w:rPr>
          <w:rFonts w:ascii="Times New Roman" w:hAnsi="Times New Roman" w:cs="Times New Roman"/>
          <w:noProof/>
          <w:color w:val="000000" w:themeColor="text1"/>
          <w:sz w:val="21"/>
          <w:szCs w:val="21"/>
        </w:rPr>
        <w:fldChar w:fldCharType="begin"/>
      </w:r>
      <w:r w:rsidR="004F77C1">
        <w:rPr>
          <w:rFonts w:ascii="Times New Roman" w:hAnsi="Times New Roman" w:cs="Times New Roman"/>
          <w:noProof/>
          <w:color w:val="000000" w:themeColor="text1"/>
          <w:sz w:val="21"/>
          <w:szCs w:val="21"/>
        </w:rPr>
        <w:instrText xml:space="preserve"> ADDIN EN.CITE &lt;EndNote&gt;&lt;Cite&gt;&lt;Author&gt;Fang&lt;/Author&gt;&lt;Year&gt;2023&lt;/Year&gt;&lt;RecNum&gt;5001&lt;/RecNum&gt;&lt;DisplayText&gt;&lt;style face="superscript"&gt;12&lt;/style&gt;&lt;/DisplayText&gt;&lt;record&gt;&lt;rec-number&gt;5001&lt;/rec-number&gt;&lt;foreign-keys&gt;&lt;key app="EN" db-id="ddxvffxvds5aa4er9pcvv20frz5wz59aepdr" timestamp="1729061945" guid="97e7a8c8-a96e-48d1-9220-684a3d7d2040"&gt;5001&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C50255" w:rsidRPr="00580CC4">
        <w:rPr>
          <w:rFonts w:ascii="Times New Roman" w:hAnsi="Times New Roman" w:cs="Times New Roman"/>
          <w:noProof/>
          <w:color w:val="000000" w:themeColor="text1"/>
          <w:sz w:val="21"/>
          <w:szCs w:val="21"/>
        </w:rPr>
        <w:fldChar w:fldCharType="separate"/>
      </w:r>
      <w:r w:rsidR="00C50255" w:rsidRPr="00580CC4">
        <w:rPr>
          <w:rFonts w:ascii="Times New Roman" w:hAnsi="Times New Roman" w:cs="Times New Roman"/>
          <w:noProof/>
          <w:color w:val="000000" w:themeColor="text1"/>
          <w:sz w:val="21"/>
          <w:szCs w:val="21"/>
          <w:vertAlign w:val="superscript"/>
        </w:rPr>
        <w:t>12</w:t>
      </w:r>
      <w:r w:rsidR="00C50255" w:rsidRPr="00580CC4">
        <w:rPr>
          <w:rFonts w:ascii="Times New Roman" w:hAnsi="Times New Roman" w:cs="Times New Roman"/>
          <w:noProof/>
          <w:color w:val="000000" w:themeColor="text1"/>
          <w:sz w:val="21"/>
          <w:szCs w:val="21"/>
        </w:rPr>
        <w:fldChar w:fldCharType="end"/>
      </w:r>
      <w:r w:rsidR="00C50255" w:rsidRPr="00580CC4">
        <w:rPr>
          <w:rFonts w:ascii="Times New Roman" w:hAnsi="Times New Roman" w:cs="Times New Roman"/>
          <w:noProof/>
          <w:color w:val="000000" w:themeColor="text1"/>
          <w:sz w:val="21"/>
          <w:szCs w:val="21"/>
        </w:rPr>
        <w:t>, alleviat</w:t>
      </w:r>
      <w:r w:rsidR="00C769B7" w:rsidRPr="00580CC4">
        <w:rPr>
          <w:rFonts w:ascii="Times New Roman" w:hAnsi="Times New Roman" w:cs="Times New Roman"/>
          <w:noProof/>
          <w:color w:val="000000" w:themeColor="text1"/>
          <w:sz w:val="21"/>
          <w:szCs w:val="21"/>
        </w:rPr>
        <w:t>e</w:t>
      </w:r>
      <w:r w:rsidR="00C50255" w:rsidRPr="00580CC4">
        <w:rPr>
          <w:rFonts w:ascii="Times New Roman" w:hAnsi="Times New Roman" w:cs="Times New Roman"/>
          <w:noProof/>
          <w:color w:val="000000" w:themeColor="text1"/>
          <w:sz w:val="21"/>
          <w:szCs w:val="21"/>
        </w:rPr>
        <w:t xml:space="preserve"> the food-feed competition </w:t>
      </w:r>
      <w:r w:rsidR="00C50255" w:rsidRPr="00580CC4">
        <w:rPr>
          <w:rFonts w:ascii="Times New Roman" w:hAnsi="Times New Roman" w:cs="Times New Roman"/>
          <w:noProof/>
          <w:color w:val="000000" w:themeColor="text1"/>
          <w:sz w:val="21"/>
          <w:szCs w:val="21"/>
        </w:rPr>
        <w:fldChar w:fldCharType="begin"/>
      </w:r>
      <w:r w:rsidR="004F77C1">
        <w:rPr>
          <w:rFonts w:ascii="Times New Roman" w:hAnsi="Times New Roman" w:cs="Times New Roman"/>
          <w:noProof/>
          <w:color w:val="000000" w:themeColor="text1"/>
          <w:sz w:val="21"/>
          <w:szCs w:val="21"/>
        </w:rPr>
        <w:instrText xml:space="preserve"> ADDIN EN.CITE &lt;EndNote&gt;&lt;Cite&gt;&lt;Author&gt;Van Zanten&lt;/Author&gt;&lt;Year&gt;2018&lt;/Year&gt;&lt;RecNum&gt;745&lt;/RecNum&gt;&lt;DisplayText&gt;&lt;style face="superscript"&gt;11&lt;/style&gt;&lt;/DisplayText&gt;&lt;record&gt;&lt;rec-number&gt;745&lt;/rec-number&gt;&lt;foreign-keys&gt;&lt;key app="EN" db-id="ddxvffxvds5aa4er9pcvv20frz5wz59aepdr" timestamp="1729036158" guid="ef94c11d-39c6-4f74-bb28-fa447cd91370"&gt;745&lt;/key&gt;&lt;/foreign-keys&gt;&lt;ref-type name="Journal Article"&gt;17&lt;/ref-type&gt;&lt;contributors&gt;&lt;authors&gt;&lt;author&gt;Van Zanten, Hannah H. E.&lt;/author&gt;&lt;author&gt;Herrero, Mario&lt;/author&gt;&lt;author&gt;Van Hal, Ollie&lt;/author&gt;&lt;author&gt;Röös, Elin&lt;/author&gt;&lt;author&gt;Muller, Adrian&lt;/author&gt;&lt;author&gt;Garnett, Tara&lt;/author&gt;&lt;author&gt;Gerber, Pierre J.&lt;/author&gt;&lt;author&gt;Schader, Christian&lt;/author&gt;&lt;author&gt;De Boer, Imke J. M.&lt;/author&gt;&lt;/authors&gt;&lt;/contributors&gt;&lt;titles&gt;&lt;title&gt;Defining a land boundary for sustainable livestock consumption&lt;/title&gt;&lt;secondary-title&gt;Global Change Biology&lt;/secondary-title&gt;&lt;/titles&gt;&lt;periodical&gt;&lt;full-title&gt;Global Change Biology&lt;/full-title&gt;&lt;/periodical&gt;&lt;pages&gt;4185-4194&lt;/pages&gt;&lt;volume&gt;24&lt;/volume&gt;&lt;number&gt;9&lt;/number&gt;&lt;dates&gt;&lt;year&gt;2018&lt;/year&gt;&lt;/dates&gt;&lt;publisher&gt;Wiley&lt;/publisher&gt;&lt;isbn&gt;1354-1013&lt;/isbn&gt;&lt;urls&gt;&lt;related-urls&gt;&lt;url&gt;https://dx.doi.org/10.1111/gcb.14321&lt;/url&gt;&lt;url&gt;https://onlinelibrary.wiley.com/doi/pdfdirect/10.1111/gcb.14321?download=true&lt;/url&gt;&lt;/related-urls&gt;&lt;/urls&gt;&lt;electronic-resource-num&gt;10.1111/gcb.14321&lt;/electronic-resource-num&gt;&lt;/record&gt;&lt;/Cite&gt;&lt;/EndNote&gt;</w:instrText>
      </w:r>
      <w:r w:rsidR="00C50255" w:rsidRPr="00580CC4">
        <w:rPr>
          <w:rFonts w:ascii="Times New Roman" w:hAnsi="Times New Roman" w:cs="Times New Roman"/>
          <w:noProof/>
          <w:color w:val="000000" w:themeColor="text1"/>
          <w:sz w:val="21"/>
          <w:szCs w:val="21"/>
        </w:rPr>
        <w:fldChar w:fldCharType="separate"/>
      </w:r>
      <w:r w:rsidR="00BB7CB6" w:rsidRPr="00580CC4">
        <w:rPr>
          <w:rFonts w:ascii="Times New Roman" w:hAnsi="Times New Roman" w:cs="Times New Roman"/>
          <w:noProof/>
          <w:color w:val="000000" w:themeColor="text1"/>
          <w:sz w:val="21"/>
          <w:szCs w:val="21"/>
          <w:vertAlign w:val="superscript"/>
        </w:rPr>
        <w:t>11</w:t>
      </w:r>
      <w:r w:rsidR="00C50255" w:rsidRPr="00580CC4">
        <w:rPr>
          <w:rFonts w:ascii="Times New Roman" w:hAnsi="Times New Roman" w:cs="Times New Roman"/>
          <w:noProof/>
          <w:color w:val="000000" w:themeColor="text1"/>
          <w:sz w:val="21"/>
          <w:szCs w:val="21"/>
        </w:rPr>
        <w:fldChar w:fldCharType="end"/>
      </w:r>
      <w:r w:rsidR="00C50255" w:rsidRPr="00580CC4">
        <w:rPr>
          <w:rFonts w:ascii="Times New Roman" w:hAnsi="Times New Roman" w:cs="Times New Roman"/>
          <w:noProof/>
          <w:color w:val="000000" w:themeColor="text1"/>
          <w:sz w:val="21"/>
          <w:szCs w:val="21"/>
        </w:rPr>
        <w:t>, and reduc</w:t>
      </w:r>
      <w:r w:rsidR="00C769B7" w:rsidRPr="00580CC4">
        <w:rPr>
          <w:rFonts w:ascii="Times New Roman" w:hAnsi="Times New Roman" w:cs="Times New Roman"/>
          <w:noProof/>
          <w:color w:val="000000" w:themeColor="text1"/>
          <w:sz w:val="21"/>
          <w:szCs w:val="21"/>
        </w:rPr>
        <w:t>e</w:t>
      </w:r>
      <w:r w:rsidR="00C50255" w:rsidRPr="00580CC4">
        <w:rPr>
          <w:rFonts w:ascii="Times New Roman" w:hAnsi="Times New Roman" w:cs="Times New Roman"/>
          <w:noProof/>
          <w:color w:val="000000" w:themeColor="text1"/>
          <w:sz w:val="21"/>
          <w:szCs w:val="21"/>
        </w:rPr>
        <w:t xml:space="preserve"> </w:t>
      </w:r>
      <w:r w:rsidR="00441855" w:rsidRPr="00580CC4">
        <w:rPr>
          <w:rFonts w:ascii="Times New Roman" w:hAnsi="Times New Roman" w:cs="Times New Roman"/>
          <w:noProof/>
          <w:color w:val="000000" w:themeColor="text1"/>
          <w:sz w:val="21"/>
          <w:szCs w:val="21"/>
        </w:rPr>
        <w:t xml:space="preserve">emissions from food systems and </w:t>
      </w:r>
      <w:r w:rsidR="00C50255" w:rsidRPr="00580CC4">
        <w:rPr>
          <w:rFonts w:ascii="Times New Roman" w:hAnsi="Times New Roman" w:cs="Times New Roman"/>
          <w:noProof/>
          <w:color w:val="000000" w:themeColor="text1"/>
          <w:sz w:val="21"/>
          <w:szCs w:val="21"/>
        </w:rPr>
        <w:t>improper food waste disposal</w:t>
      </w:r>
      <w:r w:rsidR="00C50255" w:rsidRPr="00580CC4">
        <w:rPr>
          <w:rFonts w:ascii="Times New Roman" w:hAnsi="Times New Roman" w:cs="Times New Roman"/>
          <w:color w:val="000000" w:themeColor="text1"/>
          <w:sz w:val="21"/>
          <w:szCs w:val="21"/>
        </w:rPr>
        <w:t xml:space="preserve"> </w:t>
      </w:r>
      <w:r w:rsidR="00C5025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van Hal&lt;/Author&gt;&lt;Year&gt;2019&lt;/Year&gt;&lt;RecNum&gt;1258&lt;/RecNum&gt;&lt;DisplayText&gt;&lt;style face="superscript"&gt;13&lt;/style&gt;&lt;/DisplayText&gt;&lt;record&gt;&lt;rec-number&gt;1258&lt;/rec-number&gt;&lt;foreign-keys&gt;&lt;key app="EN" db-id="ddxvffxvds5aa4er9pcvv20frz5wz59aepdr" timestamp="1729038033" guid="b09d943b-13f3-45ae-a2dd-c8396e5fb460"&gt;1258&lt;/key&gt;&lt;/foreign-keys&gt;&lt;ref-type name="Journal Article"&gt;17&lt;/ref-type&gt;&lt;contributors&gt;&lt;authors&gt;&lt;author&gt;van Hal, O.&lt;/author&gt;&lt;author&gt;de Boer, I. J. M.&lt;/author&gt;&lt;author&gt;Muller, A.&lt;/author&gt;&lt;author&gt;de Vries, S.&lt;/author&gt;&lt;author&gt;Erb, K. H.&lt;/author&gt;&lt;author&gt;Schader, C.&lt;/author&gt;&lt;author&gt;Gerrits, W. J. J.&lt;/author&gt;&lt;author&gt;van Zanten, H. H. E.&lt;/author&gt;&lt;/authors&gt;&lt;/contributors&gt;&lt;titles&gt;&lt;title&gt;Upcycling food leftovers and grass resources through livestock: Impact of livestock system and productivity&lt;/title&gt;&lt;secondary-title&gt;Journal of Cleaner Production&lt;/secondary-title&gt;&lt;/titles&gt;&lt;periodical&gt;&lt;full-title&gt;Journal of Cleaner Production&lt;/full-title&gt;&lt;/periodical&gt;&lt;pages&gt;485-496&lt;/pages&gt;&lt;volume&gt;219&lt;/volume&gt;&lt;keywords&gt;&lt;keyword&gt;Livestock production&lt;/keyword&gt;&lt;keyword&gt;Circular food system&lt;/keyword&gt;&lt;keyword&gt;Feed-food competition&lt;/keyword&gt;&lt;keyword&gt;Nutrition security&lt;/keyword&gt;&lt;keyword&gt;Resource use efficiency&lt;/keyword&gt;&lt;keyword&gt;Food waste&lt;/keyword&gt;&lt;/keywords&gt;&lt;dates&gt;&lt;year&gt;2019&lt;/year&gt;&lt;pub-dates&gt;&lt;date&gt;2019/05/10/&lt;/date&gt;&lt;/pub-dates&gt;&lt;/dates&gt;&lt;isbn&gt;0959-6526&lt;/isbn&gt;&lt;urls&gt;&lt;related-urls&gt;&lt;url&gt;https://www.sciencedirect.com/science/article/pii/S0959652619303622&lt;/url&gt;&lt;/related-urls&gt;&lt;/urls&gt;&lt;electronic-resource-num&gt;https://doi.org/10.1016/j.jclepro.2019.01.329&lt;/electronic-resource-num&gt;&lt;/record&gt;&lt;/Cite&gt;&lt;/EndNote&gt;</w:instrText>
      </w:r>
      <w:r w:rsidR="00C50255" w:rsidRPr="00580CC4">
        <w:rPr>
          <w:rFonts w:ascii="Times New Roman" w:hAnsi="Times New Roman" w:cs="Times New Roman"/>
          <w:color w:val="000000" w:themeColor="text1"/>
          <w:sz w:val="21"/>
          <w:szCs w:val="21"/>
        </w:rPr>
        <w:fldChar w:fldCharType="separate"/>
      </w:r>
      <w:r w:rsidR="00C50255" w:rsidRPr="00580CC4">
        <w:rPr>
          <w:rFonts w:ascii="Times New Roman" w:hAnsi="Times New Roman" w:cs="Times New Roman"/>
          <w:noProof/>
          <w:color w:val="000000" w:themeColor="text1"/>
          <w:sz w:val="21"/>
          <w:szCs w:val="21"/>
          <w:vertAlign w:val="superscript"/>
        </w:rPr>
        <w:t>13</w:t>
      </w:r>
      <w:r w:rsidR="00C50255" w:rsidRPr="00580CC4">
        <w:rPr>
          <w:rFonts w:ascii="Times New Roman" w:hAnsi="Times New Roman" w:cs="Times New Roman"/>
          <w:color w:val="000000" w:themeColor="text1"/>
          <w:sz w:val="21"/>
          <w:szCs w:val="21"/>
        </w:rPr>
        <w:fldChar w:fldCharType="end"/>
      </w:r>
      <w:r w:rsidR="00C50255" w:rsidRPr="00580CC4">
        <w:rPr>
          <w:rFonts w:ascii="Times New Roman" w:hAnsi="Times New Roman" w:cs="Times New Roman"/>
          <w:color w:val="000000" w:themeColor="text1"/>
          <w:sz w:val="21"/>
          <w:szCs w:val="21"/>
        </w:rPr>
        <w:t xml:space="preserve">. </w:t>
      </w:r>
      <w:r w:rsidR="002A2B4D" w:rsidRPr="00580CC4">
        <w:rPr>
          <w:rFonts w:ascii="Times New Roman" w:hAnsi="Times New Roman" w:cs="Times New Roman"/>
          <w:color w:val="000000" w:themeColor="text1"/>
          <w:sz w:val="21"/>
          <w:szCs w:val="21"/>
        </w:rPr>
        <w:t xml:space="preserve">This is because </w:t>
      </w:r>
      <w:r w:rsidR="00911755" w:rsidRPr="00580CC4">
        <w:rPr>
          <w:rFonts w:ascii="Times New Roman" w:hAnsi="Times New Roman" w:cs="Times New Roman"/>
          <w:color w:val="000000" w:themeColor="text1"/>
          <w:sz w:val="21"/>
          <w:szCs w:val="21"/>
        </w:rPr>
        <w:t>LCF</w:t>
      </w:r>
      <w:r w:rsidR="006228FB" w:rsidRPr="00580CC4">
        <w:rPr>
          <w:rFonts w:ascii="Times New Roman" w:hAnsi="Times New Roman" w:cs="Times New Roman"/>
          <w:color w:val="000000" w:themeColor="text1"/>
          <w:sz w:val="21"/>
          <w:szCs w:val="21"/>
        </w:rPr>
        <w:t>s</w:t>
      </w:r>
      <w:r w:rsidR="00DF47D0" w:rsidRPr="00580CC4">
        <w:rPr>
          <w:rFonts w:ascii="Times New Roman" w:hAnsi="Times New Roman" w:cs="Times New Roman"/>
          <w:color w:val="000000" w:themeColor="text1"/>
          <w:sz w:val="21"/>
          <w:szCs w:val="21"/>
        </w:rPr>
        <w:t xml:space="preserve"> </w:t>
      </w:r>
      <w:r w:rsidR="00911755" w:rsidRPr="00580CC4">
        <w:rPr>
          <w:rFonts w:ascii="Times New Roman" w:hAnsi="Times New Roman" w:cs="Times New Roman"/>
          <w:color w:val="000000" w:themeColor="text1"/>
          <w:sz w:val="21"/>
          <w:szCs w:val="21"/>
        </w:rPr>
        <w:t xml:space="preserve">typically compete less for land and natural resources than </w:t>
      </w:r>
      <w:r w:rsidR="0027633D" w:rsidRPr="00580CC4">
        <w:rPr>
          <w:rFonts w:ascii="Times New Roman" w:hAnsi="Times New Roman" w:cs="Times New Roman"/>
          <w:color w:val="000000" w:themeColor="text1"/>
          <w:sz w:val="21"/>
          <w:szCs w:val="21"/>
        </w:rPr>
        <w:t>human-edible feeding crops</w:t>
      </w:r>
      <w:r w:rsidR="00911755" w:rsidRPr="00580CC4">
        <w:rPr>
          <w:rFonts w:ascii="Times New Roman" w:hAnsi="Times New Roman" w:cs="Times New Roman"/>
          <w:color w:val="000000" w:themeColor="text1"/>
          <w:sz w:val="21"/>
          <w:szCs w:val="21"/>
        </w:rPr>
        <w:t xml:space="preserve"> </w:t>
      </w:r>
      <w:r w:rsidR="00911755" w:rsidRPr="00580CC4">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0NTwvUmVjTnVtPjxEaXNwbGF5VGV4dD48c3R5bGUgZmFjZT0ic3VwZXJzY3Jp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</w:fldData>
        </w:fldChar>
      </w:r>
      <w:r w:rsidR="004F77C1">
        <w:rPr>
          <w:rFonts w:ascii="Times New Roman" w:hAnsi="Times New Roman" w:cs="Times New Roman"/>
          <w:color w:val="000000" w:themeColor="text1"/>
          <w:sz w:val="21"/>
          <w:szCs w:val="21"/>
        </w:rPr>
        <w:instrText xml:space="preserve"> ADDIN EN.CITE </w:instrText>
      </w:r>
      <w:r w:rsidR="004F77C1">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0NTwvUmVjTnVtPjxEaXNwbGF5VGV4dD48c3R5bGUgZmFjZT0ic3VwZXJzY3Jp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</w:fldData>
        </w:fldChar>
      </w:r>
      <w:r w:rsidR="004F77C1">
        <w:rPr>
          <w:rFonts w:ascii="Times New Roman" w:hAnsi="Times New Roman" w:cs="Times New Roman"/>
          <w:color w:val="000000" w:themeColor="text1"/>
          <w:sz w:val="21"/>
          <w:szCs w:val="21"/>
        </w:rPr>
        <w:instrText xml:space="preserve"> ADDIN EN.CITE.DATA </w:instrText>
      </w:r>
      <w:r w:rsidR="004F77C1">
        <w:rPr>
          <w:rFonts w:ascii="Times New Roman" w:hAnsi="Times New Roman" w:cs="Times New Roman"/>
          <w:color w:val="000000" w:themeColor="text1"/>
          <w:sz w:val="21"/>
          <w:szCs w:val="21"/>
        </w:rPr>
      </w:r>
      <w:r w:rsidR="004F77C1">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fldChar w:fldCharType="separate"/>
      </w:r>
      <w:r w:rsidR="00BB7CB6" w:rsidRPr="00580CC4">
        <w:rPr>
          <w:rFonts w:ascii="Times New Roman" w:hAnsi="Times New Roman" w:cs="Times New Roman"/>
          <w:noProof/>
          <w:color w:val="000000" w:themeColor="text1"/>
          <w:sz w:val="21"/>
          <w:szCs w:val="21"/>
          <w:vertAlign w:val="superscript"/>
        </w:rPr>
        <w:t>11-13</w:t>
      </w:r>
      <w:r w:rsidR="00911755" w:rsidRPr="00580CC4">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t>.</w:t>
      </w:r>
      <w:r w:rsidR="00911755" w:rsidRPr="00580CC4">
        <w:rPr>
          <w:rFonts w:ascii="Times New Roman" w:hAnsi="Times New Roman" w:cs="Times New Roman" w:hint="eastAsia"/>
          <w:color w:val="000000" w:themeColor="text1"/>
          <w:sz w:val="21"/>
          <w:szCs w:val="21"/>
        </w:rPr>
        <w:t xml:space="preserve"> </w:t>
      </w:r>
      <w:r w:rsidR="00911755" w:rsidRPr="00580CC4">
        <w:rPr>
          <w:rFonts w:ascii="Times New Roman" w:hAnsi="Times New Roman" w:cs="Times New Roman"/>
          <w:color w:val="000000" w:themeColor="text1"/>
          <w:sz w:val="21"/>
          <w:szCs w:val="21"/>
        </w:rPr>
        <w:t xml:space="preserve">Increased utilisation of </w:t>
      </w:r>
      <w:r w:rsidR="004F4B50" w:rsidRPr="00580CC4">
        <w:rPr>
          <w:rFonts w:ascii="Times New Roman" w:hAnsi="Times New Roman" w:cs="Times New Roman"/>
          <w:color w:val="000000" w:themeColor="text1"/>
          <w:sz w:val="21"/>
          <w:szCs w:val="21"/>
        </w:rPr>
        <w:t>LCF</w:t>
      </w:r>
      <w:r w:rsidR="006228FB" w:rsidRPr="00580CC4">
        <w:rPr>
          <w:rFonts w:ascii="Times New Roman" w:hAnsi="Times New Roman" w:cs="Times New Roman"/>
          <w:color w:val="000000" w:themeColor="text1"/>
          <w:sz w:val="21"/>
          <w:szCs w:val="21"/>
        </w:rPr>
        <w:t>s</w:t>
      </w:r>
      <w:r w:rsidR="00911755" w:rsidRPr="00580CC4">
        <w:rPr>
          <w:rFonts w:ascii="Times New Roman" w:hAnsi="Times New Roman" w:cs="Times New Roman"/>
          <w:color w:val="000000" w:themeColor="text1"/>
          <w:sz w:val="21"/>
          <w:szCs w:val="21"/>
        </w:rPr>
        <w:t xml:space="preserve"> as feed may also contribute to achieving Sustainable Development Goals (SDGs), including SDG 2 (zero hunger), SDG 6 (clean water and sanitation), SDG 12 (responsible consumption and production), SDG 13 (climate action), and SDG 15 (life on land) </w:t>
      </w:r>
      <w:r w:rsidR="0091175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UN&lt;/Author&gt;&lt;Year&gt;2015&lt;/Year&gt;&lt;RecNum&gt;4902&lt;/RecNum&gt;&lt;DisplayText&gt;&lt;style face="superscript"&gt;14&lt;/style&gt;&lt;/DisplayText&gt;&lt;record&gt;&lt;rec-number&gt;4902&lt;/rec-number&gt;&lt;foreign-keys&gt;&lt;key app="EN" db-id="ddxvffxvds5aa4er9pcvv20frz5wz59aepdr" timestamp="1729061513" guid="a5ab46bb-44a6-4dac-a126-897116c8eda3"&gt;4902&lt;/key&gt;&lt;/foreign-keys&gt;&lt;ref-type name="Web Page"&gt;12&lt;/ref-type&gt;&lt;contributors&gt;&lt;authors&gt;&lt;author&gt;UN&lt;/author&gt;&lt;/authors&gt;&lt;/contributors&gt;&lt;titles&gt;&lt;title&gt;Transforming our world: the 2030 agenda for sustainable development&lt;/title&gt;&lt;/titles&gt;&lt;dates&gt;&lt;year&gt;2015&lt;/year&gt;&lt;/dates&gt;&lt;urls&gt;&lt;related-urls&gt;&lt;url&gt;https://sdgs.un.org/2030agenda&lt;/url&gt;&lt;/related-urls&gt;&lt;/urls&gt;&lt;/record&gt;&lt;/Cite&gt;&lt;/EndNote&gt;</w:instrText>
      </w:r>
      <w:r w:rsidR="00911755" w:rsidRPr="00580CC4">
        <w:rPr>
          <w:rFonts w:ascii="Times New Roman" w:hAnsi="Times New Roman" w:cs="Times New Roman"/>
          <w:color w:val="000000" w:themeColor="text1"/>
          <w:sz w:val="21"/>
          <w:szCs w:val="21"/>
        </w:rPr>
        <w:fldChar w:fldCharType="separate"/>
      </w:r>
      <w:r w:rsidR="007D51F3" w:rsidRPr="00580CC4">
        <w:rPr>
          <w:rFonts w:ascii="Times New Roman" w:hAnsi="Times New Roman" w:cs="Times New Roman"/>
          <w:noProof/>
          <w:color w:val="000000" w:themeColor="text1"/>
          <w:sz w:val="21"/>
          <w:szCs w:val="21"/>
          <w:vertAlign w:val="superscript"/>
        </w:rPr>
        <w:t>14</w:t>
      </w:r>
      <w:r w:rsidR="00911755" w:rsidRPr="00580CC4">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t xml:space="preserve">. </w:t>
      </w:r>
    </w:p>
    <w:p w14:paraId="61705A96" w14:textId="2C21AD4E" w:rsidR="0062660C" w:rsidRPr="00580CC4" w:rsidRDefault="004C5B0B" w:rsidP="00911755">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hint="eastAsia"/>
          <w:color w:val="000000" w:themeColor="text1"/>
          <w:sz w:val="21"/>
          <w:szCs w:val="21"/>
        </w:rPr>
        <w:t>W</w:t>
      </w:r>
      <w:r w:rsidR="005A067C" w:rsidRPr="00580CC4">
        <w:rPr>
          <w:rFonts w:ascii="Times New Roman" w:hAnsi="Times New Roman" w:cs="Times New Roman"/>
          <w:color w:val="000000" w:themeColor="text1"/>
          <w:sz w:val="21"/>
          <w:szCs w:val="21"/>
        </w:rPr>
        <w:t xml:space="preserve">hile </w:t>
      </w:r>
      <w:r w:rsidR="00FF288B" w:rsidRPr="00580CC4">
        <w:rPr>
          <w:rFonts w:ascii="Times New Roman" w:hAnsi="Times New Roman" w:cs="Times New Roman"/>
          <w:color w:val="000000" w:themeColor="text1"/>
          <w:sz w:val="21"/>
          <w:szCs w:val="21"/>
        </w:rPr>
        <w:t>many</w:t>
      </w:r>
      <w:r w:rsidR="005A067C" w:rsidRPr="00580CC4">
        <w:rPr>
          <w:rFonts w:ascii="Times New Roman" w:hAnsi="Times New Roman" w:cs="Times New Roman"/>
          <w:color w:val="000000" w:themeColor="text1"/>
          <w:sz w:val="21"/>
          <w:szCs w:val="21"/>
        </w:rPr>
        <w:t xml:space="preserve"> studies acknowledge the environmental benefits of increasing </w:t>
      </w:r>
      <w:r w:rsidR="00183DC7" w:rsidRPr="00580CC4">
        <w:rPr>
          <w:rFonts w:ascii="Times New Roman" w:hAnsi="Times New Roman" w:cs="Times New Roman"/>
          <w:color w:val="000000" w:themeColor="text1"/>
          <w:sz w:val="21"/>
          <w:szCs w:val="21"/>
        </w:rPr>
        <w:t>LCFs</w:t>
      </w:r>
      <w:r w:rsidR="005A067C" w:rsidRPr="00580CC4">
        <w:rPr>
          <w:rFonts w:ascii="Times New Roman" w:hAnsi="Times New Roman" w:cs="Times New Roman"/>
          <w:color w:val="000000" w:themeColor="text1"/>
          <w:sz w:val="21"/>
          <w:szCs w:val="21"/>
        </w:rPr>
        <w:t xml:space="preserve"> utilisation as feed</w:t>
      </w:r>
      <w:r w:rsidR="00FF288B" w:rsidRPr="00580CC4">
        <w:rPr>
          <w:rFonts w:ascii="Times New Roman" w:hAnsi="Times New Roman" w:cs="Times New Roman"/>
          <w:color w:val="000000" w:themeColor="text1"/>
          <w:sz w:val="21"/>
          <w:szCs w:val="21"/>
        </w:rPr>
        <w:t>, significant gaps remain in the existing literature, particularly in three critical areas.</w:t>
      </w:r>
      <w:r w:rsidR="00873FD3" w:rsidRPr="00580CC4">
        <w:rPr>
          <w:rFonts w:ascii="Times New Roman" w:hAnsi="Times New Roman" w:cs="Times New Roman" w:hint="eastAsia"/>
          <w:color w:val="000000" w:themeColor="text1"/>
          <w:sz w:val="21"/>
          <w:szCs w:val="21"/>
        </w:rPr>
        <w:t xml:space="preserve"> </w:t>
      </w:r>
      <w:r w:rsidR="007639D5" w:rsidRPr="00580CC4">
        <w:rPr>
          <w:rFonts w:ascii="Times New Roman" w:hAnsi="Times New Roman" w:cs="Times New Roman"/>
          <w:color w:val="000000" w:themeColor="text1"/>
          <w:sz w:val="21"/>
          <w:szCs w:val="21"/>
        </w:rPr>
        <w:t>F</w:t>
      </w:r>
      <w:r w:rsidR="007639D5" w:rsidRPr="00580CC4">
        <w:rPr>
          <w:rFonts w:ascii="Times New Roman" w:hAnsi="Times New Roman" w:cs="Times New Roman" w:hint="eastAsia"/>
          <w:color w:val="000000" w:themeColor="text1"/>
          <w:sz w:val="21"/>
          <w:szCs w:val="21"/>
        </w:rPr>
        <w:t>irst</w:t>
      </w:r>
      <w:r w:rsidR="007639D5" w:rsidRPr="00580CC4">
        <w:rPr>
          <w:rFonts w:ascii="Times New Roman" w:hAnsi="Times New Roman" w:cs="Times New Roman"/>
          <w:color w:val="000000" w:themeColor="text1"/>
          <w:sz w:val="21"/>
          <w:szCs w:val="21"/>
        </w:rPr>
        <w:t xml:space="preserve">, previous studies </w:t>
      </w:r>
      <w:r w:rsidR="00911755" w:rsidRPr="00580CC4">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0NTwvUmVjTnVtPjxEaXNwbGF5VGV4dD48c3R5bGUgZmFjZT0ic3VwZXJzY3Jp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</w:fldData>
        </w:fldChar>
      </w:r>
      <w:r w:rsidR="004F77C1">
        <w:rPr>
          <w:rFonts w:ascii="Times New Roman" w:hAnsi="Times New Roman" w:cs="Times New Roman"/>
          <w:color w:val="000000" w:themeColor="text1"/>
          <w:sz w:val="21"/>
          <w:szCs w:val="21"/>
        </w:rPr>
        <w:instrText xml:space="preserve"> ADDIN EN.CITE </w:instrText>
      </w:r>
      <w:r w:rsidR="004F77C1">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0NTwvUmVjTnVtPjxEaXNwbGF5VGV4dD48c3R5bGUgZmFjZT0ic3VwZXJzY3Jp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</w:fldData>
        </w:fldChar>
      </w:r>
      <w:r w:rsidR="004F77C1">
        <w:rPr>
          <w:rFonts w:ascii="Times New Roman" w:hAnsi="Times New Roman" w:cs="Times New Roman"/>
          <w:color w:val="000000" w:themeColor="text1"/>
          <w:sz w:val="21"/>
          <w:szCs w:val="21"/>
        </w:rPr>
        <w:instrText xml:space="preserve"> ADDIN EN.CITE.DATA </w:instrText>
      </w:r>
      <w:r w:rsidR="004F77C1">
        <w:rPr>
          <w:rFonts w:ascii="Times New Roman" w:hAnsi="Times New Roman" w:cs="Times New Roman"/>
          <w:color w:val="000000" w:themeColor="text1"/>
          <w:sz w:val="21"/>
          <w:szCs w:val="21"/>
        </w:rPr>
      </w:r>
      <w:r w:rsidR="004F77C1">
        <w:rPr>
          <w:rFonts w:ascii="Times New Roman" w:hAnsi="Times New Roman" w:cs="Times New Roman"/>
          <w:color w:val="000000" w:themeColor="text1"/>
          <w:sz w:val="21"/>
          <w:szCs w:val="21"/>
        </w:rPr>
        <w:fldChar w:fldCharType="end"/>
      </w:r>
      <w:r w:rsidR="00911755" w:rsidRPr="00580CC4">
        <w:rPr>
          <w:rFonts w:ascii="Times New Roman" w:hAnsi="Times New Roman" w:cs="Times New Roman"/>
          <w:color w:val="000000" w:themeColor="text1"/>
          <w:sz w:val="21"/>
          <w:szCs w:val="21"/>
        </w:rPr>
        <w:fldChar w:fldCharType="separate"/>
      </w:r>
      <w:r w:rsidR="00BB7CB6" w:rsidRPr="00580CC4">
        <w:rPr>
          <w:rFonts w:ascii="Times New Roman" w:hAnsi="Times New Roman" w:cs="Times New Roman"/>
          <w:noProof/>
          <w:color w:val="000000" w:themeColor="text1"/>
          <w:sz w:val="21"/>
          <w:szCs w:val="21"/>
          <w:vertAlign w:val="superscript"/>
        </w:rPr>
        <w:t>11-13</w:t>
      </w:r>
      <w:r w:rsidR="00911755" w:rsidRPr="00580CC4">
        <w:rPr>
          <w:rFonts w:ascii="Times New Roman" w:hAnsi="Times New Roman" w:cs="Times New Roman"/>
          <w:color w:val="000000" w:themeColor="text1"/>
          <w:sz w:val="21"/>
          <w:szCs w:val="21"/>
        </w:rPr>
        <w:fldChar w:fldCharType="end"/>
      </w:r>
      <w:r w:rsidR="007639D5" w:rsidRPr="00580CC4">
        <w:rPr>
          <w:rFonts w:ascii="Times New Roman" w:hAnsi="Times New Roman" w:cs="Times New Roman"/>
          <w:color w:val="000000" w:themeColor="text1"/>
          <w:sz w:val="21"/>
          <w:szCs w:val="21"/>
        </w:rPr>
        <w:t xml:space="preserve"> </w:t>
      </w:r>
      <w:r w:rsidR="00A93FC2" w:rsidRPr="00580CC4">
        <w:rPr>
          <w:rFonts w:ascii="Times New Roman" w:hAnsi="Times New Roman" w:cs="Times New Roman"/>
          <w:color w:val="000000" w:themeColor="text1"/>
          <w:sz w:val="21"/>
          <w:szCs w:val="21"/>
        </w:rPr>
        <w:t>employing linear optimization models to evaluate the environmental impacts of th</w:t>
      </w:r>
      <w:r w:rsidR="00161DDC" w:rsidRPr="00580CC4">
        <w:rPr>
          <w:rFonts w:ascii="Times New Roman" w:hAnsi="Times New Roman" w:cs="Times New Roman" w:hint="eastAsia"/>
          <w:color w:val="000000" w:themeColor="text1"/>
          <w:sz w:val="21"/>
          <w:szCs w:val="21"/>
        </w:rPr>
        <w:t>is</w:t>
      </w:r>
      <w:r w:rsidR="00A93FC2" w:rsidRPr="00580CC4">
        <w:rPr>
          <w:rFonts w:ascii="Times New Roman" w:hAnsi="Times New Roman" w:cs="Times New Roman"/>
          <w:color w:val="000000" w:themeColor="text1"/>
          <w:sz w:val="21"/>
          <w:szCs w:val="21"/>
        </w:rPr>
        <w:t xml:space="preserve"> circular transition</w:t>
      </w:r>
      <w:r w:rsidR="005A067C" w:rsidRPr="00580CC4">
        <w:rPr>
          <w:rFonts w:ascii="Times New Roman" w:hAnsi="Times New Roman" w:cs="Times New Roman"/>
          <w:color w:val="000000" w:themeColor="text1"/>
          <w:sz w:val="21"/>
          <w:szCs w:val="21"/>
        </w:rPr>
        <w:t xml:space="preserve"> may</w:t>
      </w:r>
      <w:r w:rsidR="00305229" w:rsidRPr="00580CC4">
        <w:rPr>
          <w:rFonts w:ascii="Times New Roman" w:hAnsi="Times New Roman" w:cs="Times New Roman"/>
          <w:color w:val="000000" w:themeColor="text1"/>
          <w:sz w:val="21"/>
          <w:szCs w:val="21"/>
        </w:rPr>
        <w:t xml:space="preserve"> have</w:t>
      </w:r>
      <w:r w:rsidR="005A067C" w:rsidRPr="00580CC4">
        <w:rPr>
          <w:rFonts w:ascii="Times New Roman" w:hAnsi="Times New Roman" w:cs="Times New Roman"/>
          <w:color w:val="000000" w:themeColor="text1"/>
          <w:sz w:val="21"/>
          <w:szCs w:val="21"/>
        </w:rPr>
        <w:t xml:space="preserve"> overestimate</w:t>
      </w:r>
      <w:r w:rsidR="00305229" w:rsidRPr="00580CC4">
        <w:rPr>
          <w:rFonts w:ascii="Times New Roman" w:hAnsi="Times New Roman" w:cs="Times New Roman"/>
          <w:color w:val="000000" w:themeColor="text1"/>
          <w:sz w:val="21"/>
          <w:szCs w:val="21"/>
        </w:rPr>
        <w:t>d</w:t>
      </w:r>
      <w:r w:rsidR="005A067C" w:rsidRPr="00580CC4">
        <w:rPr>
          <w:rFonts w:ascii="Times New Roman" w:hAnsi="Times New Roman" w:cs="Times New Roman"/>
          <w:color w:val="000000" w:themeColor="text1"/>
          <w:sz w:val="21"/>
          <w:szCs w:val="21"/>
        </w:rPr>
        <w:t xml:space="preserve"> the environmental benefits by disregarding</w:t>
      </w:r>
      <w:r w:rsidR="009C0DB4" w:rsidRPr="00580CC4">
        <w:rPr>
          <w:rFonts w:ascii="Times New Roman" w:hAnsi="Times New Roman" w:cs="Times New Roman"/>
          <w:color w:val="000000" w:themeColor="text1"/>
          <w:sz w:val="21"/>
          <w:szCs w:val="21"/>
        </w:rPr>
        <w:t xml:space="preserve"> </w:t>
      </w:r>
      <w:r w:rsidR="00D1103A" w:rsidRPr="00580CC4">
        <w:rPr>
          <w:rFonts w:ascii="Times New Roman" w:hAnsi="Times New Roman" w:cs="Times New Roman"/>
          <w:color w:val="000000" w:themeColor="text1"/>
          <w:sz w:val="21"/>
          <w:szCs w:val="21"/>
        </w:rPr>
        <w:t>"</w:t>
      </w:r>
      <w:r w:rsidR="009C0DB4" w:rsidRPr="00580CC4">
        <w:rPr>
          <w:rFonts w:ascii="Times New Roman" w:hAnsi="Times New Roman" w:cs="Times New Roman"/>
          <w:color w:val="000000" w:themeColor="text1"/>
          <w:sz w:val="21"/>
          <w:szCs w:val="21"/>
        </w:rPr>
        <w:t>r</w:t>
      </w:r>
      <w:r w:rsidR="00D1103A" w:rsidRPr="00580CC4">
        <w:rPr>
          <w:rFonts w:ascii="Times New Roman" w:hAnsi="Times New Roman" w:cs="Times New Roman"/>
          <w:color w:val="000000" w:themeColor="text1"/>
          <w:sz w:val="21"/>
          <w:szCs w:val="21"/>
        </w:rPr>
        <w:t xml:space="preserve">ebound effect" (or “Jevons paradox”) </w:t>
      </w:r>
      <w:r w:rsidR="00165B7E"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Ceddia&lt;/Author&gt;&lt;Year&gt;2013&lt;/Year&gt;&lt;RecNum&gt;4766&lt;/RecNum&gt;&lt;DisplayText&gt;&lt;style face="superscript"&gt;15&lt;/style&gt;&lt;/DisplayText&gt;&lt;record&gt;&lt;rec-number&gt;4766&lt;/rec-number&gt;&lt;foreign-keys&gt;&lt;key app="EN" db-id="ddxvffxvds5aa4er9pcvv20frz5wz59aepdr" timestamp="1729060968" guid="92885450-1819-413b-a488-a4462e8f2020"&gt;4766&lt;/key&gt;&lt;/foreign-keys&gt;&lt;ref-type name="Journal Article"&gt;17&lt;/ref-type&gt;&lt;contributors&gt;&lt;authors&gt;&lt;author&gt;Ceddia, Michele Graziano&lt;/author&gt;&lt;author&gt;Sedlacek, S&lt;/author&gt;&lt;author&gt;Bardsley, NO&lt;/author&gt;&lt;author&gt;Gomez-y-Paloma, SJGEC&lt;/author&gt;&lt;/authors&gt;&lt;/contributors&gt;&lt;titles&gt;&lt;title&gt;Sustainable agricultural intensification or Jevons paradox? The role of public governance in tropical South America&lt;/title&gt;&lt;secondary-title&gt;Global Environmental Change&lt;/secondary-title&gt;&lt;/titles&gt;&lt;periodical&gt;&lt;full-title&gt;Global Environmental Change&lt;/full-title&gt;&lt;/periodical&gt;&lt;pages&gt;1052-1063&lt;/pages&gt;&lt;volume&gt;23&lt;/volume&gt;&lt;number&gt;5&lt;/number&gt;&lt;dates&gt;&lt;year&gt;2013&lt;/year&gt;&lt;/dates&gt;&lt;isbn&gt;0959-3780&lt;/isbn&gt;&lt;urls&gt;&lt;/urls&gt;&lt;/record&gt;&lt;/Cite&gt;&lt;/EndNote&gt;</w:instrText>
      </w:r>
      <w:r w:rsidR="00165B7E" w:rsidRPr="00580CC4">
        <w:rPr>
          <w:rFonts w:ascii="Times New Roman" w:hAnsi="Times New Roman" w:cs="Times New Roman"/>
          <w:color w:val="000000" w:themeColor="text1"/>
          <w:sz w:val="21"/>
          <w:szCs w:val="21"/>
        </w:rPr>
        <w:fldChar w:fldCharType="separate"/>
      </w:r>
      <w:r w:rsidR="00165B7E" w:rsidRPr="00580CC4">
        <w:rPr>
          <w:rFonts w:ascii="Times New Roman" w:hAnsi="Times New Roman" w:cs="Times New Roman"/>
          <w:noProof/>
          <w:color w:val="000000" w:themeColor="text1"/>
          <w:sz w:val="21"/>
          <w:szCs w:val="21"/>
          <w:vertAlign w:val="superscript"/>
        </w:rPr>
        <w:t>15</w:t>
      </w:r>
      <w:r w:rsidR="00165B7E" w:rsidRPr="00580CC4">
        <w:rPr>
          <w:rFonts w:ascii="Times New Roman" w:hAnsi="Times New Roman" w:cs="Times New Roman"/>
          <w:color w:val="000000" w:themeColor="text1"/>
          <w:sz w:val="21"/>
          <w:szCs w:val="21"/>
        </w:rPr>
        <w:fldChar w:fldCharType="end"/>
      </w:r>
      <w:r w:rsidR="00CC426F" w:rsidRPr="00580CC4">
        <w:rPr>
          <w:rFonts w:ascii="Times New Roman" w:hAnsi="Times New Roman" w:cs="Times New Roman"/>
          <w:color w:val="000000" w:themeColor="text1"/>
          <w:sz w:val="21"/>
          <w:szCs w:val="21"/>
        </w:rPr>
        <w:t xml:space="preserve">. </w:t>
      </w:r>
      <w:r w:rsidR="00663FB4" w:rsidRPr="00580CC4">
        <w:rPr>
          <w:rFonts w:ascii="Times New Roman" w:hAnsi="Times New Roman" w:cs="Times New Roman"/>
          <w:color w:val="000000" w:themeColor="text1"/>
          <w:sz w:val="21"/>
          <w:szCs w:val="21"/>
        </w:rPr>
        <w:t xml:space="preserve">The </w:t>
      </w:r>
      <w:r w:rsidR="00FD4CCD" w:rsidRPr="00580CC4">
        <w:rPr>
          <w:rFonts w:ascii="Times New Roman" w:hAnsi="Times New Roman" w:cs="Times New Roman"/>
          <w:color w:val="000000" w:themeColor="text1"/>
          <w:sz w:val="21"/>
          <w:szCs w:val="21"/>
        </w:rPr>
        <w:t xml:space="preserve">rebound effect, where lower feed costs lead to </w:t>
      </w:r>
      <w:r w:rsidR="0046006D" w:rsidRPr="00580CC4">
        <w:rPr>
          <w:rFonts w:ascii="Times New Roman" w:hAnsi="Times New Roman" w:cs="Times New Roman"/>
          <w:color w:val="000000" w:themeColor="text1"/>
          <w:sz w:val="21"/>
          <w:szCs w:val="21"/>
        </w:rPr>
        <w:t>livestock production</w:t>
      </w:r>
      <w:r w:rsidR="0046006D" w:rsidRPr="00580CC4">
        <w:rPr>
          <w:rFonts w:ascii="Times New Roman" w:hAnsi="Times New Roman" w:cs="Times New Roman" w:hint="eastAsia"/>
          <w:color w:val="000000" w:themeColor="text1"/>
          <w:sz w:val="21"/>
          <w:szCs w:val="21"/>
        </w:rPr>
        <w:t xml:space="preserve"> </w:t>
      </w:r>
      <w:r w:rsidR="0046006D" w:rsidRPr="00580CC4">
        <w:rPr>
          <w:rFonts w:ascii="Times New Roman" w:hAnsi="Times New Roman" w:cs="Times New Roman"/>
          <w:color w:val="000000" w:themeColor="text1"/>
          <w:sz w:val="21"/>
          <w:szCs w:val="21"/>
        </w:rPr>
        <w:t>expansion</w:t>
      </w:r>
      <w:r w:rsidR="00FD4CCD" w:rsidRPr="00580CC4">
        <w:rPr>
          <w:rFonts w:ascii="Times New Roman" w:hAnsi="Times New Roman" w:cs="Times New Roman"/>
          <w:color w:val="000000" w:themeColor="text1"/>
          <w:sz w:val="21"/>
          <w:szCs w:val="21"/>
        </w:rPr>
        <w:t xml:space="preserve">, may </w:t>
      </w:r>
      <w:r w:rsidR="00222575" w:rsidRPr="00580CC4">
        <w:rPr>
          <w:rFonts w:ascii="Times New Roman" w:hAnsi="Times New Roman" w:cs="Times New Roman"/>
          <w:color w:val="000000" w:themeColor="text1"/>
          <w:sz w:val="21"/>
          <w:szCs w:val="21"/>
        </w:rPr>
        <w:t xml:space="preserve">diminish the </w:t>
      </w:r>
      <w:r w:rsidR="00222575" w:rsidRPr="00580CC4">
        <w:rPr>
          <w:rFonts w:ascii="Times New Roman" w:hAnsi="Times New Roman" w:cs="Times New Roman" w:hint="eastAsia"/>
          <w:color w:val="000000" w:themeColor="text1"/>
          <w:sz w:val="21"/>
          <w:szCs w:val="21"/>
        </w:rPr>
        <w:t>environmental</w:t>
      </w:r>
      <w:r w:rsidR="00222575" w:rsidRPr="00580CC4">
        <w:rPr>
          <w:rFonts w:ascii="Times New Roman" w:hAnsi="Times New Roman" w:cs="Times New Roman"/>
          <w:color w:val="000000" w:themeColor="text1"/>
          <w:sz w:val="21"/>
          <w:szCs w:val="21"/>
        </w:rPr>
        <w:t xml:space="preserve"> benefits of feeding animals with LCFs. </w:t>
      </w:r>
      <w:r w:rsidR="009A2DB2" w:rsidRPr="00580CC4">
        <w:rPr>
          <w:rFonts w:ascii="Times New Roman" w:hAnsi="Times New Roman" w:cs="Times New Roman"/>
          <w:color w:val="000000" w:themeColor="text1"/>
          <w:sz w:val="21"/>
          <w:szCs w:val="21"/>
        </w:rPr>
        <w:lastRenderedPageBreak/>
        <w:t>Second, t</w:t>
      </w:r>
      <w:r w:rsidR="002870D8" w:rsidRPr="00580CC4">
        <w:rPr>
          <w:rFonts w:ascii="Times New Roman" w:hAnsi="Times New Roman" w:cs="Times New Roman"/>
          <w:color w:val="000000" w:themeColor="text1"/>
          <w:sz w:val="21"/>
          <w:szCs w:val="21"/>
        </w:rPr>
        <w:t>h</w:t>
      </w:r>
      <w:r w:rsidR="00A93FC2" w:rsidRPr="00580CC4">
        <w:rPr>
          <w:rFonts w:ascii="Times New Roman" w:hAnsi="Times New Roman" w:cs="Times New Roman"/>
          <w:color w:val="000000" w:themeColor="text1"/>
          <w:sz w:val="21"/>
          <w:szCs w:val="21"/>
        </w:rPr>
        <w:t>e “rebound effect”</w:t>
      </w:r>
      <w:r w:rsidR="002870D8" w:rsidRPr="00580CC4">
        <w:rPr>
          <w:rFonts w:ascii="Times New Roman" w:hAnsi="Times New Roman" w:cs="Times New Roman"/>
          <w:color w:val="000000" w:themeColor="text1"/>
          <w:sz w:val="21"/>
          <w:szCs w:val="21"/>
        </w:rPr>
        <w:t xml:space="preserve"> phenomenon has been extensively studied in energy systems</w:t>
      </w:r>
      <w:r w:rsidR="00C919EA" w:rsidRPr="00580CC4">
        <w:rPr>
          <w:rFonts w:ascii="Times New Roman" w:hAnsi="Times New Roman" w:cs="Times New Roman"/>
          <w:color w:val="000000" w:themeColor="text1"/>
          <w:sz w:val="21"/>
          <w:szCs w:val="21"/>
        </w:rPr>
        <w:t xml:space="preserve"> </w:t>
      </w:r>
      <w:r w:rsidR="006208ED"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Schipper&lt;/Author&gt;&lt;Year&gt;2000&lt;/Year&gt;&lt;RecNum&gt;4941&lt;/RecNum&gt;&lt;DisplayText&gt;&lt;style face="superscript"&gt;16,17&lt;/style&gt;&lt;/DisplayText&gt;&lt;record&gt;&lt;rec-number&gt;4941&lt;/rec-number&gt;&lt;foreign-keys&gt;&lt;key app="EN" db-id="ddxvffxvds5aa4er9pcvv20frz5wz59aepdr" timestamp="1729061646" guid="2180db2d-40b3-4d31-a4a4-34eeac2b3f47"&gt;4941&lt;/key&gt;&lt;/foreign-keys&gt;&lt;ref-type name="Journal Article"&gt;17&lt;/ref-type&gt;&lt;contributors&gt;&lt;authors&gt;&lt;author&gt;Schipper, Lee&lt;/author&gt;&lt;author&gt;Grubb, Michael&lt;/author&gt;&lt;/authors&gt;&lt;/contributors&gt;&lt;titles&gt;&lt;title&gt;On the rebound? Feedback between energy intensities and energy uses in IEA countries&lt;/title&gt;&lt;secondary-title&gt;Energy policy&lt;/secondary-title&gt;&lt;/titles&gt;&lt;periodical&gt;&lt;full-title&gt;Energy Policy&lt;/full-title&gt;&lt;/periodical&gt;&lt;pages&gt;367-388&lt;/pages&gt;&lt;volume&gt;28&lt;/volume&gt;&lt;number&gt;6-7&lt;/number&gt;&lt;dates&gt;&lt;year&gt;2000&lt;/year&gt;&lt;/dates&gt;&lt;isbn&gt;0301-4215&lt;/isbn&gt;&lt;urls&gt;&lt;/urls&gt;&lt;/record&gt;&lt;/Cite&gt;&lt;Cite&gt;&lt;Author&gt;Sorrell&lt;/Author&gt;&lt;Year&gt;2009&lt;/Year&gt;&lt;RecNum&gt;4940&lt;/RecNum&gt;&lt;record&gt;&lt;rec-number&gt;4940&lt;/rec-number&gt;&lt;foreign-keys&gt;&lt;key app="EN" db-id="ddxvffxvds5aa4er9pcvv20frz5wz59aepdr" timestamp="1729061646" guid="92fcc948-60bf-4d93-9983-853c9b7f4304"&gt;4940&lt;/key&gt;&lt;/foreign-keys&gt;&lt;ref-type name="Journal Article"&gt;17&lt;/ref-type&gt;&lt;contributors&gt;&lt;authors&gt;&lt;author&gt;Sorrell, Steve&lt;/author&gt;&lt;author&gt;Dimitropoulos, John&lt;/author&gt;&lt;author&gt;Sommerville, Matt&lt;/author&gt;&lt;/authors&gt;&lt;/contributors&gt;&lt;titles&gt;&lt;title&gt;Empirical estimates of the direct rebound effect: A review&lt;/title&gt;&lt;secondary-title&gt;Energy policy&lt;/secondary-title&gt;&lt;/titles&gt;&lt;periodical&gt;&lt;full-title&gt;Energy Policy&lt;/full-title&gt;&lt;/periodical&gt;&lt;pages&gt;1356-1371&lt;/pages&gt;&lt;volume&gt;37&lt;/volume&gt;&lt;number&gt;4&lt;/number&gt;&lt;dates&gt;&lt;year&gt;2009&lt;/year&gt;&lt;/dates&gt;&lt;isbn&gt;0301-4215&lt;/isbn&gt;&lt;urls&gt;&lt;/urls&gt;&lt;/record&gt;&lt;/Cite&gt;&lt;/EndNote&gt;</w:instrText>
      </w:r>
      <w:r w:rsidR="006208ED" w:rsidRPr="00580CC4">
        <w:rPr>
          <w:rFonts w:ascii="Times New Roman" w:hAnsi="Times New Roman" w:cs="Times New Roman"/>
          <w:color w:val="000000" w:themeColor="text1"/>
          <w:sz w:val="21"/>
          <w:szCs w:val="21"/>
        </w:rPr>
        <w:fldChar w:fldCharType="separate"/>
      </w:r>
      <w:r w:rsidR="00165B7E" w:rsidRPr="00580CC4">
        <w:rPr>
          <w:rFonts w:ascii="Times New Roman" w:hAnsi="Times New Roman" w:cs="Times New Roman"/>
          <w:noProof/>
          <w:color w:val="000000" w:themeColor="text1"/>
          <w:sz w:val="21"/>
          <w:szCs w:val="21"/>
          <w:vertAlign w:val="superscript"/>
        </w:rPr>
        <w:t>16,17</w:t>
      </w:r>
      <w:r w:rsidR="006208ED" w:rsidRPr="00580CC4">
        <w:rPr>
          <w:rFonts w:ascii="Times New Roman" w:hAnsi="Times New Roman" w:cs="Times New Roman"/>
          <w:color w:val="000000" w:themeColor="text1"/>
          <w:sz w:val="21"/>
          <w:szCs w:val="21"/>
        </w:rPr>
        <w:fldChar w:fldCharType="end"/>
      </w:r>
      <w:r w:rsidR="00D1103A" w:rsidRPr="00580CC4">
        <w:rPr>
          <w:rFonts w:ascii="Times New Roman" w:hAnsi="Times New Roman" w:cs="Times New Roman"/>
          <w:color w:val="000000" w:themeColor="text1"/>
          <w:sz w:val="21"/>
          <w:szCs w:val="21"/>
        </w:rPr>
        <w:t xml:space="preserve">, </w:t>
      </w:r>
      <w:r w:rsidR="00277F93" w:rsidRPr="00580CC4">
        <w:rPr>
          <w:rFonts w:ascii="Times New Roman" w:hAnsi="Times New Roman" w:cs="Times New Roman"/>
          <w:color w:val="000000" w:themeColor="text1"/>
          <w:sz w:val="21"/>
          <w:szCs w:val="21"/>
        </w:rPr>
        <w:t xml:space="preserve">but </w:t>
      </w:r>
      <w:r w:rsidR="00D1103A" w:rsidRPr="00580CC4">
        <w:rPr>
          <w:rFonts w:ascii="Times New Roman" w:hAnsi="Times New Roman" w:cs="Times New Roman"/>
          <w:color w:val="000000" w:themeColor="text1"/>
          <w:sz w:val="21"/>
          <w:szCs w:val="21"/>
        </w:rPr>
        <w:t xml:space="preserve">its implications </w:t>
      </w:r>
      <w:r w:rsidR="00C220CA" w:rsidRPr="00580CC4">
        <w:rPr>
          <w:rFonts w:ascii="Times New Roman" w:hAnsi="Times New Roman" w:cs="Times New Roman"/>
          <w:color w:val="000000" w:themeColor="text1"/>
          <w:sz w:val="21"/>
          <w:szCs w:val="21"/>
        </w:rPr>
        <w:t>in</w:t>
      </w:r>
      <w:r w:rsidR="00D1103A" w:rsidRPr="00580CC4">
        <w:rPr>
          <w:rFonts w:ascii="Times New Roman" w:hAnsi="Times New Roman" w:cs="Times New Roman"/>
          <w:color w:val="000000" w:themeColor="text1"/>
          <w:sz w:val="21"/>
          <w:szCs w:val="21"/>
        </w:rPr>
        <w:t xml:space="preserve"> food systems </w:t>
      </w:r>
      <w:r w:rsidR="00376FC8" w:rsidRPr="00580CC4">
        <w:rPr>
          <w:rFonts w:ascii="Times New Roman" w:hAnsi="Times New Roman" w:cs="Times New Roman"/>
          <w:color w:val="000000" w:themeColor="text1"/>
          <w:sz w:val="21"/>
          <w:szCs w:val="21"/>
        </w:rPr>
        <w:t>are largely lacking</w:t>
      </w:r>
      <w:r w:rsidR="00D1103A" w:rsidRPr="00580CC4">
        <w:rPr>
          <w:rFonts w:ascii="Times New Roman" w:hAnsi="Times New Roman" w:cs="Times New Roman"/>
          <w:color w:val="000000" w:themeColor="text1"/>
          <w:sz w:val="21"/>
          <w:szCs w:val="21"/>
        </w:rPr>
        <w:t>.</w:t>
      </w:r>
      <w:r w:rsidR="001618E0" w:rsidRPr="00580CC4">
        <w:rPr>
          <w:rFonts w:ascii="Times New Roman" w:hAnsi="Times New Roman" w:cs="Times New Roman"/>
          <w:color w:val="000000" w:themeColor="text1"/>
          <w:sz w:val="21"/>
          <w:szCs w:val="21"/>
        </w:rPr>
        <w:t xml:space="preserve"> </w:t>
      </w:r>
      <w:r w:rsidR="00901706" w:rsidRPr="00580CC4">
        <w:rPr>
          <w:rFonts w:ascii="Times New Roman" w:hAnsi="Times New Roman" w:cs="Times New Roman" w:hint="eastAsia"/>
          <w:color w:val="000000" w:themeColor="text1"/>
          <w:sz w:val="21"/>
          <w:szCs w:val="21"/>
        </w:rPr>
        <w:t>Although</w:t>
      </w:r>
      <w:r w:rsidR="007C76F5" w:rsidRPr="00580CC4">
        <w:rPr>
          <w:rFonts w:ascii="Times New Roman" w:hAnsi="Times New Roman" w:cs="Times New Roman"/>
          <w:color w:val="000000" w:themeColor="text1"/>
          <w:sz w:val="21"/>
          <w:szCs w:val="21"/>
        </w:rPr>
        <w:t xml:space="preserve"> previous studies have explored rebound effect</w:t>
      </w:r>
      <w:r w:rsidR="00641A89">
        <w:rPr>
          <w:rFonts w:ascii="Times New Roman" w:hAnsi="Times New Roman" w:cs="Times New Roman"/>
          <w:color w:val="000000" w:themeColor="text1"/>
          <w:sz w:val="21"/>
          <w:szCs w:val="21"/>
        </w:rPr>
        <w:t>s</w:t>
      </w:r>
      <w:r w:rsidR="007C76F5" w:rsidRPr="00580CC4">
        <w:rPr>
          <w:rFonts w:ascii="Times New Roman" w:hAnsi="Times New Roman" w:cs="Times New Roman"/>
          <w:color w:val="000000" w:themeColor="text1"/>
          <w:sz w:val="21"/>
          <w:szCs w:val="21"/>
        </w:rPr>
        <w:t xml:space="preserve"> related to a global dietary shift towards plant-based food </w:t>
      </w:r>
      <w:r w:rsidR="007C76F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Gatto&lt;/Author&gt;&lt;Year&gt;2023&lt;/Year&gt;&lt;RecNum&gt;4683&lt;/RecNum&gt;&lt;DisplayText&gt;&lt;style face="superscript"&gt;18&lt;/style&gt;&lt;/DisplayText&gt;&lt;record&gt;&lt;rec-number&gt;4683&lt;/rec-number&gt;&lt;foreign-keys&gt;&lt;key app="EN" db-id="ddxvffxvds5aa4er9pcvv20frz5wz59aepdr" timestamp="1729060688" guid="2e7c13f0-64af-44c6-a590-0094a741a2e5"&gt;4683&lt;/key&gt;&lt;/foreign-keys&gt;&lt;ref-type name="Journal Article"&gt;17&lt;/ref-type&gt;&lt;contributors&gt;&lt;authors&gt;&lt;author&gt;Gatto, Alessandro&lt;/author&gt;&lt;author&gt;Kuiper, Marijke&lt;/author&gt;&lt;author&gt;van Meijl, Hans&lt;/author&gt;&lt;/authors&gt;&lt;/contributors&gt;&lt;titles&gt;&lt;title&gt;Economic, social and environmental spillovers decrease the benefits of a global dietary shift&lt;/title&gt;&lt;secondary-title&gt;Nature Food&lt;/secondary-title&gt;&lt;/titles&gt;&lt;periodical&gt;&lt;full-title&gt;Nature Food&lt;/full-title&gt;&lt;/periodical&gt;&lt;dates&gt;&lt;year&gt;2023&lt;/year&gt;&lt;pub-dates&gt;&lt;date&gt;2023/06/05&lt;/date&gt;&lt;/pub-dates&gt;&lt;/dates&gt;&lt;isbn&gt;2662-1355&lt;/isbn&gt;&lt;urls&gt;&lt;related-urls&gt;&lt;url&gt;https://doi.org/10.1038/s43016-023-00769-y&lt;/url&gt;&lt;/related-urls&gt;&lt;/urls&gt;&lt;electronic-resource-num&gt;10.1038/s43016-023-00769-y&lt;/electronic-resource-num&gt;&lt;/record&gt;&lt;/Cite&gt;&lt;/EndNote&gt;</w:instrText>
      </w:r>
      <w:r w:rsidR="007C76F5" w:rsidRPr="00580CC4">
        <w:rPr>
          <w:rFonts w:ascii="Times New Roman" w:hAnsi="Times New Roman" w:cs="Times New Roman"/>
          <w:color w:val="000000" w:themeColor="text1"/>
          <w:sz w:val="21"/>
          <w:szCs w:val="21"/>
        </w:rPr>
        <w:fldChar w:fldCharType="separate"/>
      </w:r>
      <w:r w:rsidR="006208ED" w:rsidRPr="00580CC4">
        <w:rPr>
          <w:rFonts w:ascii="Times New Roman" w:hAnsi="Times New Roman" w:cs="Times New Roman"/>
          <w:noProof/>
          <w:color w:val="000000" w:themeColor="text1"/>
          <w:sz w:val="21"/>
          <w:szCs w:val="21"/>
          <w:vertAlign w:val="superscript"/>
        </w:rPr>
        <w:t>18</w:t>
      </w:r>
      <w:r w:rsidR="007C76F5" w:rsidRPr="00580CC4">
        <w:rPr>
          <w:rFonts w:ascii="Times New Roman" w:hAnsi="Times New Roman" w:cs="Times New Roman"/>
          <w:color w:val="000000" w:themeColor="text1"/>
          <w:sz w:val="21"/>
          <w:szCs w:val="21"/>
        </w:rPr>
        <w:fldChar w:fldCharType="end"/>
      </w:r>
      <w:r w:rsidR="007C76F5" w:rsidRPr="00580CC4">
        <w:rPr>
          <w:rFonts w:ascii="Times New Roman" w:hAnsi="Times New Roman" w:cs="Times New Roman"/>
          <w:color w:val="000000" w:themeColor="text1"/>
          <w:sz w:val="21"/>
          <w:szCs w:val="21"/>
        </w:rPr>
        <w:t xml:space="preserve"> and </w:t>
      </w:r>
      <w:r w:rsidR="000C0E01" w:rsidRPr="00580CC4">
        <w:rPr>
          <w:rFonts w:ascii="Times New Roman" w:hAnsi="Times New Roman" w:cs="Times New Roman"/>
          <w:color w:val="000000" w:themeColor="text1"/>
          <w:sz w:val="21"/>
          <w:szCs w:val="21"/>
        </w:rPr>
        <w:t>halving</w:t>
      </w:r>
      <w:r w:rsidR="007C76F5" w:rsidRPr="00580CC4">
        <w:rPr>
          <w:rFonts w:ascii="Times New Roman" w:hAnsi="Times New Roman" w:cs="Times New Roman"/>
          <w:color w:val="000000" w:themeColor="text1"/>
          <w:sz w:val="21"/>
          <w:szCs w:val="21"/>
        </w:rPr>
        <w:t xml:space="preserve"> food loss and waste </w:t>
      </w:r>
      <w:r w:rsidR="007C76F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Hegwood&lt;/Author&gt;&lt;Year&gt;2023&lt;/Year&gt;&lt;RecNum&gt;4949&lt;/RecNum&gt;&lt;DisplayText&gt;&lt;style face="superscript"&gt;19&lt;/style&gt;&lt;/DisplayText&gt;&lt;record&gt;&lt;rec-number&gt;4949&lt;/rec-number&gt;&lt;foreign-keys&gt;&lt;key app="EN" db-id="ddxvffxvds5aa4er9pcvv20frz5wz59aepdr" timestamp="1729061743" guid="5f2028c9-e71b-4293-b06a-f45db9ebbe10"&gt;4949&lt;/key&gt;&lt;/foreign-keys&gt;&lt;ref-type name="Journal Article"&gt;17&lt;/ref-type&gt;&lt;contributors&gt;&lt;authors&gt;&lt;author&gt;Hegwood, Margaret&lt;/author&gt;&lt;author&gt;Burgess, Matthew G.&lt;/author&gt;&lt;author&gt;Costigliolo, Erin M.&lt;/author&gt;&lt;author&gt;Smith, Pete&lt;/author&gt;&lt;author&gt;Bajželj, Bojana&lt;/author&gt;&lt;author&gt;Saunders, Harry&lt;/author&gt;&lt;author&gt;Davis, Steven J.&lt;/author&gt;&lt;/authors&gt;&lt;/contributors&gt;&lt;titles&gt;&lt;title&gt;Rebound effects could offset more than half of avoided food loss and waste&lt;/title&gt;&lt;secondary-title&gt;Nature Food&lt;/secondary-title&gt;&lt;/titles&gt;&lt;periodical&gt;&lt;full-title&gt;Nature Food&lt;/full-title&gt;&lt;/periodical&gt;&lt;pages&gt;585-595&lt;/pages&gt;&lt;volume&gt;4&lt;/volume&gt;&lt;number&gt;7&lt;/number&gt;&lt;dates&gt;&lt;year&gt;2023&lt;/year&gt;&lt;pub-dates&gt;&lt;date&gt;2023/07/01&lt;/date&gt;&lt;/pub-dates&gt;&lt;/dates&gt;&lt;isbn&gt;2662-1355&lt;/isbn&gt;&lt;urls&gt;&lt;related-urls&gt;&lt;url&gt;https://doi.org/10.1038/s43016-023-00792-z&lt;/url&gt;&lt;/related-urls&gt;&lt;/urls&gt;&lt;electronic-resource-num&gt;10.1038/s43016-023-00792-z&lt;/electronic-resource-num&gt;&lt;research-notes&gt;rebound effect&lt;/research-notes&gt;&lt;/record&gt;&lt;/Cite&gt;&lt;/EndNote&gt;</w:instrText>
      </w:r>
      <w:r w:rsidR="007C76F5" w:rsidRPr="00580CC4">
        <w:rPr>
          <w:rFonts w:ascii="Times New Roman" w:hAnsi="Times New Roman" w:cs="Times New Roman"/>
          <w:color w:val="000000" w:themeColor="text1"/>
          <w:sz w:val="21"/>
          <w:szCs w:val="21"/>
        </w:rPr>
        <w:fldChar w:fldCharType="separate"/>
      </w:r>
      <w:r w:rsidR="006208ED" w:rsidRPr="00580CC4">
        <w:rPr>
          <w:rFonts w:ascii="Times New Roman" w:hAnsi="Times New Roman" w:cs="Times New Roman"/>
          <w:noProof/>
          <w:color w:val="000000" w:themeColor="text1"/>
          <w:sz w:val="21"/>
          <w:szCs w:val="21"/>
          <w:vertAlign w:val="superscript"/>
        </w:rPr>
        <w:t>19</w:t>
      </w:r>
      <w:r w:rsidR="007C76F5" w:rsidRPr="00580CC4">
        <w:rPr>
          <w:rFonts w:ascii="Times New Roman" w:hAnsi="Times New Roman" w:cs="Times New Roman"/>
          <w:color w:val="000000" w:themeColor="text1"/>
          <w:sz w:val="21"/>
          <w:szCs w:val="21"/>
        </w:rPr>
        <w:fldChar w:fldCharType="end"/>
      </w:r>
      <w:r w:rsidR="007C76F5" w:rsidRPr="00580CC4">
        <w:rPr>
          <w:rFonts w:ascii="Times New Roman" w:hAnsi="Times New Roman" w:cs="Times New Roman"/>
          <w:color w:val="000000" w:themeColor="text1"/>
          <w:sz w:val="21"/>
          <w:szCs w:val="21"/>
        </w:rPr>
        <w:t xml:space="preserve">, </w:t>
      </w:r>
      <w:r w:rsidR="00EC5DBD" w:rsidRPr="00580CC4">
        <w:rPr>
          <w:rFonts w:ascii="Times New Roman" w:hAnsi="Times New Roman" w:cs="Times New Roman"/>
          <w:color w:val="000000" w:themeColor="text1"/>
          <w:sz w:val="21"/>
          <w:szCs w:val="21"/>
        </w:rPr>
        <w:t xml:space="preserve">there is still limited understanding of </w:t>
      </w:r>
      <w:r w:rsidR="007C76F5" w:rsidRPr="00580CC4">
        <w:rPr>
          <w:rFonts w:ascii="Times New Roman" w:hAnsi="Times New Roman" w:cs="Times New Roman"/>
          <w:color w:val="000000" w:themeColor="text1"/>
          <w:sz w:val="21"/>
          <w:szCs w:val="21"/>
        </w:rPr>
        <w:t xml:space="preserve">the rebound effect of upcycling </w:t>
      </w:r>
      <w:r w:rsidR="00B4093F" w:rsidRPr="00580CC4">
        <w:rPr>
          <w:rFonts w:ascii="Times New Roman" w:hAnsi="Times New Roman" w:cs="Times New Roman"/>
          <w:color w:val="000000" w:themeColor="text1"/>
          <w:sz w:val="21"/>
          <w:szCs w:val="21"/>
        </w:rPr>
        <w:t>LCFs</w:t>
      </w:r>
      <w:r w:rsidR="007C76F5" w:rsidRPr="00580CC4">
        <w:rPr>
          <w:rFonts w:ascii="Times New Roman" w:hAnsi="Times New Roman" w:cs="Times New Roman"/>
          <w:color w:val="000000" w:themeColor="text1"/>
          <w:sz w:val="21"/>
          <w:szCs w:val="21"/>
        </w:rPr>
        <w:t xml:space="preserve"> as animal feed.</w:t>
      </w:r>
      <w:r w:rsidR="00873FD3" w:rsidRPr="00580CC4">
        <w:rPr>
          <w:rFonts w:ascii="Times New Roman" w:hAnsi="Times New Roman" w:cs="Times New Roman"/>
          <w:color w:val="000000" w:themeColor="text1"/>
          <w:sz w:val="21"/>
          <w:szCs w:val="21"/>
        </w:rPr>
        <w:t xml:space="preserve"> </w:t>
      </w:r>
      <w:r w:rsidR="007278AC" w:rsidRPr="00580CC4">
        <w:rPr>
          <w:rFonts w:ascii="Times New Roman" w:hAnsi="Times New Roman" w:cs="Times New Roman"/>
          <w:color w:val="000000" w:themeColor="text1"/>
          <w:sz w:val="21"/>
          <w:szCs w:val="21"/>
        </w:rPr>
        <w:t>Third, s</w:t>
      </w:r>
      <w:r w:rsidR="00AF4FAB" w:rsidRPr="00580CC4">
        <w:rPr>
          <w:rFonts w:ascii="Times New Roman" w:hAnsi="Times New Roman" w:cs="Times New Roman"/>
          <w:color w:val="000000" w:themeColor="text1"/>
          <w:sz w:val="21"/>
          <w:szCs w:val="21"/>
        </w:rPr>
        <w:t xml:space="preserve">trateiges to absorb these negative rebound effects </w:t>
      </w:r>
      <w:r w:rsidR="004B5948" w:rsidRPr="00580CC4">
        <w:rPr>
          <w:rFonts w:ascii="Times New Roman" w:hAnsi="Times New Roman" w:cs="Times New Roman"/>
          <w:color w:val="000000" w:themeColor="text1"/>
          <w:sz w:val="21"/>
          <w:szCs w:val="21"/>
        </w:rPr>
        <w:t xml:space="preserve">resulting from upcycling LCFs as </w:t>
      </w:r>
      <w:r w:rsidR="002C3B87" w:rsidRPr="00580CC4">
        <w:rPr>
          <w:rFonts w:ascii="Times New Roman" w:hAnsi="Times New Roman" w:cs="Times New Roman"/>
          <w:color w:val="000000" w:themeColor="text1"/>
          <w:sz w:val="21"/>
          <w:szCs w:val="21"/>
        </w:rPr>
        <w:t xml:space="preserve">animal </w:t>
      </w:r>
      <w:r w:rsidR="004B5948" w:rsidRPr="00580CC4">
        <w:rPr>
          <w:rFonts w:ascii="Times New Roman" w:hAnsi="Times New Roman" w:cs="Times New Roman"/>
          <w:color w:val="000000" w:themeColor="text1"/>
          <w:sz w:val="21"/>
          <w:szCs w:val="21"/>
        </w:rPr>
        <w:t xml:space="preserve">feed </w:t>
      </w:r>
      <w:r w:rsidR="00232586" w:rsidRPr="00580CC4">
        <w:rPr>
          <w:rFonts w:ascii="Times New Roman" w:hAnsi="Times New Roman" w:cs="Times New Roman"/>
          <w:color w:val="000000" w:themeColor="text1"/>
          <w:sz w:val="21"/>
          <w:szCs w:val="21"/>
        </w:rPr>
        <w:t>have not yet been formally explored</w:t>
      </w:r>
      <w:r w:rsidR="00AF4FAB" w:rsidRPr="00580CC4">
        <w:rPr>
          <w:rFonts w:ascii="Times New Roman" w:hAnsi="Times New Roman" w:cs="Times New Roman"/>
          <w:color w:val="000000" w:themeColor="text1"/>
          <w:sz w:val="21"/>
          <w:szCs w:val="21"/>
        </w:rPr>
        <w:t xml:space="preserve">. Implementing </w:t>
      </w:r>
      <w:r w:rsidR="006439EE" w:rsidRPr="00580CC4">
        <w:rPr>
          <w:rFonts w:ascii="Times New Roman" w:hAnsi="Times New Roman" w:cs="Times New Roman"/>
          <w:color w:val="000000" w:themeColor="text1"/>
          <w:sz w:val="21"/>
          <w:szCs w:val="21"/>
        </w:rPr>
        <w:t>emissions taxes</w:t>
      </w:r>
      <w:r w:rsidR="00AF4FAB" w:rsidRPr="00580CC4">
        <w:rPr>
          <w:rFonts w:ascii="Times New Roman" w:hAnsi="Times New Roman" w:cs="Times New Roman"/>
          <w:color w:val="000000" w:themeColor="text1"/>
          <w:sz w:val="21"/>
          <w:szCs w:val="21"/>
        </w:rPr>
        <w:t xml:space="preserve"> </w:t>
      </w:r>
      <w:r w:rsidR="008B6EB1" w:rsidRPr="00580CC4">
        <w:rPr>
          <w:rFonts w:ascii="Times New Roman" w:hAnsi="Times New Roman" w:cs="Times New Roman"/>
          <w:color w:val="000000" w:themeColor="text1"/>
          <w:sz w:val="21"/>
          <w:szCs w:val="21"/>
        </w:rPr>
        <w:t>is consi</w:t>
      </w:r>
      <w:r w:rsidR="001C369E" w:rsidRPr="00580CC4">
        <w:rPr>
          <w:rFonts w:ascii="Times New Roman" w:hAnsi="Times New Roman" w:cs="Times New Roman"/>
          <w:color w:val="000000" w:themeColor="text1"/>
          <w:sz w:val="21"/>
          <w:szCs w:val="21"/>
        </w:rPr>
        <w:t xml:space="preserve">dered as an effective policy instrument </w:t>
      </w:r>
      <w:r w:rsidR="00567249" w:rsidRPr="00580CC4">
        <w:rPr>
          <w:rFonts w:ascii="Times New Roman" w:hAnsi="Times New Roman" w:cs="Times New Roman"/>
          <w:color w:val="000000" w:themeColor="text1"/>
          <w:sz w:val="21"/>
          <w:szCs w:val="21"/>
        </w:rPr>
        <w:t>to identify the most cost-effective mitigation pathway for achieving a given emission mitigation target</w:t>
      </w:r>
      <w:r w:rsidR="00E86DDD" w:rsidRPr="00580CC4">
        <w:rPr>
          <w:rFonts w:ascii="Times New Roman" w:hAnsi="Times New Roman" w:cs="Times New Roman"/>
          <w:color w:val="000000" w:themeColor="text1"/>
          <w:sz w:val="21"/>
          <w:szCs w:val="21"/>
        </w:rPr>
        <w:t xml:space="preserve"> </w:t>
      </w:r>
      <w:r w:rsidR="00E86DDD" w:rsidRPr="00580CC4">
        <w:rPr>
          <w:rFonts w:ascii="Times New Roman" w:hAnsi="Times New Roman" w:cs="Times New Roman"/>
          <w:color w:val="000000" w:themeColor="text1"/>
          <w:sz w:val="21"/>
          <w:szCs w:val="21"/>
        </w:rPr>
        <w:fldChar w:fldCharType="begin">
          <w:fldData xml:space="preserve">PEVuZE5vdGU+PENpdGU+PEF1dGhvcj5BdmV0aXN5YW48L0F1dGhvcj48WWVhcj4yMDExPC9ZZWFy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</w:fldData>
        </w:fldChar>
      </w:r>
      <w:r w:rsidR="004F77C1">
        <w:rPr>
          <w:rFonts w:ascii="Times New Roman" w:hAnsi="Times New Roman" w:cs="Times New Roman"/>
          <w:color w:val="000000" w:themeColor="text1"/>
          <w:sz w:val="21"/>
          <w:szCs w:val="21"/>
        </w:rPr>
        <w:instrText xml:space="preserve"> ADDIN EN.CITE </w:instrText>
      </w:r>
      <w:r w:rsidR="004F77C1">
        <w:rPr>
          <w:rFonts w:ascii="Times New Roman" w:hAnsi="Times New Roman" w:cs="Times New Roman"/>
          <w:color w:val="000000" w:themeColor="text1"/>
          <w:sz w:val="21"/>
          <w:szCs w:val="21"/>
        </w:rPr>
        <w:fldChar w:fldCharType="begin">
          <w:fldData xml:space="preserve">PEVuZE5vdGU+PENpdGU+PEF1dGhvcj5BdmV0aXN5YW48L0F1dGhvcj48WWVhcj4yMDExPC9ZZWFy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</w:fldData>
        </w:fldChar>
      </w:r>
      <w:r w:rsidR="004F77C1">
        <w:rPr>
          <w:rFonts w:ascii="Times New Roman" w:hAnsi="Times New Roman" w:cs="Times New Roman"/>
          <w:color w:val="000000" w:themeColor="text1"/>
          <w:sz w:val="21"/>
          <w:szCs w:val="21"/>
        </w:rPr>
        <w:instrText xml:space="preserve"> ADDIN EN.CITE.DATA </w:instrText>
      </w:r>
      <w:r w:rsidR="004F77C1">
        <w:rPr>
          <w:rFonts w:ascii="Times New Roman" w:hAnsi="Times New Roman" w:cs="Times New Roman"/>
          <w:color w:val="000000" w:themeColor="text1"/>
          <w:sz w:val="21"/>
          <w:szCs w:val="21"/>
        </w:rPr>
      </w:r>
      <w:r w:rsidR="004F77C1">
        <w:rPr>
          <w:rFonts w:ascii="Times New Roman" w:hAnsi="Times New Roman" w:cs="Times New Roman"/>
          <w:color w:val="000000" w:themeColor="text1"/>
          <w:sz w:val="21"/>
          <w:szCs w:val="21"/>
        </w:rPr>
        <w:fldChar w:fldCharType="end"/>
      </w:r>
      <w:r w:rsidR="00E86DDD" w:rsidRPr="00580CC4">
        <w:rPr>
          <w:rFonts w:ascii="Times New Roman" w:hAnsi="Times New Roman" w:cs="Times New Roman"/>
          <w:color w:val="000000" w:themeColor="text1"/>
          <w:sz w:val="21"/>
          <w:szCs w:val="21"/>
        </w:rPr>
        <w:fldChar w:fldCharType="separate"/>
      </w:r>
      <w:r w:rsidR="003F17FF" w:rsidRPr="00580CC4">
        <w:rPr>
          <w:rFonts w:ascii="Times New Roman" w:hAnsi="Times New Roman" w:cs="Times New Roman"/>
          <w:noProof/>
          <w:color w:val="000000" w:themeColor="text1"/>
          <w:sz w:val="21"/>
          <w:szCs w:val="21"/>
          <w:vertAlign w:val="superscript"/>
        </w:rPr>
        <w:t>20-22</w:t>
      </w:r>
      <w:r w:rsidR="00E86DDD" w:rsidRPr="00580CC4">
        <w:rPr>
          <w:rFonts w:ascii="Times New Roman" w:hAnsi="Times New Roman" w:cs="Times New Roman"/>
          <w:color w:val="000000" w:themeColor="text1"/>
          <w:sz w:val="21"/>
          <w:szCs w:val="21"/>
        </w:rPr>
        <w:fldChar w:fldCharType="end"/>
      </w:r>
      <w:r w:rsidR="00567249" w:rsidRPr="00580CC4">
        <w:rPr>
          <w:rFonts w:ascii="Times New Roman" w:hAnsi="Times New Roman" w:cs="Times New Roman"/>
          <w:color w:val="000000" w:themeColor="text1"/>
          <w:sz w:val="21"/>
          <w:szCs w:val="21"/>
        </w:rPr>
        <w:t xml:space="preserve">. </w:t>
      </w:r>
      <w:r w:rsidR="004D2A87" w:rsidRPr="00580CC4">
        <w:rPr>
          <w:rFonts w:ascii="Times New Roman" w:hAnsi="Times New Roman" w:cs="Times New Roman"/>
          <w:color w:val="000000" w:themeColor="text1"/>
          <w:sz w:val="21"/>
          <w:szCs w:val="21"/>
        </w:rPr>
        <w:t xml:space="preserve">For example, </w:t>
      </w:r>
      <w:r w:rsidR="004D2A87" w:rsidRPr="00580CC4">
        <w:rPr>
          <w:rFonts w:ascii="Times New Roman" w:hAnsi="Times New Roman" w:cs="Times New Roman"/>
          <w:color w:val="000000" w:themeColor="text1"/>
          <w:sz w:val="21"/>
          <w:szCs w:val="21"/>
          <w:lang w:val="en-US"/>
        </w:rPr>
        <w:t xml:space="preserve">many countries, </w:t>
      </w:r>
      <w:r w:rsidR="00C64794" w:rsidRPr="00580CC4">
        <w:rPr>
          <w:rFonts w:ascii="Times New Roman" w:hAnsi="Times New Roman" w:cs="Times New Roman"/>
          <w:color w:val="000000" w:themeColor="text1"/>
          <w:sz w:val="21"/>
          <w:szCs w:val="21"/>
          <w:lang w:val="en-US"/>
        </w:rPr>
        <w:t>such as</w:t>
      </w:r>
      <w:r w:rsidR="004D2A87" w:rsidRPr="00580CC4">
        <w:rPr>
          <w:rFonts w:ascii="Times New Roman" w:hAnsi="Times New Roman" w:cs="Times New Roman"/>
          <w:color w:val="000000" w:themeColor="text1"/>
          <w:sz w:val="21"/>
          <w:szCs w:val="21"/>
          <w:lang w:val="en-US"/>
        </w:rPr>
        <w:t xml:space="preserve"> the United states, France, </w:t>
      </w:r>
      <w:r w:rsidR="003F5FCF" w:rsidRPr="00580CC4">
        <w:rPr>
          <w:rFonts w:ascii="Times New Roman" w:hAnsi="Times New Roman" w:cs="Times New Roman"/>
          <w:color w:val="000000" w:themeColor="text1"/>
          <w:sz w:val="21"/>
          <w:szCs w:val="21"/>
          <w:lang w:val="en-US"/>
        </w:rPr>
        <w:t>Canada</w:t>
      </w:r>
      <w:r w:rsidR="004D2A87" w:rsidRPr="00580CC4">
        <w:rPr>
          <w:rFonts w:ascii="Times New Roman" w:hAnsi="Times New Roman" w:cs="Times New Roman"/>
          <w:color w:val="000000" w:themeColor="text1"/>
          <w:sz w:val="21"/>
          <w:szCs w:val="21"/>
          <w:lang w:val="en-US"/>
        </w:rPr>
        <w:t xml:space="preserve">, and </w:t>
      </w:r>
      <w:r w:rsidR="003F5FCF" w:rsidRPr="00580CC4">
        <w:rPr>
          <w:rFonts w:ascii="Times New Roman" w:hAnsi="Times New Roman" w:cs="Times New Roman"/>
          <w:color w:val="000000" w:themeColor="text1"/>
          <w:sz w:val="21"/>
          <w:szCs w:val="21"/>
          <w:lang w:val="en-US"/>
        </w:rPr>
        <w:t>New Zealand</w:t>
      </w:r>
      <w:r w:rsidR="004D2A87" w:rsidRPr="00580CC4">
        <w:rPr>
          <w:rFonts w:ascii="Times New Roman" w:hAnsi="Times New Roman" w:cs="Times New Roman"/>
          <w:color w:val="000000" w:themeColor="text1"/>
          <w:sz w:val="21"/>
          <w:szCs w:val="21"/>
          <w:lang w:val="en-US"/>
        </w:rPr>
        <w:t xml:space="preserve">, have implemented various </w:t>
      </w:r>
      <w:r w:rsidR="00916DEB" w:rsidRPr="00580CC4">
        <w:rPr>
          <w:rFonts w:ascii="Times New Roman" w:hAnsi="Times New Roman" w:cs="Times New Roman"/>
          <w:color w:val="000000" w:themeColor="text1"/>
          <w:sz w:val="21"/>
          <w:szCs w:val="21"/>
          <w:lang w:val="en-US"/>
        </w:rPr>
        <w:t xml:space="preserve">forms of </w:t>
      </w:r>
      <w:r w:rsidR="004D2A87" w:rsidRPr="00580CC4">
        <w:rPr>
          <w:rFonts w:ascii="Times New Roman" w:hAnsi="Times New Roman" w:cs="Times New Roman"/>
          <w:color w:val="000000" w:themeColor="text1"/>
          <w:sz w:val="21"/>
          <w:szCs w:val="21"/>
          <w:lang w:val="en-US"/>
        </w:rPr>
        <w:t xml:space="preserve">carbon taxes to </w:t>
      </w:r>
      <w:r w:rsidR="00916DEB" w:rsidRPr="00580CC4">
        <w:rPr>
          <w:rFonts w:ascii="Times New Roman" w:hAnsi="Times New Roman" w:cs="Times New Roman"/>
          <w:color w:val="000000" w:themeColor="text1"/>
          <w:sz w:val="21"/>
          <w:szCs w:val="21"/>
          <w:lang w:val="en-US"/>
        </w:rPr>
        <w:t>mitigate GHG emissions</w:t>
      </w:r>
      <w:r w:rsidR="00E04428" w:rsidRPr="00580CC4">
        <w:rPr>
          <w:rFonts w:ascii="Times New Roman" w:hAnsi="Times New Roman" w:cs="Times New Roman"/>
          <w:color w:val="000000" w:themeColor="text1"/>
          <w:sz w:val="21"/>
          <w:szCs w:val="21"/>
          <w:lang w:val="en-US"/>
        </w:rPr>
        <w:t xml:space="preserve"> </w:t>
      </w:r>
      <w:r w:rsidR="00E04428" w:rsidRPr="00580CC4">
        <w:rPr>
          <w:rFonts w:ascii="Times New Roman" w:hAnsi="Times New Roman" w:cs="Times New Roman"/>
          <w:color w:val="000000" w:themeColor="text1"/>
          <w:sz w:val="21"/>
          <w:szCs w:val="21"/>
          <w:lang w:val="en-US"/>
        </w:rPr>
        <w:fldChar w:fldCharType="begin"/>
      </w:r>
      <w:r w:rsidR="004F77C1">
        <w:rPr>
          <w:rFonts w:ascii="Times New Roman" w:hAnsi="Times New Roman" w:cs="Times New Roman"/>
          <w:color w:val="000000" w:themeColor="text1"/>
          <w:sz w:val="21"/>
          <w:szCs w:val="21"/>
          <w:lang w:val="en-US"/>
        </w:rPr>
        <w:instrText xml:space="preserve"> ADDIN EN.CITE &lt;EndNote&gt;&lt;Cite&gt;&lt;Author&gt;Nsabiyeze&lt;/Author&gt;&lt;Year&gt;2024&lt;/Year&gt;&lt;RecNum&gt;4990&lt;/RecNum&gt;&lt;DisplayText&gt;&lt;style face="superscript"&gt;23&lt;/style&gt;&lt;/DisplayText&gt;&lt;record&gt;&lt;rec-number&gt;4990&lt;/rec-number&gt;&lt;foreign-keys&gt;&lt;key app="EN" db-id="ddxvffxvds5aa4er9pcvv20frz5wz59aepdr" timestamp="1729061879" guid="576af4f4-6aad-4c53-bbd7-de1684928548"&gt;4990&lt;/key&gt;&lt;/foreign-keys&gt;&lt;ref-type name="Journal Article"&gt;17&lt;/ref-type&gt;&lt;contributors&gt;&lt;authors&gt;&lt;author&gt;Nsabiyeze, Assa&lt;/author&gt;&lt;author&gt;Ma, Ruiqin&lt;/author&gt;&lt;author&gt;Li, Jun&lt;/author&gt;&lt;author&gt;Luo, Hailing&lt;/author&gt;&lt;author&gt;Zhao, Qinan&lt;/author&gt;&lt;author&gt;Tomka, Jan&lt;/author&gt;&lt;author&gt;Zhang, Mengjie&lt;/author&gt;&lt;/authors&gt;&lt;/contributors&gt;&lt;titles&gt;&lt;title&gt;Tackling climate change in agriculture: A global evaluation of the effectiveness of carbon emission reduction policies&lt;/title&gt;&lt;secondary-title&gt;Journal of Cleaner Production&lt;/secondary-title&gt;&lt;/titles&gt;&lt;periodical&gt;&lt;full-title&gt;Journal of Cleaner Production&lt;/full-title&gt;&lt;/periodical&gt;&lt;pages&gt;142973&lt;/pages&gt;&lt;volume&gt;468&lt;/volume&gt;&lt;keywords&gt;&lt;keyword&gt;Sustainable farming&lt;/keyword&gt;&lt;keyword&gt;Carbon mitigation&lt;/keyword&gt;&lt;keyword&gt;Policy impact&lt;/keyword&gt;&lt;keyword&gt;Global assessment&lt;/keyword&gt;&lt;keyword&gt;Agriculture innovation&lt;/keyword&gt;&lt;/keywords&gt;&lt;dates&gt;&lt;year&gt;2024&lt;/year&gt;&lt;pub-dates&gt;&lt;date&gt;2024/08/25/&lt;/date&gt;&lt;/pub-dates&gt;&lt;/dates&gt;&lt;isbn&gt;0959-6526&lt;/isbn&gt;&lt;urls&gt;&lt;related-urls&gt;&lt;url&gt;https://www.sciencedirect.com/science/article/pii/S0959652624024223&lt;/url&gt;&lt;/related-urls&gt;&lt;/urls&gt;&lt;electronic-resource-num&gt;https://doi.org/10.1016/j.jclepro.2024.142973&lt;/electronic-resource-num&gt;&lt;research-notes&gt;agri carbon policies&lt;/research-notes&gt;&lt;/record&gt;&lt;/Cite&gt;&lt;/EndNote&gt;</w:instrText>
      </w:r>
      <w:r w:rsidR="00E04428" w:rsidRPr="00580CC4">
        <w:rPr>
          <w:rFonts w:ascii="Times New Roman" w:hAnsi="Times New Roman" w:cs="Times New Roman"/>
          <w:color w:val="000000" w:themeColor="text1"/>
          <w:sz w:val="21"/>
          <w:szCs w:val="21"/>
          <w:lang w:val="en-US"/>
        </w:rPr>
        <w:fldChar w:fldCharType="separate"/>
      </w:r>
      <w:r w:rsidR="00C64794" w:rsidRPr="00580CC4">
        <w:rPr>
          <w:rFonts w:ascii="Times New Roman" w:hAnsi="Times New Roman" w:cs="Times New Roman"/>
          <w:noProof/>
          <w:color w:val="000000" w:themeColor="text1"/>
          <w:sz w:val="21"/>
          <w:szCs w:val="21"/>
          <w:vertAlign w:val="superscript"/>
          <w:lang w:val="en-US"/>
        </w:rPr>
        <w:t>23</w:t>
      </w:r>
      <w:r w:rsidR="00E04428" w:rsidRPr="00580CC4">
        <w:rPr>
          <w:rFonts w:ascii="Times New Roman" w:hAnsi="Times New Roman" w:cs="Times New Roman"/>
          <w:color w:val="000000" w:themeColor="text1"/>
          <w:sz w:val="21"/>
          <w:szCs w:val="21"/>
          <w:lang w:val="en-US"/>
        </w:rPr>
        <w:fldChar w:fldCharType="end"/>
      </w:r>
      <w:r w:rsidR="004D2A87" w:rsidRPr="00580CC4">
        <w:rPr>
          <w:rFonts w:ascii="Times New Roman" w:hAnsi="Times New Roman" w:cs="Times New Roman"/>
          <w:color w:val="000000" w:themeColor="text1"/>
          <w:sz w:val="21"/>
          <w:szCs w:val="21"/>
          <w:lang w:val="en-US"/>
        </w:rPr>
        <w:t>.</w:t>
      </w:r>
      <w:r w:rsidR="009F782E" w:rsidRPr="00580CC4">
        <w:rPr>
          <w:rFonts w:ascii="Times New Roman" w:hAnsi="Times New Roman" w:cs="Times New Roman"/>
          <w:color w:val="000000" w:themeColor="text1"/>
          <w:sz w:val="21"/>
          <w:szCs w:val="21"/>
          <w:lang w:val="en-US"/>
        </w:rPr>
        <w:t xml:space="preserve"> </w:t>
      </w:r>
      <w:r w:rsidR="00C3531A" w:rsidRPr="00580CC4">
        <w:rPr>
          <w:rFonts w:ascii="Times New Roman" w:hAnsi="Times New Roman" w:cs="Times New Roman"/>
          <w:color w:val="000000" w:themeColor="text1"/>
          <w:sz w:val="21"/>
          <w:szCs w:val="21"/>
          <w:lang w:val="en-US"/>
        </w:rPr>
        <w:t xml:space="preserve">China has committed to tackling both global environmental challenges, such as reducing GHG emissions through its pledge for carbon neutrality by 2060 under the Paris Agreement </w:t>
      </w:r>
      <w:r w:rsidR="00C3531A" w:rsidRPr="00580CC4">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IPCC-WGIII&lt;/Author&gt;&lt;Year&gt;2014&lt;/Year&gt;&lt;RecNum&gt;4964&lt;/RecNum&gt;&lt;DisplayText&gt;&lt;style face="superscript"&gt;24,25&lt;/style&gt;&lt;/DisplayText&gt;&lt;record&gt;&lt;rec-number&gt;4964&lt;/rec-number&gt;&lt;foreign-keys&gt;&lt;key app="EN" db-id="ddxvffxvds5aa4er9pcvv20frz5wz59aepdr" timestamp="1729061782" guid="21c276a2-9755-4c2f-a3c6-bb00f4a361b1"&gt;4964&lt;/key&gt;&lt;/foreign-keys&gt;&lt;ref-type name="Journal Article"&gt;17&lt;/ref-type&gt;&lt;contributors&gt;&lt;authors&gt;&lt;author&gt;IPCC-WGIII&lt;/author&gt;&lt;/authors&gt;&lt;/contributors&gt;&lt;titles&gt;&lt;title&gt;Summary for policymakers (AR5)&lt;/title&gt;&lt;/titles&gt;&lt;dates&gt;&lt;year&gt;2014&lt;/year&gt;&lt;/dates&gt;&lt;urls&gt;&lt;/urls&gt;&lt;/record&gt;&lt;/Cite&gt;&lt;Cite&gt;&lt;Author&gt;UNFCC&lt;/Author&gt;&lt;Year&gt;2015&lt;/Year&gt;&lt;RecNum&gt;4965&lt;/RecNum&gt;&lt;record&gt;&lt;rec-number&gt;4965&lt;/rec-number&gt;&lt;foreign-keys&gt;&lt;key app="EN" db-id="ddxvffxvds5aa4er9pcvv20frz5wz59aepdr" timestamp="1729061782" guid="ffdc6130-b29f-444c-a261-7f1948dda483"&gt;4965&lt;/key&gt;&lt;/foreign-keys&gt;&lt;ref-type name="Journal Article"&gt;17&lt;/ref-type&gt;&lt;contributors&gt;&lt;authors&gt;&lt;author&gt;UNFCC&lt;/author&gt;&lt;/authors&gt;&lt;/contributors&gt;&lt;titles&gt;&lt;title&gt;Paris agreement&lt;/title&gt;&lt;/titles&gt;&lt;dates&gt;&lt;year&gt;2015&lt;/year&gt;&lt;/dates&gt;&lt;pub-location&gt;Paris&lt;/pub-location&gt;&lt;publisher&gt;UNFCCC (Ed.)&lt;/publisher&gt;&lt;urls&gt;&lt;/urls&gt;&lt;/record&gt;&lt;/Cite&gt;&lt;/EndNote&gt;</w:instrText>
      </w:r>
      <w:r w:rsidR="00C3531A" w:rsidRPr="00580CC4">
        <w:rPr>
          <w:rFonts w:ascii="Times New Roman" w:hAnsi="Times New Roman" w:cs="Times New Roman"/>
          <w:color w:val="000000" w:themeColor="text1"/>
          <w:sz w:val="21"/>
          <w:szCs w:val="21"/>
          <w:vertAlign w:val="superscript"/>
        </w:rPr>
        <w:fldChar w:fldCharType="separate"/>
      </w:r>
      <w:r w:rsidR="00C3531A" w:rsidRPr="00580CC4">
        <w:rPr>
          <w:rFonts w:ascii="Times New Roman" w:hAnsi="Times New Roman" w:cs="Times New Roman"/>
          <w:noProof/>
          <w:color w:val="000000" w:themeColor="text1"/>
          <w:sz w:val="21"/>
          <w:szCs w:val="21"/>
          <w:vertAlign w:val="superscript"/>
        </w:rPr>
        <w:t>24,25</w:t>
      </w:r>
      <w:r w:rsidR="00C3531A" w:rsidRPr="00580CC4">
        <w:rPr>
          <w:rFonts w:ascii="Times New Roman" w:hAnsi="Times New Roman" w:cs="Times New Roman"/>
          <w:color w:val="000000" w:themeColor="text1"/>
          <w:sz w:val="21"/>
          <w:szCs w:val="21"/>
          <w:vertAlign w:val="superscript"/>
        </w:rPr>
        <w:fldChar w:fldCharType="end"/>
      </w:r>
      <w:r w:rsidR="00C3531A" w:rsidRPr="00580CC4">
        <w:rPr>
          <w:rFonts w:ascii="Times New Roman" w:hAnsi="Times New Roman" w:cs="Times New Roman"/>
          <w:color w:val="000000" w:themeColor="text1"/>
          <w:sz w:val="21"/>
          <w:szCs w:val="21"/>
          <w:lang w:val="en-US"/>
        </w:rPr>
        <w:t xml:space="preserve">, as well as addressing local environmental pollution, including emissions </w:t>
      </w:r>
      <w:r w:rsidR="008220A9" w:rsidRPr="00580CC4">
        <w:rPr>
          <w:rFonts w:ascii="Times New Roman" w:hAnsi="Times New Roman" w:cs="Times New Roman"/>
          <w:color w:val="000000" w:themeColor="text1"/>
          <w:sz w:val="21"/>
          <w:szCs w:val="21"/>
          <w:lang w:val="en-US"/>
        </w:rPr>
        <w:t>of</w:t>
      </w:r>
      <w:r w:rsidR="00C3531A" w:rsidRPr="00580CC4">
        <w:rPr>
          <w:rFonts w:ascii="Times New Roman" w:hAnsi="Times New Roman" w:cs="Times New Roman"/>
          <w:color w:val="000000" w:themeColor="text1"/>
          <w:sz w:val="21"/>
          <w:szCs w:val="21"/>
          <w:lang w:val="en-US"/>
        </w:rPr>
        <w:t xml:space="preserve"> acidification and eutrophication</w:t>
      </w:r>
      <w:r w:rsidR="008220A9" w:rsidRPr="00580CC4">
        <w:rPr>
          <w:rFonts w:ascii="Times New Roman" w:hAnsi="Times New Roman" w:cs="Times New Roman"/>
          <w:color w:val="000000" w:themeColor="text1"/>
          <w:sz w:val="21"/>
          <w:szCs w:val="21"/>
          <w:lang w:val="en-US"/>
        </w:rPr>
        <w:t xml:space="preserve"> pollutants</w:t>
      </w:r>
      <w:r w:rsidR="00C3531A" w:rsidRPr="00580CC4">
        <w:rPr>
          <w:rFonts w:ascii="Times New Roman" w:hAnsi="Times New Roman" w:cs="Times New Roman"/>
          <w:color w:val="000000" w:themeColor="text1"/>
          <w:sz w:val="21"/>
          <w:szCs w:val="21"/>
          <w:lang w:val="en-US"/>
        </w:rPr>
        <w:t xml:space="preserve">, to meet the reduction targets set in the </w:t>
      </w:r>
      <w:r w:rsidR="00C3531A" w:rsidRPr="00580CC4">
        <w:rPr>
          <w:rFonts w:ascii="Times New Roman" w:hAnsi="Times New Roman" w:cs="Times New Roman"/>
          <w:color w:val="000000" w:themeColor="text1"/>
          <w:sz w:val="21"/>
          <w:szCs w:val="21"/>
        </w:rPr>
        <w:t>“1</w:t>
      </w:r>
      <w:r w:rsidR="00445589" w:rsidRPr="00580CC4">
        <w:rPr>
          <w:rFonts w:ascii="Times New Roman" w:hAnsi="Times New Roman" w:cs="Times New Roman"/>
          <w:color w:val="000000" w:themeColor="text1"/>
          <w:sz w:val="21"/>
          <w:szCs w:val="21"/>
        </w:rPr>
        <w:t>4</w:t>
      </w:r>
      <w:r w:rsidR="00C3531A" w:rsidRPr="00580CC4">
        <w:rPr>
          <w:rFonts w:ascii="Times New Roman" w:hAnsi="Times New Roman" w:cs="Times New Roman"/>
          <w:color w:val="000000" w:themeColor="text1"/>
          <w:sz w:val="21"/>
          <w:szCs w:val="21"/>
          <w:vertAlign w:val="superscript"/>
        </w:rPr>
        <w:t>th</w:t>
      </w:r>
      <w:r w:rsidR="00C3531A" w:rsidRPr="00580CC4">
        <w:rPr>
          <w:rFonts w:ascii="Times New Roman" w:hAnsi="Times New Roman" w:cs="Times New Roman"/>
          <w:color w:val="000000" w:themeColor="text1"/>
          <w:sz w:val="21"/>
          <w:szCs w:val="21"/>
        </w:rPr>
        <w:t xml:space="preserve"> Five-Year Plan” </w:t>
      </w:r>
      <w:r w:rsidR="00C3531A" w:rsidRPr="00580CC4">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State Council of the People&amp;apos;s Republic of China&lt;/Author&gt;&lt;Year&gt;2022&lt;/Year&gt;&lt;RecNum&gt;4998&lt;/RecNum&gt;&lt;DisplayText&gt;&lt;style face="superscript"&gt;26&lt;/style&gt;&lt;/DisplayText&gt;&lt;record&gt;&lt;rec-number&gt;4998&lt;/rec-number&gt;&lt;foreign-keys&gt;&lt;key app="EN" db-id="ddxvffxvds5aa4er9pcvv20frz5wz59aepdr" timestamp="1729061929" guid="10dbc122-7ccf-44a1-8147-2c1d69378df2"&gt;4998&lt;/key&gt;&lt;/foreign-keys&gt;&lt;ref-type name="Web Page"&gt;12&lt;/ref-type&gt;&lt;contributors&gt;&lt;authors&gt;&lt;author&gt;State Council of the People&amp;apos;s Republic of China, &lt;/author&gt;&lt;/authors&gt;&lt;/contributors&gt;&lt;titles&gt;&lt;title&gt;Notice of the State Council on Issuing the Comprehensive Work Plan for Energy Conservation and Emission Reduction during the 14th Five-Year Plan&lt;/title&gt;&lt;/titles&gt;&lt;dates&gt;&lt;year&gt;2022&lt;/year&gt;&lt;/dates&gt;&lt;urls&gt;&lt;related-urls&gt;&lt;url&gt;https://www.gov.cn/xinwen/2022-01/24/content_5670214.htm&lt;/url&gt;&lt;/related-urls&gt;&lt;/urls&gt;&lt;/record&gt;&lt;/Cite&gt;&lt;/EndNote&gt;</w:instrText>
      </w:r>
      <w:r w:rsidR="00C3531A" w:rsidRPr="00580CC4">
        <w:rPr>
          <w:rFonts w:ascii="Times New Roman" w:hAnsi="Times New Roman" w:cs="Times New Roman"/>
          <w:color w:val="000000" w:themeColor="text1"/>
          <w:sz w:val="21"/>
          <w:szCs w:val="21"/>
          <w:vertAlign w:val="superscript"/>
        </w:rPr>
        <w:fldChar w:fldCharType="separate"/>
      </w:r>
      <w:r w:rsidR="00C3531A" w:rsidRPr="00580CC4">
        <w:rPr>
          <w:rFonts w:ascii="Times New Roman" w:hAnsi="Times New Roman" w:cs="Times New Roman"/>
          <w:noProof/>
          <w:color w:val="000000" w:themeColor="text1"/>
          <w:sz w:val="21"/>
          <w:szCs w:val="21"/>
          <w:vertAlign w:val="superscript"/>
        </w:rPr>
        <w:t>26</w:t>
      </w:r>
      <w:r w:rsidR="00C3531A" w:rsidRPr="00580CC4">
        <w:rPr>
          <w:rFonts w:ascii="Times New Roman" w:hAnsi="Times New Roman" w:cs="Times New Roman"/>
          <w:color w:val="000000" w:themeColor="text1"/>
          <w:sz w:val="21"/>
          <w:szCs w:val="21"/>
          <w:vertAlign w:val="superscript"/>
        </w:rPr>
        <w:fldChar w:fldCharType="end"/>
      </w:r>
      <w:r w:rsidR="00C3531A" w:rsidRPr="00580CC4">
        <w:rPr>
          <w:rFonts w:ascii="Times New Roman" w:hAnsi="Times New Roman" w:cs="Times New Roman"/>
          <w:color w:val="000000" w:themeColor="text1"/>
          <w:sz w:val="21"/>
          <w:szCs w:val="21"/>
        </w:rPr>
        <w:t>.</w:t>
      </w:r>
      <w:r w:rsidR="00C3531A" w:rsidRPr="00580CC4">
        <w:rPr>
          <w:rFonts w:ascii="Times New Roman" w:hAnsi="Times New Roman" w:cs="Times New Roman" w:hint="eastAsia"/>
          <w:color w:val="000000" w:themeColor="text1"/>
          <w:sz w:val="21"/>
          <w:szCs w:val="21"/>
          <w:lang w:val="en-US"/>
        </w:rPr>
        <w:t xml:space="preserve"> </w:t>
      </w:r>
      <w:r w:rsidR="00CD6AB2" w:rsidRPr="00580CC4">
        <w:rPr>
          <w:rFonts w:ascii="Times New Roman" w:hAnsi="Times New Roman" w:cs="Times New Roman"/>
          <w:color w:val="000000" w:themeColor="text1"/>
          <w:sz w:val="21"/>
          <w:szCs w:val="21"/>
        </w:rPr>
        <w:t xml:space="preserve">It remains unclear </w:t>
      </w:r>
      <w:r w:rsidR="0062660C" w:rsidRPr="00580CC4">
        <w:rPr>
          <w:rFonts w:ascii="Times New Roman" w:hAnsi="Times New Roman" w:cs="Times New Roman"/>
          <w:color w:val="000000" w:themeColor="text1"/>
          <w:sz w:val="21"/>
          <w:szCs w:val="21"/>
        </w:rPr>
        <w:t xml:space="preserve">by how much </w:t>
      </w:r>
      <w:r w:rsidR="00393A14" w:rsidRPr="00580CC4">
        <w:rPr>
          <w:rFonts w:ascii="Times New Roman" w:hAnsi="Times New Roman" w:cs="Times New Roman"/>
          <w:color w:val="000000" w:themeColor="text1"/>
          <w:sz w:val="21"/>
          <w:szCs w:val="21"/>
        </w:rPr>
        <w:t xml:space="preserve">rebound effects </w:t>
      </w:r>
      <w:r w:rsidR="0062660C" w:rsidRPr="00580CC4">
        <w:rPr>
          <w:rFonts w:ascii="Times New Roman" w:hAnsi="Times New Roman" w:cs="Times New Roman"/>
          <w:color w:val="000000" w:themeColor="text1"/>
          <w:sz w:val="21"/>
          <w:szCs w:val="21"/>
        </w:rPr>
        <w:t xml:space="preserve">may influence </w:t>
      </w:r>
      <w:r w:rsidR="006B4078" w:rsidRPr="00580CC4">
        <w:rPr>
          <w:rFonts w:ascii="Times New Roman" w:hAnsi="Times New Roman" w:cs="Times New Roman"/>
          <w:color w:val="000000" w:themeColor="text1"/>
          <w:sz w:val="21"/>
          <w:szCs w:val="21"/>
        </w:rPr>
        <w:t xml:space="preserve">the </w:t>
      </w:r>
      <w:r w:rsidR="0093329A" w:rsidRPr="00580CC4">
        <w:rPr>
          <w:rFonts w:ascii="Times New Roman" w:hAnsi="Times New Roman" w:cs="Times New Roman"/>
          <w:color w:val="000000" w:themeColor="text1"/>
          <w:sz w:val="21"/>
          <w:szCs w:val="21"/>
        </w:rPr>
        <w:t xml:space="preserve">expected benefits of upcycling LCFs as </w:t>
      </w:r>
      <w:r w:rsidR="00BE3B66" w:rsidRPr="00580CC4">
        <w:rPr>
          <w:rFonts w:ascii="Times New Roman" w:hAnsi="Times New Roman" w:cs="Times New Roman"/>
          <w:color w:val="000000" w:themeColor="text1"/>
          <w:sz w:val="21"/>
          <w:szCs w:val="21"/>
        </w:rPr>
        <w:t xml:space="preserve">animal </w:t>
      </w:r>
      <w:r w:rsidR="0093329A" w:rsidRPr="00580CC4">
        <w:rPr>
          <w:rFonts w:ascii="Times New Roman" w:hAnsi="Times New Roman" w:cs="Times New Roman"/>
          <w:color w:val="000000" w:themeColor="text1"/>
          <w:sz w:val="21"/>
          <w:szCs w:val="21"/>
        </w:rPr>
        <w:t>feed.</w:t>
      </w:r>
      <w:r w:rsidR="001A3DEC" w:rsidRPr="00580CC4">
        <w:rPr>
          <w:rFonts w:ascii="Times New Roman" w:hAnsi="Times New Roman" w:cs="Times New Roman"/>
          <w:color w:val="000000" w:themeColor="text1"/>
          <w:sz w:val="21"/>
          <w:szCs w:val="21"/>
        </w:rPr>
        <w:t xml:space="preserve"> </w:t>
      </w:r>
    </w:p>
    <w:p w14:paraId="441A8B29" w14:textId="149B01C2" w:rsidR="005C459A" w:rsidRPr="00580CC4" w:rsidRDefault="001B4FEB" w:rsidP="00911755">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color w:val="000000" w:themeColor="text1"/>
          <w:sz w:val="21"/>
          <w:szCs w:val="21"/>
        </w:rPr>
        <w:t xml:space="preserve">In this study, we </w:t>
      </w:r>
      <w:r w:rsidR="001543B4" w:rsidRPr="00580CC4">
        <w:rPr>
          <w:rFonts w:ascii="Times New Roman" w:hAnsi="Times New Roman" w:cs="Times New Roman"/>
          <w:color w:val="000000" w:themeColor="text1"/>
          <w:sz w:val="21"/>
          <w:szCs w:val="21"/>
        </w:rPr>
        <w:t>fi</w:t>
      </w:r>
      <w:r w:rsidR="000F0090" w:rsidRPr="00580CC4">
        <w:rPr>
          <w:rFonts w:ascii="Times New Roman" w:hAnsi="Times New Roman" w:cs="Times New Roman"/>
          <w:color w:val="000000" w:themeColor="text1"/>
          <w:sz w:val="21"/>
          <w:szCs w:val="21"/>
        </w:rPr>
        <w:t>l</w:t>
      </w:r>
      <w:r w:rsidR="001543B4" w:rsidRPr="00580CC4">
        <w:rPr>
          <w:rFonts w:ascii="Times New Roman" w:hAnsi="Times New Roman" w:cs="Times New Roman"/>
          <w:color w:val="000000" w:themeColor="text1"/>
          <w:sz w:val="21"/>
          <w:szCs w:val="21"/>
        </w:rPr>
        <w:t>l</w:t>
      </w:r>
      <w:r w:rsidRPr="00580CC4">
        <w:rPr>
          <w:rFonts w:ascii="Times New Roman" w:hAnsi="Times New Roman" w:cs="Times New Roman"/>
          <w:color w:val="000000" w:themeColor="text1"/>
          <w:sz w:val="21"/>
          <w:szCs w:val="21"/>
        </w:rPr>
        <w:t xml:space="preserve"> the</w:t>
      </w:r>
      <w:r w:rsidR="00856653" w:rsidRPr="00580CC4">
        <w:rPr>
          <w:rFonts w:ascii="Times New Roman" w:hAnsi="Times New Roman" w:cs="Times New Roman"/>
          <w:color w:val="000000" w:themeColor="text1"/>
          <w:sz w:val="21"/>
          <w:szCs w:val="21"/>
        </w:rPr>
        <w:t>se</w:t>
      </w:r>
      <w:r w:rsidRPr="00580CC4">
        <w:rPr>
          <w:rFonts w:ascii="Times New Roman" w:hAnsi="Times New Roman" w:cs="Times New Roman"/>
          <w:color w:val="000000" w:themeColor="text1"/>
          <w:sz w:val="21"/>
          <w:szCs w:val="21"/>
        </w:rPr>
        <w:t xml:space="preserve"> gaps </w:t>
      </w:r>
      <w:r w:rsidR="00EE0BC5" w:rsidRPr="00580CC4">
        <w:rPr>
          <w:rFonts w:ascii="Times New Roman" w:hAnsi="Times New Roman" w:cs="Times New Roman"/>
          <w:color w:val="000000" w:themeColor="text1"/>
          <w:sz w:val="21"/>
          <w:szCs w:val="21"/>
        </w:rPr>
        <w:t xml:space="preserve">and contribute to the existing literature by </w:t>
      </w:r>
      <w:r w:rsidR="00395412" w:rsidRPr="00580CC4">
        <w:rPr>
          <w:rFonts w:ascii="Times New Roman" w:hAnsi="Times New Roman" w:cs="Times New Roman"/>
          <w:color w:val="000000" w:themeColor="text1"/>
          <w:sz w:val="21"/>
          <w:szCs w:val="21"/>
        </w:rPr>
        <w:t>using</w:t>
      </w:r>
      <w:r w:rsidR="004C3730" w:rsidRPr="00580CC4">
        <w:rPr>
          <w:rFonts w:ascii="Times New Roman" w:hAnsi="Times New Roman" w:cs="Times New Roman"/>
          <w:color w:val="000000" w:themeColor="text1"/>
          <w:sz w:val="21"/>
          <w:szCs w:val="21"/>
        </w:rPr>
        <w:t xml:space="preserve"> an </w:t>
      </w:r>
      <w:r w:rsidR="00F85489" w:rsidRPr="00580CC4">
        <w:rPr>
          <w:rFonts w:ascii="Times New Roman" w:hAnsi="Times New Roman" w:cs="Times New Roman"/>
          <w:color w:val="000000" w:themeColor="text1"/>
          <w:sz w:val="21"/>
          <w:szCs w:val="21"/>
        </w:rPr>
        <w:t xml:space="preserve">integrated environmental-economic modelling </w:t>
      </w:r>
      <w:r w:rsidR="000E76C1" w:rsidRPr="00580CC4">
        <w:rPr>
          <w:rFonts w:ascii="Times New Roman" w:hAnsi="Times New Roman" w:cs="Times New Roman"/>
          <w:color w:val="000000" w:themeColor="text1"/>
          <w:sz w:val="21"/>
          <w:szCs w:val="21"/>
        </w:rPr>
        <w:t>approach</w:t>
      </w:r>
      <w:r w:rsidR="00F85489" w:rsidRPr="00580CC4">
        <w:rPr>
          <w:rFonts w:ascii="Times New Roman" w:hAnsi="Times New Roman" w:cs="Times New Roman"/>
          <w:color w:val="000000" w:themeColor="text1"/>
          <w:sz w:val="21"/>
          <w:szCs w:val="21"/>
        </w:rPr>
        <w:t xml:space="preserve"> based on the applied general equilibrium (AGE) models</w:t>
      </w:r>
      <w:r w:rsidRPr="00580CC4">
        <w:rPr>
          <w:rFonts w:ascii="Times New Roman" w:hAnsi="Times New Roman" w:cs="Times New Roman"/>
          <w:color w:val="000000" w:themeColor="text1"/>
          <w:sz w:val="21"/>
          <w:szCs w:val="21"/>
        </w:rPr>
        <w:t xml:space="preserve"> to </w:t>
      </w:r>
      <w:r w:rsidR="00392606" w:rsidRPr="00580CC4">
        <w:rPr>
          <w:rFonts w:ascii="Times New Roman" w:hAnsi="Times New Roman" w:cs="Times New Roman"/>
          <w:color w:val="000000" w:themeColor="text1"/>
          <w:sz w:val="21"/>
          <w:szCs w:val="21"/>
        </w:rPr>
        <w:t>assess</w:t>
      </w:r>
      <w:r w:rsidR="00911755" w:rsidRPr="00580CC4">
        <w:rPr>
          <w:rFonts w:ascii="Times New Roman" w:hAnsi="Times New Roman" w:cs="Times New Roman"/>
          <w:color w:val="000000" w:themeColor="text1"/>
          <w:sz w:val="21"/>
          <w:szCs w:val="21"/>
        </w:rPr>
        <w:t xml:space="preserve"> the environmental and economic consequences of upcycling </w:t>
      </w:r>
      <w:r w:rsidR="00765E60" w:rsidRPr="00580CC4">
        <w:rPr>
          <w:rFonts w:ascii="Times New Roman" w:hAnsi="Times New Roman" w:cs="Times New Roman"/>
          <w:color w:val="000000" w:themeColor="text1"/>
          <w:sz w:val="21"/>
          <w:szCs w:val="21"/>
        </w:rPr>
        <w:t>LCFs</w:t>
      </w:r>
      <w:r w:rsidR="00911755" w:rsidRPr="00580CC4">
        <w:rPr>
          <w:rFonts w:ascii="Times New Roman" w:hAnsi="Times New Roman" w:cs="Times New Roman"/>
          <w:color w:val="000000" w:themeColor="text1"/>
          <w:sz w:val="21"/>
          <w:szCs w:val="21"/>
        </w:rPr>
        <w:t xml:space="preserve"> in China’s monogastric livestock production</w:t>
      </w:r>
      <w:r w:rsidR="00040768" w:rsidRPr="00580CC4">
        <w:rPr>
          <w:rFonts w:ascii="Times New Roman" w:hAnsi="Times New Roman" w:cs="Times New Roman"/>
          <w:color w:val="000000" w:themeColor="text1"/>
          <w:sz w:val="21"/>
          <w:szCs w:val="21"/>
        </w:rPr>
        <w:t xml:space="preserve"> as feed</w:t>
      </w:r>
      <w:r w:rsidR="00911755" w:rsidRPr="00580CC4">
        <w:rPr>
          <w:rFonts w:ascii="Times New Roman" w:hAnsi="Times New Roman" w:cs="Times New Roman"/>
          <w:color w:val="000000" w:themeColor="text1"/>
          <w:sz w:val="21"/>
          <w:szCs w:val="21"/>
        </w:rPr>
        <w:t xml:space="preserve"> in a global context</w:t>
      </w:r>
      <w:r w:rsidR="00765E60" w:rsidRPr="00580CC4">
        <w:rPr>
          <w:rFonts w:ascii="Times New Roman" w:hAnsi="Times New Roman" w:cs="Times New Roman"/>
          <w:color w:val="000000" w:themeColor="text1"/>
          <w:sz w:val="21"/>
          <w:szCs w:val="21"/>
        </w:rPr>
        <w:t>. Next, we</w:t>
      </w:r>
      <w:r w:rsidR="00387559" w:rsidRPr="00580CC4">
        <w:rPr>
          <w:rFonts w:ascii="Times New Roman" w:hAnsi="Times New Roman" w:cs="Times New Roman"/>
          <w:color w:val="000000" w:themeColor="text1"/>
          <w:sz w:val="21"/>
          <w:szCs w:val="21"/>
        </w:rPr>
        <w:t xml:space="preserve"> </w:t>
      </w:r>
      <w:r w:rsidR="00C13D6C" w:rsidRPr="00580CC4">
        <w:rPr>
          <w:rFonts w:ascii="Times New Roman" w:hAnsi="Times New Roman" w:cs="Times New Roman"/>
          <w:color w:val="000000" w:themeColor="text1"/>
          <w:sz w:val="21"/>
          <w:szCs w:val="21"/>
        </w:rPr>
        <w:t xml:space="preserve">explore how </w:t>
      </w:r>
      <w:r w:rsidR="00430674" w:rsidRPr="00580CC4">
        <w:rPr>
          <w:rFonts w:ascii="Times New Roman" w:hAnsi="Times New Roman" w:cs="Times New Roman"/>
          <w:color w:val="000000" w:themeColor="text1"/>
          <w:sz w:val="21"/>
          <w:szCs w:val="21"/>
        </w:rPr>
        <w:t xml:space="preserve">implementing economy-wide emissions taxes could </w:t>
      </w:r>
      <w:r w:rsidR="001B665C" w:rsidRPr="00580CC4">
        <w:rPr>
          <w:rFonts w:ascii="Times New Roman" w:hAnsi="Times New Roman" w:cs="Times New Roman"/>
          <w:color w:val="000000" w:themeColor="text1"/>
          <w:sz w:val="21"/>
          <w:szCs w:val="21"/>
        </w:rPr>
        <w:t>absorb</w:t>
      </w:r>
      <w:r w:rsidR="00D827DD" w:rsidRPr="00580CC4">
        <w:rPr>
          <w:rFonts w:ascii="Times New Roman" w:hAnsi="Times New Roman" w:cs="Times New Roman"/>
          <w:color w:val="000000" w:themeColor="text1"/>
          <w:sz w:val="21"/>
          <w:szCs w:val="21"/>
        </w:rPr>
        <w:t xml:space="preserve"> </w:t>
      </w:r>
      <w:r w:rsidR="00C13D6C" w:rsidRPr="00580CC4">
        <w:rPr>
          <w:rFonts w:ascii="Times New Roman" w:hAnsi="Times New Roman" w:cs="Times New Roman"/>
          <w:color w:val="000000" w:themeColor="text1"/>
          <w:sz w:val="21"/>
          <w:szCs w:val="21"/>
        </w:rPr>
        <w:t xml:space="preserve">rebound effects of </w:t>
      </w:r>
      <w:r w:rsidR="00F50D75" w:rsidRPr="00580CC4">
        <w:rPr>
          <w:rFonts w:ascii="Times New Roman" w:hAnsi="Times New Roman" w:cs="Times New Roman"/>
          <w:color w:val="000000" w:themeColor="text1"/>
          <w:sz w:val="21"/>
          <w:szCs w:val="21"/>
        </w:rPr>
        <w:t xml:space="preserve">this </w:t>
      </w:r>
      <w:r w:rsidR="000F746A" w:rsidRPr="00580CC4">
        <w:rPr>
          <w:rFonts w:ascii="Times New Roman" w:hAnsi="Times New Roman" w:cs="Times New Roman"/>
          <w:color w:val="000000" w:themeColor="text1"/>
          <w:sz w:val="21"/>
          <w:szCs w:val="21"/>
        </w:rPr>
        <w:t>upcycling</w:t>
      </w:r>
      <w:r w:rsidR="00C13D6C" w:rsidRPr="00580CC4">
        <w:rPr>
          <w:rFonts w:ascii="Times New Roman" w:hAnsi="Times New Roman" w:cs="Times New Roman"/>
          <w:color w:val="000000" w:themeColor="text1"/>
          <w:sz w:val="21"/>
          <w:szCs w:val="21"/>
        </w:rPr>
        <w:t xml:space="preserve"> while safeguarding food </w:t>
      </w:r>
      <w:r w:rsidR="00520DB4" w:rsidRPr="00580CC4">
        <w:rPr>
          <w:rFonts w:ascii="Times New Roman" w:hAnsi="Times New Roman" w:cs="Times New Roman"/>
          <w:color w:val="000000" w:themeColor="text1"/>
          <w:sz w:val="21"/>
          <w:szCs w:val="21"/>
        </w:rPr>
        <w:t xml:space="preserve">security. </w:t>
      </w:r>
      <w:r w:rsidR="006A2E20" w:rsidRPr="00580CC4">
        <w:rPr>
          <w:rFonts w:ascii="Times New Roman" w:hAnsi="Times New Roman" w:cs="Times New Roman"/>
          <w:color w:val="000000" w:themeColor="text1"/>
          <w:sz w:val="21"/>
          <w:szCs w:val="21"/>
        </w:rPr>
        <w:t xml:space="preserve">We focused on China for our study because it is the world’s largest animal producer, accounting for 46%, 34%, and 13% of global pork, egg, and poultry meat production in 2018, respectively </w:t>
      </w:r>
      <w:r w:rsidR="006A2E20" w:rsidRPr="00580CC4">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FAO&lt;/Author&gt;&lt;Year&gt;2022&lt;/Year&gt;&lt;RecNum&gt;19&lt;/RecNum&gt;&lt;DisplayText&gt;&lt;style face="superscript"&gt;27&lt;/style&gt;&lt;/DisplayText&gt;&lt;record&gt;&lt;rec-number&gt;19&lt;/rec-number&gt;&lt;foreign-keys&gt;&lt;key app="EN" db-id="ddxvffxvds5aa4er9pcvv20frz5wz59aepdr" timestamp="1729032417" guid="d36c6470-08dd-45cb-80cb-5748d35c51c0"&gt;19&lt;/key&gt;&lt;/foreign-keys&gt;&lt;ref-type name="Web Page"&gt;12&lt;/ref-type&gt;&lt;contributors&gt;&lt;authors&gt;&lt;author&gt;FAO&lt;/author&gt;&lt;/authors&gt;&lt;/contributors&gt;&lt;titles&gt;&lt;/titles&gt;&lt;dates&gt;&lt;year&gt;2022&lt;/year&gt;&lt;/dates&gt;&lt;urls&gt;&lt;related-urls&gt;&lt;url&gt;http://www.fao.org/faostat/en/#data&lt;/url&gt;&lt;/related-urls&gt;&lt;/urls&gt;&lt;custom2&gt;2020-12-22&lt;/custom2&gt;&lt;/record&gt;&lt;/Cite&gt;&lt;/EndNote&gt;</w:instrText>
      </w:r>
      <w:r w:rsidR="006A2E20" w:rsidRPr="00580CC4">
        <w:rPr>
          <w:rFonts w:ascii="Times New Roman" w:hAnsi="Times New Roman" w:cs="Times New Roman"/>
          <w:color w:val="000000" w:themeColor="text1"/>
          <w:sz w:val="21"/>
          <w:szCs w:val="21"/>
          <w:vertAlign w:val="superscript"/>
        </w:rPr>
        <w:fldChar w:fldCharType="separate"/>
      </w:r>
      <w:r w:rsidR="00902A80" w:rsidRPr="00580CC4">
        <w:rPr>
          <w:rFonts w:ascii="Times New Roman" w:hAnsi="Times New Roman" w:cs="Times New Roman"/>
          <w:noProof/>
          <w:color w:val="000000" w:themeColor="text1"/>
          <w:sz w:val="21"/>
          <w:szCs w:val="21"/>
          <w:vertAlign w:val="superscript"/>
        </w:rPr>
        <w:t>27</w:t>
      </w:r>
      <w:r w:rsidR="006A2E20" w:rsidRPr="00580CC4">
        <w:rPr>
          <w:rFonts w:ascii="Times New Roman" w:hAnsi="Times New Roman" w:cs="Times New Roman"/>
          <w:color w:val="000000" w:themeColor="text1"/>
          <w:sz w:val="21"/>
          <w:szCs w:val="21"/>
          <w:vertAlign w:val="superscript"/>
        </w:rPr>
        <w:fldChar w:fldCharType="end"/>
      </w:r>
      <w:r w:rsidR="000E57F1" w:rsidRPr="00580CC4">
        <w:rPr>
          <w:rFonts w:ascii="Times New Roman" w:hAnsi="Times New Roman" w:cs="Times New Roman"/>
          <w:color w:val="000000" w:themeColor="text1"/>
          <w:sz w:val="21"/>
          <w:szCs w:val="21"/>
        </w:rPr>
        <w:t>.</w:t>
      </w:r>
      <w:r w:rsidR="0052166D" w:rsidRPr="00580CC4">
        <w:rPr>
          <w:rFonts w:ascii="Times New Roman" w:hAnsi="Times New Roman" w:cs="Times New Roman"/>
          <w:color w:val="000000" w:themeColor="text1"/>
          <w:sz w:val="21"/>
          <w:szCs w:val="21"/>
        </w:rPr>
        <w:t xml:space="preserve"> </w:t>
      </w:r>
      <w:r w:rsidR="000E57F1" w:rsidRPr="00580CC4">
        <w:rPr>
          <w:rFonts w:ascii="Times New Roman" w:hAnsi="Times New Roman" w:cs="Times New Roman"/>
          <w:color w:val="000000" w:themeColor="text1"/>
          <w:sz w:val="21"/>
          <w:szCs w:val="21"/>
        </w:rPr>
        <w:t>F</w:t>
      </w:r>
      <w:r w:rsidR="00A16FA4" w:rsidRPr="00580CC4">
        <w:rPr>
          <w:rFonts w:ascii="Times New Roman" w:hAnsi="Times New Roman" w:cs="Times New Roman"/>
          <w:color w:val="000000" w:themeColor="text1"/>
          <w:sz w:val="21"/>
          <w:szCs w:val="21"/>
        </w:rPr>
        <w:t>urthermore</w:t>
      </w:r>
      <w:r w:rsidR="000E57F1" w:rsidRPr="00580CC4">
        <w:rPr>
          <w:rFonts w:ascii="Times New Roman" w:hAnsi="Times New Roman" w:cs="Times New Roman"/>
          <w:color w:val="000000" w:themeColor="text1"/>
          <w:sz w:val="21"/>
          <w:szCs w:val="21"/>
        </w:rPr>
        <w:t xml:space="preserve">, 27% of food produced for human consumption </w:t>
      </w:r>
      <w:r w:rsidR="002838C0" w:rsidRPr="00580CC4">
        <w:rPr>
          <w:rFonts w:ascii="Times New Roman" w:hAnsi="Times New Roman" w:cs="Times New Roman" w:hint="eastAsia"/>
          <w:color w:val="000000" w:themeColor="text1"/>
          <w:sz w:val="21"/>
          <w:szCs w:val="21"/>
        </w:rPr>
        <w:t>are</w:t>
      </w:r>
      <w:r w:rsidR="000E57F1" w:rsidRPr="00580CC4">
        <w:rPr>
          <w:rFonts w:ascii="Times New Roman" w:hAnsi="Times New Roman" w:cs="Times New Roman"/>
          <w:color w:val="000000" w:themeColor="text1"/>
          <w:sz w:val="21"/>
          <w:szCs w:val="21"/>
        </w:rPr>
        <w:t xml:space="preserve"> lost or wasted</w:t>
      </w:r>
      <w:r w:rsidR="00945509" w:rsidRPr="00580CC4">
        <w:rPr>
          <w:rFonts w:ascii="Times New Roman" w:hAnsi="Times New Roman" w:cs="Times New Roman"/>
          <w:color w:val="000000" w:themeColor="text1"/>
          <w:sz w:val="21"/>
          <w:szCs w:val="21"/>
        </w:rPr>
        <w:t xml:space="preserve"> in China</w:t>
      </w:r>
      <w:r w:rsidR="004919A4" w:rsidRPr="00580CC4">
        <w:rPr>
          <w:rFonts w:ascii="Times New Roman" w:hAnsi="Times New Roman" w:cs="Times New Roman"/>
          <w:color w:val="000000" w:themeColor="text1"/>
          <w:sz w:val="21"/>
          <w:szCs w:val="21"/>
        </w:rPr>
        <w:t xml:space="preserve"> </w:t>
      </w:r>
      <w:r w:rsidR="004919A4" w:rsidRPr="00580CC4">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Xue&lt;/Author&gt;&lt;Year&gt;2021&lt;/Year&gt;&lt;RecNum&gt;4691&lt;/RecNum&gt;&lt;DisplayText&gt;&lt;style face="superscript"&gt;28&lt;/style&gt;&lt;/DisplayText&gt;&lt;record&gt;&lt;rec-number&gt;4691&lt;/rec-number&gt;&lt;foreign-keys&gt;&lt;key app="EN" db-id="ddxvffxvds5aa4er9pcvv20frz5wz59aepdr" timestamp="1729060738" guid="b2984db3-e813-409b-830f-b31cfe775168"&gt;4691&lt;/key&gt;&lt;/foreign-keys&gt;&lt;ref-type name="Journal Article"&gt;17&lt;/ref-type&gt;&lt;contributors&gt;&lt;authors&gt;&lt;author&gt;Xue, Li&lt;/author&gt;&lt;author&gt;Liu, Xiaojie&lt;/author&gt;&lt;author&gt;Lu, Shijun&lt;/author&gt;&lt;author&gt;Cheng, Guangyan&lt;/author&gt;&lt;author&gt;Hu, Yuanchao&lt;/author&gt;&lt;author&gt;Liu, Junguo&lt;/author&gt;&lt;author&gt;Dou, Zhengxia&lt;/author&gt;&lt;author&gt;Cheng, Shengkui&lt;/author&gt;&lt;author&gt;Liu, Gang&lt;/author&gt;&lt;/authors&gt;&lt;/contributors&gt;&lt;titles&gt;&lt;title&gt;China’s food loss and waste embodies increasing environmental impacts&lt;/title&gt;&lt;secondary-title&gt;Nature Food&lt;/secondary-title&gt;&lt;/titles&gt;&lt;periodical&gt;&lt;full-title&gt;Nature Food&lt;/full-title&gt;&lt;/periodical&gt;&lt;pages&gt;519-528&lt;/pages&gt;&lt;volume&gt;2&lt;/volume&gt;&lt;number&gt;7&lt;/number&gt;&lt;dates&gt;&lt;year&gt;2021&lt;/year&gt;&lt;/dates&gt;&lt;publisher&gt;Springer Science and Business Media LLC&lt;/publisher&gt;&lt;isbn&gt;2662-1355&lt;/isbn&gt;&lt;urls&gt;&lt;related-urls&gt;&lt;url&gt;https://dx.doi.org/10.1038/s43016-021-00317-6&lt;/url&gt;&lt;/related-urls&gt;&lt;/urls&gt;&lt;electronic-resource-num&gt;10.1038/s43016-021-00317-6&lt;/electronic-resource-num&gt;&lt;/record&gt;&lt;/Cite&gt;&lt;/EndNote&gt;</w:instrText>
      </w:r>
      <w:r w:rsidR="004919A4" w:rsidRPr="00580CC4">
        <w:rPr>
          <w:rFonts w:ascii="Times New Roman" w:hAnsi="Times New Roman" w:cs="Times New Roman"/>
          <w:color w:val="000000" w:themeColor="text1"/>
          <w:sz w:val="21"/>
          <w:szCs w:val="21"/>
          <w:vertAlign w:val="superscript"/>
        </w:rPr>
        <w:fldChar w:fldCharType="separate"/>
      </w:r>
      <w:r w:rsidR="00902A80" w:rsidRPr="00580CC4">
        <w:rPr>
          <w:rFonts w:ascii="Times New Roman" w:hAnsi="Times New Roman" w:cs="Times New Roman"/>
          <w:noProof/>
          <w:color w:val="000000" w:themeColor="text1"/>
          <w:sz w:val="21"/>
          <w:szCs w:val="21"/>
          <w:vertAlign w:val="superscript"/>
        </w:rPr>
        <w:t>28</w:t>
      </w:r>
      <w:r w:rsidR="004919A4" w:rsidRPr="00580CC4">
        <w:rPr>
          <w:rFonts w:ascii="Times New Roman" w:hAnsi="Times New Roman" w:cs="Times New Roman"/>
          <w:color w:val="000000" w:themeColor="text1"/>
          <w:sz w:val="21"/>
          <w:szCs w:val="21"/>
          <w:vertAlign w:val="superscript"/>
        </w:rPr>
        <w:fldChar w:fldCharType="end"/>
      </w:r>
      <w:r w:rsidR="000E57F1" w:rsidRPr="00580CC4">
        <w:rPr>
          <w:rFonts w:ascii="Times New Roman" w:hAnsi="Times New Roman" w:cs="Times New Roman"/>
          <w:color w:val="000000" w:themeColor="text1"/>
          <w:sz w:val="21"/>
          <w:szCs w:val="21"/>
        </w:rPr>
        <w:t xml:space="preserve">, </w:t>
      </w:r>
      <w:r w:rsidR="009C7BB8" w:rsidRPr="00580CC4">
        <w:rPr>
          <w:rFonts w:ascii="Times New Roman" w:hAnsi="Times New Roman" w:cs="Times New Roman"/>
          <w:color w:val="000000" w:themeColor="text1"/>
          <w:sz w:val="21"/>
          <w:szCs w:val="21"/>
        </w:rPr>
        <w:t>implying</w:t>
      </w:r>
      <w:r w:rsidR="002D338B" w:rsidRPr="00580CC4">
        <w:rPr>
          <w:rFonts w:ascii="Times New Roman" w:hAnsi="Times New Roman" w:cs="Times New Roman"/>
          <w:color w:val="000000" w:themeColor="text1"/>
          <w:sz w:val="21"/>
          <w:szCs w:val="21"/>
        </w:rPr>
        <w:t xml:space="preserve"> a </w:t>
      </w:r>
      <w:r w:rsidR="004D42D5" w:rsidRPr="00580CC4">
        <w:rPr>
          <w:rFonts w:ascii="Times New Roman" w:hAnsi="Times New Roman" w:cs="Times New Roman"/>
          <w:color w:val="000000" w:themeColor="text1"/>
          <w:sz w:val="21"/>
          <w:szCs w:val="21"/>
        </w:rPr>
        <w:t>great</w:t>
      </w:r>
      <w:r w:rsidR="002D338B" w:rsidRPr="00580CC4">
        <w:rPr>
          <w:rFonts w:ascii="Times New Roman" w:hAnsi="Times New Roman" w:cs="Times New Roman"/>
          <w:color w:val="000000" w:themeColor="text1"/>
          <w:sz w:val="21"/>
          <w:szCs w:val="21"/>
        </w:rPr>
        <w:t xml:space="preserve"> opportunity to upcycle</w:t>
      </w:r>
      <w:r w:rsidR="000E57F1" w:rsidRPr="00580CC4">
        <w:rPr>
          <w:rFonts w:ascii="Times New Roman" w:hAnsi="Times New Roman" w:cs="Times New Roman"/>
          <w:color w:val="000000" w:themeColor="text1"/>
          <w:sz w:val="21"/>
          <w:szCs w:val="21"/>
        </w:rPr>
        <w:t xml:space="preserve"> food waste as feed.</w:t>
      </w:r>
      <w:r w:rsidR="00A16FA4" w:rsidRPr="00580CC4">
        <w:rPr>
          <w:rFonts w:ascii="Times New Roman" w:hAnsi="Times New Roman" w:cs="Times New Roman"/>
          <w:color w:val="000000" w:themeColor="text1"/>
          <w:sz w:val="21"/>
          <w:szCs w:val="21"/>
        </w:rPr>
        <w:t xml:space="preserve"> </w:t>
      </w:r>
      <w:r w:rsidR="00F7495B" w:rsidRPr="00580CC4">
        <w:rPr>
          <w:rFonts w:ascii="Times New Roman" w:hAnsi="Times New Roman" w:cs="Times New Roman"/>
          <w:color w:val="000000" w:themeColor="text1"/>
          <w:sz w:val="21"/>
          <w:szCs w:val="21"/>
        </w:rPr>
        <w:t xml:space="preserve">In addition, the Chinese government </w:t>
      </w:r>
      <w:r w:rsidR="00C215F6" w:rsidRPr="00580CC4">
        <w:rPr>
          <w:rFonts w:ascii="Times New Roman" w:hAnsi="Times New Roman" w:cs="Times New Roman"/>
          <w:color w:val="000000" w:themeColor="text1"/>
          <w:sz w:val="21"/>
          <w:szCs w:val="21"/>
        </w:rPr>
        <w:t xml:space="preserve">has </w:t>
      </w:r>
      <w:r w:rsidR="00F7495B" w:rsidRPr="00580CC4">
        <w:rPr>
          <w:rFonts w:ascii="Times New Roman" w:hAnsi="Times New Roman" w:cs="Times New Roman"/>
          <w:color w:val="000000" w:themeColor="text1"/>
          <w:sz w:val="21"/>
          <w:szCs w:val="21"/>
        </w:rPr>
        <w:t>proposed to lower the agricultural product processing loss rate to below 3% by 203</w:t>
      </w:r>
      <w:r w:rsidR="005A7240" w:rsidRPr="00580CC4">
        <w:rPr>
          <w:rFonts w:ascii="Times New Roman" w:hAnsi="Times New Roman" w:cs="Times New Roman"/>
          <w:color w:val="000000" w:themeColor="text1"/>
          <w:sz w:val="21"/>
          <w:szCs w:val="21"/>
        </w:rPr>
        <w:t xml:space="preserve">5 </w:t>
      </w:r>
      <w:r w:rsidR="00771657"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Ministry of Agriculture and Rural Affairs&lt;/Author&gt;&lt;Year&gt;2020&lt;/Year&gt;&lt;RecNum&gt;4996&lt;/RecNum&gt;&lt;DisplayText&gt;&lt;style face="superscript"&gt;29&lt;/style&gt;&lt;/DisplayText&gt;&lt;record&gt;&lt;rec-number&gt;4996&lt;/rec-number&gt;&lt;foreign-keys&gt;&lt;key app="EN" db-id="ddxvffxvds5aa4er9pcvv20frz5wz59aepdr" timestamp="1729061929" guid="885ede0c-b423-4f25-80eb-3907b2974ae9"&gt;4996&lt;/key&gt;&lt;/foreign-keys&gt;&lt;ref-type name="Web Page"&gt;12&lt;/ref-type&gt;&lt;contributors&gt;&lt;authors&gt;&lt;author&gt;Ministry of Agriculture and Rural Affairs, &lt;/author&gt;&lt;/authors&gt;&lt;/contributors&gt;&lt;titles&gt;&lt;title&gt;Guiding Opinions on Promoting Loss Reduction and Efficiency Increase in Agricultural Product Processing&lt;/title&gt;&lt;/titles&gt;&lt;dates&gt;&lt;year&gt;2020&lt;/year&gt;&lt;/dates&gt;&lt;urls&gt;&lt;related-urls&gt;&lt;url&gt;http://www.moa.gov.cn/govpublic/XZQYJ/202012/t20201225_6358876.htm&lt;/url&gt;&lt;/related-urls&gt;&lt;/urls&gt;&lt;/record&gt;&lt;/Cite&gt;&lt;/EndNote&gt;</w:instrText>
      </w:r>
      <w:r w:rsidR="00771657" w:rsidRPr="00580CC4">
        <w:rPr>
          <w:rFonts w:ascii="Times New Roman" w:hAnsi="Times New Roman" w:cs="Times New Roman"/>
          <w:color w:val="000000" w:themeColor="text1"/>
          <w:sz w:val="21"/>
          <w:szCs w:val="21"/>
        </w:rPr>
        <w:fldChar w:fldCharType="separate"/>
      </w:r>
      <w:r w:rsidR="00911161" w:rsidRPr="00580CC4">
        <w:rPr>
          <w:rFonts w:ascii="Times New Roman" w:hAnsi="Times New Roman" w:cs="Times New Roman"/>
          <w:noProof/>
          <w:color w:val="000000" w:themeColor="text1"/>
          <w:sz w:val="21"/>
          <w:szCs w:val="21"/>
          <w:vertAlign w:val="superscript"/>
        </w:rPr>
        <w:t>29</w:t>
      </w:r>
      <w:r w:rsidR="00771657" w:rsidRPr="00580CC4">
        <w:rPr>
          <w:rFonts w:ascii="Times New Roman" w:hAnsi="Times New Roman" w:cs="Times New Roman"/>
          <w:color w:val="000000" w:themeColor="text1"/>
          <w:sz w:val="21"/>
          <w:szCs w:val="21"/>
        </w:rPr>
        <w:fldChar w:fldCharType="end"/>
      </w:r>
      <w:r w:rsidR="00911161" w:rsidRPr="00580CC4">
        <w:rPr>
          <w:rFonts w:ascii="Times New Roman" w:hAnsi="Times New Roman" w:cs="Times New Roman"/>
          <w:color w:val="000000" w:themeColor="text1"/>
          <w:sz w:val="21"/>
          <w:szCs w:val="21"/>
        </w:rPr>
        <w:t xml:space="preserve">, and </w:t>
      </w:r>
      <w:r w:rsidR="00EB3757" w:rsidRPr="00580CC4">
        <w:rPr>
          <w:rFonts w:ascii="Times New Roman" w:hAnsi="Times New Roman" w:cs="Times New Roman"/>
          <w:color w:val="000000" w:themeColor="text1"/>
          <w:sz w:val="21"/>
          <w:szCs w:val="21"/>
        </w:rPr>
        <w:t>to substitut</w:t>
      </w:r>
      <w:r w:rsidR="00F04B2C" w:rsidRPr="00580CC4">
        <w:rPr>
          <w:rFonts w:ascii="Times New Roman" w:hAnsi="Times New Roman" w:cs="Times New Roman"/>
          <w:color w:val="000000" w:themeColor="text1"/>
          <w:sz w:val="21"/>
          <w:szCs w:val="21"/>
        </w:rPr>
        <w:t>e</w:t>
      </w:r>
      <w:r w:rsidR="00EB3757" w:rsidRPr="00580CC4">
        <w:rPr>
          <w:rFonts w:ascii="Times New Roman" w:hAnsi="Times New Roman" w:cs="Times New Roman"/>
          <w:color w:val="000000" w:themeColor="text1"/>
          <w:sz w:val="21"/>
          <w:szCs w:val="21"/>
        </w:rPr>
        <w:t xml:space="preserve"> human-edible feed ingredients</w:t>
      </w:r>
      <w:r w:rsidR="00F04B2C" w:rsidRPr="00580CC4">
        <w:rPr>
          <w:rFonts w:ascii="Times New Roman" w:hAnsi="Times New Roman" w:cs="Times New Roman"/>
          <w:color w:val="000000" w:themeColor="text1"/>
          <w:sz w:val="21"/>
          <w:szCs w:val="21"/>
        </w:rPr>
        <w:t xml:space="preserve">, </w:t>
      </w:r>
      <w:r w:rsidR="00EB3757" w:rsidRPr="00580CC4">
        <w:rPr>
          <w:rFonts w:ascii="Times New Roman" w:hAnsi="Times New Roman" w:cs="Times New Roman"/>
          <w:color w:val="000000" w:themeColor="text1"/>
          <w:sz w:val="21"/>
          <w:szCs w:val="21"/>
        </w:rPr>
        <w:t>such as soybeans and maize</w:t>
      </w:r>
      <w:r w:rsidR="00F04B2C" w:rsidRPr="00580CC4">
        <w:rPr>
          <w:rFonts w:ascii="Times New Roman" w:hAnsi="Times New Roman" w:cs="Times New Roman"/>
          <w:color w:val="000000" w:themeColor="text1"/>
          <w:sz w:val="21"/>
          <w:szCs w:val="21"/>
        </w:rPr>
        <w:t xml:space="preserve">, </w:t>
      </w:r>
      <w:r w:rsidR="00EB3757" w:rsidRPr="00580CC4">
        <w:rPr>
          <w:rFonts w:ascii="Times New Roman" w:hAnsi="Times New Roman" w:cs="Times New Roman"/>
          <w:color w:val="000000" w:themeColor="text1"/>
          <w:sz w:val="21"/>
          <w:szCs w:val="21"/>
        </w:rPr>
        <w:t>in animal feed with food processing</w:t>
      </w:r>
      <w:r w:rsidR="00F04B2C" w:rsidRPr="00580CC4">
        <w:rPr>
          <w:rFonts w:ascii="Times New Roman" w:hAnsi="Times New Roman" w:cs="Times New Roman"/>
          <w:color w:val="000000" w:themeColor="text1"/>
          <w:sz w:val="21"/>
          <w:szCs w:val="21"/>
        </w:rPr>
        <w:t xml:space="preserve"> by-products</w:t>
      </w:r>
      <w:r w:rsidR="00CF2B74" w:rsidRPr="00580CC4">
        <w:rPr>
          <w:rFonts w:ascii="Times New Roman" w:hAnsi="Times New Roman" w:cs="Times New Roman"/>
          <w:color w:val="000000" w:themeColor="text1"/>
          <w:sz w:val="21"/>
          <w:szCs w:val="21"/>
        </w:rPr>
        <w:t xml:space="preserve"> </w:t>
      </w:r>
      <w:r w:rsidR="00911161"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Ministry of Agriculture and Rural Affairs of the People&amp;apos;s Republic of China&lt;/Author&gt;&lt;Year&gt;2021&lt;/Year&gt;&lt;RecNum&gt;4995&lt;/RecNum&gt;&lt;DisplayText&gt;&lt;style face="superscript"&gt;30&lt;/style&gt;&lt;/DisplayText&gt;&lt;record&gt;&lt;rec-number&gt;4995&lt;/rec-number&gt;&lt;foreign-keys&gt;&lt;key app="EN" db-id="ddxvffxvds5aa4er9pcvv20frz5wz59aepdr" timestamp="1729061929" guid="6b6ba9f8-637f-4926-897a-225a7edd2b3d"&gt;4995&lt;/key&gt;&lt;/foreign-keys&gt;&lt;ref-type name="Web Page"&gt;12&lt;/ref-type&gt;&lt;contributors&gt;&lt;authors&gt;&lt;author&gt;Ministry of Agriculture and Rural Affairs of the People&amp;apos;s Republic of China, &lt;/author&gt;&lt;/authors&gt;&lt;/contributors&gt;&lt;titles&gt;&lt;title&gt;Technical solution for reducing corn and soybean meal in pig and chicken feed&lt;/title&gt;&lt;/titles&gt;&lt;dates&gt;&lt;year&gt;2021&lt;/year&gt;&lt;/dates&gt;&lt;urls&gt;&lt;related-urls&gt;&lt;url&gt;http://www.moa.gov.cn/gk/nszd_1/2021/202104/t20210421_6366304.htm&lt;/url&gt;&lt;/related-urls&gt;&lt;/urls&gt;&lt;/record&gt;&lt;/Cite&gt;&lt;/EndNote&gt;</w:instrText>
      </w:r>
      <w:r w:rsidR="00911161" w:rsidRPr="00580CC4">
        <w:rPr>
          <w:rFonts w:ascii="Times New Roman" w:hAnsi="Times New Roman" w:cs="Times New Roman"/>
          <w:color w:val="000000" w:themeColor="text1"/>
          <w:sz w:val="21"/>
          <w:szCs w:val="21"/>
        </w:rPr>
        <w:fldChar w:fldCharType="separate"/>
      </w:r>
      <w:r w:rsidR="00911161" w:rsidRPr="00580CC4">
        <w:rPr>
          <w:rFonts w:ascii="Times New Roman" w:hAnsi="Times New Roman" w:cs="Times New Roman"/>
          <w:noProof/>
          <w:color w:val="000000" w:themeColor="text1"/>
          <w:sz w:val="21"/>
          <w:szCs w:val="21"/>
          <w:vertAlign w:val="superscript"/>
        </w:rPr>
        <w:t>30</w:t>
      </w:r>
      <w:r w:rsidR="00911161" w:rsidRPr="00580CC4">
        <w:rPr>
          <w:rFonts w:ascii="Times New Roman" w:hAnsi="Times New Roman" w:cs="Times New Roman"/>
          <w:color w:val="000000" w:themeColor="text1"/>
          <w:sz w:val="21"/>
          <w:szCs w:val="21"/>
        </w:rPr>
        <w:fldChar w:fldCharType="end"/>
      </w:r>
      <w:r w:rsidR="00911161" w:rsidRPr="00580CC4">
        <w:rPr>
          <w:rFonts w:ascii="Times New Roman" w:hAnsi="Times New Roman" w:cs="Times New Roman"/>
          <w:color w:val="000000" w:themeColor="text1"/>
          <w:sz w:val="21"/>
          <w:szCs w:val="21"/>
        </w:rPr>
        <w:t xml:space="preserve">. </w:t>
      </w:r>
      <w:r w:rsidR="007C780B" w:rsidRPr="00580CC4">
        <w:rPr>
          <w:rFonts w:ascii="Times New Roman" w:hAnsi="Times New Roman" w:cs="Times New Roman"/>
          <w:color w:val="000000" w:themeColor="text1"/>
          <w:sz w:val="21"/>
          <w:szCs w:val="21"/>
        </w:rPr>
        <w:t>Thus, we considered two types of LCFs, i.e., food waste</w:t>
      </w:r>
      <w:r w:rsidR="00E50F65" w:rsidRPr="00580CC4">
        <w:rPr>
          <w:rFonts w:ascii="Times New Roman" w:hAnsi="Times New Roman" w:cs="Times New Roman"/>
          <w:color w:val="000000" w:themeColor="text1"/>
          <w:sz w:val="21"/>
          <w:szCs w:val="21"/>
        </w:rPr>
        <w:t xml:space="preserve"> (cereal grains waste, vegetables &amp; fruits waste, roots &amp; tubers waste, and oilseeds &amp; pulses waste)</w:t>
      </w:r>
      <w:r w:rsidR="007C780B" w:rsidRPr="00580CC4">
        <w:rPr>
          <w:rFonts w:ascii="Times New Roman" w:hAnsi="Times New Roman" w:cs="Times New Roman"/>
          <w:color w:val="000000" w:themeColor="text1"/>
          <w:sz w:val="21"/>
          <w:szCs w:val="21"/>
        </w:rPr>
        <w:t xml:space="preserve"> and food processing by-products</w:t>
      </w:r>
      <w:r w:rsidR="00E50F65" w:rsidRPr="00580CC4">
        <w:rPr>
          <w:rFonts w:ascii="Times New Roman" w:hAnsi="Times New Roman" w:cs="Times New Roman"/>
          <w:color w:val="000000" w:themeColor="text1"/>
          <w:sz w:val="21"/>
          <w:szCs w:val="21"/>
        </w:rPr>
        <w:t xml:space="preserve"> (cereal bran, alcoholic pulp, and oil cakes)</w:t>
      </w:r>
      <w:r w:rsidR="007C780B" w:rsidRPr="00580CC4">
        <w:rPr>
          <w:rFonts w:ascii="Times New Roman" w:hAnsi="Times New Roman" w:cs="Times New Roman"/>
          <w:color w:val="000000" w:themeColor="text1"/>
          <w:sz w:val="21"/>
          <w:szCs w:val="21"/>
        </w:rPr>
        <w:t xml:space="preserve">. </w:t>
      </w:r>
      <w:r w:rsidR="00911755" w:rsidRPr="00580CC4">
        <w:rPr>
          <w:rFonts w:ascii="Times New Roman" w:hAnsi="Times New Roman" w:cs="Times New Roman"/>
          <w:color w:val="000000" w:themeColor="text1"/>
          <w:sz w:val="21"/>
          <w:szCs w:val="21"/>
        </w:rPr>
        <w:t>We address</w:t>
      </w:r>
      <w:r w:rsidR="004A3DEA" w:rsidRPr="00580CC4">
        <w:rPr>
          <w:rFonts w:ascii="Times New Roman" w:hAnsi="Times New Roman" w:cs="Times New Roman"/>
          <w:color w:val="000000" w:themeColor="text1"/>
          <w:sz w:val="21"/>
          <w:szCs w:val="21"/>
        </w:rPr>
        <w:t>ed</w:t>
      </w:r>
      <w:r w:rsidR="00911755" w:rsidRPr="00580CC4">
        <w:rPr>
          <w:rFonts w:ascii="Times New Roman" w:hAnsi="Times New Roman" w:cs="Times New Roman"/>
          <w:color w:val="000000" w:themeColor="text1"/>
          <w:sz w:val="21"/>
          <w:szCs w:val="21"/>
        </w:rPr>
        <w:t xml:space="preserve"> </w:t>
      </w:r>
      <w:r w:rsidR="00A11B15" w:rsidRPr="00580CC4">
        <w:rPr>
          <w:rFonts w:ascii="Times New Roman" w:hAnsi="Times New Roman" w:cs="Times New Roman"/>
          <w:color w:val="000000" w:themeColor="text1"/>
          <w:sz w:val="21"/>
          <w:szCs w:val="21"/>
        </w:rPr>
        <w:t>three</w:t>
      </w:r>
      <w:r w:rsidR="00911755" w:rsidRPr="00580CC4">
        <w:rPr>
          <w:rFonts w:ascii="Times New Roman" w:hAnsi="Times New Roman" w:cs="Times New Roman"/>
          <w:color w:val="000000" w:themeColor="text1"/>
          <w:sz w:val="21"/>
          <w:szCs w:val="21"/>
        </w:rPr>
        <w:t xml:space="preserve"> main </w:t>
      </w:r>
      <w:r w:rsidR="00911755" w:rsidRPr="00580CC4">
        <w:rPr>
          <w:rFonts w:ascii="Times New Roman" w:hAnsi="Times New Roman" w:cs="Times New Roman"/>
          <w:color w:val="000000" w:themeColor="text1"/>
          <w:sz w:val="21"/>
          <w:szCs w:val="21"/>
        </w:rPr>
        <w:lastRenderedPageBreak/>
        <w:t xml:space="preserve">research questions. First, how will an increased utilisation of </w:t>
      </w:r>
      <w:r w:rsidR="007D4532" w:rsidRPr="00580CC4">
        <w:rPr>
          <w:rFonts w:ascii="Times New Roman" w:hAnsi="Times New Roman" w:cs="Times New Roman"/>
          <w:color w:val="000000" w:themeColor="text1"/>
          <w:sz w:val="21"/>
          <w:szCs w:val="21"/>
        </w:rPr>
        <w:t>LCFs</w:t>
      </w:r>
      <w:r w:rsidR="00911755" w:rsidRPr="00580CC4">
        <w:rPr>
          <w:rFonts w:ascii="Times New Roman" w:hAnsi="Times New Roman" w:cs="Times New Roman"/>
          <w:color w:val="000000" w:themeColor="text1"/>
          <w:sz w:val="21"/>
          <w:szCs w:val="21"/>
        </w:rPr>
        <w:t xml:space="preserve"> as feed </w:t>
      </w:r>
      <w:r w:rsidR="006777E5" w:rsidRPr="00580CC4">
        <w:rPr>
          <w:rFonts w:ascii="Times New Roman" w:hAnsi="Times New Roman" w:cs="Times New Roman"/>
          <w:color w:val="000000" w:themeColor="text1"/>
          <w:sz w:val="21"/>
          <w:szCs w:val="21"/>
        </w:rPr>
        <w:t>influence livestock production, food supply, and other sectors</w:t>
      </w:r>
      <w:r w:rsidR="000011E3" w:rsidRPr="00580CC4">
        <w:rPr>
          <w:rFonts w:ascii="Times New Roman" w:hAnsi="Times New Roman" w:cs="Times New Roman"/>
          <w:color w:val="000000" w:themeColor="text1"/>
          <w:sz w:val="21"/>
          <w:szCs w:val="21"/>
        </w:rPr>
        <w:t xml:space="preserve"> in </w:t>
      </w:r>
      <w:r w:rsidR="004874A8" w:rsidRPr="00580CC4">
        <w:rPr>
          <w:rFonts w:ascii="Times New Roman" w:hAnsi="Times New Roman" w:cs="Times New Roman" w:hint="eastAsia"/>
          <w:color w:val="000000" w:themeColor="text1"/>
          <w:sz w:val="21"/>
          <w:szCs w:val="21"/>
        </w:rPr>
        <w:t xml:space="preserve">China </w:t>
      </w:r>
      <w:r w:rsidR="00D22104" w:rsidRPr="00580CC4">
        <w:rPr>
          <w:rFonts w:ascii="Times New Roman" w:hAnsi="Times New Roman" w:cs="Times New Roman"/>
          <w:color w:val="000000" w:themeColor="text1"/>
          <w:sz w:val="21"/>
          <w:szCs w:val="21"/>
        </w:rPr>
        <w:t>and its main food and feed trading partners (MTP, including Brazil, the United States, and Canada)</w:t>
      </w:r>
      <w:r w:rsidR="006777E5" w:rsidRPr="00580CC4">
        <w:rPr>
          <w:rFonts w:ascii="Times New Roman" w:hAnsi="Times New Roman" w:cs="Times New Roman"/>
          <w:color w:val="000000" w:themeColor="text1"/>
          <w:sz w:val="21"/>
          <w:szCs w:val="21"/>
        </w:rPr>
        <w:t>?</w:t>
      </w:r>
      <w:r w:rsidR="00F656D1" w:rsidRPr="00580CC4">
        <w:rPr>
          <w:rFonts w:ascii="Times New Roman" w:hAnsi="Times New Roman" w:cs="Times New Roman" w:hint="eastAsia"/>
          <w:color w:val="000000" w:themeColor="text1"/>
          <w:sz w:val="21"/>
          <w:szCs w:val="21"/>
        </w:rPr>
        <w:t xml:space="preserve"> </w:t>
      </w:r>
      <w:r w:rsidR="00911755" w:rsidRPr="00580CC4">
        <w:rPr>
          <w:rFonts w:ascii="Times New Roman" w:hAnsi="Times New Roman" w:cs="Times New Roman"/>
          <w:color w:val="000000" w:themeColor="text1"/>
          <w:sz w:val="21"/>
          <w:szCs w:val="21"/>
        </w:rPr>
        <w:t xml:space="preserve">Second, how will </w:t>
      </w:r>
      <w:r w:rsidR="007D4532" w:rsidRPr="00580CC4">
        <w:rPr>
          <w:rFonts w:ascii="Times New Roman" w:hAnsi="Times New Roman" w:cs="Times New Roman"/>
          <w:color w:val="000000" w:themeColor="text1"/>
          <w:sz w:val="21"/>
          <w:szCs w:val="21"/>
        </w:rPr>
        <w:t>an increased utilisation of LCFs</w:t>
      </w:r>
      <w:r w:rsidR="00911755" w:rsidRPr="00580CC4">
        <w:rPr>
          <w:rFonts w:ascii="Times New Roman" w:hAnsi="Times New Roman" w:cs="Times New Roman"/>
          <w:color w:val="000000" w:themeColor="text1"/>
          <w:sz w:val="21"/>
          <w:szCs w:val="21"/>
        </w:rPr>
        <w:t xml:space="preserve"> influence </w:t>
      </w:r>
      <w:r w:rsidR="004E6DD9" w:rsidRPr="00580CC4">
        <w:rPr>
          <w:rFonts w:ascii="Times New Roman" w:hAnsi="Times New Roman" w:cs="Times New Roman"/>
          <w:color w:val="000000" w:themeColor="text1"/>
          <w:sz w:val="21"/>
          <w:szCs w:val="21"/>
        </w:rPr>
        <w:t xml:space="preserve">economy-wide </w:t>
      </w:r>
      <w:r w:rsidR="00CD0572" w:rsidRPr="00580CC4">
        <w:rPr>
          <w:rFonts w:ascii="Times New Roman" w:hAnsi="Times New Roman" w:cs="Times New Roman"/>
          <w:color w:val="000000" w:themeColor="text1"/>
          <w:sz w:val="21"/>
          <w:szCs w:val="21"/>
        </w:rPr>
        <w:t>emissions of GHGs,</w:t>
      </w:r>
      <w:r w:rsidR="000C2DAB" w:rsidRPr="00580CC4">
        <w:rPr>
          <w:rFonts w:ascii="Times New Roman" w:hAnsi="Times New Roman" w:cs="Times New Roman"/>
          <w:color w:val="000000" w:themeColor="text1"/>
          <w:sz w:val="21"/>
          <w:szCs w:val="21"/>
        </w:rPr>
        <w:t xml:space="preserve"> </w:t>
      </w:r>
      <w:r w:rsidR="00CD0572" w:rsidRPr="00580CC4">
        <w:rPr>
          <w:rFonts w:ascii="Times New Roman" w:hAnsi="Times New Roman" w:cs="Times New Roman"/>
          <w:color w:val="000000" w:themeColor="text1"/>
          <w:sz w:val="21"/>
          <w:szCs w:val="21"/>
        </w:rPr>
        <w:t xml:space="preserve">acidification </w:t>
      </w:r>
      <w:r w:rsidR="000C2DAB" w:rsidRPr="00580CC4">
        <w:rPr>
          <w:rFonts w:ascii="Times New Roman" w:hAnsi="Times New Roman" w:cs="Times New Roman"/>
          <w:color w:val="000000" w:themeColor="text1"/>
          <w:sz w:val="21"/>
          <w:szCs w:val="21"/>
        </w:rPr>
        <w:t xml:space="preserve">pollutants, </w:t>
      </w:r>
      <w:r w:rsidR="00CD0572" w:rsidRPr="00580CC4">
        <w:rPr>
          <w:rFonts w:ascii="Times New Roman" w:hAnsi="Times New Roman" w:cs="Times New Roman"/>
          <w:color w:val="000000" w:themeColor="text1"/>
          <w:sz w:val="21"/>
          <w:szCs w:val="21"/>
        </w:rPr>
        <w:t>and eutrophication</w:t>
      </w:r>
      <w:r w:rsidR="000C2DAB" w:rsidRPr="00580CC4">
        <w:rPr>
          <w:rFonts w:ascii="Times New Roman" w:hAnsi="Times New Roman" w:cs="Times New Roman"/>
          <w:color w:val="000000" w:themeColor="text1"/>
          <w:sz w:val="21"/>
          <w:szCs w:val="21"/>
        </w:rPr>
        <w:t xml:space="preserve"> pollutants</w:t>
      </w:r>
      <w:r w:rsidR="00F03FA5" w:rsidRPr="00580CC4">
        <w:rPr>
          <w:rFonts w:ascii="Times New Roman" w:hAnsi="Times New Roman" w:cs="Times New Roman"/>
          <w:color w:val="000000" w:themeColor="text1"/>
          <w:sz w:val="21"/>
          <w:szCs w:val="21"/>
        </w:rPr>
        <w:t>,</w:t>
      </w:r>
      <w:r w:rsidR="00CD0572" w:rsidRPr="00580CC4">
        <w:rPr>
          <w:rFonts w:ascii="Times New Roman" w:hAnsi="Times New Roman" w:cs="Times New Roman"/>
          <w:color w:val="000000" w:themeColor="text1"/>
          <w:sz w:val="21"/>
          <w:szCs w:val="21"/>
        </w:rPr>
        <w:t xml:space="preserve"> a</w:t>
      </w:r>
      <w:r w:rsidR="004E6DD9" w:rsidRPr="00580CC4">
        <w:rPr>
          <w:rFonts w:ascii="Times New Roman" w:hAnsi="Times New Roman" w:cs="Times New Roman"/>
          <w:color w:val="000000" w:themeColor="text1"/>
          <w:sz w:val="21"/>
          <w:szCs w:val="21"/>
        </w:rPr>
        <w:t>s well as</w:t>
      </w:r>
      <w:r w:rsidR="00CD0572" w:rsidRPr="00580CC4">
        <w:rPr>
          <w:rFonts w:ascii="Times New Roman" w:hAnsi="Times New Roman" w:cs="Times New Roman"/>
          <w:color w:val="000000" w:themeColor="text1"/>
          <w:sz w:val="21"/>
          <w:szCs w:val="21"/>
        </w:rPr>
        <w:t xml:space="preserve"> food security</w:t>
      </w:r>
      <w:r w:rsidR="00F541D0" w:rsidRPr="00580CC4">
        <w:rPr>
          <w:rFonts w:ascii="Times New Roman" w:hAnsi="Times New Roman" w:cs="Times New Roman"/>
          <w:color w:val="000000" w:themeColor="text1"/>
          <w:sz w:val="21"/>
          <w:szCs w:val="21"/>
        </w:rPr>
        <w:t xml:space="preserve"> (i.e., average food price, food affordability, population at risk of hunger, and food availability)? </w:t>
      </w:r>
      <w:r w:rsidR="00911755" w:rsidRPr="00580CC4">
        <w:rPr>
          <w:rFonts w:ascii="Times New Roman" w:hAnsi="Times New Roman" w:cs="Times New Roman"/>
          <w:color w:val="000000" w:themeColor="text1"/>
          <w:sz w:val="21"/>
          <w:szCs w:val="21"/>
        </w:rPr>
        <w:t xml:space="preserve">Third, how will </w:t>
      </w:r>
      <w:r w:rsidR="00D21BA1" w:rsidRPr="00580CC4">
        <w:rPr>
          <w:rFonts w:ascii="Times New Roman" w:hAnsi="Times New Roman" w:cs="Times New Roman"/>
          <w:color w:val="000000" w:themeColor="text1"/>
          <w:sz w:val="21"/>
          <w:szCs w:val="21"/>
        </w:rPr>
        <w:t xml:space="preserve">emission taxes </w:t>
      </w:r>
      <w:r w:rsidR="00666D0F" w:rsidRPr="00580CC4">
        <w:rPr>
          <w:rFonts w:ascii="Times New Roman" w:hAnsi="Times New Roman" w:cs="Times New Roman"/>
          <w:color w:val="000000" w:themeColor="text1"/>
          <w:sz w:val="21"/>
          <w:szCs w:val="21"/>
        </w:rPr>
        <w:t>absorb</w:t>
      </w:r>
      <w:r w:rsidR="00D21BA1" w:rsidRPr="00580CC4">
        <w:rPr>
          <w:rFonts w:ascii="Times New Roman" w:hAnsi="Times New Roman" w:cs="Times New Roman"/>
          <w:color w:val="000000" w:themeColor="text1"/>
          <w:sz w:val="21"/>
          <w:szCs w:val="21"/>
        </w:rPr>
        <w:t xml:space="preserve"> rebound effects of this </w:t>
      </w:r>
      <w:r w:rsidR="002C4A0C" w:rsidRPr="00580CC4">
        <w:rPr>
          <w:rFonts w:ascii="Times New Roman" w:hAnsi="Times New Roman" w:cs="Times New Roman"/>
          <w:color w:val="000000" w:themeColor="text1"/>
          <w:sz w:val="21"/>
          <w:szCs w:val="21"/>
        </w:rPr>
        <w:t xml:space="preserve">upcycling </w:t>
      </w:r>
      <w:r w:rsidR="00D21BA1" w:rsidRPr="00580CC4">
        <w:rPr>
          <w:rFonts w:ascii="Times New Roman" w:hAnsi="Times New Roman" w:cs="Times New Roman"/>
          <w:color w:val="000000" w:themeColor="text1"/>
          <w:sz w:val="21"/>
          <w:szCs w:val="21"/>
        </w:rPr>
        <w:t>while safeguarding food security</w:t>
      </w:r>
      <w:r w:rsidR="007368D3" w:rsidRPr="00580CC4">
        <w:rPr>
          <w:rFonts w:ascii="Times New Roman" w:hAnsi="Times New Roman" w:cs="Times New Roman"/>
          <w:color w:val="000000" w:themeColor="text1"/>
          <w:sz w:val="21"/>
          <w:szCs w:val="21"/>
        </w:rPr>
        <w:t>?</w:t>
      </w:r>
      <w:r w:rsidR="00F656D1" w:rsidRPr="00580CC4">
        <w:rPr>
          <w:rFonts w:ascii="Times New Roman" w:hAnsi="Times New Roman" w:cs="Times New Roman"/>
          <w:color w:val="000000" w:themeColor="text1"/>
          <w:sz w:val="21"/>
          <w:szCs w:val="21"/>
        </w:rPr>
        <w:t xml:space="preserve"> </w:t>
      </w:r>
    </w:p>
    <w:p w14:paraId="32895F6D" w14:textId="0E893881" w:rsidR="0059669A" w:rsidRPr="00580CC4" w:rsidRDefault="00BE153A" w:rsidP="0059669A">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color w:val="000000" w:themeColor="text1"/>
          <w:sz w:val="21"/>
          <w:szCs w:val="21"/>
        </w:rPr>
        <w:t>We examined five</w:t>
      </w:r>
      <w:r w:rsidR="00BC789D" w:rsidRPr="00580CC4">
        <w:rPr>
          <w:rFonts w:ascii="Times New Roman" w:hAnsi="Times New Roman" w:cs="Times New Roman"/>
          <w:color w:val="000000" w:themeColor="text1"/>
          <w:sz w:val="21"/>
          <w:szCs w:val="21"/>
        </w:rPr>
        <w:t xml:space="preserve"> scenarios: </w:t>
      </w:r>
      <w:r w:rsidR="00611EAC" w:rsidRPr="00580CC4">
        <w:rPr>
          <w:rFonts w:ascii="Times New Roman" w:hAnsi="Times New Roman" w:cs="Times New Roman"/>
          <w:color w:val="000000" w:themeColor="text1"/>
          <w:sz w:val="21"/>
          <w:szCs w:val="21"/>
        </w:rPr>
        <w:t xml:space="preserve">(i) </w:t>
      </w:r>
      <w:r w:rsidR="0062728F" w:rsidRPr="00580CC4">
        <w:rPr>
          <w:rFonts w:ascii="Times New Roman" w:hAnsi="Times New Roman" w:cs="Times New Roman"/>
          <w:color w:val="000000" w:themeColor="text1"/>
          <w:sz w:val="21"/>
          <w:szCs w:val="21"/>
        </w:rPr>
        <w:t>t</w:t>
      </w:r>
      <w:r w:rsidR="00B514B9" w:rsidRPr="00580CC4">
        <w:rPr>
          <w:rFonts w:ascii="Times New Roman" w:hAnsi="Times New Roman" w:cs="Times New Roman"/>
          <w:color w:val="000000" w:themeColor="text1"/>
          <w:sz w:val="21"/>
          <w:szCs w:val="21"/>
        </w:rPr>
        <w:t xml:space="preserve">he baseline (S0) </w:t>
      </w:r>
      <w:r w:rsidR="0062728F" w:rsidRPr="00580CC4">
        <w:rPr>
          <w:rFonts w:ascii="Times New Roman" w:hAnsi="Times New Roman" w:cs="Times New Roman"/>
          <w:color w:val="000000" w:themeColor="text1"/>
          <w:sz w:val="21"/>
          <w:szCs w:val="21"/>
        </w:rPr>
        <w:t xml:space="preserve">scenario </w:t>
      </w:r>
      <w:r w:rsidR="00B514B9" w:rsidRPr="00580CC4">
        <w:rPr>
          <w:rFonts w:ascii="Times New Roman" w:hAnsi="Times New Roman" w:cs="Times New Roman"/>
          <w:color w:val="000000" w:themeColor="text1"/>
          <w:sz w:val="21"/>
          <w:szCs w:val="21"/>
        </w:rPr>
        <w:t>represen</w:t>
      </w:r>
      <w:r w:rsidR="0066236E" w:rsidRPr="00580CC4">
        <w:rPr>
          <w:rFonts w:ascii="Times New Roman" w:hAnsi="Times New Roman" w:cs="Times New Roman"/>
          <w:color w:val="000000" w:themeColor="text1"/>
          <w:sz w:val="21"/>
          <w:szCs w:val="21"/>
        </w:rPr>
        <w:t>ts</w:t>
      </w:r>
      <w:r w:rsidR="00B514B9" w:rsidRPr="00580CC4">
        <w:rPr>
          <w:rFonts w:ascii="Times New Roman" w:hAnsi="Times New Roman" w:cs="Times New Roman"/>
          <w:color w:val="000000" w:themeColor="text1"/>
          <w:sz w:val="21"/>
          <w:szCs w:val="21"/>
        </w:rPr>
        <w:t xml:space="preserve"> the economies of China and </w:t>
      </w:r>
      <w:r w:rsidR="00B82FC0" w:rsidRPr="00580CC4">
        <w:rPr>
          <w:rFonts w:ascii="Times New Roman" w:hAnsi="Times New Roman" w:cs="Times New Roman"/>
          <w:color w:val="000000" w:themeColor="text1"/>
          <w:sz w:val="21"/>
          <w:szCs w:val="21"/>
        </w:rPr>
        <w:t>MTP</w:t>
      </w:r>
      <w:r w:rsidR="00B514B9" w:rsidRPr="00580CC4">
        <w:rPr>
          <w:rFonts w:ascii="Times New Roman" w:hAnsi="Times New Roman" w:cs="Times New Roman"/>
          <w:color w:val="000000" w:themeColor="text1"/>
          <w:sz w:val="21"/>
          <w:szCs w:val="21"/>
        </w:rPr>
        <w:t xml:space="preserve"> in 2014</w:t>
      </w:r>
      <w:r w:rsidR="00703452" w:rsidRPr="00580CC4">
        <w:rPr>
          <w:rFonts w:ascii="Times New Roman" w:hAnsi="Times New Roman" w:cs="Times New Roman"/>
          <w:color w:val="000000" w:themeColor="text1"/>
          <w:sz w:val="21"/>
          <w:szCs w:val="21"/>
        </w:rPr>
        <w:t>; (ii) s</w:t>
      </w:r>
      <w:r w:rsidR="00911755" w:rsidRPr="00580CC4">
        <w:rPr>
          <w:rFonts w:ascii="Times New Roman" w:hAnsi="Times New Roman" w:cs="Times New Roman"/>
          <w:color w:val="000000" w:themeColor="text1"/>
          <w:sz w:val="21"/>
          <w:szCs w:val="21"/>
        </w:rPr>
        <w:t>cenario</w:t>
      </w:r>
      <w:r w:rsidR="00703452" w:rsidRPr="00580CC4">
        <w:rPr>
          <w:rFonts w:ascii="Times New Roman" w:hAnsi="Times New Roman" w:cs="Times New Roman"/>
          <w:color w:val="000000" w:themeColor="text1"/>
          <w:sz w:val="21"/>
          <w:szCs w:val="21"/>
        </w:rPr>
        <w:t xml:space="preserve"> 1</w:t>
      </w:r>
      <w:r w:rsidR="00911755" w:rsidRPr="00580CC4">
        <w:rPr>
          <w:rFonts w:ascii="Times New Roman" w:hAnsi="Times New Roman" w:cs="Times New Roman"/>
          <w:color w:val="000000" w:themeColor="text1"/>
          <w:sz w:val="21"/>
          <w:szCs w:val="21"/>
        </w:rPr>
        <w:t xml:space="preserve"> </w:t>
      </w:r>
      <w:r w:rsidR="00703452" w:rsidRPr="00580CC4">
        <w:rPr>
          <w:rFonts w:ascii="Times New Roman" w:hAnsi="Times New Roman" w:cs="Times New Roman"/>
          <w:color w:val="000000" w:themeColor="text1"/>
          <w:sz w:val="21"/>
          <w:szCs w:val="21"/>
        </w:rPr>
        <w:t>(</w:t>
      </w:r>
      <w:r w:rsidR="00911755" w:rsidRPr="00580CC4">
        <w:rPr>
          <w:rFonts w:ascii="Times New Roman" w:hAnsi="Times New Roman" w:cs="Times New Roman"/>
          <w:color w:val="000000" w:themeColor="text1"/>
          <w:sz w:val="21"/>
          <w:szCs w:val="21"/>
        </w:rPr>
        <w:t>S1</w:t>
      </w:r>
      <w:r w:rsidR="00703452" w:rsidRPr="00580CC4">
        <w:rPr>
          <w:rFonts w:ascii="Times New Roman" w:hAnsi="Times New Roman" w:cs="Times New Roman"/>
          <w:color w:val="000000" w:themeColor="text1"/>
          <w:sz w:val="21"/>
          <w:szCs w:val="21"/>
        </w:rPr>
        <w:t>)</w:t>
      </w:r>
      <w:r w:rsidR="00911755" w:rsidRPr="00580CC4">
        <w:rPr>
          <w:rFonts w:ascii="Times New Roman" w:hAnsi="Times New Roman" w:cs="Times New Roman"/>
          <w:color w:val="000000" w:themeColor="text1"/>
          <w:sz w:val="21"/>
          <w:szCs w:val="21"/>
        </w:rPr>
        <w:t xml:space="preserve"> </w:t>
      </w:r>
      <w:r w:rsidR="000C5369" w:rsidRPr="00580CC4">
        <w:rPr>
          <w:rFonts w:ascii="Times New Roman" w:hAnsi="Times New Roman" w:cs="Times New Roman"/>
          <w:color w:val="000000" w:themeColor="text1"/>
          <w:sz w:val="21"/>
          <w:szCs w:val="21"/>
        </w:rPr>
        <w:t xml:space="preserve">involves </w:t>
      </w:r>
      <w:r w:rsidR="00C32838" w:rsidRPr="00580CC4">
        <w:rPr>
          <w:rFonts w:ascii="Times New Roman" w:hAnsi="Times New Roman" w:cs="Times New Roman"/>
          <w:color w:val="000000" w:themeColor="text1"/>
          <w:sz w:val="21"/>
          <w:szCs w:val="21"/>
        </w:rPr>
        <w:t>upcycling</w:t>
      </w:r>
      <w:r w:rsidR="00911755" w:rsidRPr="00580CC4">
        <w:rPr>
          <w:rFonts w:ascii="Times New Roman" w:hAnsi="Times New Roman" w:cs="Times New Roman"/>
          <w:color w:val="000000" w:themeColor="text1"/>
          <w:sz w:val="21"/>
          <w:szCs w:val="21"/>
        </w:rPr>
        <w:t xml:space="preserve"> partial </w:t>
      </w:r>
      <w:r w:rsidR="00DA44B6" w:rsidRPr="00580CC4">
        <w:rPr>
          <w:rFonts w:ascii="Times New Roman" w:hAnsi="Times New Roman" w:cs="Times New Roman"/>
          <w:color w:val="000000" w:themeColor="text1"/>
          <w:sz w:val="21"/>
          <w:szCs w:val="21"/>
        </w:rPr>
        <w:t xml:space="preserve">use </w:t>
      </w:r>
      <w:r w:rsidR="00D32661" w:rsidRPr="00580CC4">
        <w:rPr>
          <w:rFonts w:ascii="Times New Roman" w:hAnsi="Times New Roman" w:cs="Times New Roman"/>
          <w:color w:val="000000" w:themeColor="text1"/>
          <w:sz w:val="21"/>
          <w:szCs w:val="21"/>
        </w:rPr>
        <w:t xml:space="preserve">of </w:t>
      </w:r>
      <w:r w:rsidR="002C3B87" w:rsidRPr="00580CC4">
        <w:rPr>
          <w:rFonts w:ascii="Times New Roman" w:hAnsi="Times New Roman" w:cs="Times New Roman"/>
          <w:color w:val="000000" w:themeColor="text1"/>
          <w:sz w:val="21"/>
          <w:szCs w:val="21"/>
        </w:rPr>
        <w:t>LCFs</w:t>
      </w:r>
      <w:r w:rsidR="00911755" w:rsidRPr="00580CC4">
        <w:rPr>
          <w:rFonts w:ascii="Times New Roman" w:hAnsi="Times New Roman" w:cs="Times New Roman"/>
          <w:color w:val="000000" w:themeColor="text1"/>
          <w:sz w:val="21"/>
          <w:szCs w:val="21"/>
        </w:rPr>
        <w:t xml:space="preserve"> (54% of food waste and 100% of </w:t>
      </w:r>
      <w:r w:rsidR="002E614F" w:rsidRPr="00580CC4">
        <w:rPr>
          <w:rFonts w:ascii="Times New Roman" w:hAnsi="Times New Roman" w:cs="Times New Roman"/>
          <w:color w:val="000000" w:themeColor="text1"/>
          <w:sz w:val="21"/>
          <w:szCs w:val="21"/>
        </w:rPr>
        <w:t xml:space="preserve">food processing </w:t>
      </w:r>
      <w:r w:rsidR="00911755" w:rsidRPr="00580CC4">
        <w:rPr>
          <w:rFonts w:ascii="Times New Roman" w:hAnsi="Times New Roman" w:cs="Times New Roman"/>
          <w:color w:val="000000" w:themeColor="text1"/>
          <w:sz w:val="21"/>
          <w:szCs w:val="21"/>
        </w:rPr>
        <w:t>by-product</w:t>
      </w:r>
      <w:r w:rsidR="00F14E81" w:rsidRPr="00580CC4">
        <w:rPr>
          <w:rFonts w:ascii="Times New Roman" w:hAnsi="Times New Roman" w:cs="Times New Roman"/>
          <w:color w:val="000000" w:themeColor="text1"/>
          <w:sz w:val="21"/>
          <w:szCs w:val="21"/>
        </w:rPr>
        <w:t>s</w:t>
      </w:r>
      <w:r w:rsidR="00911755" w:rsidRPr="00580CC4">
        <w:rPr>
          <w:rFonts w:ascii="Times New Roman" w:hAnsi="Times New Roman" w:cs="Times New Roman"/>
          <w:color w:val="000000" w:themeColor="text1"/>
          <w:sz w:val="21"/>
          <w:szCs w:val="21"/>
        </w:rPr>
        <w:t xml:space="preserve">) </w:t>
      </w:r>
      <w:r w:rsidR="0077122D" w:rsidRPr="00580CC4">
        <w:rPr>
          <w:rFonts w:ascii="Times New Roman" w:hAnsi="Times New Roman" w:cs="Times New Roman"/>
          <w:color w:val="000000" w:themeColor="text1"/>
          <w:sz w:val="21"/>
          <w:szCs w:val="21"/>
        </w:rPr>
        <w:t xml:space="preserve">as feed </w:t>
      </w:r>
      <w:r w:rsidR="00911755" w:rsidRPr="00580CC4">
        <w:rPr>
          <w:rFonts w:ascii="Times New Roman" w:hAnsi="Times New Roman" w:cs="Times New Roman"/>
          <w:color w:val="000000" w:themeColor="text1"/>
          <w:sz w:val="21"/>
          <w:szCs w:val="21"/>
        </w:rPr>
        <w:t>for monogastric livestock</w:t>
      </w:r>
      <w:r w:rsidR="00F27358" w:rsidRPr="00580CC4">
        <w:rPr>
          <w:rFonts w:ascii="Times New Roman" w:hAnsi="Times New Roman" w:cs="Times New Roman"/>
          <w:color w:val="000000" w:themeColor="text1"/>
          <w:sz w:val="21"/>
          <w:szCs w:val="21"/>
        </w:rPr>
        <w:t xml:space="preserve"> production in China; (iii) s</w:t>
      </w:r>
      <w:r w:rsidR="00911755" w:rsidRPr="00580CC4">
        <w:rPr>
          <w:rFonts w:ascii="Times New Roman" w:hAnsi="Times New Roman" w:cs="Times New Roman"/>
          <w:color w:val="000000" w:themeColor="text1"/>
          <w:sz w:val="21"/>
          <w:szCs w:val="21"/>
        </w:rPr>
        <w:t>cenario</w:t>
      </w:r>
      <w:r w:rsidR="00F27358" w:rsidRPr="00580CC4">
        <w:rPr>
          <w:rFonts w:ascii="Times New Roman" w:hAnsi="Times New Roman" w:cs="Times New Roman"/>
          <w:color w:val="000000" w:themeColor="text1"/>
          <w:sz w:val="21"/>
          <w:szCs w:val="21"/>
        </w:rPr>
        <w:t xml:space="preserve"> 2</w:t>
      </w:r>
      <w:r w:rsidR="00911755" w:rsidRPr="00580CC4">
        <w:rPr>
          <w:rFonts w:ascii="Times New Roman" w:hAnsi="Times New Roman" w:cs="Times New Roman"/>
          <w:color w:val="000000" w:themeColor="text1"/>
          <w:sz w:val="21"/>
          <w:szCs w:val="21"/>
        </w:rPr>
        <w:t xml:space="preserve"> </w:t>
      </w:r>
      <w:r w:rsidR="00F27358" w:rsidRPr="00580CC4">
        <w:rPr>
          <w:rFonts w:ascii="Times New Roman" w:hAnsi="Times New Roman" w:cs="Times New Roman"/>
          <w:color w:val="000000" w:themeColor="text1"/>
          <w:sz w:val="21"/>
          <w:szCs w:val="21"/>
        </w:rPr>
        <w:t>(</w:t>
      </w:r>
      <w:r w:rsidR="00911755" w:rsidRPr="00580CC4">
        <w:rPr>
          <w:rFonts w:ascii="Times New Roman" w:hAnsi="Times New Roman" w:cs="Times New Roman"/>
          <w:color w:val="000000" w:themeColor="text1"/>
          <w:sz w:val="21"/>
          <w:szCs w:val="21"/>
        </w:rPr>
        <w:t>S2</w:t>
      </w:r>
      <w:r w:rsidR="00F27358" w:rsidRPr="00580CC4">
        <w:rPr>
          <w:rFonts w:ascii="Times New Roman" w:hAnsi="Times New Roman" w:cs="Times New Roman"/>
          <w:color w:val="000000" w:themeColor="text1"/>
          <w:sz w:val="21"/>
          <w:szCs w:val="21"/>
        </w:rPr>
        <w:t>)</w:t>
      </w:r>
      <w:r w:rsidR="00911755" w:rsidRPr="00580CC4">
        <w:rPr>
          <w:rFonts w:ascii="Times New Roman" w:hAnsi="Times New Roman" w:cs="Times New Roman"/>
          <w:color w:val="000000" w:themeColor="text1"/>
          <w:sz w:val="21"/>
          <w:szCs w:val="21"/>
        </w:rPr>
        <w:t xml:space="preserve"> </w:t>
      </w:r>
      <w:r w:rsidR="000C5369" w:rsidRPr="00580CC4">
        <w:rPr>
          <w:rFonts w:ascii="Times New Roman" w:hAnsi="Times New Roman" w:cs="Times New Roman"/>
          <w:color w:val="000000" w:themeColor="text1"/>
          <w:sz w:val="21"/>
          <w:szCs w:val="21"/>
        </w:rPr>
        <w:t xml:space="preserve">involves </w:t>
      </w:r>
      <w:r w:rsidR="00C32838" w:rsidRPr="00580CC4">
        <w:rPr>
          <w:rFonts w:ascii="Times New Roman" w:hAnsi="Times New Roman" w:cs="Times New Roman"/>
          <w:color w:val="000000" w:themeColor="text1"/>
          <w:sz w:val="21"/>
          <w:szCs w:val="21"/>
        </w:rPr>
        <w:t>upcycling</w:t>
      </w:r>
      <w:r w:rsidR="00911755" w:rsidRPr="00580CC4">
        <w:rPr>
          <w:rFonts w:ascii="Times New Roman" w:hAnsi="Times New Roman" w:cs="Times New Roman"/>
          <w:color w:val="000000" w:themeColor="text1"/>
          <w:sz w:val="21"/>
          <w:szCs w:val="21"/>
        </w:rPr>
        <w:t xml:space="preserve"> </w:t>
      </w:r>
      <w:r w:rsidR="002C3B87" w:rsidRPr="00580CC4">
        <w:rPr>
          <w:rFonts w:ascii="Times New Roman" w:hAnsi="Times New Roman" w:cs="Times New Roman"/>
          <w:color w:val="000000" w:themeColor="text1"/>
          <w:sz w:val="21"/>
          <w:szCs w:val="21"/>
        </w:rPr>
        <w:t xml:space="preserve">full </w:t>
      </w:r>
      <w:r w:rsidR="00D32661" w:rsidRPr="00580CC4">
        <w:rPr>
          <w:rFonts w:ascii="Times New Roman" w:hAnsi="Times New Roman" w:cs="Times New Roman"/>
          <w:color w:val="000000" w:themeColor="text1"/>
          <w:sz w:val="21"/>
          <w:szCs w:val="21"/>
        </w:rPr>
        <w:t xml:space="preserve">use of </w:t>
      </w:r>
      <w:r w:rsidR="002C3B87" w:rsidRPr="00580CC4">
        <w:rPr>
          <w:rFonts w:ascii="Times New Roman" w:hAnsi="Times New Roman" w:cs="Times New Roman"/>
          <w:color w:val="000000" w:themeColor="text1"/>
          <w:sz w:val="21"/>
          <w:szCs w:val="21"/>
        </w:rPr>
        <w:t>LCFs</w:t>
      </w:r>
      <w:r w:rsidR="00911755" w:rsidRPr="00580CC4">
        <w:rPr>
          <w:rFonts w:ascii="Times New Roman" w:hAnsi="Times New Roman" w:cs="Times New Roman"/>
          <w:color w:val="000000" w:themeColor="text1"/>
          <w:sz w:val="21"/>
          <w:szCs w:val="21"/>
        </w:rPr>
        <w:t xml:space="preserve"> </w:t>
      </w:r>
      <w:r w:rsidR="008F4F84" w:rsidRPr="00580CC4">
        <w:rPr>
          <w:rFonts w:ascii="Times New Roman" w:hAnsi="Times New Roman" w:cs="Times New Roman"/>
          <w:color w:val="000000" w:themeColor="text1"/>
          <w:sz w:val="21"/>
          <w:szCs w:val="21"/>
        </w:rPr>
        <w:t xml:space="preserve">(100% of food waste and 100% of </w:t>
      </w:r>
      <w:r w:rsidR="002E614F" w:rsidRPr="00580CC4">
        <w:rPr>
          <w:rFonts w:ascii="Times New Roman" w:hAnsi="Times New Roman" w:cs="Times New Roman"/>
          <w:color w:val="000000" w:themeColor="text1"/>
          <w:sz w:val="21"/>
          <w:szCs w:val="21"/>
        </w:rPr>
        <w:t xml:space="preserve">food processing </w:t>
      </w:r>
      <w:r w:rsidR="008F4F84" w:rsidRPr="00580CC4">
        <w:rPr>
          <w:rFonts w:ascii="Times New Roman" w:hAnsi="Times New Roman" w:cs="Times New Roman"/>
          <w:color w:val="000000" w:themeColor="text1"/>
          <w:sz w:val="21"/>
          <w:szCs w:val="21"/>
        </w:rPr>
        <w:t>by-product</w:t>
      </w:r>
      <w:r w:rsidR="00F14E81" w:rsidRPr="00580CC4">
        <w:rPr>
          <w:rFonts w:ascii="Times New Roman" w:hAnsi="Times New Roman" w:cs="Times New Roman"/>
          <w:color w:val="000000" w:themeColor="text1"/>
          <w:sz w:val="21"/>
          <w:szCs w:val="21"/>
        </w:rPr>
        <w:t>s</w:t>
      </w:r>
      <w:r w:rsidR="008F4F84" w:rsidRPr="00580CC4">
        <w:rPr>
          <w:rFonts w:ascii="Times New Roman" w:hAnsi="Times New Roman" w:cs="Times New Roman"/>
          <w:color w:val="000000" w:themeColor="text1"/>
          <w:sz w:val="21"/>
          <w:szCs w:val="21"/>
        </w:rPr>
        <w:t xml:space="preserve">) </w:t>
      </w:r>
      <w:r w:rsidR="0077122D" w:rsidRPr="00580CC4">
        <w:rPr>
          <w:rFonts w:ascii="Times New Roman" w:hAnsi="Times New Roman" w:cs="Times New Roman"/>
          <w:color w:val="000000" w:themeColor="text1"/>
          <w:sz w:val="21"/>
          <w:szCs w:val="21"/>
        </w:rPr>
        <w:t xml:space="preserve">as feed </w:t>
      </w:r>
      <w:r w:rsidR="008F4F84" w:rsidRPr="00580CC4">
        <w:rPr>
          <w:rFonts w:ascii="Times New Roman" w:hAnsi="Times New Roman" w:cs="Times New Roman"/>
          <w:color w:val="000000" w:themeColor="text1"/>
          <w:sz w:val="21"/>
          <w:szCs w:val="21"/>
        </w:rPr>
        <w:t>for monogastric livestock production in China; (iv</w:t>
      </w:r>
      <w:r w:rsidR="006C6437" w:rsidRPr="00580CC4">
        <w:rPr>
          <w:rFonts w:ascii="Times New Roman" w:hAnsi="Times New Roman" w:cs="Times New Roman"/>
          <w:color w:val="000000" w:themeColor="text1"/>
          <w:sz w:val="21"/>
          <w:szCs w:val="21"/>
        </w:rPr>
        <w:t>) scenario 3 (S3</w:t>
      </w:r>
      <w:r w:rsidR="00A12446" w:rsidRPr="00580CC4">
        <w:rPr>
          <w:rFonts w:ascii="Times New Roman" w:hAnsi="Times New Roman" w:cs="Times New Roman"/>
          <w:color w:val="000000" w:themeColor="text1"/>
          <w:sz w:val="21"/>
          <w:szCs w:val="21"/>
        </w:rPr>
        <w:t xml:space="preserve"> =</w:t>
      </w:r>
      <w:r w:rsidR="00794B93" w:rsidRPr="00580CC4">
        <w:rPr>
          <w:rFonts w:ascii="Times New Roman" w:hAnsi="Times New Roman" w:cs="Times New Roman"/>
          <w:color w:val="000000" w:themeColor="text1"/>
          <w:sz w:val="21"/>
          <w:szCs w:val="21"/>
        </w:rPr>
        <w:t xml:space="preserve"> </w:t>
      </w:r>
      <w:r w:rsidR="006C6437" w:rsidRPr="00580CC4">
        <w:rPr>
          <w:rFonts w:ascii="Times New Roman" w:hAnsi="Times New Roman" w:cs="Times New Roman"/>
          <w:color w:val="000000" w:themeColor="text1"/>
          <w:sz w:val="21"/>
          <w:szCs w:val="21"/>
        </w:rPr>
        <w:t>S1</w:t>
      </w:r>
      <w:r w:rsidR="00A12446" w:rsidRPr="00580CC4">
        <w:rPr>
          <w:rFonts w:ascii="Times New Roman" w:hAnsi="Times New Roman" w:cs="Times New Roman"/>
          <w:color w:val="000000" w:themeColor="text1"/>
          <w:sz w:val="21"/>
          <w:szCs w:val="21"/>
        </w:rPr>
        <w:t xml:space="preserve"> </w:t>
      </w:r>
      <w:r w:rsidR="006C6437" w:rsidRPr="00580CC4">
        <w:rPr>
          <w:rFonts w:ascii="Times New Roman" w:hAnsi="Times New Roman" w:cs="Times New Roman"/>
          <w:color w:val="000000" w:themeColor="text1"/>
          <w:sz w:val="21"/>
          <w:szCs w:val="21"/>
        </w:rPr>
        <w:t>+</w:t>
      </w:r>
      <w:r w:rsidR="00A12446" w:rsidRPr="00580CC4">
        <w:rPr>
          <w:rFonts w:ascii="Times New Roman" w:hAnsi="Times New Roman" w:cs="Times New Roman"/>
          <w:color w:val="000000" w:themeColor="text1"/>
          <w:sz w:val="21"/>
          <w:szCs w:val="21"/>
        </w:rPr>
        <w:t xml:space="preserve"> A modest emission mitigation target) </w:t>
      </w:r>
      <w:r w:rsidR="000C5369" w:rsidRPr="00580CC4">
        <w:rPr>
          <w:rFonts w:ascii="Times New Roman" w:hAnsi="Times New Roman" w:cs="Times New Roman"/>
          <w:color w:val="000000" w:themeColor="text1"/>
          <w:sz w:val="21"/>
          <w:szCs w:val="21"/>
        </w:rPr>
        <w:t xml:space="preserve">entails </w:t>
      </w:r>
      <w:r w:rsidR="00B82FC0" w:rsidRPr="00580CC4">
        <w:rPr>
          <w:rFonts w:ascii="Times New Roman" w:hAnsi="Times New Roman" w:cs="Times New Roman"/>
          <w:color w:val="000000" w:themeColor="text1"/>
          <w:sz w:val="21"/>
          <w:szCs w:val="21"/>
        </w:rPr>
        <w:t>implementing economy-wide emission taxes to ensur</w:t>
      </w:r>
      <w:r w:rsidR="00F057B2" w:rsidRPr="00580CC4">
        <w:rPr>
          <w:rFonts w:ascii="Times New Roman" w:hAnsi="Times New Roman" w:cs="Times New Roman"/>
          <w:color w:val="000000" w:themeColor="text1"/>
          <w:sz w:val="21"/>
          <w:szCs w:val="21"/>
        </w:rPr>
        <w:t>e</w:t>
      </w:r>
      <w:r w:rsidR="00B82FC0" w:rsidRPr="00580CC4">
        <w:rPr>
          <w:rFonts w:ascii="Times New Roman" w:hAnsi="Times New Roman" w:cs="Times New Roman"/>
          <w:color w:val="000000" w:themeColor="text1"/>
          <w:sz w:val="21"/>
          <w:szCs w:val="21"/>
        </w:rPr>
        <w:t xml:space="preserve"> that emissions of GHGs, acidification pollutants, and eutrophication pollutants in both China and MTP do not exceed their baseline (S0) levels</w:t>
      </w:r>
      <w:r w:rsidR="00276A5A" w:rsidRPr="00580CC4">
        <w:rPr>
          <w:rFonts w:ascii="Times New Roman" w:hAnsi="Times New Roman" w:cs="Times New Roman"/>
          <w:color w:val="000000" w:themeColor="text1"/>
          <w:sz w:val="21"/>
          <w:szCs w:val="21"/>
        </w:rPr>
        <w:t xml:space="preserve">; (v) </w:t>
      </w:r>
      <w:r w:rsidR="00021ECE" w:rsidRPr="00580CC4">
        <w:rPr>
          <w:rFonts w:ascii="Times New Roman" w:hAnsi="Times New Roman" w:cs="Times New Roman"/>
          <w:color w:val="000000" w:themeColor="text1"/>
          <w:sz w:val="21"/>
          <w:szCs w:val="21"/>
        </w:rPr>
        <w:t>scenario 4 (S4 = S1 + an ambitious emission mitigation target) entails implementing economy-wide emission taxes to meet China</w:t>
      </w:r>
      <w:r w:rsidR="0039388E" w:rsidRPr="00580CC4">
        <w:rPr>
          <w:rFonts w:ascii="Times New Roman" w:hAnsi="Times New Roman" w:cs="Times New Roman"/>
          <w:color w:val="000000" w:themeColor="text1"/>
          <w:sz w:val="21"/>
          <w:szCs w:val="21"/>
        </w:rPr>
        <w:t>’</w:t>
      </w:r>
      <w:r w:rsidR="00021ECE" w:rsidRPr="00580CC4">
        <w:rPr>
          <w:rFonts w:ascii="Times New Roman" w:hAnsi="Times New Roman" w:cs="Times New Roman"/>
          <w:color w:val="000000" w:themeColor="text1"/>
          <w:sz w:val="21"/>
          <w:szCs w:val="21"/>
        </w:rPr>
        <w:t>s and MTP</w:t>
      </w:r>
      <w:r w:rsidR="0039388E" w:rsidRPr="00580CC4">
        <w:rPr>
          <w:rFonts w:ascii="Times New Roman" w:hAnsi="Times New Roman" w:cs="Times New Roman"/>
          <w:color w:val="000000" w:themeColor="text1"/>
          <w:sz w:val="21"/>
          <w:szCs w:val="21"/>
        </w:rPr>
        <w:t>’</w:t>
      </w:r>
      <w:r w:rsidR="00021ECE" w:rsidRPr="00580CC4">
        <w:rPr>
          <w:rFonts w:ascii="Times New Roman" w:hAnsi="Times New Roman" w:cs="Times New Roman"/>
          <w:color w:val="000000" w:themeColor="text1"/>
          <w:sz w:val="21"/>
          <w:szCs w:val="21"/>
        </w:rPr>
        <w:t>s annual GHG mitigation targets under the Intended Nationally Determined Contributions (INDC) of the Paris Agreement</w:t>
      </w:r>
      <w:r w:rsidR="0039388E" w:rsidRPr="00580CC4">
        <w:rPr>
          <w:rFonts w:ascii="Times New Roman" w:hAnsi="Times New Roman" w:cs="Times New Roman"/>
          <w:color w:val="000000" w:themeColor="text1"/>
          <w:sz w:val="21"/>
          <w:szCs w:val="21"/>
        </w:rPr>
        <w:t xml:space="preserve"> </w:t>
      </w:r>
      <w:r w:rsidR="0039388E" w:rsidRPr="00580CC4">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IPCC-WGIII&lt;/Author&gt;&lt;Year&gt;2014&lt;/Year&gt;&lt;RecNum&gt;4964&lt;/RecNum&gt;&lt;DisplayText&gt;&lt;style face="superscript"&gt;24,25&lt;/style&gt;&lt;/DisplayText&gt;&lt;record&gt;&lt;rec-number&gt;4964&lt;/rec-number&gt;&lt;foreign-keys&gt;&lt;key app="EN" db-id="ddxvffxvds5aa4er9pcvv20frz5wz59aepdr" timestamp="1729061782" guid="21c276a2-9755-4c2f-a3c6-bb00f4a361b1"&gt;4964&lt;/key&gt;&lt;/foreign-keys&gt;&lt;ref-type name="Journal Article"&gt;17&lt;/ref-type&gt;&lt;contributors&gt;&lt;authors&gt;&lt;author&gt;IPCC-WGIII&lt;/author&gt;&lt;/authors&gt;&lt;/contributors&gt;&lt;titles&gt;&lt;title&gt;Summary for policymakers (AR5)&lt;/title&gt;&lt;/titles&gt;&lt;dates&gt;&lt;year&gt;2014&lt;/year&gt;&lt;/dates&gt;&lt;urls&gt;&lt;/urls&gt;&lt;/record&gt;&lt;/Cite&gt;&lt;Cite&gt;&lt;Author&gt;UNFCC&lt;/Author&gt;&lt;Year&gt;2015&lt;/Year&gt;&lt;RecNum&gt;4965&lt;/RecNum&gt;&lt;record&gt;&lt;rec-number&gt;4965&lt;/rec-number&gt;&lt;foreign-keys&gt;&lt;key app="EN" db-id="ddxvffxvds5aa4er9pcvv20frz5wz59aepdr" timestamp="1729061782" guid="ffdc6130-b29f-444c-a261-7f1948dda483"&gt;4965&lt;/key&gt;&lt;/foreign-keys&gt;&lt;ref-type name="Journal Article"&gt;17&lt;/ref-type&gt;&lt;contributors&gt;&lt;authors&gt;&lt;author&gt;UNFCC&lt;/author&gt;&lt;/authors&gt;&lt;/contributors&gt;&lt;titles&gt;&lt;title&gt;Paris agreement&lt;/title&gt;&lt;/titles&gt;&lt;dates&gt;&lt;year&gt;2015&lt;/year&gt;&lt;/dates&gt;&lt;pub-location&gt;Paris&lt;/pub-location&gt;&lt;publisher&gt;UNFCCC (Ed.)&lt;/publisher&gt;&lt;urls&gt;&lt;/urls&gt;&lt;/record&gt;&lt;/Cite&gt;&lt;/EndNote&gt;</w:instrText>
      </w:r>
      <w:r w:rsidR="0039388E" w:rsidRPr="00580CC4">
        <w:rPr>
          <w:rFonts w:ascii="Times New Roman" w:hAnsi="Times New Roman" w:cs="Times New Roman"/>
          <w:color w:val="000000" w:themeColor="text1"/>
          <w:sz w:val="21"/>
          <w:szCs w:val="21"/>
          <w:vertAlign w:val="superscript"/>
        </w:rPr>
        <w:fldChar w:fldCharType="separate"/>
      </w:r>
      <w:r w:rsidR="0039388E" w:rsidRPr="00580CC4">
        <w:rPr>
          <w:rFonts w:ascii="Times New Roman" w:hAnsi="Times New Roman" w:cs="Times New Roman"/>
          <w:noProof/>
          <w:color w:val="000000" w:themeColor="text1"/>
          <w:sz w:val="21"/>
          <w:szCs w:val="21"/>
          <w:vertAlign w:val="superscript"/>
        </w:rPr>
        <w:t>24,25</w:t>
      </w:r>
      <w:r w:rsidR="0039388E" w:rsidRPr="00580CC4">
        <w:rPr>
          <w:rFonts w:ascii="Times New Roman" w:hAnsi="Times New Roman" w:cs="Times New Roman"/>
          <w:color w:val="000000" w:themeColor="text1"/>
          <w:sz w:val="21"/>
          <w:szCs w:val="21"/>
          <w:vertAlign w:val="superscript"/>
        </w:rPr>
        <w:fldChar w:fldCharType="end"/>
      </w:r>
      <w:r w:rsidR="00021ECE" w:rsidRPr="00580CC4">
        <w:rPr>
          <w:rFonts w:ascii="Times New Roman" w:hAnsi="Times New Roman" w:cs="Times New Roman"/>
          <w:color w:val="000000" w:themeColor="text1"/>
          <w:sz w:val="21"/>
          <w:szCs w:val="21"/>
        </w:rPr>
        <w:t>, while also addressing China</w:t>
      </w:r>
      <w:r w:rsidR="002B1E47" w:rsidRPr="00580CC4">
        <w:rPr>
          <w:rFonts w:ascii="Times New Roman" w:hAnsi="Times New Roman" w:cs="Times New Roman"/>
          <w:color w:val="000000" w:themeColor="text1"/>
          <w:sz w:val="21"/>
          <w:szCs w:val="21"/>
        </w:rPr>
        <w:t>’</w:t>
      </w:r>
      <w:r w:rsidR="00021ECE" w:rsidRPr="00580CC4">
        <w:rPr>
          <w:rFonts w:ascii="Times New Roman" w:hAnsi="Times New Roman" w:cs="Times New Roman"/>
          <w:color w:val="000000" w:themeColor="text1"/>
          <w:sz w:val="21"/>
          <w:szCs w:val="21"/>
        </w:rPr>
        <w:t xml:space="preserve">s emission reduction goals for acidification and eutrophication pollutants in line with the </w:t>
      </w:r>
      <w:r w:rsidR="0039388E" w:rsidRPr="00580CC4">
        <w:rPr>
          <w:rFonts w:ascii="Times New Roman" w:hAnsi="Times New Roman" w:cs="Times New Roman"/>
          <w:color w:val="000000" w:themeColor="text1"/>
          <w:sz w:val="21"/>
          <w:szCs w:val="21"/>
        </w:rPr>
        <w:t>“1</w:t>
      </w:r>
      <w:r w:rsidR="00445589" w:rsidRPr="00580CC4">
        <w:rPr>
          <w:rFonts w:ascii="Times New Roman" w:hAnsi="Times New Roman" w:cs="Times New Roman"/>
          <w:color w:val="000000" w:themeColor="text1"/>
          <w:sz w:val="21"/>
          <w:szCs w:val="21"/>
        </w:rPr>
        <w:t>4</w:t>
      </w:r>
      <w:r w:rsidR="0039388E" w:rsidRPr="00580CC4">
        <w:rPr>
          <w:rFonts w:ascii="Times New Roman" w:hAnsi="Times New Roman" w:cs="Times New Roman"/>
          <w:color w:val="000000" w:themeColor="text1"/>
          <w:sz w:val="21"/>
          <w:szCs w:val="21"/>
          <w:vertAlign w:val="superscript"/>
        </w:rPr>
        <w:t>th</w:t>
      </w:r>
      <w:r w:rsidR="0039388E" w:rsidRPr="00580CC4">
        <w:rPr>
          <w:rFonts w:ascii="Times New Roman" w:hAnsi="Times New Roman" w:cs="Times New Roman"/>
          <w:color w:val="000000" w:themeColor="text1"/>
          <w:sz w:val="21"/>
          <w:szCs w:val="21"/>
        </w:rPr>
        <w:t xml:space="preserve"> Five-Year Plan” </w:t>
      </w:r>
      <w:r w:rsidR="0039388E" w:rsidRPr="00580CC4">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State Council of the People&amp;apos;s Republic of China&lt;/Author&gt;&lt;Year&gt;2022&lt;/Year&gt;&lt;RecNum&gt;4998&lt;/RecNum&gt;&lt;DisplayText&gt;&lt;style face="superscript"&gt;26&lt;/style&gt;&lt;/DisplayText&gt;&lt;record&gt;&lt;rec-number&gt;4998&lt;/rec-number&gt;&lt;foreign-keys&gt;&lt;key app="EN" db-id="ddxvffxvds5aa4er9pcvv20frz5wz59aepdr" timestamp="1729061929" guid="10dbc122-7ccf-44a1-8147-2c1d69378df2"&gt;4998&lt;/key&gt;&lt;/foreign-keys&gt;&lt;ref-type name="Web Page"&gt;12&lt;/ref-type&gt;&lt;contributors&gt;&lt;authors&gt;&lt;author&gt;State Council of the People&amp;apos;s Republic of China, &lt;/author&gt;&lt;/authors&gt;&lt;/contributors&gt;&lt;titles&gt;&lt;title&gt;Notice of the State Council on Issuing the Comprehensive Work Plan for Energy Conservation and Emission Reduction during the 14th Five-Year Plan&lt;/title&gt;&lt;/titles&gt;&lt;dates&gt;&lt;year&gt;2022&lt;/year&gt;&lt;/dates&gt;&lt;urls&gt;&lt;related-urls&gt;&lt;url&gt;https://www.gov.cn/xinwen/2022-01/24/content_5670214.htm&lt;/url&gt;&lt;/related-urls&gt;&lt;/urls&gt;&lt;/record&gt;&lt;/Cite&gt;&lt;/EndNote&gt;</w:instrText>
      </w:r>
      <w:r w:rsidR="0039388E" w:rsidRPr="00580CC4">
        <w:rPr>
          <w:rFonts w:ascii="Times New Roman" w:hAnsi="Times New Roman" w:cs="Times New Roman"/>
          <w:color w:val="000000" w:themeColor="text1"/>
          <w:sz w:val="21"/>
          <w:szCs w:val="21"/>
          <w:vertAlign w:val="superscript"/>
        </w:rPr>
        <w:fldChar w:fldCharType="separate"/>
      </w:r>
      <w:r w:rsidR="0039388E" w:rsidRPr="00580CC4">
        <w:rPr>
          <w:rFonts w:ascii="Times New Roman" w:hAnsi="Times New Roman" w:cs="Times New Roman"/>
          <w:noProof/>
          <w:color w:val="000000" w:themeColor="text1"/>
          <w:sz w:val="21"/>
          <w:szCs w:val="21"/>
          <w:vertAlign w:val="superscript"/>
        </w:rPr>
        <w:t>26</w:t>
      </w:r>
      <w:r w:rsidR="0039388E" w:rsidRPr="00580CC4">
        <w:rPr>
          <w:rFonts w:ascii="Times New Roman" w:hAnsi="Times New Roman" w:cs="Times New Roman"/>
          <w:color w:val="000000" w:themeColor="text1"/>
          <w:sz w:val="21"/>
          <w:szCs w:val="21"/>
          <w:vertAlign w:val="superscript"/>
        </w:rPr>
        <w:fldChar w:fldCharType="end"/>
      </w:r>
      <w:r w:rsidR="0039388E" w:rsidRPr="00580CC4">
        <w:rPr>
          <w:rFonts w:ascii="Times New Roman" w:hAnsi="Times New Roman" w:cs="Times New Roman"/>
          <w:color w:val="000000" w:themeColor="text1"/>
          <w:sz w:val="21"/>
          <w:szCs w:val="21"/>
        </w:rPr>
        <w:t>.</w:t>
      </w:r>
      <w:r w:rsidR="003A0045" w:rsidRPr="00580CC4">
        <w:rPr>
          <w:rFonts w:ascii="Times New Roman" w:hAnsi="Times New Roman" w:cs="Times New Roman"/>
          <w:color w:val="000000" w:themeColor="text1"/>
          <w:sz w:val="21"/>
          <w:szCs w:val="21"/>
        </w:rPr>
        <w:t xml:space="preserve"> </w:t>
      </w:r>
      <w:r w:rsidR="00BD6525" w:rsidRPr="00580CC4">
        <w:rPr>
          <w:rFonts w:ascii="Times New Roman" w:hAnsi="Times New Roman" w:cs="Times New Roman"/>
          <w:color w:val="000000" w:themeColor="text1"/>
          <w:sz w:val="21"/>
          <w:szCs w:val="21"/>
        </w:rPr>
        <w:t>The level</w:t>
      </w:r>
      <w:r w:rsidR="006962B0" w:rsidRPr="00580CC4">
        <w:rPr>
          <w:rFonts w:ascii="Times New Roman" w:hAnsi="Times New Roman" w:cs="Times New Roman"/>
          <w:color w:val="000000" w:themeColor="text1"/>
          <w:sz w:val="21"/>
          <w:szCs w:val="21"/>
        </w:rPr>
        <w:t>s</w:t>
      </w:r>
      <w:r w:rsidR="00BD6525" w:rsidRPr="00580CC4">
        <w:rPr>
          <w:rFonts w:ascii="Times New Roman" w:hAnsi="Times New Roman" w:cs="Times New Roman"/>
          <w:color w:val="000000" w:themeColor="text1"/>
          <w:sz w:val="21"/>
          <w:szCs w:val="21"/>
        </w:rPr>
        <w:t xml:space="preserve"> of upcycling partial and full</w:t>
      </w:r>
      <w:r w:rsidR="004A18F6" w:rsidRPr="00580CC4">
        <w:rPr>
          <w:rFonts w:ascii="Times New Roman" w:hAnsi="Times New Roman" w:cs="Times New Roman"/>
          <w:color w:val="000000" w:themeColor="text1"/>
          <w:sz w:val="21"/>
          <w:szCs w:val="21"/>
        </w:rPr>
        <w:t xml:space="preserve"> use of</w:t>
      </w:r>
      <w:r w:rsidR="00BD6525" w:rsidRPr="00580CC4">
        <w:rPr>
          <w:rFonts w:ascii="Times New Roman" w:hAnsi="Times New Roman" w:cs="Times New Roman"/>
          <w:color w:val="000000" w:themeColor="text1"/>
          <w:sz w:val="21"/>
          <w:szCs w:val="21"/>
        </w:rPr>
        <w:t xml:space="preserve"> LCFs as animal feed is estimated using calculations from </w:t>
      </w:r>
      <w:r w:rsidR="00BD652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 AuthorYear="1"&gt;&lt;Author&gt;Fang&lt;/Author&gt;&lt;Year&gt;2023&lt;/Year&gt;&lt;RecNum&gt;5001&lt;/RecNum&gt;&lt;DisplayText&gt;Fang, et al. &lt;style face="superscript"&gt;12&lt;/style&gt;&lt;/DisplayText&gt;&lt;record&gt;&lt;rec-number&gt;5001&lt;/rec-number&gt;&lt;foreign-keys&gt;&lt;key app="EN" db-id="ddxvffxvds5aa4er9pcvv20frz5wz59aepdr" timestamp="1729061945" guid="97e7a8c8-a96e-48d1-9220-684a3d7d2040"&gt;5001&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BD6525" w:rsidRPr="00580CC4">
        <w:rPr>
          <w:rFonts w:ascii="Times New Roman" w:hAnsi="Times New Roman" w:cs="Times New Roman"/>
          <w:color w:val="000000" w:themeColor="text1"/>
          <w:sz w:val="21"/>
          <w:szCs w:val="21"/>
        </w:rPr>
        <w:fldChar w:fldCharType="separate"/>
      </w:r>
      <w:r w:rsidR="00BD6525" w:rsidRPr="00580CC4">
        <w:rPr>
          <w:rFonts w:ascii="Times New Roman" w:hAnsi="Times New Roman" w:cs="Times New Roman"/>
          <w:noProof/>
          <w:color w:val="000000" w:themeColor="text1"/>
          <w:sz w:val="21"/>
          <w:szCs w:val="21"/>
        </w:rPr>
        <w:t xml:space="preserve">Fang, et al. </w:t>
      </w:r>
      <w:r w:rsidR="00BD6525" w:rsidRPr="00580CC4">
        <w:rPr>
          <w:rFonts w:ascii="Times New Roman" w:hAnsi="Times New Roman" w:cs="Times New Roman"/>
          <w:noProof/>
          <w:color w:val="000000" w:themeColor="text1"/>
          <w:sz w:val="21"/>
          <w:szCs w:val="21"/>
          <w:vertAlign w:val="superscript"/>
        </w:rPr>
        <w:t>12</w:t>
      </w:r>
      <w:r w:rsidR="00BD6525" w:rsidRPr="00580CC4">
        <w:rPr>
          <w:rFonts w:ascii="Times New Roman" w:hAnsi="Times New Roman" w:cs="Times New Roman"/>
          <w:color w:val="000000" w:themeColor="text1"/>
          <w:sz w:val="21"/>
          <w:szCs w:val="21"/>
        </w:rPr>
        <w:fldChar w:fldCharType="end"/>
      </w:r>
      <w:r w:rsidR="00BD6525" w:rsidRPr="00580CC4">
        <w:rPr>
          <w:rFonts w:ascii="Times New Roman" w:hAnsi="Times New Roman" w:cs="Times New Roman"/>
          <w:color w:val="000000" w:themeColor="text1"/>
          <w:sz w:val="21"/>
          <w:szCs w:val="21"/>
        </w:rPr>
        <w:t>, who determine that the maximum utilisation rate of food waste with high moisture content in China is 54% when cross-provincial transportation of food waste is not allowed.</w:t>
      </w:r>
      <w:r w:rsidR="003A0045" w:rsidRPr="00580CC4">
        <w:rPr>
          <w:rFonts w:ascii="Times New Roman" w:hAnsi="Times New Roman" w:cs="Times New Roman" w:hint="eastAsia"/>
          <w:color w:val="000000" w:themeColor="text1"/>
          <w:sz w:val="21"/>
          <w:szCs w:val="21"/>
        </w:rPr>
        <w:t xml:space="preserve"> </w:t>
      </w:r>
      <w:r w:rsidR="0059669A" w:rsidRPr="00580CC4">
        <w:rPr>
          <w:rFonts w:ascii="Times New Roman" w:hAnsi="Times New Roman" w:cs="Times New Roman"/>
          <w:color w:val="000000" w:themeColor="text1"/>
          <w:sz w:val="21"/>
          <w:szCs w:val="21"/>
        </w:rPr>
        <w:t>When substituting primary feed (i.e., feeding crops and compound feed) in animal diets with food waste</w:t>
      </w:r>
      <w:r w:rsidR="00455198" w:rsidRPr="00580CC4">
        <w:rPr>
          <w:rFonts w:ascii="Times New Roman" w:hAnsi="Times New Roman" w:cs="Times New Roman"/>
          <w:color w:val="000000" w:themeColor="text1"/>
          <w:sz w:val="21"/>
          <w:szCs w:val="21"/>
        </w:rPr>
        <w:t xml:space="preserve"> and </w:t>
      </w:r>
      <w:r w:rsidR="000D423B" w:rsidRPr="00580CC4">
        <w:rPr>
          <w:rFonts w:ascii="Times New Roman" w:hAnsi="Times New Roman" w:cs="Times New Roman" w:hint="eastAsia"/>
          <w:color w:val="000000" w:themeColor="text1"/>
          <w:sz w:val="21"/>
          <w:szCs w:val="21"/>
        </w:rPr>
        <w:t>food</w:t>
      </w:r>
      <w:r w:rsidR="00455198" w:rsidRPr="00580CC4">
        <w:rPr>
          <w:rFonts w:ascii="Times New Roman" w:hAnsi="Times New Roman" w:cs="Times New Roman"/>
          <w:color w:val="000000" w:themeColor="text1"/>
          <w:sz w:val="21"/>
          <w:szCs w:val="21"/>
        </w:rPr>
        <w:t xml:space="preserve"> </w:t>
      </w:r>
      <w:r w:rsidR="000D423B" w:rsidRPr="00580CC4">
        <w:rPr>
          <w:rFonts w:ascii="Times New Roman" w:hAnsi="Times New Roman" w:cs="Times New Roman" w:hint="eastAsia"/>
          <w:color w:val="000000" w:themeColor="text1"/>
          <w:sz w:val="21"/>
          <w:szCs w:val="21"/>
        </w:rPr>
        <w:t>processing</w:t>
      </w:r>
      <w:r w:rsidR="00455198" w:rsidRPr="00580CC4">
        <w:rPr>
          <w:rFonts w:ascii="Times New Roman" w:hAnsi="Times New Roman" w:cs="Times New Roman"/>
          <w:color w:val="000000" w:themeColor="text1"/>
          <w:sz w:val="21"/>
          <w:szCs w:val="21"/>
        </w:rPr>
        <w:t xml:space="preserve"> </w:t>
      </w:r>
      <w:r w:rsidR="000D423B" w:rsidRPr="00580CC4">
        <w:rPr>
          <w:rFonts w:ascii="Times New Roman" w:hAnsi="Times New Roman" w:cs="Times New Roman" w:hint="eastAsia"/>
          <w:color w:val="000000" w:themeColor="text1"/>
          <w:sz w:val="21"/>
          <w:szCs w:val="21"/>
        </w:rPr>
        <w:t>by-products</w:t>
      </w:r>
      <w:r w:rsidR="0059669A" w:rsidRPr="00580CC4">
        <w:rPr>
          <w:rFonts w:ascii="Times New Roman" w:hAnsi="Times New Roman" w:cs="Times New Roman"/>
          <w:color w:val="000000" w:themeColor="text1"/>
          <w:sz w:val="21"/>
          <w:szCs w:val="21"/>
        </w:rPr>
        <w:t xml:space="preserve">, we </w:t>
      </w:r>
      <w:r w:rsidR="008A1544" w:rsidRPr="00580CC4">
        <w:rPr>
          <w:rFonts w:ascii="Times New Roman" w:hAnsi="Times New Roman" w:cs="Times New Roman"/>
          <w:color w:val="000000" w:themeColor="text1"/>
          <w:sz w:val="21"/>
          <w:szCs w:val="21"/>
        </w:rPr>
        <w:t xml:space="preserve">kept the total </w:t>
      </w:r>
      <w:r w:rsidR="0059669A" w:rsidRPr="00580CC4">
        <w:rPr>
          <w:rFonts w:ascii="Times New Roman" w:hAnsi="Times New Roman" w:cs="Times New Roman"/>
          <w:color w:val="000000" w:themeColor="text1"/>
          <w:sz w:val="21"/>
          <w:szCs w:val="21"/>
        </w:rPr>
        <w:t xml:space="preserve">protein and </w:t>
      </w:r>
      <w:r w:rsidR="008A1544" w:rsidRPr="00580CC4">
        <w:rPr>
          <w:rFonts w:ascii="Times New Roman" w:hAnsi="Times New Roman" w:cs="Times New Roman"/>
          <w:color w:val="000000" w:themeColor="text1"/>
          <w:sz w:val="21"/>
          <w:szCs w:val="21"/>
        </w:rPr>
        <w:t xml:space="preserve">total </w:t>
      </w:r>
      <w:r w:rsidR="0059669A" w:rsidRPr="00580CC4">
        <w:rPr>
          <w:rFonts w:ascii="Times New Roman" w:hAnsi="Times New Roman" w:cs="Times New Roman"/>
          <w:color w:val="000000" w:themeColor="text1"/>
          <w:sz w:val="21"/>
          <w:szCs w:val="21"/>
        </w:rPr>
        <w:t>energy suppl</w:t>
      </w:r>
      <w:r w:rsidR="008A1544" w:rsidRPr="00580CC4">
        <w:rPr>
          <w:rFonts w:ascii="Times New Roman" w:hAnsi="Times New Roman" w:cs="Times New Roman"/>
          <w:color w:val="000000" w:themeColor="text1"/>
          <w:sz w:val="21"/>
          <w:szCs w:val="21"/>
        </w:rPr>
        <w:t>ies</w:t>
      </w:r>
      <w:r w:rsidR="00722BC5" w:rsidRPr="00580CC4">
        <w:rPr>
          <w:rFonts w:ascii="Times New Roman" w:hAnsi="Times New Roman" w:cs="Times New Roman"/>
          <w:color w:val="000000" w:themeColor="text1"/>
          <w:sz w:val="21"/>
          <w:szCs w:val="21"/>
        </w:rPr>
        <w:t xml:space="preserve"> for</w:t>
      </w:r>
      <w:r w:rsidR="0059669A" w:rsidRPr="00580CC4">
        <w:rPr>
          <w:rFonts w:ascii="Times New Roman" w:hAnsi="Times New Roman" w:cs="Times New Roman"/>
          <w:color w:val="000000" w:themeColor="text1"/>
          <w:sz w:val="21"/>
          <w:szCs w:val="21"/>
        </w:rPr>
        <w:t xml:space="preserve"> per unit of animal output </w:t>
      </w:r>
      <w:r w:rsidR="007471EB" w:rsidRPr="00580CC4">
        <w:rPr>
          <w:rFonts w:ascii="Times New Roman" w:hAnsi="Times New Roman" w:cs="Times New Roman"/>
          <w:color w:val="000000" w:themeColor="text1"/>
          <w:sz w:val="21"/>
          <w:szCs w:val="21"/>
        </w:rPr>
        <w:t xml:space="preserve">were kept </w:t>
      </w:r>
      <w:r w:rsidR="00F06EFE" w:rsidRPr="00580CC4">
        <w:rPr>
          <w:rFonts w:ascii="Times New Roman" w:hAnsi="Times New Roman" w:cs="Times New Roman"/>
          <w:color w:val="000000" w:themeColor="text1"/>
          <w:sz w:val="21"/>
          <w:szCs w:val="21"/>
        </w:rPr>
        <w:t xml:space="preserve">constant </w:t>
      </w:r>
      <w:r w:rsidR="0059669A" w:rsidRPr="00580CC4">
        <w:rPr>
          <w:rFonts w:ascii="Times New Roman" w:hAnsi="Times New Roman" w:cs="Times New Roman"/>
          <w:color w:val="000000" w:themeColor="text1"/>
          <w:sz w:val="21"/>
          <w:szCs w:val="21"/>
        </w:rPr>
        <w:t>in all scenarios.</w:t>
      </w:r>
      <w:r w:rsidR="007105C8" w:rsidRPr="00580CC4">
        <w:rPr>
          <w:rFonts w:ascii="Times New Roman" w:hAnsi="Times New Roman" w:cs="Times New Roman"/>
          <w:color w:val="000000" w:themeColor="text1"/>
          <w:sz w:val="21"/>
          <w:szCs w:val="21"/>
        </w:rPr>
        <w:t xml:space="preserve"> </w:t>
      </w:r>
      <w:r w:rsidR="0059669A" w:rsidRPr="00580CC4">
        <w:rPr>
          <w:rFonts w:ascii="Times New Roman" w:hAnsi="Times New Roman" w:cs="Times New Roman"/>
          <w:color w:val="000000" w:themeColor="text1"/>
          <w:sz w:val="21"/>
          <w:szCs w:val="21"/>
        </w:rPr>
        <w:t xml:space="preserve">The scenarios mentioned above </w:t>
      </w:r>
      <w:r w:rsidR="00494EBF" w:rsidRPr="00580CC4">
        <w:rPr>
          <w:rFonts w:ascii="Times New Roman" w:hAnsi="Times New Roman" w:cs="Times New Roman"/>
          <w:color w:val="000000" w:themeColor="text1"/>
          <w:sz w:val="21"/>
          <w:szCs w:val="21"/>
        </w:rPr>
        <w:t>a</w:t>
      </w:r>
      <w:r w:rsidR="0059669A" w:rsidRPr="00580CC4">
        <w:rPr>
          <w:rFonts w:ascii="Times New Roman" w:hAnsi="Times New Roman" w:cs="Times New Roman"/>
          <w:color w:val="000000" w:themeColor="text1"/>
          <w:sz w:val="21"/>
          <w:szCs w:val="21"/>
        </w:rPr>
        <w:t xml:space="preserve">re further described in </w:t>
      </w:r>
      <w:r w:rsidR="00FC5592" w:rsidRPr="00580CC4">
        <w:rPr>
          <w:rFonts w:ascii="Times New Roman" w:hAnsi="Times New Roman" w:cs="Times New Roman"/>
          <w:color w:val="000000" w:themeColor="text1"/>
          <w:sz w:val="21"/>
          <w:szCs w:val="21"/>
        </w:rPr>
        <w:t xml:space="preserve">Supplementary </w:t>
      </w:r>
      <w:r w:rsidR="0059669A" w:rsidRPr="00580CC4">
        <w:rPr>
          <w:rFonts w:ascii="Times New Roman" w:hAnsi="Times New Roman" w:cs="Times New Roman"/>
          <w:color w:val="000000" w:themeColor="text1"/>
          <w:sz w:val="21"/>
          <w:szCs w:val="21"/>
        </w:rPr>
        <w:t xml:space="preserve">Table 1. </w:t>
      </w:r>
    </w:p>
    <w:p w14:paraId="5E151DB2" w14:textId="77777777" w:rsidR="00911755" w:rsidRPr="00580CC4" w:rsidRDefault="00911755" w:rsidP="00911755">
      <w:pPr>
        <w:pStyle w:val="Heading1"/>
        <w:snapToGrid w:val="0"/>
        <w:spacing w:beforeLines="50" w:before="156" w:afterLines="50" w:after="156" w:line="480" w:lineRule="auto"/>
        <w:rPr>
          <w:b w:val="0"/>
          <w:bCs/>
          <w:szCs w:val="24"/>
        </w:rPr>
      </w:pPr>
      <w:r w:rsidRPr="00580CC4">
        <w:rPr>
          <w:rFonts w:hint="eastAsia"/>
          <w:szCs w:val="24"/>
          <w:lang w:eastAsia="zh-CN"/>
        </w:rPr>
        <w:lastRenderedPageBreak/>
        <w:t>R</w:t>
      </w:r>
      <w:r w:rsidRPr="00580CC4">
        <w:rPr>
          <w:szCs w:val="24"/>
        </w:rPr>
        <w:t>esults</w:t>
      </w:r>
    </w:p>
    <w:p w14:paraId="6B211964" w14:textId="7622CB11" w:rsidR="00911755" w:rsidRPr="00580CC4" w:rsidRDefault="00426F5F" w:rsidP="00AF2239">
      <w:pPr>
        <w:pStyle w:val="Heading2"/>
        <w:jc w:val="both"/>
      </w:pPr>
      <w:r>
        <w:t>R</w:t>
      </w:r>
      <w:r w:rsidR="00F05163" w:rsidRPr="00F05163">
        <w:t>ebound effects of livestock production expansion</w:t>
      </w:r>
      <w:r w:rsidR="00050820" w:rsidRPr="00580CC4">
        <w:t xml:space="preserve"> and its knock-on effects on other commodi</w:t>
      </w:r>
      <w:r w:rsidR="007E2293">
        <w:t>ti</w:t>
      </w:r>
      <w:r w:rsidR="00050820" w:rsidRPr="00580CC4">
        <w:t>es</w:t>
      </w:r>
      <w:r w:rsidR="00911755" w:rsidRPr="00580CC4">
        <w:t xml:space="preserve">. </w:t>
      </w:r>
    </w:p>
    <w:p w14:paraId="50830A09" w14:textId="08DD459A" w:rsidR="00F508FF" w:rsidRPr="00580CC4" w:rsidRDefault="00911755" w:rsidP="00FD2A71">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color w:val="000000" w:themeColor="text1"/>
          <w:sz w:val="21"/>
          <w:szCs w:val="21"/>
        </w:rPr>
        <w:t>China produced about 10</w:t>
      </w:r>
      <w:r w:rsidR="003F4BB8" w:rsidRPr="00580CC4">
        <w:rPr>
          <w:rFonts w:ascii="Times New Roman" w:hAnsi="Times New Roman" w:cs="Times New Roman"/>
          <w:color w:val="000000" w:themeColor="text1"/>
          <w:sz w:val="21"/>
          <w:szCs w:val="21"/>
        </w:rPr>
        <w:t>4</w:t>
      </w:r>
      <w:r w:rsidRPr="00580CC4">
        <w:rPr>
          <w:rFonts w:ascii="Times New Roman" w:hAnsi="Times New Roman" w:cs="Times New Roman"/>
          <w:color w:val="000000" w:themeColor="text1"/>
          <w:sz w:val="21"/>
          <w:szCs w:val="21"/>
        </w:rPr>
        <w:t xml:space="preserve"> Tg of monogastric livestock </w:t>
      </w:r>
      <w:r w:rsidR="00D64CD5" w:rsidRPr="00580CC4">
        <w:rPr>
          <w:rFonts w:ascii="Times New Roman" w:hAnsi="Times New Roman" w:cs="Times New Roman"/>
          <w:color w:val="000000" w:themeColor="text1"/>
          <w:sz w:val="21"/>
          <w:szCs w:val="21"/>
        </w:rPr>
        <w:t xml:space="preserve">products </w:t>
      </w:r>
      <w:r w:rsidRPr="00580CC4">
        <w:rPr>
          <w:rFonts w:ascii="Times New Roman" w:hAnsi="Times New Roman" w:cs="Times New Roman"/>
          <w:color w:val="000000" w:themeColor="text1"/>
          <w:sz w:val="21"/>
          <w:szCs w:val="21"/>
        </w:rPr>
        <w:t>(pork: 57 Tg; poultry</w:t>
      </w:r>
      <w:r w:rsidR="007B1549" w:rsidRPr="00580CC4">
        <w:rPr>
          <w:rFonts w:ascii="Times New Roman" w:hAnsi="Times New Roman" w:cs="Times New Roman"/>
          <w:color w:val="000000" w:themeColor="text1"/>
          <w:sz w:val="21"/>
          <w:szCs w:val="21"/>
        </w:rPr>
        <w:t xml:space="preserve"> meat</w:t>
      </w:r>
      <w:r w:rsidRPr="00580CC4">
        <w:rPr>
          <w:rFonts w:ascii="Times New Roman" w:hAnsi="Times New Roman" w:cs="Times New Roman"/>
          <w:color w:val="000000" w:themeColor="text1"/>
          <w:sz w:val="21"/>
          <w:szCs w:val="21"/>
        </w:rPr>
        <w:t>: 18 Tg; egg: 29 Tg)</w:t>
      </w:r>
      <w:r w:rsidR="004E6232" w:rsidRPr="00580CC4">
        <w:rPr>
          <w:rFonts w:ascii="Times New Roman" w:hAnsi="Times New Roman" w:cs="Times New Roman"/>
          <w:color w:val="000000" w:themeColor="text1"/>
          <w:sz w:val="21"/>
          <w:szCs w:val="21"/>
        </w:rPr>
        <w:t xml:space="preserve"> and </w:t>
      </w:r>
      <w:r w:rsidR="00ED5970" w:rsidRPr="00580CC4">
        <w:rPr>
          <w:rFonts w:ascii="Times New Roman" w:hAnsi="Times New Roman" w:cs="Times New Roman"/>
          <w:color w:val="000000" w:themeColor="text1"/>
          <w:sz w:val="21"/>
          <w:szCs w:val="21"/>
        </w:rPr>
        <w:t>5</w:t>
      </w:r>
      <w:r w:rsidR="004E6232" w:rsidRPr="00580CC4">
        <w:rPr>
          <w:rFonts w:ascii="Times New Roman" w:hAnsi="Times New Roman" w:cs="Times New Roman"/>
          <w:color w:val="000000" w:themeColor="text1"/>
          <w:sz w:val="21"/>
          <w:szCs w:val="21"/>
        </w:rPr>
        <w:t xml:space="preserve">3 Tg of </w:t>
      </w:r>
      <w:r w:rsidR="00ED5970" w:rsidRPr="00580CC4">
        <w:rPr>
          <w:rFonts w:ascii="Times New Roman" w:hAnsi="Times New Roman" w:cs="Times New Roman"/>
          <w:color w:val="000000" w:themeColor="text1"/>
          <w:sz w:val="21"/>
          <w:szCs w:val="21"/>
        </w:rPr>
        <w:t>ruminant</w:t>
      </w:r>
      <w:r w:rsidR="004E6232" w:rsidRPr="00580CC4">
        <w:rPr>
          <w:rFonts w:ascii="Times New Roman" w:hAnsi="Times New Roman" w:cs="Times New Roman"/>
          <w:color w:val="000000" w:themeColor="text1"/>
          <w:sz w:val="21"/>
          <w:szCs w:val="21"/>
        </w:rPr>
        <w:t xml:space="preserve"> livestock</w:t>
      </w:r>
      <w:r w:rsidR="009E4114" w:rsidRPr="00580CC4">
        <w:rPr>
          <w:rFonts w:ascii="Times New Roman" w:hAnsi="Times New Roman" w:cs="Times New Roman"/>
          <w:color w:val="000000" w:themeColor="text1"/>
          <w:sz w:val="21"/>
          <w:szCs w:val="21"/>
        </w:rPr>
        <w:t xml:space="preserve"> products</w:t>
      </w:r>
      <w:r w:rsidR="004E6232" w:rsidRPr="00580CC4">
        <w:rPr>
          <w:rFonts w:ascii="Times New Roman" w:hAnsi="Times New Roman" w:cs="Times New Roman"/>
          <w:color w:val="000000" w:themeColor="text1"/>
          <w:sz w:val="21"/>
          <w:szCs w:val="21"/>
        </w:rPr>
        <w:t xml:space="preserve"> (</w:t>
      </w:r>
      <w:r w:rsidR="00C37443" w:rsidRPr="00580CC4">
        <w:rPr>
          <w:rFonts w:ascii="Times New Roman" w:hAnsi="Times New Roman" w:cs="Times New Roman"/>
          <w:color w:val="000000" w:themeColor="text1"/>
          <w:sz w:val="21"/>
          <w:szCs w:val="21"/>
        </w:rPr>
        <w:t>milk</w:t>
      </w:r>
      <w:r w:rsidR="004E6232" w:rsidRPr="00580CC4">
        <w:rPr>
          <w:rFonts w:ascii="Times New Roman" w:hAnsi="Times New Roman" w:cs="Times New Roman"/>
          <w:color w:val="000000" w:themeColor="text1"/>
          <w:sz w:val="21"/>
          <w:szCs w:val="21"/>
        </w:rPr>
        <w:t xml:space="preserve">: </w:t>
      </w:r>
      <w:r w:rsidR="00C37443" w:rsidRPr="00580CC4">
        <w:rPr>
          <w:rFonts w:ascii="Times New Roman" w:hAnsi="Times New Roman" w:cs="Times New Roman"/>
          <w:color w:val="000000" w:themeColor="text1"/>
          <w:sz w:val="21"/>
          <w:szCs w:val="21"/>
        </w:rPr>
        <w:t>42</w:t>
      </w:r>
      <w:r w:rsidR="004E6232" w:rsidRPr="00580CC4">
        <w:rPr>
          <w:rFonts w:ascii="Times New Roman" w:hAnsi="Times New Roman" w:cs="Times New Roman"/>
          <w:color w:val="000000" w:themeColor="text1"/>
          <w:sz w:val="21"/>
          <w:szCs w:val="21"/>
        </w:rPr>
        <w:t xml:space="preserve"> Tg; </w:t>
      </w:r>
      <w:r w:rsidR="00724FEB" w:rsidRPr="00580CC4">
        <w:rPr>
          <w:rFonts w:ascii="Times New Roman" w:hAnsi="Times New Roman" w:cs="Times New Roman"/>
          <w:color w:val="000000" w:themeColor="text1"/>
          <w:sz w:val="21"/>
          <w:szCs w:val="21"/>
        </w:rPr>
        <w:t>beef</w:t>
      </w:r>
      <w:r w:rsidR="004E6232" w:rsidRPr="00580CC4">
        <w:rPr>
          <w:rFonts w:ascii="Times New Roman" w:hAnsi="Times New Roman" w:cs="Times New Roman"/>
          <w:color w:val="000000" w:themeColor="text1"/>
          <w:sz w:val="21"/>
          <w:szCs w:val="21"/>
        </w:rPr>
        <w:t xml:space="preserve">: </w:t>
      </w:r>
      <w:r w:rsidR="00724FEB" w:rsidRPr="00580CC4">
        <w:rPr>
          <w:rFonts w:ascii="Times New Roman" w:hAnsi="Times New Roman" w:cs="Times New Roman"/>
          <w:color w:val="000000" w:themeColor="text1"/>
          <w:sz w:val="21"/>
          <w:szCs w:val="21"/>
        </w:rPr>
        <w:t xml:space="preserve">6 </w:t>
      </w:r>
      <w:r w:rsidR="004E6232" w:rsidRPr="00580CC4">
        <w:rPr>
          <w:rFonts w:ascii="Times New Roman" w:hAnsi="Times New Roman" w:cs="Times New Roman"/>
          <w:color w:val="000000" w:themeColor="text1"/>
          <w:sz w:val="21"/>
          <w:szCs w:val="21"/>
        </w:rPr>
        <w:t xml:space="preserve">Tg; </w:t>
      </w:r>
      <w:r w:rsidR="00724FEB" w:rsidRPr="00580CC4">
        <w:rPr>
          <w:rFonts w:ascii="Times New Roman" w:hAnsi="Times New Roman" w:cs="Times New Roman"/>
          <w:color w:val="000000" w:themeColor="text1"/>
          <w:sz w:val="21"/>
          <w:szCs w:val="21"/>
        </w:rPr>
        <w:t>lamb</w:t>
      </w:r>
      <w:r w:rsidR="004E6232" w:rsidRPr="00580CC4">
        <w:rPr>
          <w:rFonts w:ascii="Times New Roman" w:hAnsi="Times New Roman" w:cs="Times New Roman"/>
          <w:color w:val="000000" w:themeColor="text1"/>
          <w:sz w:val="21"/>
          <w:szCs w:val="21"/>
        </w:rPr>
        <w:t xml:space="preserve">: </w:t>
      </w:r>
      <w:r w:rsidR="00724FEB" w:rsidRPr="00580CC4">
        <w:rPr>
          <w:rFonts w:ascii="Times New Roman" w:hAnsi="Times New Roman" w:cs="Times New Roman"/>
          <w:color w:val="000000" w:themeColor="text1"/>
          <w:sz w:val="21"/>
          <w:szCs w:val="21"/>
        </w:rPr>
        <w:t>4</w:t>
      </w:r>
      <w:r w:rsidR="004E6232" w:rsidRPr="00580CC4">
        <w:rPr>
          <w:rFonts w:ascii="Times New Roman" w:hAnsi="Times New Roman" w:cs="Times New Roman"/>
          <w:color w:val="000000" w:themeColor="text1"/>
          <w:sz w:val="21"/>
          <w:szCs w:val="21"/>
        </w:rPr>
        <w:t xml:space="preserve"> Tg)</w:t>
      </w:r>
      <w:r w:rsidRPr="00580CC4">
        <w:rPr>
          <w:rFonts w:ascii="Times New Roman" w:hAnsi="Times New Roman" w:cs="Times New Roman"/>
          <w:color w:val="000000" w:themeColor="text1"/>
          <w:sz w:val="21"/>
          <w:szCs w:val="21"/>
        </w:rPr>
        <w:t xml:space="preserve"> in 2014. </w:t>
      </w:r>
      <w:bookmarkStart w:id="2" w:name="_Hlk163153413"/>
      <w:r w:rsidR="00DD0F68" w:rsidRPr="00580CC4">
        <w:rPr>
          <w:rFonts w:ascii="Times New Roman" w:hAnsi="Times New Roman" w:cs="Times New Roman"/>
          <w:color w:val="000000" w:themeColor="text1"/>
          <w:sz w:val="21"/>
          <w:szCs w:val="21"/>
        </w:rPr>
        <w:t xml:space="preserve">We estimated that </w:t>
      </w:r>
      <w:r w:rsidR="005708CD" w:rsidRPr="00580CC4">
        <w:rPr>
          <w:rFonts w:ascii="Times New Roman" w:hAnsi="Times New Roman" w:cs="Times New Roman"/>
          <w:color w:val="000000" w:themeColor="text1"/>
          <w:sz w:val="21"/>
          <w:szCs w:val="21"/>
        </w:rPr>
        <w:t>226</w:t>
      </w:r>
      <w:r w:rsidR="00DD0F68" w:rsidRPr="00580CC4">
        <w:rPr>
          <w:rFonts w:ascii="Times New Roman" w:hAnsi="Times New Roman" w:cs="Times New Roman"/>
          <w:color w:val="000000" w:themeColor="text1"/>
          <w:sz w:val="21"/>
          <w:szCs w:val="21"/>
        </w:rPr>
        <w:t> </w:t>
      </w:r>
      <w:r w:rsidR="00211B29" w:rsidRPr="00580CC4">
        <w:rPr>
          <w:rFonts w:ascii="Times New Roman" w:hAnsi="Times New Roman" w:cs="Times New Roman"/>
          <w:color w:val="000000" w:themeColor="text1"/>
          <w:sz w:val="21"/>
          <w:szCs w:val="21"/>
        </w:rPr>
        <w:t>Tg</w:t>
      </w:r>
      <w:r w:rsidR="00DD0F68" w:rsidRPr="00580CC4">
        <w:rPr>
          <w:rFonts w:ascii="Times New Roman" w:hAnsi="Times New Roman" w:cs="Times New Roman"/>
          <w:color w:val="000000" w:themeColor="text1"/>
          <w:sz w:val="21"/>
          <w:szCs w:val="21"/>
        </w:rPr>
        <w:t xml:space="preserve"> </w:t>
      </w:r>
      <w:r w:rsidR="00CC3881" w:rsidRPr="00580CC4">
        <w:rPr>
          <w:rFonts w:ascii="Times New Roman" w:hAnsi="Times New Roman" w:cs="Times New Roman"/>
          <w:color w:val="000000" w:themeColor="text1"/>
          <w:sz w:val="21"/>
          <w:szCs w:val="21"/>
        </w:rPr>
        <w:t>food waste</w:t>
      </w:r>
      <w:r w:rsidR="000661B6" w:rsidRPr="00580CC4">
        <w:rPr>
          <w:rFonts w:ascii="Times New Roman" w:hAnsi="Times New Roman" w:cs="Times New Roman"/>
          <w:color w:val="000000" w:themeColor="text1"/>
          <w:sz w:val="21"/>
          <w:szCs w:val="21"/>
        </w:rPr>
        <w:t xml:space="preserve"> </w:t>
      </w:r>
      <w:r w:rsidR="00CE69DC" w:rsidRPr="00580CC4">
        <w:rPr>
          <w:rFonts w:ascii="Times New Roman" w:hAnsi="Times New Roman" w:cs="Times New Roman"/>
          <w:color w:val="000000" w:themeColor="text1"/>
          <w:sz w:val="21"/>
          <w:szCs w:val="21"/>
        </w:rPr>
        <w:t>(</w:t>
      </w:r>
      <w:r w:rsidR="000661B6" w:rsidRPr="00580CC4">
        <w:rPr>
          <w:rFonts w:ascii="Times New Roman" w:hAnsi="Times New Roman" w:cs="Times New Roman"/>
          <w:color w:val="000000" w:themeColor="text1"/>
          <w:sz w:val="21"/>
          <w:szCs w:val="21"/>
        </w:rPr>
        <w:t xml:space="preserve">equivalent to </w:t>
      </w:r>
      <w:r w:rsidR="00EE32F4" w:rsidRPr="00580CC4">
        <w:rPr>
          <w:rFonts w:ascii="Times New Roman" w:hAnsi="Times New Roman" w:cs="Times New Roman"/>
          <w:color w:val="000000" w:themeColor="text1"/>
          <w:sz w:val="21"/>
          <w:szCs w:val="21"/>
        </w:rPr>
        <w:t xml:space="preserve">54 Tg in dry matter; </w:t>
      </w:r>
      <w:r w:rsidR="00211B29" w:rsidRPr="00580CC4">
        <w:rPr>
          <w:rFonts w:ascii="Times New Roman" w:hAnsi="Times New Roman" w:cs="Times New Roman"/>
          <w:color w:val="000000" w:themeColor="text1"/>
          <w:sz w:val="21"/>
          <w:szCs w:val="21"/>
        </w:rPr>
        <w:t>7</w:t>
      </w:r>
      <w:r w:rsidR="00610471" w:rsidRPr="00580CC4">
        <w:rPr>
          <w:rFonts w:ascii="Times New Roman" w:hAnsi="Times New Roman" w:cs="Times New Roman"/>
          <w:color w:val="000000" w:themeColor="text1"/>
          <w:sz w:val="21"/>
          <w:szCs w:val="21"/>
        </w:rPr>
        <w:t xml:space="preserve"> </w:t>
      </w:r>
      <w:r w:rsidR="00211B29" w:rsidRPr="00580CC4">
        <w:rPr>
          <w:rFonts w:ascii="Times New Roman" w:hAnsi="Times New Roman" w:cs="Times New Roman"/>
          <w:color w:val="000000" w:themeColor="text1"/>
          <w:sz w:val="21"/>
          <w:szCs w:val="21"/>
        </w:rPr>
        <w:t>Tg</w:t>
      </w:r>
      <w:r w:rsidR="00610471" w:rsidRPr="00580CC4">
        <w:rPr>
          <w:rFonts w:ascii="Times New Roman" w:hAnsi="Times New Roman" w:cs="Times New Roman"/>
          <w:color w:val="000000" w:themeColor="text1"/>
          <w:sz w:val="21"/>
          <w:szCs w:val="21"/>
        </w:rPr>
        <w:t xml:space="preserve"> in crude protein; </w:t>
      </w:r>
      <w:r w:rsidR="00211B29" w:rsidRPr="00580CC4">
        <w:rPr>
          <w:rFonts w:ascii="Times New Roman" w:hAnsi="Times New Roman" w:cs="Times New Roman"/>
          <w:color w:val="000000" w:themeColor="text1"/>
          <w:sz w:val="21"/>
          <w:szCs w:val="21"/>
        </w:rPr>
        <w:t>690 billion MJ in energy</w:t>
      </w:r>
      <w:r w:rsidR="00CE69DC" w:rsidRPr="00580CC4">
        <w:rPr>
          <w:rFonts w:ascii="Times New Roman" w:hAnsi="Times New Roman" w:cs="Times New Roman"/>
          <w:color w:val="000000" w:themeColor="text1"/>
          <w:sz w:val="21"/>
          <w:szCs w:val="21"/>
        </w:rPr>
        <w:t>)</w:t>
      </w:r>
      <w:r w:rsidR="005708CD" w:rsidRPr="00580CC4">
        <w:rPr>
          <w:rFonts w:ascii="Times New Roman" w:hAnsi="Times New Roman" w:cs="Times New Roman"/>
          <w:color w:val="000000" w:themeColor="text1"/>
          <w:sz w:val="21"/>
          <w:szCs w:val="21"/>
        </w:rPr>
        <w:t xml:space="preserve"> and </w:t>
      </w:r>
      <w:r w:rsidR="000A0BAC" w:rsidRPr="00580CC4">
        <w:rPr>
          <w:rFonts w:ascii="Times New Roman" w:hAnsi="Times New Roman" w:cs="Times New Roman"/>
          <w:color w:val="000000" w:themeColor="text1"/>
          <w:sz w:val="21"/>
          <w:szCs w:val="21"/>
        </w:rPr>
        <w:t>163</w:t>
      </w:r>
      <w:r w:rsidR="00002AE5" w:rsidRPr="00580CC4">
        <w:rPr>
          <w:rFonts w:ascii="Times New Roman" w:hAnsi="Times New Roman" w:cs="Times New Roman"/>
          <w:color w:val="000000" w:themeColor="text1"/>
          <w:sz w:val="21"/>
          <w:szCs w:val="21"/>
        </w:rPr>
        <w:t xml:space="preserve"> </w:t>
      </w:r>
      <w:r w:rsidR="00211B29" w:rsidRPr="00580CC4">
        <w:rPr>
          <w:rFonts w:ascii="Times New Roman" w:hAnsi="Times New Roman" w:cs="Times New Roman"/>
          <w:color w:val="000000" w:themeColor="text1"/>
          <w:sz w:val="21"/>
          <w:szCs w:val="21"/>
        </w:rPr>
        <w:t>Tg</w:t>
      </w:r>
      <w:r w:rsidR="00002AE5" w:rsidRPr="00580CC4">
        <w:rPr>
          <w:rFonts w:ascii="Times New Roman" w:hAnsi="Times New Roman" w:cs="Times New Roman"/>
          <w:color w:val="000000" w:themeColor="text1"/>
          <w:sz w:val="21"/>
          <w:szCs w:val="21"/>
        </w:rPr>
        <w:t xml:space="preserve"> food processing by-products</w:t>
      </w:r>
      <w:r w:rsidR="00763779" w:rsidRPr="00580CC4">
        <w:rPr>
          <w:rFonts w:ascii="Times New Roman" w:hAnsi="Times New Roman" w:cs="Times New Roman"/>
          <w:color w:val="000000" w:themeColor="text1"/>
          <w:sz w:val="21"/>
          <w:szCs w:val="21"/>
        </w:rPr>
        <w:t xml:space="preserve"> </w:t>
      </w:r>
      <w:r w:rsidR="00211B29" w:rsidRPr="00580CC4">
        <w:rPr>
          <w:rFonts w:ascii="Times New Roman" w:hAnsi="Times New Roman" w:cs="Times New Roman"/>
          <w:color w:val="000000" w:themeColor="text1"/>
          <w:sz w:val="21"/>
          <w:szCs w:val="21"/>
        </w:rPr>
        <w:t>(</w:t>
      </w:r>
      <w:r w:rsidR="000661B6" w:rsidRPr="00580CC4">
        <w:rPr>
          <w:rFonts w:ascii="Times New Roman" w:hAnsi="Times New Roman" w:cs="Times New Roman"/>
          <w:color w:val="000000" w:themeColor="text1"/>
          <w:sz w:val="21"/>
          <w:szCs w:val="21"/>
        </w:rPr>
        <w:t xml:space="preserve">equivalent to </w:t>
      </w:r>
      <w:r w:rsidR="00EE32F4" w:rsidRPr="00580CC4">
        <w:rPr>
          <w:rFonts w:ascii="Times New Roman" w:hAnsi="Times New Roman" w:cs="Times New Roman"/>
          <w:color w:val="000000" w:themeColor="text1"/>
          <w:sz w:val="21"/>
          <w:szCs w:val="21"/>
        </w:rPr>
        <w:t xml:space="preserve">139 Tg in dry matter; </w:t>
      </w:r>
      <w:r w:rsidR="00211B29" w:rsidRPr="00580CC4">
        <w:rPr>
          <w:rFonts w:ascii="Times New Roman" w:hAnsi="Times New Roman" w:cs="Times New Roman"/>
          <w:color w:val="000000" w:themeColor="text1"/>
          <w:sz w:val="21"/>
          <w:szCs w:val="21"/>
        </w:rPr>
        <w:t xml:space="preserve">49 Tg in crude protein; 1907 billion MJ in energy) </w:t>
      </w:r>
      <w:r w:rsidR="00DD0F68" w:rsidRPr="00580CC4">
        <w:rPr>
          <w:rFonts w:ascii="Times New Roman" w:hAnsi="Times New Roman" w:cs="Times New Roman"/>
          <w:color w:val="000000" w:themeColor="text1"/>
          <w:sz w:val="21"/>
          <w:szCs w:val="21"/>
        </w:rPr>
        <w:t xml:space="preserve">was available </w:t>
      </w:r>
      <w:r w:rsidR="007176E8" w:rsidRPr="00580CC4">
        <w:rPr>
          <w:rFonts w:ascii="Times New Roman" w:hAnsi="Times New Roman" w:cs="Times New Roman"/>
          <w:color w:val="000000" w:themeColor="text1"/>
          <w:sz w:val="21"/>
          <w:szCs w:val="21"/>
        </w:rPr>
        <w:t xml:space="preserve">in </w:t>
      </w:r>
      <w:r w:rsidR="00440407" w:rsidRPr="00580CC4">
        <w:rPr>
          <w:rFonts w:ascii="Times New Roman" w:hAnsi="Times New Roman" w:cs="Times New Roman"/>
          <w:color w:val="000000" w:themeColor="text1"/>
          <w:sz w:val="21"/>
          <w:szCs w:val="21"/>
        </w:rPr>
        <w:t xml:space="preserve">China in </w:t>
      </w:r>
      <w:r w:rsidR="007176E8" w:rsidRPr="00580CC4">
        <w:rPr>
          <w:rFonts w:ascii="Times New Roman" w:hAnsi="Times New Roman" w:cs="Times New Roman"/>
          <w:color w:val="000000" w:themeColor="text1"/>
          <w:sz w:val="21"/>
          <w:szCs w:val="21"/>
        </w:rPr>
        <w:t>2014</w:t>
      </w:r>
      <w:r w:rsidR="00DD0F68" w:rsidRPr="00580CC4">
        <w:rPr>
          <w:rFonts w:ascii="Times New Roman" w:hAnsi="Times New Roman" w:cs="Times New Roman"/>
          <w:color w:val="000000" w:themeColor="text1"/>
          <w:sz w:val="21"/>
          <w:szCs w:val="21"/>
        </w:rPr>
        <w:t xml:space="preserve">, </w:t>
      </w:r>
      <w:r w:rsidR="00361C67" w:rsidRPr="00580CC4">
        <w:rPr>
          <w:rFonts w:ascii="Times New Roman" w:hAnsi="Times New Roman" w:cs="Times New Roman"/>
          <w:color w:val="000000" w:themeColor="text1"/>
          <w:sz w:val="21"/>
          <w:szCs w:val="21"/>
        </w:rPr>
        <w:t xml:space="preserve">but only 39% of the food waste and </w:t>
      </w:r>
      <w:r w:rsidR="00A07EB5" w:rsidRPr="00580CC4">
        <w:rPr>
          <w:rFonts w:ascii="Times New Roman" w:hAnsi="Times New Roman" w:cs="Times New Roman"/>
          <w:color w:val="000000" w:themeColor="text1"/>
          <w:sz w:val="21"/>
          <w:szCs w:val="21"/>
        </w:rPr>
        <w:t>51</w:t>
      </w:r>
      <w:r w:rsidR="00361C67" w:rsidRPr="00580CC4">
        <w:rPr>
          <w:rFonts w:ascii="Times New Roman" w:hAnsi="Times New Roman" w:cs="Times New Roman"/>
          <w:color w:val="000000" w:themeColor="text1"/>
          <w:sz w:val="21"/>
          <w:szCs w:val="21"/>
        </w:rPr>
        <w:t xml:space="preserve">% of the </w:t>
      </w:r>
      <w:r w:rsidR="00680C3E" w:rsidRPr="00580CC4">
        <w:rPr>
          <w:rFonts w:ascii="Times New Roman" w:hAnsi="Times New Roman" w:cs="Times New Roman"/>
          <w:color w:val="000000" w:themeColor="text1"/>
          <w:sz w:val="21"/>
          <w:szCs w:val="21"/>
        </w:rPr>
        <w:t>food processing by-products</w:t>
      </w:r>
      <w:r w:rsidR="00361C67" w:rsidRPr="00580CC4">
        <w:rPr>
          <w:rFonts w:ascii="Times New Roman" w:hAnsi="Times New Roman" w:cs="Times New Roman"/>
          <w:color w:val="000000" w:themeColor="text1"/>
          <w:sz w:val="21"/>
          <w:szCs w:val="21"/>
        </w:rPr>
        <w:t xml:space="preserve"> were recycled as feed, with the remain</w:t>
      </w:r>
      <w:r w:rsidR="009444BA" w:rsidRPr="00580CC4">
        <w:rPr>
          <w:rFonts w:ascii="Times New Roman" w:hAnsi="Times New Roman" w:cs="Times New Roman"/>
          <w:color w:val="000000" w:themeColor="text1"/>
          <w:sz w:val="21"/>
          <w:szCs w:val="21"/>
        </w:rPr>
        <w:t>der</w:t>
      </w:r>
      <w:r w:rsidR="00361C67" w:rsidRPr="00580CC4">
        <w:rPr>
          <w:rFonts w:ascii="Times New Roman" w:hAnsi="Times New Roman" w:cs="Times New Roman"/>
          <w:color w:val="000000" w:themeColor="text1"/>
          <w:sz w:val="21"/>
          <w:szCs w:val="21"/>
        </w:rPr>
        <w:t xml:space="preserve"> disposed in landfills and incinerators (Supplementary Table</w:t>
      </w:r>
      <w:r w:rsidR="00D420B1" w:rsidRPr="00580CC4">
        <w:rPr>
          <w:rFonts w:ascii="Times New Roman" w:hAnsi="Times New Roman" w:cs="Times New Roman"/>
          <w:color w:val="000000" w:themeColor="text1"/>
          <w:sz w:val="21"/>
          <w:szCs w:val="21"/>
        </w:rPr>
        <w:t>s</w:t>
      </w:r>
      <w:r w:rsidR="00361C67" w:rsidRPr="00580CC4">
        <w:rPr>
          <w:rFonts w:ascii="Times New Roman" w:hAnsi="Times New Roman" w:cs="Times New Roman"/>
          <w:color w:val="000000" w:themeColor="text1"/>
          <w:sz w:val="21"/>
          <w:szCs w:val="21"/>
        </w:rPr>
        <w:t xml:space="preserve"> </w:t>
      </w:r>
      <w:r w:rsidR="00896249" w:rsidRPr="00580CC4">
        <w:rPr>
          <w:rFonts w:ascii="Times New Roman" w:hAnsi="Times New Roman" w:cs="Times New Roman"/>
          <w:color w:val="000000" w:themeColor="text1"/>
          <w:sz w:val="21"/>
          <w:szCs w:val="21"/>
        </w:rPr>
        <w:t>3-4</w:t>
      </w:r>
      <w:r w:rsidR="00361C67" w:rsidRPr="00580CC4">
        <w:rPr>
          <w:rFonts w:ascii="Times New Roman" w:hAnsi="Times New Roman" w:cs="Times New Roman"/>
          <w:color w:val="000000" w:themeColor="text1"/>
          <w:sz w:val="21"/>
          <w:szCs w:val="21"/>
        </w:rPr>
        <w:t>).</w:t>
      </w:r>
      <w:r w:rsidR="00680C3E" w:rsidRPr="00580CC4">
        <w:rPr>
          <w:rFonts w:ascii="Times New Roman" w:hAnsi="Times New Roman" w:cs="Times New Roman"/>
          <w:color w:val="000000" w:themeColor="text1"/>
          <w:sz w:val="21"/>
          <w:szCs w:val="21"/>
        </w:rPr>
        <w:t xml:space="preserve"> </w:t>
      </w:r>
      <w:r w:rsidR="00E369EF" w:rsidRPr="00580CC4">
        <w:rPr>
          <w:rFonts w:ascii="Times New Roman" w:hAnsi="Times New Roman" w:cs="Times New Roman"/>
          <w:color w:val="000000" w:themeColor="text1"/>
          <w:sz w:val="21"/>
          <w:szCs w:val="21"/>
        </w:rPr>
        <w:t>The limited use of food waste for feed production in China is primarily due to the early stage of industrialization of recycling food waste as feed, which currently has a low processing capacity</w:t>
      </w:r>
      <w:r w:rsidR="008D6E26" w:rsidRPr="00580CC4">
        <w:rPr>
          <w:rFonts w:ascii="Times New Roman" w:hAnsi="Times New Roman" w:cs="Times New Roman"/>
          <w:color w:val="000000" w:themeColor="text1"/>
          <w:sz w:val="21"/>
          <w:szCs w:val="21"/>
        </w:rPr>
        <w:t xml:space="preserve"> </w:t>
      </w:r>
      <w:r w:rsidR="007743F7"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Wang&lt;/Author&gt;&lt;Year&gt;2023&lt;/Year&gt;&lt;RecNum&gt;4919&lt;/RecNum&gt;&lt;DisplayText&gt;&lt;style face="superscript"&gt;31&lt;/style&gt;&lt;/DisplayText&gt;&lt;record&gt;&lt;rec-number&gt;4919&lt;/rec-number&gt;&lt;foreign-keys&gt;&lt;key app="EN" db-id="ddxvffxvds5aa4er9pcvv20frz5wz59aepdr" timestamp="1729061551" guid="a62637be-89eb-47e2-81eb-7e95e325d4ce"&gt;4919&lt;/key&gt;&lt;/foreign-keys&gt;&lt;ref-type name="Journal Article"&gt;17&lt;/ref-type&gt;&lt;contributors&gt;&lt;authors&gt;&lt;author&gt;Wang, Yingcheng&lt;/author&gt;&lt;author&gt;Wang, Zihan&lt;/author&gt;&lt;author&gt;Yin, Yulong&lt;/author&gt;&lt;author&gt;Tian, Xingshuai&lt;/author&gt;&lt;author&gt;Gong, Haiqing&lt;/author&gt;&lt;author&gt;Ma, Lin&lt;/author&gt;&lt;author&gt;Zhuang, Minghao&lt;/author&gt;&lt;author&gt;Dou, Zhengxia&lt;/author&gt;&lt;author&gt;Cui, Zhenling&lt;/author&gt;&lt;/authors&gt;&lt;/contributors&gt;&lt;titles&gt;&lt;title&gt;Pursuing zero-grain livestock production in China&lt;/title&gt;&lt;secondary-title&gt;One Earth&lt;/secondary-title&gt;&lt;/titles&gt;&lt;periodical&gt;&lt;full-title&gt;One Earth&lt;/full-title&gt;&lt;/periodical&gt;&lt;pages&gt;1748-1758&lt;/pages&gt;&lt;volume&gt;6&lt;/volume&gt;&lt;number&gt;12&lt;/number&gt;&lt;keywords&gt;&lt;keyword&gt;agri-food system&lt;/keyword&gt;&lt;keyword&gt;feed grain&lt;/keyword&gt;&lt;keyword&gt;N flow&lt;/keyword&gt;&lt;keyword&gt;sustainability&lt;/keyword&gt;&lt;/keywords&gt;&lt;dates&gt;&lt;year&gt;2023&lt;/year&gt;&lt;pub-dates&gt;&lt;date&gt;2023/12/15/&lt;/date&gt;&lt;/pub-dates&gt;&lt;/dates&gt;&lt;isbn&gt;2590-3322&lt;/isbn&gt;&lt;urls&gt;&lt;related-urls&gt;&lt;url&gt;https://www.sciencedirect.com/science/article/pii/S2590332223004931&lt;/url&gt;&lt;/related-urls&gt;&lt;/urls&gt;&lt;electronic-resource-num&gt;https://doi.org/10.1016/j.oneear.2023.10.019&lt;/electronic-resource-num&gt;&lt;/record&gt;&lt;/Cite&gt;&lt;/EndNote&gt;</w:instrText>
      </w:r>
      <w:r w:rsidR="007743F7" w:rsidRPr="00580CC4">
        <w:rPr>
          <w:rFonts w:ascii="Times New Roman" w:hAnsi="Times New Roman" w:cs="Times New Roman"/>
          <w:color w:val="000000" w:themeColor="text1"/>
          <w:sz w:val="21"/>
          <w:szCs w:val="21"/>
        </w:rPr>
        <w:fldChar w:fldCharType="separate"/>
      </w:r>
      <w:r w:rsidR="007743F7" w:rsidRPr="00580CC4">
        <w:rPr>
          <w:rFonts w:ascii="Times New Roman" w:hAnsi="Times New Roman" w:cs="Times New Roman"/>
          <w:noProof/>
          <w:color w:val="000000" w:themeColor="text1"/>
          <w:sz w:val="21"/>
          <w:szCs w:val="21"/>
          <w:vertAlign w:val="superscript"/>
        </w:rPr>
        <w:t>31</w:t>
      </w:r>
      <w:r w:rsidR="007743F7" w:rsidRPr="00580CC4">
        <w:rPr>
          <w:rFonts w:ascii="Times New Roman" w:hAnsi="Times New Roman" w:cs="Times New Roman"/>
          <w:color w:val="000000" w:themeColor="text1"/>
          <w:sz w:val="21"/>
          <w:szCs w:val="21"/>
        </w:rPr>
        <w:fldChar w:fldCharType="end"/>
      </w:r>
      <w:r w:rsidR="00E369EF" w:rsidRPr="00580CC4">
        <w:rPr>
          <w:rFonts w:ascii="Times New Roman" w:hAnsi="Times New Roman" w:cs="Times New Roman"/>
          <w:color w:val="000000" w:themeColor="text1"/>
          <w:sz w:val="21"/>
          <w:szCs w:val="21"/>
        </w:rPr>
        <w:t>.</w:t>
      </w:r>
      <w:r w:rsidR="00D1151F" w:rsidRPr="00580CC4">
        <w:rPr>
          <w:rFonts w:ascii="Times New Roman" w:hAnsi="Times New Roman" w:cs="Times New Roman"/>
          <w:color w:val="000000" w:themeColor="text1"/>
          <w:sz w:val="21"/>
          <w:szCs w:val="21"/>
        </w:rPr>
        <w:t xml:space="preserve"> </w:t>
      </w:r>
      <w:r w:rsidR="003A0F5E" w:rsidRPr="00580CC4">
        <w:rPr>
          <w:rFonts w:ascii="Times New Roman" w:hAnsi="Times New Roman" w:cs="Times New Roman"/>
          <w:color w:val="000000" w:themeColor="text1"/>
          <w:sz w:val="21"/>
          <w:szCs w:val="21"/>
        </w:rPr>
        <w:t xml:space="preserve">Despite being protein-rich, food processing by-products, such as unprocessed oil cakes, contain anti-nutritional factors that </w:t>
      </w:r>
      <w:r w:rsidR="0065248E" w:rsidRPr="00580CC4">
        <w:rPr>
          <w:rFonts w:ascii="Times New Roman" w:hAnsi="Times New Roman" w:cs="Times New Roman"/>
          <w:color w:val="000000" w:themeColor="text1"/>
          <w:sz w:val="21"/>
          <w:szCs w:val="21"/>
        </w:rPr>
        <w:t>hinder protein absorption by animals</w:t>
      </w:r>
      <w:r w:rsidR="003842CF" w:rsidRPr="00580CC4">
        <w:rPr>
          <w:rFonts w:ascii="Times New Roman" w:hAnsi="Times New Roman" w:cs="Times New Roman"/>
          <w:color w:val="000000" w:themeColor="text1"/>
          <w:sz w:val="21"/>
          <w:szCs w:val="21"/>
        </w:rPr>
        <w:t>.</w:t>
      </w:r>
      <w:r w:rsidR="003A0F5E" w:rsidRPr="00580CC4">
        <w:rPr>
          <w:rFonts w:ascii="Times New Roman" w:hAnsi="Times New Roman" w:cs="Times New Roman"/>
          <w:color w:val="000000" w:themeColor="text1"/>
          <w:sz w:val="21"/>
          <w:szCs w:val="21"/>
        </w:rPr>
        <w:t xml:space="preserve"> </w:t>
      </w:r>
      <w:r w:rsidR="0050535F" w:rsidRPr="00580CC4">
        <w:rPr>
          <w:rFonts w:ascii="Times New Roman" w:hAnsi="Times New Roman" w:cs="Times New Roman"/>
          <w:color w:val="000000" w:themeColor="text1"/>
          <w:sz w:val="21"/>
          <w:szCs w:val="21"/>
        </w:rPr>
        <w:t xml:space="preserve">Although fermentation can effectively eliminate these anti-nutritional factors and </w:t>
      </w:r>
      <w:r w:rsidR="00D1151F" w:rsidRPr="00580CC4">
        <w:rPr>
          <w:rFonts w:ascii="Times New Roman" w:hAnsi="Times New Roman" w:cs="Times New Roman"/>
          <w:color w:val="000000" w:themeColor="text1"/>
          <w:sz w:val="21"/>
          <w:szCs w:val="21"/>
        </w:rPr>
        <w:t xml:space="preserve">enhance digestion and growth performance </w:t>
      </w:r>
      <w:r w:rsidR="00D1151F"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Mathivanan&lt;/Author&gt;&lt;Year&gt;2006&lt;/Year&gt;&lt;RecNum&gt;4997&lt;/RecNum&gt;&lt;DisplayText&gt;&lt;style face="superscript"&gt;32&lt;/style&gt;&lt;/DisplayText&gt;&lt;record&gt;&lt;rec-number&gt;4997&lt;/rec-number&gt;&lt;foreign-keys&gt;&lt;key app="EN" db-id="ddxvffxvds5aa4er9pcvv20frz5wz59aepdr" timestamp="1729061929" guid="3c2bc78f-7333-46eb-9b8c-21176e8d15ec"&gt;4997&lt;/key&gt;&lt;/foreign-keys&gt;&lt;ref-type name="Journal Article"&gt;17&lt;/ref-type&gt;&lt;contributors&gt;&lt;authors&gt;&lt;author&gt;Mathivanan, R&lt;/author&gt;&lt;author&gt;Selvaraj, P&lt;/author&gt;&lt;author&gt;Nanjappan, K&lt;/author&gt;&lt;/authors&gt;&lt;/contributors&gt;&lt;titles&gt;&lt;title&gt;Feeding of fermented soybean meal on broiler performance&lt;/title&gt;&lt;secondary-title&gt;International Journal of Poultry Science&lt;/secondary-title&gt;&lt;/titles&gt;&lt;periodical&gt;&lt;full-title&gt;International Journal of Poultry Science&lt;/full-title&gt;&lt;/periodical&gt;&lt;pages&gt;868-872&lt;/pages&gt;&lt;volume&gt;5&lt;/volume&gt;&lt;number&gt;9&lt;/number&gt;&lt;dates&gt;&lt;year&gt;2006&lt;/year&gt;&lt;/dates&gt;&lt;isbn&gt;1682-8356&lt;/isbn&gt;&lt;urls&gt;&lt;/urls&gt;&lt;/record&gt;&lt;/Cite&gt;&lt;/EndNote&gt;</w:instrText>
      </w:r>
      <w:r w:rsidR="00D1151F" w:rsidRPr="00580CC4">
        <w:rPr>
          <w:rFonts w:ascii="Times New Roman" w:hAnsi="Times New Roman" w:cs="Times New Roman"/>
          <w:color w:val="000000" w:themeColor="text1"/>
          <w:sz w:val="21"/>
          <w:szCs w:val="21"/>
        </w:rPr>
        <w:fldChar w:fldCharType="separate"/>
      </w:r>
      <w:r w:rsidR="00D1151F" w:rsidRPr="00580CC4">
        <w:rPr>
          <w:rFonts w:ascii="Times New Roman" w:hAnsi="Times New Roman" w:cs="Times New Roman"/>
          <w:noProof/>
          <w:color w:val="000000" w:themeColor="text1"/>
          <w:sz w:val="21"/>
          <w:szCs w:val="21"/>
          <w:vertAlign w:val="superscript"/>
        </w:rPr>
        <w:t>32</w:t>
      </w:r>
      <w:r w:rsidR="00D1151F" w:rsidRPr="00580CC4">
        <w:rPr>
          <w:rFonts w:ascii="Times New Roman" w:hAnsi="Times New Roman" w:cs="Times New Roman"/>
          <w:color w:val="000000" w:themeColor="text1"/>
          <w:sz w:val="21"/>
          <w:szCs w:val="21"/>
        </w:rPr>
        <w:fldChar w:fldCharType="end"/>
      </w:r>
      <w:r w:rsidR="0050535F" w:rsidRPr="00580CC4">
        <w:rPr>
          <w:rFonts w:ascii="Times New Roman" w:hAnsi="Times New Roman" w:cs="Times New Roman"/>
          <w:color w:val="000000" w:themeColor="text1"/>
          <w:sz w:val="21"/>
          <w:szCs w:val="21"/>
        </w:rPr>
        <w:t>, its limited adoption in China leads to a large amount of these by-products being discarded in landfills or incinerat</w:t>
      </w:r>
      <w:r w:rsidR="00D1151F" w:rsidRPr="00580CC4">
        <w:rPr>
          <w:rFonts w:ascii="Times New Roman" w:hAnsi="Times New Roman" w:cs="Times New Roman"/>
          <w:color w:val="000000" w:themeColor="text1"/>
          <w:sz w:val="21"/>
          <w:szCs w:val="21"/>
        </w:rPr>
        <w:t>ors</w:t>
      </w:r>
      <w:r w:rsidR="0050535F" w:rsidRPr="00580CC4">
        <w:rPr>
          <w:rFonts w:ascii="Times New Roman" w:hAnsi="Times New Roman" w:cs="Times New Roman"/>
          <w:color w:val="000000" w:themeColor="text1"/>
          <w:sz w:val="21"/>
          <w:szCs w:val="21"/>
        </w:rPr>
        <w:t xml:space="preserve">. </w:t>
      </w:r>
    </w:p>
    <w:p w14:paraId="34AB30C4" w14:textId="69A7D521" w:rsidR="007C41B1" w:rsidRPr="00580CC4" w:rsidRDefault="008C3E97" w:rsidP="00C22D40">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color w:val="000000" w:themeColor="text1"/>
          <w:sz w:val="21"/>
          <w:szCs w:val="21"/>
        </w:rPr>
        <w:t xml:space="preserve">Unlike previous studies that considered recycling </w:t>
      </w:r>
      <w:r w:rsidR="00B85363" w:rsidRPr="00580CC4">
        <w:rPr>
          <w:rFonts w:ascii="Times New Roman" w:hAnsi="Times New Roman" w:cs="Times New Roman"/>
          <w:color w:val="000000" w:themeColor="text1"/>
          <w:sz w:val="21"/>
          <w:szCs w:val="21"/>
        </w:rPr>
        <w:t>LCFs</w:t>
      </w:r>
      <w:r w:rsidR="000B5AA3" w:rsidRPr="00580CC4">
        <w:rPr>
          <w:rFonts w:ascii="Times New Roman" w:hAnsi="Times New Roman" w:cs="Times New Roman"/>
          <w:color w:val="000000" w:themeColor="text1"/>
          <w:sz w:val="21"/>
          <w:szCs w:val="21"/>
        </w:rPr>
        <w:t xml:space="preserve"> </w:t>
      </w:r>
      <w:r w:rsidRPr="00580CC4">
        <w:rPr>
          <w:rFonts w:ascii="Times New Roman" w:hAnsi="Times New Roman" w:cs="Times New Roman"/>
          <w:color w:val="000000" w:themeColor="text1"/>
          <w:sz w:val="21"/>
          <w:szCs w:val="21"/>
        </w:rPr>
        <w:t xml:space="preserve">as feed to be costless </w:t>
      </w:r>
      <w:r w:rsidRPr="00580CC4">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0NTwvUmVjTnVtPjxEaXNwbGF5VGV4dD48c3R5bGUgZmFjZT0ic3VwZXJzY3Jp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</w:fldData>
        </w:fldChar>
      </w:r>
      <w:r w:rsidR="004F77C1">
        <w:rPr>
          <w:rFonts w:ascii="Times New Roman" w:hAnsi="Times New Roman" w:cs="Times New Roman"/>
          <w:color w:val="000000" w:themeColor="text1"/>
          <w:sz w:val="21"/>
          <w:szCs w:val="21"/>
        </w:rPr>
        <w:instrText xml:space="preserve"> ADDIN EN.CITE </w:instrText>
      </w:r>
      <w:r w:rsidR="004F77C1">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0NTwvUmVjTnVtPjxEaXNwbGF5VGV4dD48c3R5bGUgZmFjZT0ic3VwZXJzY3Jp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</w:fldData>
        </w:fldChar>
      </w:r>
      <w:r w:rsidR="004F77C1">
        <w:rPr>
          <w:rFonts w:ascii="Times New Roman" w:hAnsi="Times New Roman" w:cs="Times New Roman"/>
          <w:color w:val="000000" w:themeColor="text1"/>
          <w:sz w:val="21"/>
          <w:szCs w:val="21"/>
        </w:rPr>
        <w:instrText xml:space="preserve"> ADDIN EN.CITE.DATA </w:instrText>
      </w:r>
      <w:r w:rsidR="004F77C1">
        <w:rPr>
          <w:rFonts w:ascii="Times New Roman" w:hAnsi="Times New Roman" w:cs="Times New Roman"/>
          <w:color w:val="000000" w:themeColor="text1"/>
          <w:sz w:val="21"/>
          <w:szCs w:val="21"/>
        </w:rPr>
      </w:r>
      <w:r w:rsidR="004F77C1">
        <w:rPr>
          <w:rFonts w:ascii="Times New Roman" w:hAnsi="Times New Roman" w:cs="Times New Roman"/>
          <w:color w:val="000000" w:themeColor="text1"/>
          <w:sz w:val="21"/>
          <w:szCs w:val="21"/>
        </w:rPr>
        <w:fldChar w:fldCharType="end"/>
      </w:r>
      <w:r w:rsidRPr="00580CC4">
        <w:rPr>
          <w:rFonts w:ascii="Times New Roman" w:hAnsi="Times New Roman" w:cs="Times New Roman"/>
          <w:color w:val="000000" w:themeColor="text1"/>
          <w:sz w:val="21"/>
          <w:szCs w:val="21"/>
        </w:rPr>
        <w:fldChar w:fldCharType="separate"/>
      </w:r>
      <w:r w:rsidR="00BB7CB6" w:rsidRPr="00580CC4">
        <w:rPr>
          <w:rFonts w:ascii="Times New Roman" w:hAnsi="Times New Roman" w:cs="Times New Roman"/>
          <w:noProof/>
          <w:color w:val="000000" w:themeColor="text1"/>
          <w:sz w:val="21"/>
          <w:szCs w:val="21"/>
          <w:vertAlign w:val="superscript"/>
        </w:rPr>
        <w:t>11-13</w:t>
      </w:r>
      <w:r w:rsidRPr="00580CC4">
        <w:rPr>
          <w:rFonts w:ascii="Times New Roman" w:hAnsi="Times New Roman" w:cs="Times New Roman"/>
          <w:color w:val="000000" w:themeColor="text1"/>
          <w:sz w:val="21"/>
          <w:szCs w:val="21"/>
        </w:rPr>
        <w:fldChar w:fldCharType="end"/>
      </w:r>
      <w:r w:rsidRPr="00580CC4">
        <w:rPr>
          <w:rFonts w:ascii="Times New Roman" w:hAnsi="Times New Roman" w:cs="Times New Roman"/>
          <w:color w:val="000000" w:themeColor="text1"/>
          <w:sz w:val="21"/>
          <w:szCs w:val="21"/>
        </w:rPr>
        <w:t xml:space="preserve">, we modelled </w:t>
      </w:r>
      <w:r w:rsidR="00BC23B6" w:rsidRPr="00580CC4">
        <w:rPr>
          <w:rFonts w:ascii="Times New Roman" w:hAnsi="Times New Roman" w:cs="Times New Roman"/>
          <w:color w:val="000000" w:themeColor="text1"/>
          <w:sz w:val="21"/>
          <w:szCs w:val="21"/>
        </w:rPr>
        <w:t xml:space="preserve">an increasing cost of </w:t>
      </w:r>
      <w:r w:rsidR="00485468" w:rsidRPr="00580CC4">
        <w:rPr>
          <w:rFonts w:ascii="Times New Roman" w:hAnsi="Times New Roman" w:cs="Times New Roman"/>
          <w:color w:val="000000" w:themeColor="text1"/>
          <w:sz w:val="21"/>
          <w:szCs w:val="21"/>
        </w:rPr>
        <w:t>more</w:t>
      </w:r>
      <w:r w:rsidR="00F45FFF" w:rsidRPr="00580CC4">
        <w:rPr>
          <w:rFonts w:ascii="Times New Roman" w:hAnsi="Times New Roman" w:cs="Times New Roman"/>
          <w:color w:val="000000" w:themeColor="text1"/>
          <w:sz w:val="21"/>
          <w:szCs w:val="21"/>
        </w:rPr>
        <w:t xml:space="preserve"> recycled </w:t>
      </w:r>
      <w:r w:rsidR="00B85363" w:rsidRPr="00580CC4">
        <w:rPr>
          <w:rFonts w:ascii="Times New Roman" w:hAnsi="Times New Roman" w:cs="Times New Roman"/>
          <w:color w:val="000000" w:themeColor="text1"/>
          <w:sz w:val="21"/>
          <w:szCs w:val="21"/>
        </w:rPr>
        <w:t>LCFs</w:t>
      </w:r>
      <w:r w:rsidR="00F45FFF" w:rsidRPr="00580CC4">
        <w:rPr>
          <w:rFonts w:ascii="Times New Roman" w:hAnsi="Times New Roman" w:cs="Times New Roman"/>
          <w:color w:val="000000" w:themeColor="text1"/>
          <w:sz w:val="21"/>
          <w:szCs w:val="21"/>
        </w:rPr>
        <w:t xml:space="preserve"> </w:t>
      </w:r>
      <w:r w:rsidR="00485468" w:rsidRPr="00580CC4">
        <w:rPr>
          <w:rFonts w:ascii="Times New Roman" w:hAnsi="Times New Roman" w:cs="Times New Roman"/>
          <w:color w:val="000000" w:themeColor="text1"/>
          <w:sz w:val="21"/>
          <w:szCs w:val="21"/>
        </w:rPr>
        <w:t xml:space="preserve">as feed </w:t>
      </w:r>
      <w:r w:rsidR="00577BFF" w:rsidRPr="00580CC4">
        <w:rPr>
          <w:rFonts w:ascii="Times New Roman" w:hAnsi="Times New Roman" w:cs="Times New Roman"/>
          <w:color w:val="000000" w:themeColor="text1"/>
          <w:sz w:val="21"/>
          <w:szCs w:val="21"/>
        </w:rPr>
        <w:t>born</w:t>
      </w:r>
      <w:r w:rsidR="00871DA6" w:rsidRPr="00580CC4">
        <w:rPr>
          <w:rFonts w:ascii="Times New Roman" w:hAnsi="Times New Roman" w:cs="Times New Roman"/>
          <w:color w:val="000000" w:themeColor="text1"/>
          <w:sz w:val="21"/>
          <w:szCs w:val="21"/>
        </w:rPr>
        <w:t xml:space="preserve"> by monogastric livestock producers</w:t>
      </w:r>
      <w:r w:rsidR="005E0ED1" w:rsidRPr="00580CC4">
        <w:rPr>
          <w:rFonts w:ascii="Times New Roman" w:hAnsi="Times New Roman" w:cs="Times New Roman"/>
          <w:color w:val="000000" w:themeColor="text1"/>
          <w:sz w:val="21"/>
          <w:szCs w:val="21"/>
        </w:rPr>
        <w:t xml:space="preserve"> and </w:t>
      </w:r>
      <w:r w:rsidR="00EA051F" w:rsidRPr="00580CC4">
        <w:rPr>
          <w:rFonts w:ascii="Times New Roman" w:hAnsi="Times New Roman" w:cs="Times New Roman"/>
          <w:color w:val="000000" w:themeColor="text1"/>
          <w:sz w:val="21"/>
          <w:szCs w:val="21"/>
        </w:rPr>
        <w:t xml:space="preserve">a decreasing cost of </w:t>
      </w:r>
      <w:r w:rsidR="00485468" w:rsidRPr="00580CC4">
        <w:rPr>
          <w:rFonts w:ascii="Times New Roman" w:hAnsi="Times New Roman" w:cs="Times New Roman"/>
          <w:color w:val="000000" w:themeColor="text1"/>
          <w:sz w:val="21"/>
          <w:szCs w:val="21"/>
        </w:rPr>
        <w:t>less</w:t>
      </w:r>
      <w:r w:rsidR="00EA051F" w:rsidRPr="00580CC4">
        <w:rPr>
          <w:rFonts w:ascii="Times New Roman" w:hAnsi="Times New Roman" w:cs="Times New Roman"/>
          <w:color w:val="000000" w:themeColor="text1"/>
          <w:sz w:val="21"/>
          <w:szCs w:val="21"/>
        </w:rPr>
        <w:t xml:space="preserve"> LCFs in landfills and incinerators</w:t>
      </w:r>
      <w:r w:rsidR="00DE36FC" w:rsidRPr="00580CC4">
        <w:rPr>
          <w:rFonts w:ascii="Times New Roman" w:hAnsi="Times New Roman" w:cs="Times New Roman"/>
          <w:color w:val="000000" w:themeColor="text1"/>
          <w:sz w:val="21"/>
          <w:szCs w:val="21"/>
        </w:rPr>
        <w:t xml:space="preserve"> covered by consumers. </w:t>
      </w:r>
      <w:bookmarkEnd w:id="2"/>
      <w:r w:rsidR="005E66E3" w:rsidRPr="00580CC4">
        <w:rPr>
          <w:rFonts w:ascii="Times New Roman" w:hAnsi="Times New Roman" w:cs="Times New Roman"/>
          <w:color w:val="000000" w:themeColor="text1"/>
          <w:sz w:val="21"/>
          <w:szCs w:val="21"/>
        </w:rPr>
        <w:t>We demonstrated that u</w:t>
      </w:r>
      <w:r w:rsidR="005C299B" w:rsidRPr="00580CC4">
        <w:rPr>
          <w:rFonts w:ascii="Times New Roman" w:hAnsi="Times New Roman" w:cs="Times New Roman"/>
          <w:color w:val="000000" w:themeColor="text1"/>
          <w:sz w:val="21"/>
          <w:szCs w:val="21"/>
        </w:rPr>
        <w:t>pcycling 54-100% of food waste and 100% of food processing by-products as feed</w:t>
      </w:r>
      <w:r w:rsidR="00485757" w:rsidRPr="00580CC4">
        <w:rPr>
          <w:rFonts w:ascii="Times New Roman" w:hAnsi="Times New Roman" w:cs="Times New Roman"/>
          <w:color w:val="000000" w:themeColor="text1"/>
          <w:sz w:val="21"/>
          <w:szCs w:val="21"/>
        </w:rPr>
        <w:t xml:space="preserve"> </w:t>
      </w:r>
      <w:r w:rsidR="000D6B08" w:rsidRPr="00580CC4">
        <w:rPr>
          <w:rFonts w:ascii="Times New Roman" w:hAnsi="Times New Roman" w:cs="Times New Roman"/>
          <w:color w:val="000000" w:themeColor="text1"/>
          <w:sz w:val="21"/>
          <w:szCs w:val="21"/>
        </w:rPr>
        <w:t xml:space="preserve">in scenarios S1 and S2 </w:t>
      </w:r>
      <w:r w:rsidR="00485757" w:rsidRPr="00580CC4">
        <w:rPr>
          <w:rFonts w:ascii="Times New Roman" w:hAnsi="Times New Roman" w:cs="Times New Roman"/>
          <w:color w:val="000000" w:themeColor="text1"/>
          <w:sz w:val="21"/>
          <w:szCs w:val="21"/>
        </w:rPr>
        <w:t xml:space="preserve">increased the share of food waste and food processing by-products used as feed within the total feed use by 10-14% in dry matter (Supplementary Fig. </w:t>
      </w:r>
      <w:r w:rsidR="001D3B02" w:rsidRPr="00580CC4">
        <w:rPr>
          <w:rFonts w:ascii="Times New Roman" w:hAnsi="Times New Roman" w:cs="Times New Roman"/>
          <w:color w:val="000000" w:themeColor="text1"/>
          <w:sz w:val="21"/>
          <w:szCs w:val="21"/>
        </w:rPr>
        <w:t>2</w:t>
      </w:r>
      <w:r w:rsidR="00485757" w:rsidRPr="00580CC4">
        <w:rPr>
          <w:rFonts w:ascii="Times New Roman" w:hAnsi="Times New Roman" w:cs="Times New Roman"/>
          <w:color w:val="000000" w:themeColor="text1"/>
          <w:sz w:val="21"/>
          <w:szCs w:val="21"/>
        </w:rPr>
        <w:t>)</w:t>
      </w:r>
      <w:r w:rsidR="00E64C25" w:rsidRPr="00580CC4">
        <w:rPr>
          <w:rFonts w:ascii="Times New Roman" w:hAnsi="Times New Roman" w:cs="Times New Roman"/>
          <w:color w:val="000000" w:themeColor="text1"/>
          <w:sz w:val="21"/>
          <w:szCs w:val="21"/>
        </w:rPr>
        <w:t xml:space="preserve">. </w:t>
      </w:r>
      <w:r w:rsidR="007C0984" w:rsidRPr="00580CC4">
        <w:rPr>
          <w:rFonts w:ascii="Times New Roman" w:hAnsi="Times New Roman" w:cs="Times New Roman"/>
          <w:color w:val="000000" w:themeColor="text1"/>
          <w:sz w:val="21"/>
          <w:szCs w:val="21"/>
        </w:rPr>
        <w:t xml:space="preserve">The upcycling increased </w:t>
      </w:r>
      <w:r w:rsidR="007B19FB" w:rsidRPr="00580CC4">
        <w:rPr>
          <w:rFonts w:ascii="Times New Roman" w:hAnsi="Times New Roman" w:cs="Times New Roman"/>
          <w:color w:val="000000" w:themeColor="text1"/>
          <w:sz w:val="21"/>
          <w:szCs w:val="21"/>
        </w:rPr>
        <w:t>t</w:t>
      </w:r>
      <w:r w:rsidR="00B76F6C" w:rsidRPr="00580CC4">
        <w:rPr>
          <w:rFonts w:ascii="Times New Roman" w:hAnsi="Times New Roman" w:cs="Times New Roman"/>
          <w:color w:val="000000" w:themeColor="text1"/>
          <w:sz w:val="21"/>
          <w:szCs w:val="21"/>
        </w:rPr>
        <w:t>he</w:t>
      </w:r>
      <w:r w:rsidR="007B19FB" w:rsidRPr="00580CC4">
        <w:rPr>
          <w:rFonts w:ascii="Times New Roman" w:hAnsi="Times New Roman" w:cs="Times New Roman"/>
          <w:color w:val="000000" w:themeColor="text1"/>
          <w:sz w:val="21"/>
          <w:szCs w:val="21"/>
        </w:rPr>
        <w:t xml:space="preserve"> supply of </w:t>
      </w:r>
      <w:r w:rsidR="007C0984" w:rsidRPr="00580CC4">
        <w:rPr>
          <w:rFonts w:ascii="Times New Roman" w:hAnsi="Times New Roman" w:cs="Times New Roman"/>
          <w:color w:val="000000" w:themeColor="text1"/>
          <w:sz w:val="21"/>
          <w:szCs w:val="21"/>
        </w:rPr>
        <w:t xml:space="preserve">feed protein by 27-40% (14-21 Tg) and </w:t>
      </w:r>
      <w:r w:rsidR="007B19FB" w:rsidRPr="00580CC4">
        <w:rPr>
          <w:rFonts w:ascii="Times New Roman" w:hAnsi="Times New Roman" w:cs="Times New Roman"/>
          <w:color w:val="000000" w:themeColor="text1"/>
          <w:sz w:val="21"/>
          <w:szCs w:val="21"/>
        </w:rPr>
        <w:t xml:space="preserve">feed </w:t>
      </w:r>
      <w:r w:rsidR="007C0984" w:rsidRPr="00580CC4">
        <w:rPr>
          <w:rFonts w:ascii="Times New Roman" w:hAnsi="Times New Roman" w:cs="Times New Roman"/>
          <w:color w:val="000000" w:themeColor="text1"/>
          <w:sz w:val="21"/>
          <w:szCs w:val="21"/>
        </w:rPr>
        <w:t xml:space="preserve">energy by 26-39% (883-1318 billion MJ), </w:t>
      </w:r>
      <w:r w:rsidR="00F64BAE" w:rsidRPr="00580CC4">
        <w:rPr>
          <w:rFonts w:ascii="Times New Roman" w:hAnsi="Times New Roman" w:cs="Times New Roman"/>
          <w:color w:val="000000" w:themeColor="text1"/>
          <w:sz w:val="21"/>
          <w:szCs w:val="21"/>
        </w:rPr>
        <w:t xml:space="preserve">and </w:t>
      </w:r>
      <w:r w:rsidR="007C0984" w:rsidRPr="00580CC4">
        <w:rPr>
          <w:rFonts w:ascii="Times New Roman" w:hAnsi="Times New Roman" w:cs="Times New Roman"/>
          <w:color w:val="000000" w:themeColor="text1"/>
          <w:sz w:val="21"/>
          <w:szCs w:val="21"/>
        </w:rPr>
        <w:t xml:space="preserve">reduced total feed </w:t>
      </w:r>
      <w:r w:rsidR="00F64BAE" w:rsidRPr="00580CC4">
        <w:rPr>
          <w:rFonts w:ascii="Times New Roman" w:hAnsi="Times New Roman" w:cs="Times New Roman"/>
          <w:color w:val="000000" w:themeColor="text1"/>
          <w:sz w:val="21"/>
          <w:szCs w:val="21"/>
        </w:rPr>
        <w:t xml:space="preserve">cost </w:t>
      </w:r>
      <w:r w:rsidR="007C0984" w:rsidRPr="00580CC4">
        <w:rPr>
          <w:rFonts w:ascii="Times New Roman" w:hAnsi="Times New Roman" w:cs="Times New Roman"/>
          <w:color w:val="000000" w:themeColor="text1"/>
          <w:sz w:val="21"/>
          <w:szCs w:val="21"/>
        </w:rPr>
        <w:t>(</w:t>
      </w:r>
      <w:r w:rsidR="002B030A" w:rsidRPr="00580CC4">
        <w:rPr>
          <w:rFonts w:ascii="Times New Roman" w:hAnsi="Times New Roman" w:cs="Times New Roman"/>
          <w:color w:val="000000" w:themeColor="text1"/>
          <w:sz w:val="21"/>
          <w:szCs w:val="21"/>
        </w:rPr>
        <w:t>i.e., feeding</w:t>
      </w:r>
      <w:r w:rsidR="007C0984" w:rsidRPr="00580CC4">
        <w:rPr>
          <w:rFonts w:ascii="Times New Roman" w:hAnsi="Times New Roman" w:cs="Times New Roman"/>
          <w:color w:val="000000" w:themeColor="text1"/>
          <w:sz w:val="21"/>
          <w:szCs w:val="21"/>
        </w:rPr>
        <w:t xml:space="preserve"> crops, compound feed, food waste, and by-products) </w:t>
      </w:r>
      <w:r w:rsidR="00E64C25" w:rsidRPr="00580CC4">
        <w:rPr>
          <w:rFonts w:ascii="Times New Roman" w:hAnsi="Times New Roman" w:cs="Times New Roman"/>
          <w:color w:val="000000" w:themeColor="text1"/>
          <w:sz w:val="21"/>
          <w:szCs w:val="21"/>
        </w:rPr>
        <w:t>for</w:t>
      </w:r>
      <w:r w:rsidR="007C0984" w:rsidRPr="00580CC4">
        <w:rPr>
          <w:rFonts w:ascii="Times New Roman" w:hAnsi="Times New Roman" w:cs="Times New Roman"/>
          <w:color w:val="000000" w:themeColor="text1"/>
          <w:sz w:val="21"/>
          <w:szCs w:val="21"/>
        </w:rPr>
        <w:t xml:space="preserve"> per unit of monogastric livestock production by 2.1-3.0%</w:t>
      </w:r>
      <w:r w:rsidR="00051EA6" w:rsidRPr="00580CC4">
        <w:rPr>
          <w:rFonts w:ascii="Times New Roman" w:hAnsi="Times New Roman" w:cs="Times New Roman"/>
          <w:color w:val="000000" w:themeColor="text1"/>
          <w:sz w:val="21"/>
          <w:szCs w:val="21"/>
        </w:rPr>
        <w:t>. This led</w:t>
      </w:r>
      <w:r w:rsidR="007C0984" w:rsidRPr="00580CC4">
        <w:rPr>
          <w:rFonts w:ascii="Times New Roman" w:hAnsi="Times New Roman" w:cs="Times New Roman"/>
          <w:color w:val="000000" w:themeColor="text1"/>
          <w:sz w:val="21"/>
          <w:szCs w:val="21"/>
        </w:rPr>
        <w:t xml:space="preserve"> to a 23-36% (24-37 Tg) increase in </w:t>
      </w:r>
      <w:r w:rsidR="00E22D17" w:rsidRPr="00580CC4">
        <w:rPr>
          <w:rFonts w:ascii="Times New Roman" w:hAnsi="Times New Roman" w:cs="Times New Roman"/>
          <w:color w:val="000000" w:themeColor="text1"/>
          <w:sz w:val="21"/>
          <w:szCs w:val="21"/>
        </w:rPr>
        <w:t xml:space="preserve">monogastric livestock </w:t>
      </w:r>
      <w:r w:rsidR="007C0984" w:rsidRPr="00580CC4">
        <w:rPr>
          <w:rFonts w:ascii="Times New Roman" w:hAnsi="Times New Roman" w:cs="Times New Roman"/>
          <w:color w:val="000000" w:themeColor="text1"/>
          <w:sz w:val="21"/>
          <w:szCs w:val="21"/>
        </w:rPr>
        <w:t xml:space="preserve">production </w:t>
      </w:r>
      <w:r w:rsidR="00051EA6" w:rsidRPr="00580CC4">
        <w:rPr>
          <w:rFonts w:ascii="Times New Roman" w:hAnsi="Times New Roman" w:cs="Times New Roman"/>
          <w:color w:val="000000" w:themeColor="text1"/>
          <w:sz w:val="21"/>
          <w:szCs w:val="21"/>
        </w:rPr>
        <w:t xml:space="preserve">in S1 and S2 </w:t>
      </w:r>
      <w:r w:rsidR="007C0984" w:rsidRPr="00580CC4">
        <w:rPr>
          <w:rFonts w:ascii="Times New Roman" w:hAnsi="Times New Roman" w:cs="Times New Roman"/>
          <w:color w:val="000000" w:themeColor="text1"/>
          <w:sz w:val="21"/>
          <w:szCs w:val="21"/>
        </w:rPr>
        <w:t>(Fig. 2b).</w:t>
      </w:r>
      <w:r w:rsidR="00E64C25" w:rsidRPr="00580CC4">
        <w:rPr>
          <w:rFonts w:ascii="Times New Roman" w:hAnsi="Times New Roman" w:cs="Times New Roman"/>
          <w:color w:val="000000" w:themeColor="text1"/>
          <w:sz w:val="21"/>
          <w:szCs w:val="21"/>
        </w:rPr>
        <w:t xml:space="preserve"> </w:t>
      </w:r>
      <w:bookmarkStart w:id="3" w:name="_Hlk163152417"/>
      <w:r w:rsidR="00457A11" w:rsidRPr="00580CC4">
        <w:rPr>
          <w:rFonts w:ascii="Times New Roman" w:hAnsi="Times New Roman" w:cs="Times New Roman"/>
          <w:color w:val="000000" w:themeColor="text1"/>
          <w:sz w:val="21"/>
          <w:szCs w:val="21"/>
        </w:rPr>
        <w:t>This shift signifies a transition for China from a net importer of monogastric livestock, importing 1%</w:t>
      </w:r>
      <w:r w:rsidR="00F61A87" w:rsidRPr="00580CC4">
        <w:rPr>
          <w:rFonts w:ascii="Times New Roman" w:hAnsi="Times New Roman" w:cs="Times New Roman"/>
          <w:color w:val="000000" w:themeColor="text1"/>
          <w:sz w:val="21"/>
          <w:szCs w:val="21"/>
        </w:rPr>
        <w:t xml:space="preserve"> (1</w:t>
      </w:r>
      <w:r w:rsidR="006D6EDB" w:rsidRPr="00580CC4">
        <w:rPr>
          <w:rFonts w:ascii="Times New Roman" w:hAnsi="Times New Roman" w:cs="Times New Roman"/>
          <w:color w:val="000000" w:themeColor="text1"/>
          <w:sz w:val="21"/>
          <w:szCs w:val="21"/>
        </w:rPr>
        <w:t>.2</w:t>
      </w:r>
      <w:r w:rsidR="00F61A87" w:rsidRPr="00580CC4">
        <w:rPr>
          <w:rFonts w:ascii="Times New Roman" w:hAnsi="Times New Roman" w:cs="Times New Roman"/>
          <w:color w:val="000000" w:themeColor="text1"/>
          <w:sz w:val="21"/>
          <w:szCs w:val="21"/>
        </w:rPr>
        <w:t xml:space="preserve"> Tg)</w:t>
      </w:r>
      <w:r w:rsidR="00457A11" w:rsidRPr="00580CC4">
        <w:rPr>
          <w:rFonts w:ascii="Times New Roman" w:hAnsi="Times New Roman" w:cs="Times New Roman"/>
          <w:color w:val="000000" w:themeColor="text1"/>
          <w:sz w:val="21"/>
          <w:szCs w:val="21"/>
        </w:rPr>
        <w:t xml:space="preserve"> of output in the baseline (S0), to an exporting nation, with 18-25%</w:t>
      </w:r>
      <w:r w:rsidR="00F61A87" w:rsidRPr="00580CC4">
        <w:rPr>
          <w:rFonts w:ascii="Times New Roman" w:hAnsi="Times New Roman" w:cs="Times New Roman"/>
          <w:color w:val="000000" w:themeColor="text1"/>
          <w:sz w:val="21"/>
          <w:szCs w:val="21"/>
        </w:rPr>
        <w:t xml:space="preserve"> (</w:t>
      </w:r>
      <w:r w:rsidR="00EE61A5" w:rsidRPr="00580CC4">
        <w:rPr>
          <w:rFonts w:ascii="Times New Roman" w:hAnsi="Times New Roman" w:cs="Times New Roman"/>
          <w:color w:val="000000" w:themeColor="text1"/>
          <w:sz w:val="21"/>
          <w:szCs w:val="21"/>
        </w:rPr>
        <w:t>24-37</w:t>
      </w:r>
      <w:r w:rsidR="00F61A87" w:rsidRPr="00580CC4">
        <w:rPr>
          <w:rFonts w:ascii="Times New Roman" w:hAnsi="Times New Roman" w:cs="Times New Roman"/>
          <w:color w:val="000000" w:themeColor="text1"/>
          <w:sz w:val="21"/>
          <w:szCs w:val="21"/>
        </w:rPr>
        <w:t xml:space="preserve"> Tg) </w:t>
      </w:r>
      <w:r w:rsidR="00457A11" w:rsidRPr="00580CC4">
        <w:rPr>
          <w:rFonts w:ascii="Times New Roman" w:hAnsi="Times New Roman" w:cs="Times New Roman"/>
          <w:color w:val="000000" w:themeColor="text1"/>
          <w:sz w:val="21"/>
          <w:szCs w:val="21"/>
        </w:rPr>
        <w:t>of output being exported (Fig. 2</w:t>
      </w:r>
      <w:r w:rsidR="00667114" w:rsidRPr="00580CC4">
        <w:rPr>
          <w:rFonts w:ascii="Times New Roman" w:hAnsi="Times New Roman" w:cs="Times New Roman"/>
          <w:color w:val="000000" w:themeColor="text1"/>
          <w:sz w:val="21"/>
          <w:szCs w:val="21"/>
        </w:rPr>
        <w:t>e</w:t>
      </w:r>
      <w:r w:rsidR="00457A11" w:rsidRPr="00580CC4">
        <w:rPr>
          <w:rFonts w:ascii="Times New Roman" w:hAnsi="Times New Roman" w:cs="Times New Roman"/>
          <w:color w:val="000000" w:themeColor="text1"/>
          <w:sz w:val="21"/>
          <w:szCs w:val="21"/>
        </w:rPr>
        <w:t xml:space="preserve">). </w:t>
      </w:r>
      <w:bookmarkEnd w:id="3"/>
      <w:r w:rsidR="00C22D40" w:rsidRPr="00580CC4">
        <w:rPr>
          <w:rFonts w:ascii="Times New Roman" w:hAnsi="Times New Roman" w:cs="Times New Roman"/>
          <w:color w:val="000000" w:themeColor="text1"/>
          <w:sz w:val="21"/>
          <w:szCs w:val="21"/>
        </w:rPr>
        <w:t xml:space="preserve">Ruminant </w:t>
      </w:r>
      <w:r w:rsidR="00C22D40" w:rsidRPr="00580CC4">
        <w:rPr>
          <w:rFonts w:ascii="Times New Roman" w:hAnsi="Times New Roman" w:cs="Times New Roman"/>
          <w:color w:val="000000" w:themeColor="text1"/>
          <w:sz w:val="21"/>
          <w:szCs w:val="21"/>
        </w:rPr>
        <w:lastRenderedPageBreak/>
        <w:t xml:space="preserve">livestock production decreased by 3% (2 Tg) as the expansion of monogastric livestock reduced the availability of </w:t>
      </w:r>
      <w:r w:rsidR="00A95E61" w:rsidRPr="00580CC4">
        <w:rPr>
          <w:rFonts w:ascii="Times New Roman" w:hAnsi="Times New Roman" w:cs="Times New Roman"/>
          <w:color w:val="000000" w:themeColor="text1"/>
          <w:sz w:val="21"/>
          <w:szCs w:val="21"/>
        </w:rPr>
        <w:t>feeding crops and compound feed</w:t>
      </w:r>
      <w:r w:rsidR="00C22D40" w:rsidRPr="00580CC4">
        <w:rPr>
          <w:rFonts w:ascii="Times New Roman" w:hAnsi="Times New Roman" w:cs="Times New Roman"/>
          <w:color w:val="000000" w:themeColor="text1"/>
          <w:sz w:val="21"/>
          <w:szCs w:val="21"/>
        </w:rPr>
        <w:t xml:space="preserve"> to ruminant livestock (Fig. 2b). To meet domestic demand, ruminant livestock imports rose from 1% (0.5 Tg) of output in the baseline (S0) to 4% (2 Tg) (Fig. 2</w:t>
      </w:r>
      <w:r w:rsidR="00667114" w:rsidRPr="00580CC4">
        <w:rPr>
          <w:rFonts w:ascii="Times New Roman" w:hAnsi="Times New Roman" w:cs="Times New Roman"/>
          <w:color w:val="000000" w:themeColor="text1"/>
          <w:sz w:val="21"/>
          <w:szCs w:val="21"/>
        </w:rPr>
        <w:t>e</w:t>
      </w:r>
      <w:r w:rsidR="00C22D40" w:rsidRPr="00580CC4">
        <w:rPr>
          <w:rFonts w:ascii="Times New Roman" w:hAnsi="Times New Roman" w:cs="Times New Roman"/>
          <w:color w:val="000000" w:themeColor="text1"/>
          <w:sz w:val="21"/>
          <w:szCs w:val="21"/>
        </w:rPr>
        <w:t xml:space="preserve">). </w:t>
      </w:r>
    </w:p>
    <w:p w14:paraId="512F03B9" w14:textId="048193CB" w:rsidR="007E2EAE" w:rsidRPr="00580CC4" w:rsidRDefault="00F33100" w:rsidP="00911755">
      <w:pPr>
        <w:snapToGrid w:val="0"/>
        <w:spacing w:beforeLines="50" w:before="156" w:afterLines="50" w:after="156" w:line="480" w:lineRule="auto"/>
        <w:jc w:val="both"/>
        <w:rPr>
          <w:rFonts w:ascii="Times New Roman" w:hAnsi="Times New Roman"/>
          <w:color w:val="000000" w:themeColor="text1"/>
          <w:sz w:val="21"/>
          <w:szCs w:val="21"/>
        </w:rPr>
      </w:pPr>
      <w:r w:rsidRPr="00580CC4">
        <w:rPr>
          <w:rFonts w:ascii="Times New Roman" w:hAnsi="Times New Roman" w:cs="Times New Roman"/>
          <w:color w:val="000000" w:themeColor="text1"/>
          <w:sz w:val="21"/>
          <w:szCs w:val="21"/>
        </w:rPr>
        <w:t>Expanded</w:t>
      </w:r>
      <w:r w:rsidR="004421BC" w:rsidRPr="00580CC4">
        <w:rPr>
          <w:rFonts w:ascii="Times New Roman" w:hAnsi="Times New Roman" w:cs="Times New Roman"/>
          <w:color w:val="000000" w:themeColor="text1"/>
          <w:sz w:val="21"/>
          <w:szCs w:val="21"/>
        </w:rPr>
        <w:t xml:space="preserve"> monogastric livestock production raised the demand for primary feed (i.e., feed crops and compound feed), which</w:t>
      </w:r>
      <w:r w:rsidR="00CA3D88" w:rsidRPr="00580CC4">
        <w:rPr>
          <w:rFonts w:ascii="Times New Roman" w:hAnsi="Times New Roman" w:cs="Times New Roman"/>
          <w:color w:val="000000" w:themeColor="text1"/>
          <w:sz w:val="21"/>
          <w:szCs w:val="21"/>
        </w:rPr>
        <w:t xml:space="preserve"> suprisingly</w:t>
      </w:r>
      <w:r w:rsidR="004421BC" w:rsidRPr="00580CC4">
        <w:rPr>
          <w:rFonts w:ascii="Times New Roman" w:hAnsi="Times New Roman" w:cs="Times New Roman"/>
          <w:color w:val="000000" w:themeColor="text1"/>
          <w:sz w:val="21"/>
          <w:szCs w:val="21"/>
        </w:rPr>
        <w:t xml:space="preserve"> outweighed the reduction in primary feed use </w:t>
      </w:r>
      <w:r w:rsidR="00CA3D88" w:rsidRPr="00580CC4">
        <w:rPr>
          <w:rFonts w:ascii="Times New Roman" w:hAnsi="Times New Roman" w:cs="Times New Roman"/>
          <w:color w:val="000000" w:themeColor="text1"/>
          <w:sz w:val="21"/>
          <w:szCs w:val="21"/>
        </w:rPr>
        <w:t>by</w:t>
      </w:r>
      <w:r w:rsidR="004421BC" w:rsidRPr="00580CC4">
        <w:rPr>
          <w:rFonts w:ascii="Times New Roman" w:hAnsi="Times New Roman" w:cs="Times New Roman"/>
          <w:color w:val="000000" w:themeColor="text1"/>
          <w:sz w:val="21"/>
          <w:szCs w:val="21"/>
        </w:rPr>
        <w:t xml:space="preserve"> substituting it with food waste and food processing by-products. </w:t>
      </w:r>
      <w:r w:rsidR="003E56EB" w:rsidRPr="00580CC4">
        <w:rPr>
          <w:rFonts w:ascii="Times New Roman" w:hAnsi="Times New Roman" w:cs="Times New Roman"/>
          <w:color w:val="000000" w:themeColor="text1"/>
          <w:sz w:val="21"/>
          <w:szCs w:val="21"/>
        </w:rPr>
        <w:t>The</w:t>
      </w:r>
      <w:r w:rsidR="00C22D40" w:rsidRPr="00580CC4">
        <w:rPr>
          <w:rFonts w:ascii="Times New Roman" w:hAnsi="Times New Roman" w:cs="Times New Roman"/>
          <w:color w:val="000000" w:themeColor="text1"/>
          <w:sz w:val="21"/>
          <w:szCs w:val="21"/>
        </w:rPr>
        <w:t xml:space="preserve"> overall feed demand for both monogastric and ruminant livestock increased by 17-34% (116-236 Tg) due to a 33-67% (118-238 Tg) rise in feed demand for monogastric livestock (Fig. 3</w:t>
      </w:r>
      <w:r w:rsidR="00341664" w:rsidRPr="00580CC4">
        <w:rPr>
          <w:rFonts w:ascii="Times New Roman" w:hAnsi="Times New Roman" w:cs="Times New Roman"/>
          <w:color w:val="000000" w:themeColor="text1"/>
          <w:sz w:val="21"/>
          <w:szCs w:val="21"/>
        </w:rPr>
        <w:t>b</w:t>
      </w:r>
      <w:r w:rsidR="00C22D40" w:rsidRPr="00580CC4">
        <w:rPr>
          <w:rFonts w:ascii="Times New Roman" w:hAnsi="Times New Roman" w:cs="Times New Roman"/>
          <w:color w:val="000000" w:themeColor="text1"/>
          <w:sz w:val="21"/>
          <w:szCs w:val="21"/>
        </w:rPr>
        <w:t>).</w:t>
      </w:r>
      <w:r w:rsidR="007C41B1" w:rsidRPr="00580CC4">
        <w:rPr>
          <w:rFonts w:ascii="Times New Roman" w:hAnsi="Times New Roman" w:cs="Times New Roman"/>
          <w:color w:val="000000" w:themeColor="text1"/>
          <w:sz w:val="21"/>
          <w:szCs w:val="21"/>
        </w:rPr>
        <w:t xml:space="preserve"> </w:t>
      </w:r>
      <w:r w:rsidR="00C22D40" w:rsidRPr="00580CC4">
        <w:rPr>
          <w:rFonts w:ascii="Times New Roman" w:hAnsi="Times New Roman" w:cs="Times New Roman"/>
          <w:color w:val="000000" w:themeColor="text1"/>
          <w:sz w:val="21"/>
          <w:szCs w:val="21"/>
        </w:rPr>
        <w:t>The upcycling increase</w:t>
      </w:r>
      <w:r w:rsidR="003E4ABF" w:rsidRPr="00580CC4">
        <w:rPr>
          <w:rFonts w:ascii="Times New Roman" w:hAnsi="Times New Roman" w:cs="Times New Roman"/>
          <w:color w:val="000000" w:themeColor="text1"/>
          <w:sz w:val="21"/>
          <w:szCs w:val="21"/>
        </w:rPr>
        <w:t>d</w:t>
      </w:r>
      <w:r w:rsidR="00C22D40" w:rsidRPr="00580CC4">
        <w:rPr>
          <w:rFonts w:ascii="Times New Roman" w:hAnsi="Times New Roman" w:cs="Times New Roman"/>
          <w:color w:val="000000" w:themeColor="text1"/>
          <w:sz w:val="21"/>
          <w:szCs w:val="21"/>
        </w:rPr>
        <w:t xml:space="preserve"> </w:t>
      </w:r>
      <w:r w:rsidR="0063083E" w:rsidRPr="00580CC4">
        <w:rPr>
          <w:rFonts w:ascii="Times New Roman" w:hAnsi="Times New Roman" w:cs="Times New Roman"/>
          <w:color w:val="000000" w:themeColor="text1"/>
          <w:sz w:val="21"/>
          <w:szCs w:val="21"/>
        </w:rPr>
        <w:t>the feed conversion ratio (FCR, the ratio of fresh feed inputs to live weight gain)</w:t>
      </w:r>
      <w:r w:rsidR="00C22D40" w:rsidRPr="00580CC4">
        <w:rPr>
          <w:rFonts w:ascii="Times New Roman" w:hAnsi="Times New Roman" w:cs="Times New Roman"/>
          <w:color w:val="000000" w:themeColor="text1"/>
          <w:sz w:val="21"/>
          <w:szCs w:val="21"/>
        </w:rPr>
        <w:t xml:space="preserve"> for monogastric livestock by 0.22-0.62 kg kg</w:t>
      </w:r>
      <w:r w:rsidR="00C22D40" w:rsidRPr="00580CC4">
        <w:rPr>
          <w:rFonts w:ascii="Times New Roman" w:hAnsi="Times New Roman" w:cs="Times New Roman"/>
          <w:color w:val="000000" w:themeColor="text1"/>
          <w:sz w:val="21"/>
          <w:szCs w:val="21"/>
          <w:vertAlign w:val="superscript"/>
        </w:rPr>
        <w:t>-1</w:t>
      </w:r>
      <w:r w:rsidR="00C22D40" w:rsidRPr="00580CC4">
        <w:rPr>
          <w:rFonts w:ascii="Times New Roman" w:hAnsi="Times New Roman" w:cs="Times New Roman"/>
          <w:color w:val="000000" w:themeColor="text1"/>
          <w:sz w:val="21"/>
          <w:szCs w:val="21"/>
        </w:rPr>
        <w:t xml:space="preserve">, </w:t>
      </w:r>
      <w:r w:rsidR="0063083E" w:rsidRPr="00580CC4">
        <w:rPr>
          <w:rFonts w:ascii="Times New Roman" w:hAnsi="Times New Roman" w:cs="Times New Roman"/>
          <w:color w:val="000000" w:themeColor="text1"/>
          <w:sz w:val="21"/>
          <w:szCs w:val="21"/>
        </w:rPr>
        <w:t xml:space="preserve">but decreased </w:t>
      </w:r>
      <w:r w:rsidR="00C22D40" w:rsidRPr="00580CC4">
        <w:rPr>
          <w:rFonts w:ascii="Times New Roman" w:hAnsi="Times New Roman" w:cs="Times New Roman"/>
          <w:color w:val="000000" w:themeColor="text1"/>
          <w:sz w:val="21"/>
          <w:szCs w:val="21"/>
        </w:rPr>
        <w:t xml:space="preserve">the </w:t>
      </w:r>
      <w:r w:rsidR="0063083E" w:rsidRPr="00580CC4">
        <w:rPr>
          <w:rFonts w:ascii="Times New Roman" w:hAnsi="Times New Roman" w:cs="Times New Roman"/>
          <w:color w:val="000000" w:themeColor="text1"/>
          <w:sz w:val="21"/>
          <w:szCs w:val="21"/>
        </w:rPr>
        <w:t>edible feed conversion ratio (eFCR, the amount of human-edible feedstuffs, i.e., feeding crops and compound feed, used for per unit of live weight gain)</w:t>
      </w:r>
      <w:r w:rsidR="00C22D40" w:rsidRPr="00580CC4">
        <w:rPr>
          <w:rFonts w:ascii="Times New Roman" w:hAnsi="Times New Roman" w:cs="Times New Roman"/>
          <w:color w:val="000000" w:themeColor="text1"/>
          <w:sz w:val="21"/>
          <w:szCs w:val="21"/>
        </w:rPr>
        <w:t xml:space="preserve"> by 0.11-0.19 kg kg</w:t>
      </w:r>
      <w:r w:rsidR="00C22D40" w:rsidRPr="00580CC4">
        <w:rPr>
          <w:rFonts w:ascii="Times New Roman" w:hAnsi="Times New Roman" w:cs="Times New Roman"/>
          <w:color w:val="000000" w:themeColor="text1"/>
          <w:sz w:val="21"/>
          <w:szCs w:val="21"/>
          <w:vertAlign w:val="superscript"/>
        </w:rPr>
        <w:t>-1</w:t>
      </w:r>
      <w:r w:rsidR="00C22D40" w:rsidRPr="00580CC4">
        <w:rPr>
          <w:rFonts w:ascii="Times New Roman" w:hAnsi="Times New Roman" w:cs="Times New Roman"/>
          <w:color w:val="000000" w:themeColor="text1"/>
          <w:sz w:val="21"/>
          <w:szCs w:val="21"/>
        </w:rPr>
        <w:t xml:space="preserve">, indicating its reduced reliance on human-edible feedstuffs (Supplementary Fig. </w:t>
      </w:r>
      <w:r w:rsidR="005A5DEF" w:rsidRPr="00580CC4">
        <w:rPr>
          <w:rFonts w:ascii="Times New Roman" w:hAnsi="Times New Roman" w:cs="Times New Roman"/>
          <w:color w:val="000000" w:themeColor="text1"/>
          <w:sz w:val="21"/>
          <w:szCs w:val="21"/>
        </w:rPr>
        <w:t>3</w:t>
      </w:r>
      <w:r w:rsidR="00C22D40" w:rsidRPr="00580CC4">
        <w:rPr>
          <w:rFonts w:ascii="Times New Roman" w:hAnsi="Times New Roman" w:cs="Times New Roman"/>
          <w:color w:val="000000" w:themeColor="text1"/>
          <w:sz w:val="21"/>
          <w:szCs w:val="21"/>
        </w:rPr>
        <w:t xml:space="preserve">a). Since feeding crops and compound feed account for only 12% of ruminant feed </w:t>
      </w:r>
      <w:r w:rsidR="00CE1E88" w:rsidRPr="00580CC4">
        <w:rPr>
          <w:rFonts w:ascii="Times New Roman" w:hAnsi="Times New Roman" w:cs="Times New Roman"/>
          <w:color w:val="000000" w:themeColor="text1"/>
          <w:sz w:val="21"/>
          <w:szCs w:val="21"/>
        </w:rPr>
        <w:t>(</w:t>
      </w:r>
      <w:r w:rsidR="00C22D40" w:rsidRPr="00580CC4">
        <w:rPr>
          <w:rFonts w:ascii="Times New Roman" w:hAnsi="Times New Roman" w:cs="Times New Roman"/>
          <w:color w:val="000000" w:themeColor="text1"/>
          <w:sz w:val="21"/>
          <w:szCs w:val="21"/>
        </w:rPr>
        <w:t>compared to 88% from grass</w:t>
      </w:r>
      <w:r w:rsidR="007A32A2" w:rsidRPr="00580CC4">
        <w:rPr>
          <w:rFonts w:ascii="Times New Roman" w:hAnsi="Times New Roman" w:cs="Times New Roman"/>
          <w:color w:val="000000" w:themeColor="text1"/>
          <w:sz w:val="21"/>
          <w:szCs w:val="21"/>
        </w:rPr>
        <w:t xml:space="preserve">, see Supplementary Fig. </w:t>
      </w:r>
      <w:r w:rsidR="00684070" w:rsidRPr="00580CC4">
        <w:rPr>
          <w:rFonts w:ascii="Times New Roman" w:hAnsi="Times New Roman" w:cs="Times New Roman"/>
          <w:color w:val="000000" w:themeColor="text1"/>
          <w:sz w:val="21"/>
          <w:szCs w:val="21"/>
        </w:rPr>
        <w:t>4d</w:t>
      </w:r>
      <w:r w:rsidR="00CE1E88" w:rsidRPr="00580CC4">
        <w:rPr>
          <w:rFonts w:ascii="Times New Roman" w:hAnsi="Times New Roman" w:cs="Times New Roman"/>
          <w:color w:val="000000" w:themeColor="text1"/>
          <w:sz w:val="21"/>
          <w:szCs w:val="21"/>
        </w:rPr>
        <w:t>),</w:t>
      </w:r>
      <w:r w:rsidR="00C22D40" w:rsidRPr="00580CC4">
        <w:rPr>
          <w:rFonts w:ascii="Times New Roman" w:hAnsi="Times New Roman" w:cs="Times New Roman"/>
          <w:color w:val="000000" w:themeColor="text1"/>
          <w:sz w:val="21"/>
          <w:szCs w:val="21"/>
        </w:rPr>
        <w:t xml:space="preserve"> the upcycling ha</w:t>
      </w:r>
      <w:r w:rsidR="00CE1E88" w:rsidRPr="00580CC4">
        <w:rPr>
          <w:rFonts w:ascii="Times New Roman" w:hAnsi="Times New Roman" w:cs="Times New Roman"/>
          <w:color w:val="000000" w:themeColor="text1"/>
          <w:sz w:val="21"/>
          <w:szCs w:val="21"/>
        </w:rPr>
        <w:t>d</w:t>
      </w:r>
      <w:r w:rsidR="00C22D40" w:rsidRPr="00580CC4">
        <w:rPr>
          <w:rFonts w:ascii="Times New Roman" w:hAnsi="Times New Roman" w:cs="Times New Roman"/>
          <w:color w:val="000000" w:themeColor="text1"/>
          <w:sz w:val="21"/>
          <w:szCs w:val="21"/>
        </w:rPr>
        <w:t xml:space="preserve"> a minor impact on ruminant production and </w:t>
      </w:r>
      <w:r w:rsidR="00D31F37" w:rsidRPr="00580CC4">
        <w:rPr>
          <w:rFonts w:ascii="Times New Roman" w:hAnsi="Times New Roman" w:cs="Times New Roman"/>
          <w:color w:val="000000" w:themeColor="text1"/>
          <w:sz w:val="21"/>
          <w:szCs w:val="21"/>
        </w:rPr>
        <w:t xml:space="preserve">its </w:t>
      </w:r>
      <w:r w:rsidR="00C22D40" w:rsidRPr="00580CC4">
        <w:rPr>
          <w:rFonts w:ascii="Times New Roman" w:hAnsi="Times New Roman" w:cs="Times New Roman"/>
          <w:color w:val="000000" w:themeColor="text1"/>
          <w:sz w:val="21"/>
          <w:szCs w:val="21"/>
        </w:rPr>
        <w:t xml:space="preserve">FCR </w:t>
      </w:r>
      <w:r w:rsidR="00E15988" w:rsidRPr="00580CC4">
        <w:rPr>
          <w:rFonts w:ascii="Times New Roman" w:hAnsi="Times New Roman" w:cs="Times New Roman"/>
          <w:color w:val="000000" w:themeColor="text1"/>
          <w:sz w:val="21"/>
          <w:szCs w:val="21"/>
        </w:rPr>
        <w:t xml:space="preserve">and eFCR </w:t>
      </w:r>
      <w:r w:rsidR="00C22D40" w:rsidRPr="00580CC4">
        <w:rPr>
          <w:rFonts w:ascii="Times New Roman" w:hAnsi="Times New Roman" w:cs="Times New Roman"/>
          <w:color w:val="000000" w:themeColor="text1"/>
          <w:sz w:val="21"/>
          <w:szCs w:val="21"/>
        </w:rPr>
        <w:t xml:space="preserve">(Supplementary Fig. </w:t>
      </w:r>
      <w:r w:rsidR="005A5DEF" w:rsidRPr="00580CC4">
        <w:rPr>
          <w:rFonts w:ascii="Times New Roman" w:hAnsi="Times New Roman" w:cs="Times New Roman"/>
          <w:color w:val="000000" w:themeColor="text1"/>
          <w:sz w:val="21"/>
          <w:szCs w:val="21"/>
        </w:rPr>
        <w:t>3</w:t>
      </w:r>
      <w:r w:rsidR="00C22D40" w:rsidRPr="00580CC4">
        <w:rPr>
          <w:rFonts w:ascii="Times New Roman" w:hAnsi="Times New Roman" w:cs="Times New Roman"/>
          <w:color w:val="000000" w:themeColor="text1"/>
          <w:sz w:val="21"/>
          <w:szCs w:val="21"/>
        </w:rPr>
        <w:t>b).</w:t>
      </w:r>
      <w:bookmarkStart w:id="4" w:name="_Hlk163153468"/>
      <w:r w:rsidR="00AC6D83" w:rsidRPr="00580CC4">
        <w:rPr>
          <w:rFonts w:ascii="Times New Roman" w:hAnsi="Times New Roman" w:cs="Times New Roman"/>
          <w:color w:val="000000" w:themeColor="text1"/>
          <w:sz w:val="21"/>
          <w:szCs w:val="21"/>
        </w:rPr>
        <w:t xml:space="preserve"> </w:t>
      </w:r>
      <w:r w:rsidR="009A010E" w:rsidRPr="00580CC4">
        <w:rPr>
          <w:rFonts w:ascii="Times New Roman" w:hAnsi="Times New Roman" w:cs="Times New Roman"/>
          <w:color w:val="000000" w:themeColor="text1"/>
          <w:sz w:val="21"/>
          <w:szCs w:val="21"/>
        </w:rPr>
        <w:t xml:space="preserve">The growing demand for </w:t>
      </w:r>
      <w:r w:rsidR="00AB5B30" w:rsidRPr="00580CC4">
        <w:rPr>
          <w:rFonts w:ascii="Times New Roman" w:hAnsi="Times New Roman" w:cs="Times New Roman"/>
          <w:color w:val="000000" w:themeColor="text1"/>
          <w:sz w:val="21"/>
          <w:szCs w:val="21"/>
        </w:rPr>
        <w:t xml:space="preserve">crop </w:t>
      </w:r>
      <w:r w:rsidR="00B2706A" w:rsidRPr="00580CC4">
        <w:rPr>
          <w:rFonts w:ascii="Times New Roman" w:hAnsi="Times New Roman" w:cs="Times New Roman"/>
          <w:color w:val="000000" w:themeColor="text1"/>
          <w:sz w:val="21"/>
          <w:szCs w:val="21"/>
        </w:rPr>
        <w:t xml:space="preserve">used as animal </w:t>
      </w:r>
      <w:r w:rsidR="009A010E" w:rsidRPr="00580CC4">
        <w:rPr>
          <w:rFonts w:ascii="Times New Roman" w:hAnsi="Times New Roman" w:cs="Times New Roman"/>
          <w:color w:val="000000" w:themeColor="text1"/>
          <w:sz w:val="21"/>
          <w:szCs w:val="21"/>
        </w:rPr>
        <w:t>feed increased reliance on crop imports, with the import share rising from 11% (146 Tg) in the baseline (S0) to 15–19% (184–236 Tg) (Fig. 2d)</w:t>
      </w:r>
      <w:r w:rsidR="00EA066F" w:rsidRPr="00580CC4">
        <w:rPr>
          <w:rFonts w:ascii="Times New Roman" w:hAnsi="Times New Roman" w:cs="Times New Roman"/>
          <w:color w:val="000000" w:themeColor="text1"/>
          <w:sz w:val="21"/>
          <w:szCs w:val="21"/>
        </w:rPr>
        <w:t>,</w:t>
      </w:r>
      <w:r w:rsidR="002F1EDF" w:rsidRPr="00580CC4">
        <w:rPr>
          <w:rFonts w:ascii="Times New Roman" w:hAnsi="Times New Roman" w:cs="Times New Roman"/>
          <w:color w:val="000000" w:themeColor="text1"/>
          <w:sz w:val="21"/>
          <w:szCs w:val="21"/>
        </w:rPr>
        <w:t xml:space="preserve"> </w:t>
      </w:r>
      <w:r w:rsidR="00822813" w:rsidRPr="00580CC4">
        <w:rPr>
          <w:rFonts w:ascii="Times New Roman" w:hAnsi="Times New Roman" w:cs="Times New Roman"/>
          <w:color w:val="000000" w:themeColor="text1"/>
          <w:sz w:val="21"/>
          <w:szCs w:val="21"/>
        </w:rPr>
        <w:t xml:space="preserve">considering that the </w:t>
      </w:r>
      <w:r w:rsidR="008643FC" w:rsidRPr="00580CC4">
        <w:rPr>
          <w:rFonts w:ascii="Times New Roman" w:hAnsi="Times New Roman"/>
          <w:color w:val="000000" w:themeColor="text1"/>
          <w:sz w:val="21"/>
          <w:szCs w:val="21"/>
        </w:rPr>
        <w:t xml:space="preserve">total crop production </w:t>
      </w:r>
      <w:r w:rsidR="00097BA0" w:rsidRPr="00580CC4">
        <w:rPr>
          <w:rFonts w:ascii="Times New Roman" w:hAnsi="Times New Roman"/>
          <w:color w:val="000000" w:themeColor="text1"/>
          <w:sz w:val="21"/>
          <w:szCs w:val="21"/>
        </w:rPr>
        <w:t>declined by</w:t>
      </w:r>
      <w:r w:rsidR="008643FC" w:rsidRPr="00580CC4">
        <w:rPr>
          <w:rFonts w:ascii="Times New Roman" w:hAnsi="Times New Roman"/>
          <w:color w:val="000000" w:themeColor="text1"/>
          <w:sz w:val="21"/>
          <w:szCs w:val="21"/>
        </w:rPr>
        <w:t xml:space="preserve"> 1.2-4.4% (15-57 Tg)</w:t>
      </w:r>
      <w:r w:rsidR="002F1EDF" w:rsidRPr="00580CC4">
        <w:rPr>
          <w:rFonts w:ascii="Times New Roman" w:hAnsi="Times New Roman"/>
          <w:color w:val="000000" w:themeColor="text1"/>
          <w:sz w:val="21"/>
          <w:szCs w:val="21"/>
        </w:rPr>
        <w:t xml:space="preserve"> </w:t>
      </w:r>
      <w:r w:rsidR="008643FC" w:rsidRPr="00580CC4">
        <w:rPr>
          <w:rFonts w:ascii="Times New Roman" w:hAnsi="Times New Roman"/>
          <w:color w:val="000000" w:themeColor="text1"/>
          <w:sz w:val="21"/>
          <w:szCs w:val="21"/>
        </w:rPr>
        <w:t>(Fig. 2a)</w:t>
      </w:r>
      <w:r w:rsidR="00097BA0" w:rsidRPr="00580CC4">
        <w:rPr>
          <w:rFonts w:ascii="Times New Roman" w:hAnsi="Times New Roman"/>
          <w:color w:val="000000" w:themeColor="text1"/>
          <w:sz w:val="21"/>
          <w:szCs w:val="21"/>
        </w:rPr>
        <w:t xml:space="preserve">. </w:t>
      </w:r>
      <w:r w:rsidR="00EC0F38" w:rsidRPr="00580CC4">
        <w:rPr>
          <w:rFonts w:ascii="Times New Roman" w:hAnsi="Times New Roman" w:hint="eastAsia"/>
          <w:color w:val="000000" w:themeColor="text1"/>
          <w:sz w:val="21"/>
          <w:szCs w:val="21"/>
        </w:rPr>
        <w:t>H</w:t>
      </w:r>
      <w:r w:rsidR="00EC0F38" w:rsidRPr="00580CC4">
        <w:rPr>
          <w:rFonts w:ascii="Times New Roman" w:hAnsi="Times New Roman"/>
          <w:color w:val="000000" w:themeColor="text1"/>
          <w:sz w:val="21"/>
          <w:szCs w:val="21"/>
        </w:rPr>
        <w:t xml:space="preserve">owever, </w:t>
      </w:r>
      <w:r w:rsidR="00042C11" w:rsidRPr="00580CC4">
        <w:rPr>
          <w:rFonts w:ascii="Times New Roman" w:hAnsi="Times New Roman"/>
          <w:color w:val="000000" w:themeColor="text1"/>
          <w:sz w:val="21"/>
          <w:szCs w:val="21"/>
        </w:rPr>
        <w:t xml:space="preserve">the crop cultivated area </w:t>
      </w:r>
      <w:r w:rsidR="00695A3A" w:rsidRPr="00580CC4">
        <w:rPr>
          <w:rFonts w:ascii="Times New Roman" w:hAnsi="Times New Roman"/>
          <w:color w:val="000000" w:themeColor="text1"/>
          <w:sz w:val="21"/>
          <w:szCs w:val="21"/>
        </w:rPr>
        <w:t xml:space="preserve">expanded by </w:t>
      </w:r>
      <w:r w:rsidR="00042C11" w:rsidRPr="00580CC4">
        <w:rPr>
          <w:rFonts w:ascii="Times New Roman" w:hAnsi="Times New Roman"/>
          <w:color w:val="000000" w:themeColor="text1"/>
          <w:sz w:val="21"/>
          <w:szCs w:val="21"/>
        </w:rPr>
        <w:t xml:space="preserve">0.6-13% (1-24 Mha) (Fig. 3a). </w:t>
      </w:r>
      <w:r w:rsidR="00695A3A" w:rsidRPr="00580CC4">
        <w:rPr>
          <w:rFonts w:ascii="Times New Roman" w:hAnsi="Times New Roman" w:cs="Times New Roman"/>
          <w:color w:val="000000" w:themeColor="text1"/>
          <w:sz w:val="21"/>
          <w:szCs w:val="21"/>
        </w:rPr>
        <w:t>D</w:t>
      </w:r>
      <w:r w:rsidR="00B32057" w:rsidRPr="00580CC4">
        <w:rPr>
          <w:rFonts w:ascii="Times New Roman" w:hAnsi="Times New Roman" w:cs="Times New Roman"/>
          <w:color w:val="000000" w:themeColor="text1"/>
          <w:sz w:val="21"/>
          <w:szCs w:val="21"/>
        </w:rPr>
        <w:t xml:space="preserve">etailed </w:t>
      </w:r>
      <w:r w:rsidR="00FC5B3C" w:rsidRPr="00580CC4">
        <w:rPr>
          <w:rFonts w:ascii="Times New Roman" w:hAnsi="Times New Roman" w:cs="Times New Roman"/>
          <w:color w:val="000000" w:themeColor="text1"/>
          <w:sz w:val="21"/>
          <w:szCs w:val="21"/>
        </w:rPr>
        <w:t xml:space="preserve">impacts on </w:t>
      </w:r>
      <w:r w:rsidR="00B32057" w:rsidRPr="00580CC4">
        <w:rPr>
          <w:rFonts w:ascii="Times New Roman" w:hAnsi="Times New Roman" w:cs="Times New Roman"/>
          <w:color w:val="000000" w:themeColor="text1"/>
          <w:sz w:val="21"/>
          <w:szCs w:val="21"/>
        </w:rPr>
        <w:t>crop production structure</w:t>
      </w:r>
      <w:r w:rsidR="00940402" w:rsidRPr="00580CC4">
        <w:rPr>
          <w:rFonts w:ascii="Times New Roman" w:hAnsi="Times New Roman" w:cs="Times New Roman"/>
          <w:color w:val="000000" w:themeColor="text1"/>
          <w:sz w:val="21"/>
          <w:szCs w:val="21"/>
        </w:rPr>
        <w:t xml:space="preserve">, </w:t>
      </w:r>
      <w:r w:rsidR="00695A3A" w:rsidRPr="00580CC4">
        <w:rPr>
          <w:rFonts w:ascii="Times New Roman" w:hAnsi="Times New Roman" w:cs="Times New Roman"/>
          <w:color w:val="000000" w:themeColor="text1"/>
          <w:sz w:val="21"/>
          <w:szCs w:val="21"/>
        </w:rPr>
        <w:t>as well as</w:t>
      </w:r>
      <w:r w:rsidR="00CC324F" w:rsidRPr="00580CC4">
        <w:rPr>
          <w:rFonts w:ascii="Times New Roman" w:hAnsi="Times New Roman" w:cs="Times New Roman"/>
          <w:color w:val="000000" w:themeColor="text1"/>
          <w:sz w:val="21"/>
          <w:szCs w:val="21"/>
        </w:rPr>
        <w:t xml:space="preserve"> </w:t>
      </w:r>
      <w:r w:rsidR="00E5007F" w:rsidRPr="00580CC4">
        <w:rPr>
          <w:rFonts w:ascii="Times New Roman" w:hAnsi="Times New Roman" w:cs="Times New Roman"/>
          <w:color w:val="000000" w:themeColor="text1"/>
          <w:sz w:val="21"/>
          <w:szCs w:val="21"/>
        </w:rPr>
        <w:t xml:space="preserve">the use of </w:t>
      </w:r>
      <w:r w:rsidR="00D61F75" w:rsidRPr="00580CC4">
        <w:rPr>
          <w:rFonts w:ascii="Times New Roman" w:hAnsi="Times New Roman" w:cs="Times New Roman"/>
          <w:color w:val="000000" w:themeColor="text1"/>
          <w:sz w:val="21"/>
          <w:szCs w:val="21"/>
        </w:rPr>
        <w:t>N and P</w:t>
      </w:r>
      <w:r w:rsidR="00E5007F" w:rsidRPr="00580CC4">
        <w:rPr>
          <w:rFonts w:ascii="Times New Roman" w:hAnsi="Times New Roman" w:cs="Times New Roman"/>
          <w:color w:val="000000" w:themeColor="text1"/>
          <w:sz w:val="21"/>
          <w:szCs w:val="21"/>
        </w:rPr>
        <w:t xml:space="preserve"> fertilisers</w:t>
      </w:r>
      <w:r w:rsidR="00695A3A" w:rsidRPr="00580CC4">
        <w:rPr>
          <w:rFonts w:ascii="Times New Roman" w:hAnsi="Times New Roman" w:cs="Times New Roman"/>
          <w:color w:val="000000" w:themeColor="text1"/>
          <w:sz w:val="21"/>
          <w:szCs w:val="21"/>
        </w:rPr>
        <w:t>,</w:t>
      </w:r>
      <w:r w:rsidR="00D66346" w:rsidRPr="00580CC4">
        <w:rPr>
          <w:rFonts w:ascii="Times New Roman" w:hAnsi="Times New Roman" w:cs="Times New Roman"/>
          <w:color w:val="000000" w:themeColor="text1"/>
          <w:sz w:val="21"/>
          <w:szCs w:val="21"/>
        </w:rPr>
        <w:t xml:space="preserve"> </w:t>
      </w:r>
      <w:r w:rsidR="00FC1B51" w:rsidRPr="00580CC4">
        <w:rPr>
          <w:rFonts w:ascii="Times New Roman" w:hAnsi="Times New Roman" w:cs="Times New Roman"/>
          <w:color w:val="000000" w:themeColor="text1"/>
          <w:sz w:val="21"/>
          <w:szCs w:val="21"/>
        </w:rPr>
        <w:t xml:space="preserve">were </w:t>
      </w:r>
      <w:r w:rsidR="002A560F" w:rsidRPr="00580CC4">
        <w:rPr>
          <w:rFonts w:ascii="Times New Roman" w:hAnsi="Times New Roman" w:cs="Times New Roman"/>
          <w:color w:val="000000" w:themeColor="text1"/>
          <w:sz w:val="21"/>
          <w:szCs w:val="21"/>
        </w:rPr>
        <w:t>explicitly presented</w:t>
      </w:r>
      <w:r w:rsidR="00FC1B51" w:rsidRPr="00580CC4">
        <w:rPr>
          <w:rFonts w:ascii="Times New Roman" w:hAnsi="Times New Roman" w:cs="Times New Roman"/>
          <w:color w:val="000000" w:themeColor="text1"/>
          <w:sz w:val="21"/>
          <w:szCs w:val="21"/>
        </w:rPr>
        <w:t xml:space="preserve"> in Supplementary Results. </w:t>
      </w:r>
    </w:p>
    <w:bookmarkEnd w:id="4"/>
    <w:p w14:paraId="0C9A4D27" w14:textId="5F10FE8E" w:rsidR="0059260D" w:rsidRPr="00580CC4" w:rsidRDefault="004C4187" w:rsidP="007E1FF9">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color w:val="000000" w:themeColor="text1"/>
          <w:sz w:val="21"/>
          <w:szCs w:val="21"/>
        </w:rPr>
        <w:t xml:space="preserve">Adjustments in </w:t>
      </w:r>
      <w:r w:rsidR="00D26FE6" w:rsidRPr="00580CC4">
        <w:rPr>
          <w:rFonts w:ascii="Times New Roman" w:hAnsi="Times New Roman" w:cs="Times New Roman"/>
          <w:color w:val="000000" w:themeColor="text1"/>
          <w:sz w:val="21"/>
          <w:szCs w:val="21"/>
        </w:rPr>
        <w:t xml:space="preserve">crop and </w:t>
      </w:r>
      <w:r w:rsidRPr="00580CC4">
        <w:rPr>
          <w:rFonts w:ascii="Times New Roman" w:hAnsi="Times New Roman" w:cs="Times New Roman"/>
          <w:color w:val="000000" w:themeColor="text1"/>
          <w:sz w:val="21"/>
          <w:szCs w:val="21"/>
        </w:rPr>
        <w:t>livestock production</w:t>
      </w:r>
      <w:r w:rsidR="00D26FE6" w:rsidRPr="00580CC4">
        <w:rPr>
          <w:rFonts w:ascii="Times New Roman" w:hAnsi="Times New Roman" w:cs="Times New Roman"/>
          <w:color w:val="000000" w:themeColor="text1"/>
          <w:sz w:val="21"/>
          <w:szCs w:val="21"/>
        </w:rPr>
        <w:t xml:space="preserve"> </w:t>
      </w:r>
      <w:r w:rsidR="003D4874" w:rsidRPr="00580CC4">
        <w:rPr>
          <w:rFonts w:ascii="Times New Roman" w:hAnsi="Times New Roman" w:cs="Times New Roman"/>
          <w:color w:val="000000" w:themeColor="text1"/>
          <w:sz w:val="21"/>
          <w:szCs w:val="21"/>
        </w:rPr>
        <w:t>also h</w:t>
      </w:r>
      <w:r w:rsidR="00AE7839" w:rsidRPr="00580CC4">
        <w:rPr>
          <w:rFonts w:ascii="Times New Roman" w:hAnsi="Times New Roman" w:cs="Times New Roman"/>
          <w:color w:val="000000" w:themeColor="text1"/>
          <w:sz w:val="21"/>
          <w:szCs w:val="21"/>
        </w:rPr>
        <w:t>a</w:t>
      </w:r>
      <w:r w:rsidR="0035242B" w:rsidRPr="00580CC4">
        <w:rPr>
          <w:rFonts w:ascii="Times New Roman" w:hAnsi="Times New Roman" w:cs="Times New Roman"/>
          <w:color w:val="000000" w:themeColor="text1"/>
          <w:sz w:val="21"/>
          <w:szCs w:val="21"/>
        </w:rPr>
        <w:t>d</w:t>
      </w:r>
      <w:r w:rsidR="003D4874" w:rsidRPr="00580CC4">
        <w:rPr>
          <w:rFonts w:ascii="Times New Roman" w:hAnsi="Times New Roman" w:cs="Times New Roman"/>
          <w:color w:val="000000" w:themeColor="text1"/>
          <w:sz w:val="21"/>
          <w:szCs w:val="21"/>
        </w:rPr>
        <w:t xml:space="preserve"> knock-on effects </w:t>
      </w:r>
      <w:r w:rsidR="009F24C3" w:rsidRPr="00580CC4">
        <w:rPr>
          <w:rFonts w:ascii="Times New Roman" w:hAnsi="Times New Roman" w:cs="Times New Roman"/>
          <w:color w:val="000000" w:themeColor="text1"/>
          <w:sz w:val="21"/>
          <w:szCs w:val="21"/>
        </w:rPr>
        <w:t xml:space="preserve">beyond the agricultural </w:t>
      </w:r>
      <w:r w:rsidR="00916C2D" w:rsidRPr="00580CC4">
        <w:rPr>
          <w:rFonts w:ascii="Times New Roman" w:hAnsi="Times New Roman" w:cs="Times New Roman" w:hint="eastAsia"/>
          <w:color w:val="000000" w:themeColor="text1"/>
          <w:sz w:val="21"/>
          <w:szCs w:val="21"/>
        </w:rPr>
        <w:t>sectors</w:t>
      </w:r>
      <w:r w:rsidR="00BE21AD" w:rsidRPr="00580CC4">
        <w:rPr>
          <w:rFonts w:ascii="Times New Roman" w:hAnsi="Times New Roman" w:cs="Times New Roman"/>
          <w:color w:val="000000" w:themeColor="text1"/>
          <w:sz w:val="21"/>
          <w:szCs w:val="21"/>
        </w:rPr>
        <w:t xml:space="preserve"> </w:t>
      </w:r>
      <w:r w:rsidR="003D4874" w:rsidRPr="00580CC4">
        <w:rPr>
          <w:rFonts w:ascii="Times New Roman" w:hAnsi="Times New Roman" w:cs="Times New Roman"/>
          <w:color w:val="000000" w:themeColor="text1"/>
          <w:sz w:val="21"/>
          <w:szCs w:val="21"/>
        </w:rPr>
        <w:t>in the broader economy</w:t>
      </w:r>
      <w:r w:rsidR="009D608F" w:rsidRPr="00580CC4">
        <w:rPr>
          <w:rFonts w:ascii="Times New Roman" w:hAnsi="Times New Roman" w:cs="Times New Roman"/>
          <w:color w:val="000000" w:themeColor="text1"/>
          <w:sz w:val="21"/>
          <w:szCs w:val="21"/>
        </w:rPr>
        <w:t>, thus influence</w:t>
      </w:r>
      <w:r w:rsidR="0035242B" w:rsidRPr="00580CC4">
        <w:rPr>
          <w:rFonts w:ascii="Times New Roman" w:hAnsi="Times New Roman" w:cs="Times New Roman"/>
          <w:color w:val="000000" w:themeColor="text1"/>
          <w:sz w:val="21"/>
          <w:szCs w:val="21"/>
        </w:rPr>
        <w:t>d</w:t>
      </w:r>
      <w:r w:rsidR="009D608F" w:rsidRPr="00580CC4">
        <w:rPr>
          <w:rFonts w:ascii="Times New Roman" w:hAnsi="Times New Roman" w:cs="Times New Roman"/>
          <w:color w:val="000000" w:themeColor="text1"/>
          <w:sz w:val="21"/>
          <w:szCs w:val="21"/>
        </w:rPr>
        <w:t xml:space="preserve"> </w:t>
      </w:r>
      <w:r w:rsidR="00541295" w:rsidRPr="00580CC4">
        <w:rPr>
          <w:rFonts w:ascii="Times New Roman" w:hAnsi="Times New Roman" w:cs="Times New Roman"/>
          <w:bCs/>
          <w:color w:val="000000" w:themeColor="text1"/>
          <w:sz w:val="21"/>
          <w:szCs w:val="21"/>
        </w:rPr>
        <w:t xml:space="preserve">sectoral employment, </w:t>
      </w:r>
      <w:r w:rsidR="004C191E" w:rsidRPr="00580CC4">
        <w:rPr>
          <w:rFonts w:ascii="Times New Roman" w:hAnsi="Times New Roman" w:cs="Times New Roman"/>
          <w:bCs/>
          <w:color w:val="000000" w:themeColor="text1"/>
          <w:sz w:val="21"/>
          <w:szCs w:val="21"/>
        </w:rPr>
        <w:t>gross domestic product (GDP)</w:t>
      </w:r>
      <w:r w:rsidR="006071B1" w:rsidRPr="00580CC4">
        <w:rPr>
          <w:rFonts w:ascii="Times New Roman" w:hAnsi="Times New Roman" w:cs="Times New Roman"/>
          <w:bCs/>
          <w:color w:val="000000" w:themeColor="text1"/>
          <w:sz w:val="21"/>
          <w:szCs w:val="21"/>
        </w:rPr>
        <w:t>, and household welfare</w:t>
      </w:r>
      <w:r w:rsidR="00C62AE2" w:rsidRPr="00580CC4">
        <w:rPr>
          <w:rFonts w:ascii="Times New Roman" w:hAnsi="Times New Roman" w:cs="Times New Roman"/>
          <w:bCs/>
          <w:color w:val="000000" w:themeColor="text1"/>
          <w:sz w:val="21"/>
          <w:szCs w:val="21"/>
        </w:rPr>
        <w:t xml:space="preserve"> (</w:t>
      </w:r>
      <w:r w:rsidR="007E1FF9" w:rsidRPr="00580CC4">
        <w:rPr>
          <w:rFonts w:ascii="Times New Roman" w:hAnsi="Times New Roman" w:cs="Times New Roman"/>
          <w:bCs/>
          <w:color w:val="000000" w:themeColor="text1"/>
          <w:sz w:val="21"/>
          <w:szCs w:val="21"/>
        </w:rPr>
        <w:t>a measure of economic well-being in US dollars)</w:t>
      </w:r>
      <w:r w:rsidR="006071B1" w:rsidRPr="00580CC4">
        <w:rPr>
          <w:rFonts w:ascii="Times New Roman" w:hAnsi="Times New Roman" w:cs="Times New Roman"/>
          <w:bCs/>
          <w:color w:val="000000" w:themeColor="text1"/>
          <w:sz w:val="21"/>
          <w:szCs w:val="21"/>
        </w:rPr>
        <w:t xml:space="preserve">. </w:t>
      </w:r>
      <w:r w:rsidR="00602242" w:rsidRPr="00580CC4">
        <w:rPr>
          <w:rFonts w:ascii="Times New Roman" w:hAnsi="Times New Roman" w:cs="Times New Roman"/>
          <w:color w:val="000000" w:themeColor="text1"/>
          <w:sz w:val="21"/>
          <w:szCs w:val="21"/>
        </w:rPr>
        <w:t xml:space="preserve">We observed that </w:t>
      </w:r>
      <w:r w:rsidR="000C1243" w:rsidRPr="00580CC4">
        <w:rPr>
          <w:rFonts w:ascii="Times New Roman" w:hAnsi="Times New Roman" w:cs="Times New Roman"/>
          <w:color w:val="000000" w:themeColor="text1"/>
          <w:sz w:val="21"/>
          <w:szCs w:val="21"/>
        </w:rPr>
        <w:t>t</w:t>
      </w:r>
      <w:r w:rsidR="002E38FC" w:rsidRPr="00580CC4">
        <w:rPr>
          <w:rFonts w:ascii="Times New Roman" w:hAnsi="Times New Roman" w:cs="Times New Roman"/>
          <w:color w:val="000000" w:themeColor="text1"/>
          <w:sz w:val="21"/>
          <w:szCs w:val="21"/>
        </w:rPr>
        <w:t xml:space="preserve">he 27-43% (11.5-18.4 million people) increase in </w:t>
      </w:r>
      <w:r w:rsidR="00CD33C0" w:rsidRPr="00580CC4">
        <w:rPr>
          <w:rFonts w:ascii="Times New Roman" w:hAnsi="Times New Roman" w:cs="Times New Roman"/>
          <w:color w:val="000000" w:themeColor="text1"/>
          <w:sz w:val="21"/>
          <w:szCs w:val="21"/>
        </w:rPr>
        <w:t xml:space="preserve">employment in </w:t>
      </w:r>
      <w:r w:rsidR="002E38FC" w:rsidRPr="00580CC4">
        <w:rPr>
          <w:rFonts w:ascii="Times New Roman" w:hAnsi="Times New Roman" w:cs="Times New Roman"/>
          <w:color w:val="000000" w:themeColor="text1"/>
          <w:sz w:val="21"/>
          <w:szCs w:val="21"/>
        </w:rPr>
        <w:t xml:space="preserve">monogastric livestock </w:t>
      </w:r>
      <w:r w:rsidR="00CD33C0" w:rsidRPr="00580CC4">
        <w:rPr>
          <w:rFonts w:ascii="Times New Roman" w:hAnsi="Times New Roman" w:cs="Times New Roman"/>
          <w:color w:val="000000" w:themeColor="text1"/>
          <w:sz w:val="21"/>
          <w:szCs w:val="21"/>
        </w:rPr>
        <w:t>production</w:t>
      </w:r>
      <w:r w:rsidR="000D56CD" w:rsidRPr="00580CC4">
        <w:rPr>
          <w:rFonts w:ascii="Times New Roman" w:hAnsi="Times New Roman" w:cs="Times New Roman"/>
          <w:color w:val="000000" w:themeColor="text1"/>
          <w:sz w:val="21"/>
          <w:szCs w:val="21"/>
        </w:rPr>
        <w:t xml:space="preserve"> </w:t>
      </w:r>
      <w:r w:rsidR="00354D68" w:rsidRPr="00580CC4">
        <w:rPr>
          <w:rFonts w:ascii="Times New Roman" w:hAnsi="Times New Roman" w:cs="Times New Roman"/>
          <w:color w:val="000000" w:themeColor="text1"/>
          <w:sz w:val="21"/>
          <w:szCs w:val="21"/>
        </w:rPr>
        <w:t>was</w:t>
      </w:r>
      <w:r w:rsidR="002E38FC" w:rsidRPr="00580CC4">
        <w:rPr>
          <w:rFonts w:ascii="Times New Roman" w:hAnsi="Times New Roman" w:cs="Times New Roman"/>
          <w:color w:val="000000" w:themeColor="text1"/>
          <w:sz w:val="21"/>
          <w:szCs w:val="21"/>
        </w:rPr>
        <w:t xml:space="preserve"> largely </w:t>
      </w:r>
      <w:r w:rsidR="00780EE6" w:rsidRPr="00580CC4">
        <w:rPr>
          <w:rFonts w:ascii="Times New Roman" w:hAnsi="Times New Roman" w:cs="Times New Roman"/>
          <w:color w:val="000000" w:themeColor="text1"/>
          <w:sz w:val="21"/>
          <w:szCs w:val="21"/>
        </w:rPr>
        <w:t xml:space="preserve">a </w:t>
      </w:r>
      <w:r w:rsidR="00354D68" w:rsidRPr="00580CC4">
        <w:rPr>
          <w:rFonts w:ascii="Times New Roman" w:hAnsi="Times New Roman" w:cs="Times New Roman"/>
          <w:color w:val="000000" w:themeColor="text1"/>
          <w:sz w:val="21"/>
          <w:szCs w:val="21"/>
        </w:rPr>
        <w:t>transfer</w:t>
      </w:r>
      <w:r w:rsidR="002E38FC" w:rsidRPr="00580CC4">
        <w:rPr>
          <w:rFonts w:ascii="Times New Roman" w:hAnsi="Times New Roman" w:cs="Times New Roman"/>
          <w:color w:val="000000" w:themeColor="text1"/>
          <w:sz w:val="21"/>
          <w:szCs w:val="21"/>
        </w:rPr>
        <w:t xml:space="preserve"> from</w:t>
      </w:r>
      <w:r w:rsidR="007F559D" w:rsidRPr="00580CC4">
        <w:rPr>
          <w:rFonts w:ascii="Times New Roman" w:hAnsi="Times New Roman" w:cs="Times New Roman"/>
          <w:color w:val="000000" w:themeColor="text1"/>
          <w:sz w:val="21"/>
          <w:szCs w:val="21"/>
        </w:rPr>
        <w:t xml:space="preserve"> </w:t>
      </w:r>
      <w:r w:rsidR="002E38FC" w:rsidRPr="00580CC4">
        <w:rPr>
          <w:rFonts w:ascii="Times New Roman" w:hAnsi="Times New Roman" w:cs="Times New Roman"/>
          <w:color w:val="000000" w:themeColor="text1"/>
          <w:sz w:val="21"/>
          <w:szCs w:val="21"/>
        </w:rPr>
        <w:t>the non-food</w:t>
      </w:r>
      <w:r w:rsidR="007F559D" w:rsidRPr="00580CC4">
        <w:rPr>
          <w:rFonts w:ascii="Times New Roman" w:hAnsi="Times New Roman" w:cs="Times New Roman"/>
          <w:color w:val="000000" w:themeColor="text1"/>
          <w:sz w:val="21"/>
          <w:szCs w:val="21"/>
        </w:rPr>
        <w:t xml:space="preserve"> sector</w:t>
      </w:r>
      <w:r w:rsidR="000C1243" w:rsidRPr="00580CC4">
        <w:rPr>
          <w:rFonts w:ascii="Times New Roman" w:hAnsi="Times New Roman" w:cs="Times New Roman"/>
          <w:color w:val="000000" w:themeColor="text1"/>
          <w:sz w:val="21"/>
          <w:szCs w:val="21"/>
        </w:rPr>
        <w:t xml:space="preserve"> (i.e., industr</w:t>
      </w:r>
      <w:r w:rsidR="00F83488" w:rsidRPr="00580CC4">
        <w:rPr>
          <w:rFonts w:ascii="Times New Roman" w:hAnsi="Times New Roman" w:cs="Times New Roman"/>
          <w:color w:val="000000" w:themeColor="text1"/>
          <w:sz w:val="21"/>
          <w:szCs w:val="21"/>
        </w:rPr>
        <w:t>ies</w:t>
      </w:r>
      <w:r w:rsidR="000C1243" w:rsidRPr="00580CC4">
        <w:rPr>
          <w:rFonts w:ascii="Times New Roman" w:hAnsi="Times New Roman" w:cs="Times New Roman"/>
          <w:color w:val="000000" w:themeColor="text1"/>
          <w:sz w:val="21"/>
          <w:szCs w:val="21"/>
        </w:rPr>
        <w:t xml:space="preserve"> and services</w:t>
      </w:r>
      <w:r w:rsidR="00822BD8" w:rsidRPr="00580CC4">
        <w:rPr>
          <w:rFonts w:ascii="Times New Roman" w:hAnsi="Times New Roman" w:cs="Times New Roman"/>
          <w:color w:val="000000" w:themeColor="text1"/>
          <w:sz w:val="21"/>
          <w:szCs w:val="21"/>
        </w:rPr>
        <w:t xml:space="preserve">; </w:t>
      </w:r>
      <w:r w:rsidR="000C1243" w:rsidRPr="00580CC4">
        <w:rPr>
          <w:rFonts w:ascii="Times New Roman" w:hAnsi="Times New Roman" w:cs="Times New Roman"/>
          <w:color w:val="000000" w:themeColor="text1"/>
          <w:sz w:val="21"/>
          <w:szCs w:val="21"/>
        </w:rPr>
        <w:t>detailed in Appendix Table 1</w:t>
      </w:r>
      <w:r w:rsidR="006E7CCC" w:rsidRPr="00580CC4">
        <w:rPr>
          <w:rFonts w:ascii="Times New Roman" w:hAnsi="Times New Roman" w:cs="Times New Roman"/>
          <w:color w:val="000000" w:themeColor="text1"/>
          <w:sz w:val="21"/>
          <w:szCs w:val="21"/>
        </w:rPr>
        <w:t xml:space="preserve">) </w:t>
      </w:r>
      <w:r w:rsidR="00822BD8" w:rsidRPr="00580CC4">
        <w:rPr>
          <w:rFonts w:ascii="Times New Roman" w:hAnsi="Times New Roman" w:cs="Times New Roman"/>
          <w:color w:val="000000" w:themeColor="text1"/>
          <w:sz w:val="21"/>
          <w:szCs w:val="21"/>
        </w:rPr>
        <w:t xml:space="preserve"> </w:t>
      </w:r>
      <w:r w:rsidR="006E7CCC" w:rsidRPr="00580CC4">
        <w:rPr>
          <w:rFonts w:ascii="Times New Roman" w:hAnsi="Times New Roman" w:cs="Times New Roman"/>
          <w:color w:val="000000" w:themeColor="text1"/>
          <w:sz w:val="21"/>
          <w:szCs w:val="21"/>
        </w:rPr>
        <w:t>(</w:t>
      </w:r>
      <w:r w:rsidR="002E38FC" w:rsidRPr="00580CC4">
        <w:rPr>
          <w:rFonts w:ascii="Times New Roman" w:hAnsi="Times New Roman" w:cs="Times New Roman"/>
          <w:color w:val="000000" w:themeColor="text1"/>
          <w:sz w:val="21"/>
          <w:szCs w:val="21"/>
        </w:rPr>
        <w:t xml:space="preserve">Supplementary Fig. </w:t>
      </w:r>
      <w:r w:rsidR="00AE45D4" w:rsidRPr="00580CC4">
        <w:rPr>
          <w:rFonts w:ascii="Times New Roman" w:hAnsi="Times New Roman" w:cs="Times New Roman"/>
          <w:color w:val="000000" w:themeColor="text1"/>
          <w:sz w:val="21"/>
          <w:szCs w:val="21"/>
        </w:rPr>
        <w:t>7</w:t>
      </w:r>
      <w:r w:rsidR="002E38FC" w:rsidRPr="00580CC4">
        <w:rPr>
          <w:rFonts w:ascii="Times New Roman" w:hAnsi="Times New Roman" w:cs="Times New Roman"/>
          <w:color w:val="000000" w:themeColor="text1"/>
          <w:sz w:val="21"/>
          <w:szCs w:val="21"/>
        </w:rPr>
        <w:t>a,</w:t>
      </w:r>
      <w:r w:rsidR="005C5AA8" w:rsidRPr="00580CC4">
        <w:rPr>
          <w:rFonts w:ascii="Times New Roman" w:hAnsi="Times New Roman" w:cs="Times New Roman"/>
          <w:color w:val="000000" w:themeColor="text1"/>
          <w:sz w:val="21"/>
          <w:szCs w:val="21"/>
        </w:rPr>
        <w:t>c</w:t>
      </w:r>
      <w:r w:rsidR="002E38FC" w:rsidRPr="00580CC4">
        <w:rPr>
          <w:rFonts w:ascii="Times New Roman" w:hAnsi="Times New Roman" w:cs="Times New Roman"/>
          <w:color w:val="000000" w:themeColor="text1"/>
          <w:sz w:val="21"/>
          <w:szCs w:val="21"/>
        </w:rPr>
        <w:t>).</w:t>
      </w:r>
      <w:r w:rsidR="00941640" w:rsidRPr="00580CC4">
        <w:rPr>
          <w:rFonts w:ascii="Times New Roman" w:hAnsi="Times New Roman" w:cs="Times New Roman"/>
          <w:color w:val="000000" w:themeColor="text1"/>
          <w:sz w:val="21"/>
          <w:szCs w:val="21"/>
        </w:rPr>
        <w:t xml:space="preserve"> </w:t>
      </w:r>
      <w:r w:rsidR="00E41D12" w:rsidRPr="00580CC4">
        <w:rPr>
          <w:rFonts w:ascii="Times New Roman" w:hAnsi="Times New Roman" w:cs="Times New Roman"/>
          <w:color w:val="000000" w:themeColor="text1"/>
          <w:sz w:val="21"/>
          <w:szCs w:val="21"/>
        </w:rPr>
        <w:t>T</w:t>
      </w:r>
      <w:r w:rsidR="00F64D3A" w:rsidRPr="00580CC4">
        <w:rPr>
          <w:rFonts w:ascii="Times New Roman" w:hAnsi="Times New Roman" w:cs="Times New Roman"/>
          <w:color w:val="000000" w:themeColor="text1"/>
          <w:sz w:val="21"/>
          <w:szCs w:val="21"/>
        </w:rPr>
        <w:t>he non-food sector</w:t>
      </w:r>
      <w:r w:rsidR="00E41D12" w:rsidRPr="00580CC4">
        <w:rPr>
          <w:rFonts w:ascii="Times New Roman" w:hAnsi="Times New Roman" w:cs="Times New Roman"/>
          <w:color w:val="000000" w:themeColor="text1"/>
          <w:sz w:val="21"/>
          <w:szCs w:val="21"/>
        </w:rPr>
        <w:t xml:space="preserve"> </w:t>
      </w:r>
      <w:r w:rsidR="00EB287F" w:rsidRPr="00580CC4">
        <w:rPr>
          <w:rFonts w:ascii="Times New Roman" w:hAnsi="Times New Roman" w:cs="Times New Roman"/>
          <w:color w:val="000000" w:themeColor="text1"/>
          <w:sz w:val="21"/>
          <w:szCs w:val="21"/>
        </w:rPr>
        <w:t>experienced a slight</w:t>
      </w:r>
      <w:r w:rsidR="00F64D3A" w:rsidRPr="00580CC4">
        <w:rPr>
          <w:rFonts w:ascii="Times New Roman" w:hAnsi="Times New Roman" w:cs="Times New Roman"/>
          <w:color w:val="000000" w:themeColor="text1"/>
          <w:sz w:val="21"/>
          <w:szCs w:val="21"/>
        </w:rPr>
        <w:t xml:space="preserve"> relative output decline of 1.0-1.4% (Supplementary Fig. </w:t>
      </w:r>
      <w:r w:rsidR="00F87137" w:rsidRPr="00580CC4">
        <w:rPr>
          <w:rFonts w:ascii="Times New Roman" w:hAnsi="Times New Roman" w:cs="Times New Roman"/>
          <w:color w:val="000000" w:themeColor="text1"/>
          <w:sz w:val="21"/>
          <w:szCs w:val="21"/>
        </w:rPr>
        <w:t>8</w:t>
      </w:r>
      <w:r w:rsidR="00F64D3A" w:rsidRPr="00580CC4">
        <w:rPr>
          <w:rFonts w:ascii="Times New Roman" w:hAnsi="Times New Roman" w:cs="Times New Roman"/>
          <w:color w:val="000000" w:themeColor="text1"/>
          <w:sz w:val="21"/>
          <w:szCs w:val="21"/>
        </w:rPr>
        <w:t>a,</w:t>
      </w:r>
      <w:r w:rsidR="00D7429D" w:rsidRPr="00580CC4">
        <w:rPr>
          <w:rFonts w:ascii="Times New Roman" w:hAnsi="Times New Roman" w:cs="Times New Roman"/>
          <w:color w:val="000000" w:themeColor="text1"/>
          <w:sz w:val="21"/>
          <w:szCs w:val="21"/>
        </w:rPr>
        <w:t>c</w:t>
      </w:r>
      <w:r w:rsidR="00F64D3A" w:rsidRPr="00580CC4">
        <w:rPr>
          <w:rFonts w:ascii="Times New Roman" w:hAnsi="Times New Roman" w:cs="Times New Roman"/>
          <w:color w:val="000000" w:themeColor="text1"/>
          <w:sz w:val="21"/>
          <w:szCs w:val="21"/>
        </w:rPr>
        <w:t>)</w:t>
      </w:r>
      <w:r w:rsidR="0054034D" w:rsidRPr="00580CC4">
        <w:rPr>
          <w:rFonts w:ascii="Times New Roman" w:hAnsi="Times New Roman" w:cs="Times New Roman"/>
          <w:color w:val="000000" w:themeColor="text1"/>
          <w:sz w:val="21"/>
          <w:szCs w:val="21"/>
        </w:rPr>
        <w:t xml:space="preserve"> and </w:t>
      </w:r>
      <w:r w:rsidR="0087405B" w:rsidRPr="00580CC4">
        <w:rPr>
          <w:rFonts w:ascii="Times New Roman" w:hAnsi="Times New Roman" w:cs="Times New Roman"/>
          <w:color w:val="000000" w:themeColor="text1"/>
          <w:sz w:val="21"/>
          <w:szCs w:val="21"/>
        </w:rPr>
        <w:t xml:space="preserve">the largest absolute </w:t>
      </w:r>
      <w:r w:rsidR="00F64D3A" w:rsidRPr="00580CC4">
        <w:rPr>
          <w:rFonts w:ascii="Times New Roman" w:hAnsi="Times New Roman" w:cs="Times New Roman"/>
          <w:color w:val="000000" w:themeColor="text1"/>
          <w:sz w:val="21"/>
          <w:szCs w:val="21"/>
        </w:rPr>
        <w:t xml:space="preserve">loss of 28-41 billion </w:t>
      </w:r>
      <w:r w:rsidR="009F5799" w:rsidRPr="00580CC4">
        <w:rPr>
          <w:rFonts w:ascii="Times New Roman" w:hAnsi="Times New Roman" w:cs="Times New Roman"/>
          <w:color w:val="000000" w:themeColor="text1"/>
          <w:sz w:val="21"/>
          <w:szCs w:val="21"/>
        </w:rPr>
        <w:t xml:space="preserve">US dollars </w:t>
      </w:r>
      <w:r w:rsidR="009F5799" w:rsidRPr="00580CC4">
        <w:rPr>
          <w:rFonts w:ascii="Times New Roman" w:hAnsi="Times New Roman" w:cs="Times New Roman"/>
          <w:color w:val="000000" w:themeColor="text1"/>
          <w:sz w:val="21"/>
          <w:szCs w:val="21"/>
        </w:rPr>
        <w:lastRenderedPageBreak/>
        <w:t>(</w:t>
      </w:r>
      <w:r w:rsidR="00F64D3A" w:rsidRPr="00580CC4">
        <w:rPr>
          <w:rFonts w:ascii="Times New Roman" w:hAnsi="Times New Roman" w:cs="Times New Roman"/>
          <w:color w:val="000000" w:themeColor="text1"/>
          <w:sz w:val="21"/>
          <w:szCs w:val="21"/>
        </w:rPr>
        <w:t>USD</w:t>
      </w:r>
      <w:r w:rsidR="009F5799" w:rsidRPr="00580CC4">
        <w:rPr>
          <w:rFonts w:ascii="Times New Roman" w:hAnsi="Times New Roman" w:cs="Times New Roman"/>
          <w:color w:val="000000" w:themeColor="text1"/>
          <w:sz w:val="21"/>
          <w:szCs w:val="21"/>
        </w:rPr>
        <w:t xml:space="preserve">, </w:t>
      </w:r>
      <w:r w:rsidR="00F64D3A" w:rsidRPr="00580CC4">
        <w:rPr>
          <w:rFonts w:ascii="Times New Roman" w:hAnsi="Times New Roman" w:cs="Times New Roman"/>
          <w:color w:val="000000" w:themeColor="text1"/>
          <w:sz w:val="21"/>
          <w:szCs w:val="21"/>
        </w:rPr>
        <w:t xml:space="preserve">2014 constant price) (Supplementary Fig. </w:t>
      </w:r>
      <w:r w:rsidR="008C3055" w:rsidRPr="00580CC4">
        <w:rPr>
          <w:rFonts w:ascii="Times New Roman" w:hAnsi="Times New Roman" w:cs="Times New Roman"/>
          <w:color w:val="000000" w:themeColor="text1"/>
          <w:sz w:val="21"/>
          <w:szCs w:val="21"/>
        </w:rPr>
        <w:t>9</w:t>
      </w:r>
      <w:r w:rsidR="00F64D3A" w:rsidRPr="00580CC4">
        <w:rPr>
          <w:rFonts w:ascii="Times New Roman" w:hAnsi="Times New Roman" w:cs="Times New Roman"/>
          <w:color w:val="000000" w:themeColor="text1"/>
          <w:sz w:val="21"/>
          <w:szCs w:val="21"/>
        </w:rPr>
        <w:t xml:space="preserve">a). </w:t>
      </w:r>
      <w:r w:rsidR="00BB072D" w:rsidRPr="00580CC4">
        <w:rPr>
          <w:rFonts w:ascii="Times New Roman" w:hAnsi="Times New Roman" w:cs="Times New Roman"/>
          <w:color w:val="000000" w:themeColor="text1"/>
          <w:sz w:val="21"/>
          <w:szCs w:val="21"/>
        </w:rPr>
        <w:t xml:space="preserve">In contrast, </w:t>
      </w:r>
      <w:r w:rsidR="007C43A8" w:rsidRPr="00580CC4">
        <w:rPr>
          <w:rFonts w:ascii="Times New Roman" w:hAnsi="Times New Roman" w:cs="Times New Roman"/>
          <w:color w:val="000000" w:themeColor="text1"/>
          <w:sz w:val="21"/>
          <w:szCs w:val="21"/>
        </w:rPr>
        <w:t>N and P</w:t>
      </w:r>
      <w:r w:rsidR="00BB072D" w:rsidRPr="00580CC4">
        <w:rPr>
          <w:rFonts w:ascii="Times New Roman" w:hAnsi="Times New Roman" w:cs="Times New Roman"/>
          <w:color w:val="000000" w:themeColor="text1"/>
          <w:sz w:val="21"/>
          <w:szCs w:val="21"/>
        </w:rPr>
        <w:t xml:space="preserve"> fertili</w:t>
      </w:r>
      <w:r w:rsidR="00E901A2" w:rsidRPr="00580CC4">
        <w:rPr>
          <w:rFonts w:ascii="Times New Roman" w:hAnsi="Times New Roman" w:cs="Times New Roman"/>
          <w:color w:val="000000" w:themeColor="text1"/>
          <w:sz w:val="21"/>
          <w:szCs w:val="21"/>
        </w:rPr>
        <w:t>s</w:t>
      </w:r>
      <w:r w:rsidR="00BB072D" w:rsidRPr="00580CC4">
        <w:rPr>
          <w:rFonts w:ascii="Times New Roman" w:hAnsi="Times New Roman" w:cs="Times New Roman"/>
          <w:color w:val="000000" w:themeColor="text1"/>
          <w:sz w:val="21"/>
          <w:szCs w:val="21"/>
        </w:rPr>
        <w:t>er</w:t>
      </w:r>
      <w:r w:rsidR="000F1C16" w:rsidRPr="00580CC4">
        <w:rPr>
          <w:rFonts w:ascii="Times New Roman" w:hAnsi="Times New Roman" w:cs="Times New Roman"/>
          <w:color w:val="000000" w:themeColor="text1"/>
          <w:sz w:val="21"/>
          <w:szCs w:val="21"/>
        </w:rPr>
        <w:t xml:space="preserve"> production</w:t>
      </w:r>
      <w:r w:rsidR="00BB072D" w:rsidRPr="00580CC4">
        <w:rPr>
          <w:rFonts w:ascii="Times New Roman" w:hAnsi="Times New Roman" w:cs="Times New Roman"/>
          <w:color w:val="000000" w:themeColor="text1"/>
          <w:sz w:val="21"/>
          <w:szCs w:val="21"/>
        </w:rPr>
        <w:t xml:space="preserve"> </w:t>
      </w:r>
      <w:r w:rsidR="00EC7347" w:rsidRPr="00580CC4">
        <w:rPr>
          <w:rFonts w:ascii="Times New Roman" w:hAnsi="Times New Roman" w:cs="Times New Roman"/>
          <w:color w:val="000000" w:themeColor="text1"/>
          <w:sz w:val="21"/>
          <w:szCs w:val="21"/>
        </w:rPr>
        <w:t>surged</w:t>
      </w:r>
      <w:r w:rsidR="00E901A2" w:rsidRPr="00580CC4">
        <w:rPr>
          <w:rFonts w:ascii="Times New Roman" w:hAnsi="Times New Roman" w:cs="Times New Roman"/>
          <w:color w:val="000000" w:themeColor="text1"/>
          <w:sz w:val="21"/>
          <w:szCs w:val="21"/>
        </w:rPr>
        <w:t xml:space="preserve"> by </w:t>
      </w:r>
      <w:r w:rsidR="00BB072D" w:rsidRPr="00580CC4">
        <w:rPr>
          <w:rFonts w:ascii="Times New Roman" w:hAnsi="Times New Roman" w:cs="Times New Roman"/>
          <w:color w:val="000000" w:themeColor="text1"/>
          <w:sz w:val="21"/>
          <w:szCs w:val="21"/>
        </w:rPr>
        <w:t>35-36% (13.7-14.0 Tg) and 20-59% (3.5-10.1 Tg)</w:t>
      </w:r>
      <w:r w:rsidR="000F767F" w:rsidRPr="00580CC4">
        <w:rPr>
          <w:rFonts w:ascii="Times New Roman" w:hAnsi="Times New Roman" w:cs="Times New Roman"/>
          <w:color w:val="000000" w:themeColor="text1"/>
          <w:sz w:val="21"/>
          <w:szCs w:val="21"/>
        </w:rPr>
        <w:t xml:space="preserve"> (Fig. 2c)</w:t>
      </w:r>
      <w:r w:rsidR="00E901A2" w:rsidRPr="00580CC4">
        <w:rPr>
          <w:rFonts w:ascii="Times New Roman" w:hAnsi="Times New Roman" w:cs="Times New Roman"/>
          <w:color w:val="000000" w:themeColor="text1"/>
          <w:sz w:val="21"/>
          <w:szCs w:val="21"/>
        </w:rPr>
        <w:t>, respectively</w:t>
      </w:r>
      <w:r w:rsidR="000F1C16" w:rsidRPr="00580CC4">
        <w:rPr>
          <w:rFonts w:ascii="Times New Roman" w:hAnsi="Times New Roman" w:cs="Times New Roman"/>
          <w:color w:val="000000" w:themeColor="text1"/>
          <w:sz w:val="21"/>
          <w:szCs w:val="21"/>
        </w:rPr>
        <w:t xml:space="preserve">, due to rising demand and decreased production costs, as the shrinking non-food </w:t>
      </w:r>
      <w:r w:rsidR="00D70543" w:rsidRPr="00580CC4">
        <w:rPr>
          <w:rFonts w:ascii="Times New Roman" w:hAnsi="Times New Roman" w:cs="Times New Roman"/>
          <w:color w:val="000000" w:themeColor="text1"/>
          <w:sz w:val="21"/>
          <w:szCs w:val="21"/>
        </w:rPr>
        <w:t>sector</w:t>
      </w:r>
      <w:r w:rsidR="000F1C16" w:rsidRPr="00580CC4">
        <w:rPr>
          <w:rFonts w:ascii="Times New Roman" w:hAnsi="Times New Roman" w:cs="Times New Roman"/>
          <w:color w:val="000000" w:themeColor="text1"/>
          <w:sz w:val="21"/>
          <w:szCs w:val="21"/>
        </w:rPr>
        <w:t xml:space="preserve"> made key inputs more available to fertiliser </w:t>
      </w:r>
      <w:r w:rsidR="00980F78" w:rsidRPr="00580CC4">
        <w:rPr>
          <w:rFonts w:ascii="Times New Roman" w:hAnsi="Times New Roman" w:cs="Times New Roman"/>
          <w:color w:val="000000" w:themeColor="text1"/>
          <w:sz w:val="21"/>
          <w:szCs w:val="21"/>
        </w:rPr>
        <w:t>production</w:t>
      </w:r>
      <w:r w:rsidR="00BB072D" w:rsidRPr="00580CC4">
        <w:rPr>
          <w:rFonts w:ascii="Times New Roman" w:hAnsi="Times New Roman" w:cs="Times New Roman"/>
          <w:color w:val="000000" w:themeColor="text1"/>
          <w:sz w:val="21"/>
          <w:szCs w:val="21"/>
        </w:rPr>
        <w:t xml:space="preserve">. </w:t>
      </w:r>
      <w:r w:rsidR="00416AEF" w:rsidRPr="00580CC4">
        <w:rPr>
          <w:rFonts w:ascii="Times New Roman" w:hAnsi="Times New Roman" w:cs="Times New Roman"/>
          <w:color w:val="000000" w:themeColor="text1"/>
          <w:sz w:val="21"/>
          <w:szCs w:val="21"/>
        </w:rPr>
        <w:t xml:space="preserve">As a consequence, </w:t>
      </w:r>
      <w:r w:rsidR="003D108E" w:rsidRPr="00580CC4">
        <w:rPr>
          <w:rFonts w:ascii="Times New Roman" w:hAnsi="Times New Roman" w:cs="Times New Roman"/>
          <w:color w:val="000000" w:themeColor="text1"/>
          <w:sz w:val="21"/>
          <w:szCs w:val="21"/>
        </w:rPr>
        <w:t xml:space="preserve">China </w:t>
      </w:r>
      <w:r w:rsidR="009B7496" w:rsidRPr="00580CC4">
        <w:rPr>
          <w:rFonts w:ascii="Times New Roman" w:hAnsi="Times New Roman" w:cs="Times New Roman"/>
          <w:color w:val="000000" w:themeColor="text1"/>
          <w:sz w:val="21"/>
          <w:szCs w:val="21"/>
        </w:rPr>
        <w:t>became</w:t>
      </w:r>
      <w:r w:rsidR="003D108E" w:rsidRPr="00580CC4">
        <w:rPr>
          <w:rFonts w:ascii="Times New Roman" w:hAnsi="Times New Roman" w:cs="Times New Roman"/>
          <w:color w:val="000000" w:themeColor="text1"/>
          <w:sz w:val="21"/>
          <w:szCs w:val="21"/>
        </w:rPr>
        <w:t xml:space="preserve"> an exporter</w:t>
      </w:r>
      <w:r w:rsidR="009B7496" w:rsidRPr="00580CC4">
        <w:rPr>
          <w:rFonts w:ascii="Times New Roman" w:hAnsi="Times New Roman" w:cs="Times New Roman"/>
          <w:color w:val="000000" w:themeColor="text1"/>
          <w:sz w:val="21"/>
          <w:szCs w:val="21"/>
        </w:rPr>
        <w:t xml:space="preserve"> of N </w:t>
      </w:r>
      <w:r w:rsidR="0037391C" w:rsidRPr="00580CC4">
        <w:rPr>
          <w:rFonts w:ascii="Times New Roman" w:hAnsi="Times New Roman" w:cs="Times New Roman"/>
          <w:color w:val="000000" w:themeColor="text1"/>
          <w:sz w:val="21"/>
          <w:szCs w:val="21"/>
        </w:rPr>
        <w:t xml:space="preserve">fertiliser </w:t>
      </w:r>
      <w:r w:rsidR="003D108E" w:rsidRPr="00580CC4">
        <w:rPr>
          <w:rFonts w:ascii="Times New Roman" w:hAnsi="Times New Roman" w:cs="Times New Roman"/>
          <w:color w:val="000000" w:themeColor="text1"/>
          <w:sz w:val="21"/>
          <w:szCs w:val="21"/>
        </w:rPr>
        <w:t xml:space="preserve">(11.8-12.7 Tg) and </w:t>
      </w:r>
      <w:r w:rsidR="0037391C" w:rsidRPr="00580CC4">
        <w:rPr>
          <w:rFonts w:ascii="Times New Roman" w:hAnsi="Times New Roman" w:cs="Times New Roman"/>
          <w:color w:val="000000" w:themeColor="text1"/>
          <w:sz w:val="21"/>
          <w:szCs w:val="21"/>
        </w:rPr>
        <w:t>P fertiliser</w:t>
      </w:r>
      <w:r w:rsidR="003D108E" w:rsidRPr="00580CC4">
        <w:rPr>
          <w:rFonts w:ascii="Times New Roman" w:hAnsi="Times New Roman" w:cs="Times New Roman"/>
          <w:color w:val="000000" w:themeColor="text1"/>
          <w:sz w:val="21"/>
          <w:szCs w:val="21"/>
        </w:rPr>
        <w:t xml:space="preserve"> (3.1-9.3 Tg) (Fig. 2</w:t>
      </w:r>
      <w:r w:rsidR="007E12A2" w:rsidRPr="00580CC4">
        <w:rPr>
          <w:rFonts w:ascii="Times New Roman" w:hAnsi="Times New Roman" w:cs="Times New Roman"/>
          <w:color w:val="000000" w:themeColor="text1"/>
          <w:sz w:val="21"/>
          <w:szCs w:val="21"/>
        </w:rPr>
        <w:t>f</w:t>
      </w:r>
      <w:r w:rsidR="003D108E" w:rsidRPr="00580CC4">
        <w:rPr>
          <w:rFonts w:ascii="Times New Roman" w:hAnsi="Times New Roman" w:cs="Times New Roman"/>
          <w:color w:val="000000" w:themeColor="text1"/>
          <w:sz w:val="21"/>
          <w:szCs w:val="21"/>
        </w:rPr>
        <w:t xml:space="preserve">). </w:t>
      </w:r>
      <w:r w:rsidR="009D1E92" w:rsidRPr="00580CC4">
        <w:rPr>
          <w:rFonts w:ascii="Times New Roman" w:hAnsi="Times New Roman" w:cs="Times New Roman"/>
          <w:color w:val="000000" w:themeColor="text1"/>
          <w:sz w:val="21"/>
          <w:szCs w:val="21"/>
        </w:rPr>
        <w:t>T</w:t>
      </w:r>
      <w:r w:rsidR="00BB072D" w:rsidRPr="00580CC4">
        <w:rPr>
          <w:rFonts w:ascii="Times New Roman" w:hAnsi="Times New Roman" w:cs="Times New Roman"/>
          <w:color w:val="000000" w:themeColor="text1"/>
          <w:sz w:val="21"/>
          <w:szCs w:val="21"/>
        </w:rPr>
        <w:t>he absolute value of fertili</w:t>
      </w:r>
      <w:r w:rsidR="004F30F8" w:rsidRPr="00580CC4">
        <w:rPr>
          <w:rFonts w:ascii="Times New Roman" w:hAnsi="Times New Roman" w:cs="Times New Roman"/>
          <w:color w:val="000000" w:themeColor="text1"/>
          <w:sz w:val="21"/>
          <w:szCs w:val="21"/>
        </w:rPr>
        <w:t>s</w:t>
      </w:r>
      <w:r w:rsidR="00BB072D" w:rsidRPr="00580CC4">
        <w:rPr>
          <w:rFonts w:ascii="Times New Roman" w:hAnsi="Times New Roman" w:cs="Times New Roman"/>
          <w:color w:val="000000" w:themeColor="text1"/>
          <w:sz w:val="21"/>
          <w:szCs w:val="21"/>
        </w:rPr>
        <w:t>er outpu</w:t>
      </w:r>
      <w:r w:rsidR="00EC09AF" w:rsidRPr="00580CC4">
        <w:rPr>
          <w:rFonts w:ascii="Times New Roman" w:hAnsi="Times New Roman" w:cs="Times New Roman"/>
          <w:color w:val="000000" w:themeColor="text1"/>
          <w:sz w:val="21"/>
          <w:szCs w:val="21"/>
        </w:rPr>
        <w:t>t</w:t>
      </w:r>
      <w:r w:rsidR="00BE7653" w:rsidRPr="00580CC4">
        <w:rPr>
          <w:rFonts w:ascii="Times New Roman" w:hAnsi="Times New Roman" w:cs="Times New Roman"/>
          <w:color w:val="000000" w:themeColor="text1"/>
          <w:sz w:val="21"/>
          <w:szCs w:val="21"/>
        </w:rPr>
        <w:t xml:space="preserve"> </w:t>
      </w:r>
      <w:r w:rsidR="00BB072D" w:rsidRPr="00580CC4">
        <w:rPr>
          <w:rFonts w:ascii="Times New Roman" w:hAnsi="Times New Roman" w:cs="Times New Roman"/>
          <w:color w:val="000000" w:themeColor="text1"/>
          <w:sz w:val="21"/>
          <w:szCs w:val="21"/>
        </w:rPr>
        <w:t>rose by 5.4-7.0 billion USD</w:t>
      </w:r>
      <w:r w:rsidR="008F0215" w:rsidRPr="00580CC4">
        <w:rPr>
          <w:rFonts w:ascii="Times New Roman" w:hAnsi="Times New Roman" w:cs="Times New Roman"/>
          <w:color w:val="000000" w:themeColor="text1"/>
          <w:sz w:val="21"/>
          <w:szCs w:val="21"/>
        </w:rPr>
        <w:t xml:space="preserve"> (Supplementary Fig</w:t>
      </w:r>
      <w:r w:rsidR="006B2023" w:rsidRPr="00580CC4">
        <w:rPr>
          <w:rFonts w:ascii="Times New Roman" w:hAnsi="Times New Roman" w:cs="Times New Roman"/>
          <w:color w:val="000000" w:themeColor="text1"/>
          <w:sz w:val="21"/>
          <w:szCs w:val="21"/>
        </w:rPr>
        <w:t xml:space="preserve">. </w:t>
      </w:r>
      <w:r w:rsidR="00E44F9A" w:rsidRPr="00580CC4">
        <w:rPr>
          <w:rFonts w:ascii="Times New Roman" w:hAnsi="Times New Roman" w:cs="Times New Roman"/>
          <w:color w:val="000000" w:themeColor="text1"/>
          <w:sz w:val="21"/>
          <w:szCs w:val="21"/>
        </w:rPr>
        <w:t>9</w:t>
      </w:r>
      <w:r w:rsidR="008F0215" w:rsidRPr="00580CC4">
        <w:rPr>
          <w:rFonts w:ascii="Times New Roman" w:hAnsi="Times New Roman" w:cs="Times New Roman"/>
          <w:color w:val="000000" w:themeColor="text1"/>
          <w:sz w:val="21"/>
          <w:szCs w:val="21"/>
        </w:rPr>
        <w:t>a)</w:t>
      </w:r>
      <w:r w:rsidR="00BE7653" w:rsidRPr="00580CC4">
        <w:rPr>
          <w:rFonts w:ascii="Times New Roman" w:hAnsi="Times New Roman" w:cs="Times New Roman"/>
          <w:color w:val="000000" w:themeColor="text1"/>
          <w:sz w:val="21"/>
          <w:szCs w:val="21"/>
        </w:rPr>
        <w:t xml:space="preserve">, which </w:t>
      </w:r>
      <w:r w:rsidR="0099373B" w:rsidRPr="00580CC4">
        <w:rPr>
          <w:rFonts w:ascii="Times New Roman" w:hAnsi="Times New Roman" w:cs="Times New Roman"/>
          <w:color w:val="000000" w:themeColor="text1"/>
          <w:sz w:val="21"/>
          <w:szCs w:val="21"/>
        </w:rPr>
        <w:t>compensated less than one-fifth of the total output decrease of the non-food sector</w:t>
      </w:r>
      <w:r w:rsidR="000A5C9A" w:rsidRPr="00580CC4">
        <w:rPr>
          <w:rFonts w:ascii="Times New Roman" w:hAnsi="Times New Roman" w:cs="Times New Roman"/>
          <w:color w:val="000000" w:themeColor="text1"/>
          <w:sz w:val="21"/>
          <w:szCs w:val="21"/>
        </w:rPr>
        <w:t xml:space="preserve">. </w:t>
      </w:r>
      <w:r w:rsidR="00E8068B" w:rsidRPr="00580CC4">
        <w:rPr>
          <w:rFonts w:ascii="Times New Roman" w:hAnsi="Times New Roman" w:cs="Times New Roman"/>
          <w:color w:val="000000" w:themeColor="text1"/>
          <w:sz w:val="21"/>
          <w:szCs w:val="21"/>
        </w:rPr>
        <w:t>T</w:t>
      </w:r>
      <w:r w:rsidR="00F4772D" w:rsidRPr="00580CC4">
        <w:rPr>
          <w:rFonts w:ascii="Times New Roman" w:hAnsi="Times New Roman" w:cs="Times New Roman"/>
          <w:bCs/>
          <w:color w:val="000000" w:themeColor="text1"/>
          <w:sz w:val="21"/>
          <w:szCs w:val="21"/>
        </w:rPr>
        <w:t>he economic losses in the crop and non-food sectors were largely offset by the expansion of the monogastric livestock and fertiliser sectors</w:t>
      </w:r>
      <w:r w:rsidR="003D537E" w:rsidRPr="00580CC4">
        <w:rPr>
          <w:rFonts w:ascii="Times New Roman" w:hAnsi="Times New Roman" w:cs="Times New Roman"/>
          <w:bCs/>
          <w:color w:val="000000" w:themeColor="text1"/>
          <w:sz w:val="21"/>
          <w:szCs w:val="21"/>
        </w:rPr>
        <w:t xml:space="preserve"> </w:t>
      </w:r>
      <w:r w:rsidR="003D537E" w:rsidRPr="00580CC4">
        <w:rPr>
          <w:rFonts w:ascii="Times New Roman" w:hAnsi="Times New Roman" w:cs="Times New Roman"/>
          <w:color w:val="000000" w:themeColor="text1"/>
          <w:sz w:val="21"/>
          <w:szCs w:val="21"/>
        </w:rPr>
        <w:t xml:space="preserve">(Supplementary Fig. </w:t>
      </w:r>
      <w:r w:rsidR="00EE3388" w:rsidRPr="00580CC4">
        <w:rPr>
          <w:rFonts w:ascii="Times New Roman" w:hAnsi="Times New Roman" w:cs="Times New Roman"/>
          <w:color w:val="000000" w:themeColor="text1"/>
          <w:sz w:val="21"/>
          <w:szCs w:val="21"/>
        </w:rPr>
        <w:t>9</w:t>
      </w:r>
      <w:r w:rsidR="003D537E" w:rsidRPr="00580CC4">
        <w:rPr>
          <w:rFonts w:ascii="Times New Roman" w:hAnsi="Times New Roman" w:cs="Times New Roman"/>
          <w:color w:val="000000" w:themeColor="text1"/>
          <w:sz w:val="21"/>
          <w:szCs w:val="21"/>
        </w:rPr>
        <w:t>a)</w:t>
      </w:r>
      <w:r w:rsidR="00E8068B" w:rsidRPr="00580CC4">
        <w:rPr>
          <w:rFonts w:ascii="Times New Roman" w:hAnsi="Times New Roman" w:cs="Times New Roman"/>
          <w:bCs/>
          <w:color w:val="000000" w:themeColor="text1"/>
          <w:sz w:val="21"/>
          <w:szCs w:val="21"/>
        </w:rPr>
        <w:t>.</w:t>
      </w:r>
      <w:r w:rsidR="00F4772D" w:rsidRPr="00580CC4">
        <w:rPr>
          <w:rFonts w:ascii="Times New Roman" w:hAnsi="Times New Roman" w:cs="Times New Roman"/>
          <w:bCs/>
          <w:color w:val="000000" w:themeColor="text1"/>
          <w:sz w:val="21"/>
          <w:szCs w:val="21"/>
        </w:rPr>
        <w:t xml:space="preserve"> </w:t>
      </w:r>
      <w:r w:rsidR="00E8068B" w:rsidRPr="00580CC4">
        <w:rPr>
          <w:rFonts w:ascii="Times New Roman" w:hAnsi="Times New Roman" w:cs="Times New Roman"/>
          <w:bCs/>
          <w:color w:val="000000" w:themeColor="text1"/>
          <w:sz w:val="21"/>
          <w:szCs w:val="21"/>
        </w:rPr>
        <w:t>The</w:t>
      </w:r>
      <w:r w:rsidR="00F4772D" w:rsidRPr="00580CC4">
        <w:rPr>
          <w:rFonts w:ascii="Times New Roman" w:hAnsi="Times New Roman" w:cs="Times New Roman"/>
          <w:bCs/>
          <w:color w:val="000000" w:themeColor="text1"/>
          <w:sz w:val="21"/>
          <w:szCs w:val="21"/>
        </w:rPr>
        <w:t xml:space="preserve"> overall impact on China</w:t>
      </w:r>
      <w:r w:rsidR="00181269" w:rsidRPr="00580CC4">
        <w:rPr>
          <w:rFonts w:ascii="Times New Roman" w:hAnsi="Times New Roman" w:cs="Times New Roman"/>
          <w:bCs/>
          <w:color w:val="000000" w:themeColor="text1"/>
          <w:sz w:val="21"/>
          <w:szCs w:val="21"/>
        </w:rPr>
        <w:t>’</w:t>
      </w:r>
      <w:r w:rsidR="00F4772D" w:rsidRPr="00580CC4">
        <w:rPr>
          <w:rFonts w:ascii="Times New Roman" w:hAnsi="Times New Roman" w:cs="Times New Roman"/>
          <w:bCs/>
          <w:color w:val="000000" w:themeColor="text1"/>
          <w:sz w:val="21"/>
          <w:szCs w:val="21"/>
        </w:rPr>
        <w:t>s economy</w:t>
      </w:r>
      <w:r w:rsidR="00760F78" w:rsidRPr="00580CC4">
        <w:rPr>
          <w:rFonts w:ascii="Times New Roman" w:hAnsi="Times New Roman" w:cs="Times New Roman"/>
          <w:bCs/>
          <w:color w:val="000000" w:themeColor="text1"/>
          <w:sz w:val="21"/>
          <w:szCs w:val="21"/>
        </w:rPr>
        <w:t xml:space="preserve"> was </w:t>
      </w:r>
      <w:r w:rsidR="00F4772D" w:rsidRPr="00580CC4">
        <w:rPr>
          <w:rFonts w:ascii="Times New Roman" w:hAnsi="Times New Roman" w:cs="Times New Roman"/>
          <w:bCs/>
          <w:color w:val="000000" w:themeColor="text1"/>
          <w:sz w:val="21"/>
          <w:szCs w:val="21"/>
        </w:rPr>
        <w:t xml:space="preserve">a 0.02-0.07% (0.8-2.6 billion USD) decrease in GDP (Supplementary Fig. </w:t>
      </w:r>
      <w:r w:rsidR="00E72D16" w:rsidRPr="00580CC4">
        <w:rPr>
          <w:rFonts w:ascii="Times New Roman" w:hAnsi="Times New Roman" w:cs="Times New Roman"/>
          <w:bCs/>
          <w:color w:val="000000" w:themeColor="text1"/>
          <w:sz w:val="21"/>
          <w:szCs w:val="21"/>
        </w:rPr>
        <w:t>11</w:t>
      </w:r>
      <w:r w:rsidR="00F4772D" w:rsidRPr="00580CC4">
        <w:rPr>
          <w:rFonts w:ascii="Times New Roman" w:hAnsi="Times New Roman" w:cs="Times New Roman"/>
          <w:bCs/>
          <w:color w:val="000000" w:themeColor="text1"/>
          <w:sz w:val="21"/>
          <w:szCs w:val="21"/>
        </w:rPr>
        <w:t>)</w:t>
      </w:r>
      <w:r w:rsidR="00760F78" w:rsidRPr="00580CC4">
        <w:rPr>
          <w:rFonts w:ascii="Times New Roman" w:hAnsi="Times New Roman" w:cs="Times New Roman"/>
          <w:bCs/>
          <w:color w:val="000000" w:themeColor="text1"/>
          <w:sz w:val="21"/>
          <w:szCs w:val="21"/>
        </w:rPr>
        <w:t xml:space="preserve"> and a </w:t>
      </w:r>
      <w:r w:rsidR="00FB3BD9" w:rsidRPr="00580CC4">
        <w:rPr>
          <w:rFonts w:ascii="Times New Roman" w:hAnsi="Times New Roman" w:cs="Times New Roman"/>
          <w:bCs/>
          <w:color w:val="000000" w:themeColor="text1"/>
          <w:sz w:val="21"/>
          <w:szCs w:val="21"/>
        </w:rPr>
        <w:t>slight positive</w:t>
      </w:r>
      <w:r w:rsidR="00A60781" w:rsidRPr="00580CC4">
        <w:rPr>
          <w:rFonts w:ascii="Times New Roman" w:hAnsi="Times New Roman" w:cs="Times New Roman"/>
          <w:bCs/>
          <w:color w:val="000000" w:themeColor="text1"/>
          <w:sz w:val="21"/>
          <w:szCs w:val="21"/>
        </w:rPr>
        <w:t xml:space="preserve"> impacts on</w:t>
      </w:r>
      <w:r w:rsidR="006A44F4" w:rsidRPr="00580CC4">
        <w:rPr>
          <w:rFonts w:ascii="Times New Roman" w:hAnsi="Times New Roman" w:cs="Times New Roman"/>
          <w:bCs/>
          <w:color w:val="000000" w:themeColor="text1"/>
          <w:sz w:val="21"/>
          <w:szCs w:val="21"/>
        </w:rPr>
        <w:t xml:space="preserve"> </w:t>
      </w:r>
      <w:r w:rsidR="00A60781" w:rsidRPr="00580CC4">
        <w:rPr>
          <w:rFonts w:ascii="Times New Roman" w:hAnsi="Times New Roman" w:cs="Times New Roman"/>
          <w:bCs/>
          <w:color w:val="000000" w:themeColor="text1"/>
          <w:sz w:val="21"/>
          <w:szCs w:val="21"/>
        </w:rPr>
        <w:t>household</w:t>
      </w:r>
      <w:r w:rsidR="00175D94" w:rsidRPr="00580CC4">
        <w:rPr>
          <w:rFonts w:ascii="Times New Roman" w:hAnsi="Times New Roman" w:cs="Times New Roman"/>
          <w:bCs/>
          <w:color w:val="000000" w:themeColor="text1"/>
          <w:sz w:val="21"/>
          <w:szCs w:val="21"/>
        </w:rPr>
        <w:t xml:space="preserve"> welfare</w:t>
      </w:r>
      <w:r w:rsidR="001D52F7" w:rsidRPr="00580CC4">
        <w:rPr>
          <w:rFonts w:ascii="Times New Roman" w:hAnsi="Times New Roman" w:cs="Times New Roman"/>
          <w:bCs/>
          <w:color w:val="000000" w:themeColor="text1"/>
          <w:sz w:val="21"/>
          <w:szCs w:val="21"/>
        </w:rPr>
        <w:t xml:space="preserve"> (0.18-0.32%)</w:t>
      </w:r>
      <w:r w:rsidR="00E72D16" w:rsidRPr="00580CC4">
        <w:rPr>
          <w:rFonts w:ascii="Times New Roman" w:hAnsi="Times New Roman" w:cs="Times New Roman"/>
          <w:bCs/>
          <w:color w:val="000000" w:themeColor="text1"/>
          <w:sz w:val="21"/>
          <w:szCs w:val="21"/>
        </w:rPr>
        <w:t xml:space="preserve"> (Supplementary Fig. 12)</w:t>
      </w:r>
      <w:r w:rsidR="00411EB0" w:rsidRPr="00580CC4">
        <w:rPr>
          <w:rFonts w:ascii="Times New Roman" w:hAnsi="Times New Roman" w:cs="Times New Roman"/>
          <w:bCs/>
          <w:color w:val="000000" w:themeColor="text1"/>
          <w:sz w:val="21"/>
          <w:szCs w:val="21"/>
        </w:rPr>
        <w:t>.</w:t>
      </w:r>
      <w:r w:rsidR="005A1D65" w:rsidRPr="00580CC4">
        <w:rPr>
          <w:rFonts w:ascii="Times New Roman" w:hAnsi="Times New Roman" w:cs="Times New Roman"/>
          <w:bCs/>
          <w:color w:val="000000" w:themeColor="text1"/>
          <w:sz w:val="21"/>
          <w:szCs w:val="21"/>
        </w:rPr>
        <w:t xml:space="preserve"> </w:t>
      </w:r>
    </w:p>
    <w:p w14:paraId="5FEC6F3F" w14:textId="416FC2F0" w:rsidR="00911755" w:rsidRPr="00580CC4" w:rsidRDefault="000D5D43" w:rsidP="00534800">
      <w:pPr>
        <w:pStyle w:val="Heading2"/>
        <w:jc w:val="both"/>
      </w:pPr>
      <w:r w:rsidRPr="00580CC4">
        <w:t>Asymmetric i</w:t>
      </w:r>
      <w:r w:rsidR="00CD0572" w:rsidRPr="00580CC4">
        <w:t xml:space="preserve">mpacts </w:t>
      </w:r>
      <w:r w:rsidR="00534800">
        <w:t xml:space="preserve">of </w:t>
      </w:r>
      <w:r w:rsidR="00534800" w:rsidRPr="00534800">
        <w:t xml:space="preserve">upcycling low-opportunity-cost feed as animal feed </w:t>
      </w:r>
      <w:r w:rsidR="00CD0572" w:rsidRPr="00580CC4">
        <w:t>on g</w:t>
      </w:r>
      <w:r w:rsidR="00FC4554" w:rsidRPr="00580CC4">
        <w:t>lobal e</w:t>
      </w:r>
      <w:r w:rsidR="008F40CD" w:rsidRPr="00580CC4">
        <w:t xml:space="preserve">nvironmental </w:t>
      </w:r>
      <w:r w:rsidR="00CD0572" w:rsidRPr="00580CC4">
        <w:t xml:space="preserve">sustainability </w:t>
      </w:r>
      <w:r w:rsidR="008F40CD" w:rsidRPr="00580CC4">
        <w:t>and food security</w:t>
      </w:r>
      <w:r w:rsidR="00911755" w:rsidRPr="00580CC4">
        <w:t xml:space="preserve">. </w:t>
      </w:r>
    </w:p>
    <w:p w14:paraId="07E4027D" w14:textId="404F42D9" w:rsidR="00C2597B" w:rsidRPr="00580CC4" w:rsidRDefault="00CE7671" w:rsidP="00911755">
      <w:pPr>
        <w:snapToGrid w:val="0"/>
        <w:spacing w:beforeLines="50" w:before="156" w:afterLines="50" w:after="156" w:line="480" w:lineRule="auto"/>
        <w:jc w:val="both"/>
        <w:rPr>
          <w:rFonts w:ascii="Times New Roman" w:hAnsi="Times New Roman" w:cs="Times New Roman"/>
          <w:noProof/>
          <w:color w:val="000000" w:themeColor="text1"/>
          <w:sz w:val="21"/>
          <w:szCs w:val="21"/>
        </w:rPr>
      </w:pPr>
      <w:r w:rsidRPr="00580CC4">
        <w:rPr>
          <w:rFonts w:ascii="Times New Roman" w:hAnsi="Times New Roman" w:cs="Times New Roman"/>
          <w:noProof/>
          <w:color w:val="000000" w:themeColor="text1"/>
          <w:sz w:val="21"/>
          <w:szCs w:val="21"/>
        </w:rPr>
        <w:t xml:space="preserve">We found that </w:t>
      </w:r>
      <w:r w:rsidR="00745FA8">
        <w:rPr>
          <w:rFonts w:ascii="Times New Roman" w:hAnsi="Times New Roman" w:cs="Times New Roman"/>
          <w:color w:val="000000" w:themeColor="text1"/>
          <w:sz w:val="21"/>
          <w:szCs w:val="21"/>
        </w:rPr>
        <w:t xml:space="preserve">the </w:t>
      </w:r>
      <w:r w:rsidR="00745FA8" w:rsidRPr="00580CC4">
        <w:rPr>
          <w:rFonts w:ascii="Times New Roman" w:hAnsi="Times New Roman" w:cs="Times New Roman"/>
          <w:color w:val="000000" w:themeColor="text1"/>
          <w:sz w:val="21"/>
          <w:szCs w:val="21"/>
        </w:rPr>
        <w:t xml:space="preserve">23-36% (24-37 Tg) </w:t>
      </w:r>
      <w:r w:rsidR="00745FA8">
        <w:rPr>
          <w:rFonts w:ascii="Times New Roman" w:hAnsi="Times New Roman" w:cs="Times New Roman"/>
          <w:color w:val="000000" w:themeColor="text1"/>
          <w:sz w:val="21"/>
          <w:szCs w:val="21"/>
        </w:rPr>
        <w:t>expansion</w:t>
      </w:r>
      <w:r w:rsidR="00745FA8" w:rsidRPr="00580CC4">
        <w:rPr>
          <w:rFonts w:ascii="Times New Roman" w:hAnsi="Times New Roman" w:cs="Times New Roman"/>
          <w:color w:val="000000" w:themeColor="text1"/>
          <w:sz w:val="21"/>
          <w:szCs w:val="21"/>
        </w:rPr>
        <w:t xml:space="preserve"> in monogastric livestock production</w:t>
      </w:r>
      <w:r w:rsidR="00181D53">
        <w:rPr>
          <w:rFonts w:ascii="Times New Roman" w:hAnsi="Times New Roman" w:cs="Times New Roman"/>
          <w:noProof/>
          <w:color w:val="000000" w:themeColor="text1"/>
          <w:sz w:val="21"/>
          <w:szCs w:val="21"/>
        </w:rPr>
        <w:t xml:space="preserve"> </w:t>
      </w:r>
      <w:r w:rsidR="005F1CC2" w:rsidRPr="00580CC4">
        <w:rPr>
          <w:rFonts w:ascii="Times New Roman" w:hAnsi="Times New Roman" w:cs="Times New Roman"/>
          <w:color w:val="000000" w:themeColor="text1"/>
          <w:sz w:val="21"/>
          <w:szCs w:val="21"/>
        </w:rPr>
        <w:t>in sc</w:t>
      </w:r>
      <w:r w:rsidR="00FC7EAE">
        <w:rPr>
          <w:rFonts w:ascii="Times New Roman" w:hAnsi="Times New Roman" w:cs="Times New Roman"/>
          <w:color w:val="000000" w:themeColor="text1"/>
          <w:sz w:val="21"/>
          <w:szCs w:val="21"/>
        </w:rPr>
        <w:t>e</w:t>
      </w:r>
      <w:r w:rsidR="005F1CC2" w:rsidRPr="00580CC4">
        <w:rPr>
          <w:rFonts w:ascii="Times New Roman" w:hAnsi="Times New Roman" w:cs="Times New Roman"/>
          <w:color w:val="000000" w:themeColor="text1"/>
          <w:sz w:val="21"/>
          <w:szCs w:val="21"/>
        </w:rPr>
        <w:t>narios S1 and S2</w:t>
      </w:r>
      <w:r w:rsidR="00173C53" w:rsidRPr="00580CC4">
        <w:rPr>
          <w:rFonts w:ascii="Times New Roman" w:hAnsi="Times New Roman" w:cs="Times New Roman"/>
          <w:color w:val="000000" w:themeColor="text1"/>
          <w:sz w:val="21"/>
          <w:szCs w:val="21"/>
        </w:rPr>
        <w:t xml:space="preserve"> </w:t>
      </w:r>
      <w:r w:rsidR="00411BCA" w:rsidRPr="00580CC4">
        <w:rPr>
          <w:rFonts w:ascii="Times New Roman" w:hAnsi="Times New Roman" w:cs="Times New Roman"/>
          <w:color w:val="000000" w:themeColor="text1"/>
          <w:sz w:val="21"/>
          <w:szCs w:val="21"/>
        </w:rPr>
        <w:t>increased</w:t>
      </w:r>
      <w:r w:rsidR="006E00BD" w:rsidRPr="00580CC4">
        <w:rPr>
          <w:rFonts w:ascii="Times New Roman" w:hAnsi="Times New Roman" w:cs="Times New Roman"/>
          <w:color w:val="000000" w:themeColor="text1"/>
          <w:sz w:val="21"/>
          <w:szCs w:val="21"/>
        </w:rPr>
        <w:t xml:space="preserve"> </w:t>
      </w:r>
      <w:r w:rsidR="009A6496" w:rsidRPr="00580CC4">
        <w:rPr>
          <w:rFonts w:ascii="Times New Roman" w:hAnsi="Times New Roman" w:cs="Times New Roman"/>
          <w:color w:val="000000" w:themeColor="text1"/>
          <w:sz w:val="21"/>
          <w:szCs w:val="21"/>
        </w:rPr>
        <w:t xml:space="preserve">Chinese economy-wide </w:t>
      </w:r>
      <w:r w:rsidR="00B1328C" w:rsidRPr="00580CC4">
        <w:rPr>
          <w:rFonts w:ascii="Times New Roman" w:hAnsi="Times New Roman" w:cs="Times New Roman"/>
          <w:color w:val="000000" w:themeColor="text1"/>
          <w:sz w:val="21"/>
          <w:szCs w:val="21"/>
        </w:rPr>
        <w:t xml:space="preserve">emissions of </w:t>
      </w:r>
      <w:r w:rsidR="003C2DF4" w:rsidRPr="00580CC4">
        <w:rPr>
          <w:rFonts w:ascii="Times New Roman" w:hAnsi="Times New Roman" w:cs="Times New Roman"/>
          <w:color w:val="000000" w:themeColor="text1"/>
          <w:sz w:val="21"/>
          <w:szCs w:val="21"/>
        </w:rPr>
        <w:t xml:space="preserve">acidification polluants </w:t>
      </w:r>
      <w:r w:rsidR="009A6496" w:rsidRPr="00580CC4">
        <w:rPr>
          <w:rFonts w:ascii="Times New Roman" w:hAnsi="Times New Roman" w:cs="Times New Roman"/>
          <w:color w:val="000000" w:themeColor="text1"/>
          <w:sz w:val="21"/>
          <w:szCs w:val="21"/>
        </w:rPr>
        <w:t>by 2.5-4.0%</w:t>
      </w:r>
      <w:r w:rsidR="00231AD6" w:rsidRPr="00580CC4">
        <w:rPr>
          <w:rFonts w:ascii="Times New Roman" w:hAnsi="Times New Roman" w:cs="Times New Roman"/>
          <w:color w:val="000000" w:themeColor="text1"/>
          <w:sz w:val="21"/>
          <w:szCs w:val="21"/>
        </w:rPr>
        <w:t xml:space="preserve"> (0.83-1.36 Tg NH</w:t>
      </w:r>
      <w:r w:rsidR="00231AD6" w:rsidRPr="00580CC4">
        <w:rPr>
          <w:rFonts w:ascii="Times New Roman" w:hAnsi="Times New Roman" w:cs="Times New Roman"/>
          <w:color w:val="000000" w:themeColor="text1"/>
          <w:sz w:val="21"/>
          <w:szCs w:val="21"/>
          <w:vertAlign w:val="subscript"/>
        </w:rPr>
        <w:t>3</w:t>
      </w:r>
      <w:r w:rsidR="00231AD6" w:rsidRPr="00580CC4">
        <w:rPr>
          <w:rFonts w:ascii="Times New Roman" w:hAnsi="Times New Roman" w:cs="Times New Roman"/>
          <w:color w:val="000000" w:themeColor="text1"/>
          <w:sz w:val="21"/>
          <w:szCs w:val="21"/>
        </w:rPr>
        <w:t>-eq)</w:t>
      </w:r>
      <w:r w:rsidR="00F14356" w:rsidRPr="00580CC4">
        <w:rPr>
          <w:rFonts w:ascii="Times New Roman" w:hAnsi="Times New Roman" w:cs="Times New Roman"/>
          <w:color w:val="000000" w:themeColor="text1"/>
          <w:sz w:val="21"/>
          <w:szCs w:val="21"/>
        </w:rPr>
        <w:t xml:space="preserve"> (Fig. 4</w:t>
      </w:r>
      <w:r w:rsidR="008D0E8E" w:rsidRPr="00580CC4">
        <w:rPr>
          <w:rFonts w:ascii="Times New Roman" w:hAnsi="Times New Roman" w:cs="Times New Roman"/>
          <w:color w:val="000000" w:themeColor="text1"/>
          <w:sz w:val="21"/>
          <w:szCs w:val="21"/>
        </w:rPr>
        <w:t>b</w:t>
      </w:r>
      <w:r w:rsidR="00F14356" w:rsidRPr="00580CC4">
        <w:rPr>
          <w:rFonts w:ascii="Times New Roman" w:hAnsi="Times New Roman" w:cs="Times New Roman"/>
          <w:color w:val="000000" w:themeColor="text1"/>
          <w:sz w:val="21"/>
          <w:szCs w:val="21"/>
        </w:rPr>
        <w:t>)</w:t>
      </w:r>
      <w:r w:rsidR="00006344" w:rsidRPr="00580CC4">
        <w:rPr>
          <w:rFonts w:ascii="Times New Roman" w:hAnsi="Times New Roman" w:cs="Times New Roman"/>
          <w:color w:val="000000" w:themeColor="text1"/>
          <w:sz w:val="21"/>
          <w:szCs w:val="21"/>
        </w:rPr>
        <w:t xml:space="preserve">, and eutrophication pollutants by ±0.2% (±0.02 Tg N-eq) </w:t>
      </w:r>
      <w:r w:rsidR="00F14356" w:rsidRPr="00580CC4">
        <w:rPr>
          <w:rFonts w:ascii="Times New Roman" w:hAnsi="Times New Roman" w:cs="Times New Roman"/>
          <w:color w:val="000000" w:themeColor="text1"/>
          <w:sz w:val="21"/>
          <w:szCs w:val="21"/>
        </w:rPr>
        <w:t>(Fig. 4</w:t>
      </w:r>
      <w:r w:rsidR="008D0E8E" w:rsidRPr="00580CC4">
        <w:rPr>
          <w:rFonts w:ascii="Times New Roman" w:hAnsi="Times New Roman" w:cs="Times New Roman"/>
          <w:color w:val="000000" w:themeColor="text1"/>
          <w:sz w:val="21"/>
          <w:szCs w:val="21"/>
        </w:rPr>
        <w:t>c</w:t>
      </w:r>
      <w:r w:rsidR="00F14356" w:rsidRPr="00580CC4">
        <w:rPr>
          <w:rFonts w:ascii="Times New Roman" w:hAnsi="Times New Roman" w:cs="Times New Roman"/>
          <w:color w:val="000000" w:themeColor="text1"/>
          <w:sz w:val="21"/>
          <w:szCs w:val="21"/>
        </w:rPr>
        <w:t>)</w:t>
      </w:r>
      <w:r w:rsidR="009A6496" w:rsidRPr="00580CC4">
        <w:rPr>
          <w:rFonts w:ascii="Times New Roman" w:hAnsi="Times New Roman" w:cs="Times New Roman" w:hint="eastAsia"/>
          <w:color w:val="000000" w:themeColor="text1"/>
          <w:sz w:val="21"/>
          <w:szCs w:val="21"/>
        </w:rPr>
        <w:t>.</w:t>
      </w:r>
      <w:r w:rsidR="009A6496" w:rsidRPr="00580CC4">
        <w:rPr>
          <w:rFonts w:ascii="Times New Roman" w:hAnsi="Times New Roman" w:cs="Times New Roman"/>
          <w:color w:val="000000" w:themeColor="text1"/>
          <w:sz w:val="21"/>
          <w:szCs w:val="21"/>
        </w:rPr>
        <w:t xml:space="preserve"> </w:t>
      </w:r>
      <w:r w:rsidR="00155726" w:rsidRPr="00580CC4">
        <w:rPr>
          <w:rFonts w:ascii="Times New Roman" w:hAnsi="Times New Roman" w:cs="Times New Roman"/>
          <w:noProof/>
          <w:color w:val="000000" w:themeColor="text1"/>
          <w:sz w:val="21"/>
          <w:szCs w:val="21"/>
        </w:rPr>
        <w:t xml:space="preserve">The </w:t>
      </w:r>
      <w:r w:rsidR="00155726" w:rsidRPr="00580CC4">
        <w:rPr>
          <w:rFonts w:ascii="Times New Roman" w:hAnsi="Times New Roman" w:cs="Times New Roman"/>
          <w:color w:val="000000" w:themeColor="text1"/>
          <w:sz w:val="21"/>
          <w:szCs w:val="21"/>
        </w:rPr>
        <w:t>0.5-1.4% (56-163 Tg CO</w:t>
      </w:r>
      <w:r w:rsidR="00155726" w:rsidRPr="00580CC4">
        <w:rPr>
          <w:rFonts w:ascii="Times New Roman" w:hAnsi="Times New Roman" w:cs="Times New Roman"/>
          <w:color w:val="000000" w:themeColor="text1"/>
          <w:sz w:val="21"/>
          <w:szCs w:val="21"/>
          <w:vertAlign w:val="subscript"/>
        </w:rPr>
        <w:t>2</w:t>
      </w:r>
      <w:r w:rsidR="00155726" w:rsidRPr="00580CC4">
        <w:rPr>
          <w:rFonts w:ascii="Times New Roman" w:hAnsi="Times New Roman" w:cs="Times New Roman"/>
          <w:color w:val="000000" w:themeColor="text1"/>
          <w:sz w:val="21"/>
          <w:szCs w:val="21"/>
        </w:rPr>
        <w:t xml:space="preserve">-eq) decease in </w:t>
      </w:r>
      <w:r w:rsidR="00C84222" w:rsidRPr="00580CC4">
        <w:rPr>
          <w:rFonts w:ascii="Times New Roman" w:hAnsi="Times New Roman" w:cs="Times New Roman"/>
          <w:noProof/>
          <w:color w:val="000000" w:themeColor="text1"/>
          <w:sz w:val="21"/>
          <w:szCs w:val="21"/>
        </w:rPr>
        <w:t>e</w:t>
      </w:r>
      <w:r w:rsidR="00C84222" w:rsidRPr="00580CC4">
        <w:rPr>
          <w:rFonts w:ascii="Times New Roman" w:hAnsi="Times New Roman" w:cs="Times New Roman"/>
          <w:color w:val="000000" w:themeColor="text1"/>
          <w:sz w:val="21"/>
          <w:szCs w:val="21"/>
        </w:rPr>
        <w:t xml:space="preserve">conomy-wide GHG emissions </w:t>
      </w:r>
      <w:r w:rsidR="00155726" w:rsidRPr="00580CC4">
        <w:rPr>
          <w:rFonts w:ascii="Times New Roman" w:hAnsi="Times New Roman" w:cs="Times New Roman"/>
          <w:color w:val="000000" w:themeColor="text1"/>
          <w:sz w:val="21"/>
          <w:szCs w:val="21"/>
        </w:rPr>
        <w:t>was dominated by</w:t>
      </w:r>
      <w:r w:rsidR="00C84222" w:rsidRPr="00580CC4">
        <w:rPr>
          <w:rFonts w:ascii="Times New Roman" w:hAnsi="Times New Roman" w:cs="Times New Roman"/>
          <w:color w:val="000000" w:themeColor="text1"/>
          <w:sz w:val="21"/>
          <w:szCs w:val="21"/>
        </w:rPr>
        <w:t xml:space="preserve"> </w:t>
      </w:r>
      <w:r w:rsidR="00010428" w:rsidRPr="00580CC4">
        <w:rPr>
          <w:rFonts w:ascii="Times New Roman" w:hAnsi="Times New Roman" w:cs="Times New Roman"/>
          <w:color w:val="000000" w:themeColor="text1"/>
          <w:sz w:val="21"/>
          <w:szCs w:val="21"/>
        </w:rPr>
        <w:t>less LCFs</w:t>
      </w:r>
      <w:r w:rsidR="00C84222" w:rsidRPr="00580CC4">
        <w:rPr>
          <w:rFonts w:ascii="Times New Roman" w:hAnsi="Times New Roman" w:cs="Times New Roman"/>
          <w:color w:val="000000" w:themeColor="text1"/>
          <w:sz w:val="21"/>
          <w:szCs w:val="21"/>
        </w:rPr>
        <w:t xml:space="preserve"> in landfills and incinerators (119</w:t>
      </w:r>
      <w:r w:rsidR="006A1CAC" w:rsidRPr="00580CC4">
        <w:rPr>
          <w:rFonts w:ascii="Times New Roman" w:hAnsi="Times New Roman" w:cs="Times New Roman"/>
          <w:color w:val="000000" w:themeColor="text1"/>
          <w:sz w:val="21"/>
          <w:szCs w:val="21"/>
        </w:rPr>
        <w:t>-222</w:t>
      </w:r>
      <w:r w:rsidR="00C84222" w:rsidRPr="00580CC4">
        <w:rPr>
          <w:rFonts w:ascii="Times New Roman" w:hAnsi="Times New Roman" w:cs="Times New Roman"/>
          <w:color w:val="000000" w:themeColor="text1"/>
          <w:sz w:val="21"/>
          <w:szCs w:val="21"/>
        </w:rPr>
        <w:t xml:space="preserve"> Tg CO</w:t>
      </w:r>
      <w:r w:rsidR="00C84222" w:rsidRPr="00580CC4">
        <w:rPr>
          <w:rFonts w:ascii="Times New Roman" w:hAnsi="Times New Roman" w:cs="Times New Roman"/>
          <w:color w:val="000000" w:themeColor="text1"/>
          <w:sz w:val="21"/>
          <w:szCs w:val="21"/>
          <w:vertAlign w:val="subscript"/>
        </w:rPr>
        <w:t>2</w:t>
      </w:r>
      <w:r w:rsidR="00C84222" w:rsidRPr="00580CC4">
        <w:rPr>
          <w:rFonts w:ascii="Times New Roman" w:hAnsi="Times New Roman" w:cs="Times New Roman"/>
          <w:color w:val="000000" w:themeColor="text1"/>
          <w:sz w:val="21"/>
          <w:szCs w:val="21"/>
        </w:rPr>
        <w:t xml:space="preserve">-eq), along with </w:t>
      </w:r>
      <w:r w:rsidR="00010428" w:rsidRPr="00580CC4">
        <w:rPr>
          <w:rFonts w:ascii="Times New Roman" w:hAnsi="Times New Roman" w:cs="Times New Roman"/>
          <w:color w:val="000000" w:themeColor="text1"/>
          <w:sz w:val="21"/>
          <w:szCs w:val="21"/>
        </w:rPr>
        <w:t xml:space="preserve">non-food production contraction </w:t>
      </w:r>
      <w:r w:rsidR="00C84222" w:rsidRPr="00580CC4">
        <w:rPr>
          <w:rFonts w:ascii="Times New Roman" w:hAnsi="Times New Roman" w:cs="Times New Roman"/>
          <w:color w:val="000000" w:themeColor="text1"/>
          <w:sz w:val="21"/>
          <w:szCs w:val="21"/>
        </w:rPr>
        <w:t>(98</w:t>
      </w:r>
      <w:r w:rsidR="00155726" w:rsidRPr="00580CC4">
        <w:rPr>
          <w:rFonts w:ascii="Times New Roman" w:hAnsi="Times New Roman" w:cs="Times New Roman"/>
          <w:color w:val="000000" w:themeColor="text1"/>
          <w:sz w:val="21"/>
          <w:szCs w:val="21"/>
        </w:rPr>
        <w:t>-145</w:t>
      </w:r>
      <w:r w:rsidR="00C84222" w:rsidRPr="00580CC4">
        <w:rPr>
          <w:rFonts w:ascii="Times New Roman" w:hAnsi="Times New Roman" w:cs="Times New Roman"/>
          <w:color w:val="000000" w:themeColor="text1"/>
          <w:sz w:val="21"/>
          <w:szCs w:val="21"/>
        </w:rPr>
        <w:t xml:space="preserve"> Tg CO</w:t>
      </w:r>
      <w:r w:rsidR="00C84222" w:rsidRPr="00580CC4">
        <w:rPr>
          <w:rFonts w:ascii="Times New Roman" w:hAnsi="Times New Roman" w:cs="Times New Roman"/>
          <w:color w:val="000000" w:themeColor="text1"/>
          <w:sz w:val="21"/>
          <w:szCs w:val="21"/>
          <w:vertAlign w:val="subscript"/>
        </w:rPr>
        <w:t>2</w:t>
      </w:r>
      <w:r w:rsidR="00C84222" w:rsidRPr="00580CC4">
        <w:rPr>
          <w:rFonts w:ascii="Times New Roman" w:hAnsi="Times New Roman" w:cs="Times New Roman"/>
          <w:color w:val="000000" w:themeColor="text1"/>
          <w:sz w:val="21"/>
          <w:szCs w:val="21"/>
        </w:rPr>
        <w:t>-eq) (Fig. 4</w:t>
      </w:r>
      <w:r w:rsidR="008D0E8E" w:rsidRPr="00580CC4">
        <w:rPr>
          <w:rFonts w:ascii="Times New Roman" w:hAnsi="Times New Roman" w:cs="Times New Roman"/>
          <w:color w:val="000000" w:themeColor="text1"/>
          <w:sz w:val="21"/>
          <w:szCs w:val="21"/>
        </w:rPr>
        <w:t>a</w:t>
      </w:r>
      <w:r w:rsidR="00C84222" w:rsidRPr="00580CC4">
        <w:rPr>
          <w:rFonts w:ascii="Times New Roman" w:hAnsi="Times New Roman" w:cs="Times New Roman"/>
          <w:color w:val="000000" w:themeColor="text1"/>
          <w:sz w:val="21"/>
          <w:szCs w:val="21"/>
        </w:rPr>
        <w:t>).</w:t>
      </w:r>
      <w:r w:rsidR="00155726" w:rsidRPr="00580CC4">
        <w:rPr>
          <w:rFonts w:ascii="Times New Roman" w:hAnsi="Times New Roman" w:cs="Times New Roman"/>
          <w:color w:val="000000" w:themeColor="text1"/>
          <w:sz w:val="21"/>
          <w:szCs w:val="21"/>
        </w:rPr>
        <w:t xml:space="preserve"> </w:t>
      </w:r>
      <w:r w:rsidR="00D0444A" w:rsidRPr="00580CC4">
        <w:rPr>
          <w:rFonts w:ascii="Times New Roman" w:hAnsi="Times New Roman" w:cs="Times New Roman"/>
          <w:color w:val="000000" w:themeColor="text1"/>
          <w:sz w:val="21"/>
          <w:szCs w:val="21"/>
        </w:rPr>
        <w:t>China’s main food and feed trading partners (MTP</w:t>
      </w:r>
      <w:r w:rsidR="00255214" w:rsidRPr="00580CC4">
        <w:rPr>
          <w:rFonts w:ascii="Times New Roman" w:hAnsi="Times New Roman" w:cs="Times New Roman"/>
          <w:color w:val="000000" w:themeColor="text1"/>
          <w:sz w:val="21"/>
          <w:szCs w:val="21"/>
        </w:rPr>
        <w:t xml:space="preserve">, </w:t>
      </w:r>
      <w:r w:rsidR="00D0444A" w:rsidRPr="00580CC4">
        <w:rPr>
          <w:rFonts w:ascii="Times New Roman" w:hAnsi="Times New Roman" w:cs="Times New Roman"/>
          <w:color w:val="000000" w:themeColor="text1"/>
          <w:sz w:val="21"/>
          <w:szCs w:val="21"/>
        </w:rPr>
        <w:t>including Brazil, the United States, and Canada</w:t>
      </w:r>
      <w:r w:rsidR="00255214" w:rsidRPr="00580CC4">
        <w:rPr>
          <w:rFonts w:ascii="Times New Roman" w:hAnsi="Times New Roman" w:cs="Times New Roman"/>
          <w:color w:val="000000" w:themeColor="text1"/>
          <w:sz w:val="21"/>
          <w:szCs w:val="21"/>
        </w:rPr>
        <w:t>)</w:t>
      </w:r>
      <w:r w:rsidR="00C643BF" w:rsidRPr="00580CC4">
        <w:rPr>
          <w:rFonts w:ascii="Times New Roman" w:hAnsi="Times New Roman" w:cs="Times New Roman"/>
          <w:color w:val="000000" w:themeColor="text1"/>
          <w:sz w:val="21"/>
          <w:szCs w:val="21"/>
        </w:rPr>
        <w:t xml:space="preserve"> experienced a</w:t>
      </w:r>
      <w:r w:rsidR="00D0444A" w:rsidRPr="00580CC4">
        <w:rPr>
          <w:rFonts w:ascii="Times New Roman" w:hAnsi="Times New Roman" w:cs="Times New Roman"/>
          <w:color w:val="000000" w:themeColor="text1"/>
          <w:sz w:val="21"/>
          <w:szCs w:val="21"/>
        </w:rPr>
        <w:t xml:space="preserve"> reduction in economy-wide </w:t>
      </w:r>
      <w:r w:rsidR="00F118F2" w:rsidRPr="00580CC4">
        <w:rPr>
          <w:rFonts w:ascii="Times New Roman" w:hAnsi="Times New Roman" w:cs="Times New Roman"/>
          <w:color w:val="000000" w:themeColor="text1"/>
          <w:sz w:val="21"/>
          <w:szCs w:val="21"/>
        </w:rPr>
        <w:t xml:space="preserve">emissions of </w:t>
      </w:r>
      <w:r w:rsidR="00D0444A" w:rsidRPr="00580CC4">
        <w:rPr>
          <w:rFonts w:ascii="Times New Roman" w:hAnsi="Times New Roman" w:cs="Times New Roman"/>
          <w:color w:val="000000" w:themeColor="text1"/>
          <w:sz w:val="21"/>
          <w:szCs w:val="21"/>
        </w:rPr>
        <w:t>GHG</w:t>
      </w:r>
      <w:r w:rsidR="00F118F2" w:rsidRPr="00580CC4">
        <w:rPr>
          <w:rFonts w:ascii="Times New Roman" w:hAnsi="Times New Roman" w:cs="Times New Roman"/>
          <w:color w:val="000000" w:themeColor="text1"/>
          <w:sz w:val="21"/>
          <w:szCs w:val="21"/>
        </w:rPr>
        <w:t>s</w:t>
      </w:r>
      <w:r w:rsidR="00D0444A" w:rsidRPr="00580CC4">
        <w:rPr>
          <w:rFonts w:ascii="Times New Roman" w:hAnsi="Times New Roman" w:cs="Times New Roman"/>
          <w:color w:val="000000" w:themeColor="text1"/>
          <w:sz w:val="21"/>
          <w:szCs w:val="21"/>
        </w:rPr>
        <w:t xml:space="preserve"> by 1.1-1.3% (85-102 Tg CO</w:t>
      </w:r>
      <w:r w:rsidR="00D0444A" w:rsidRPr="00580CC4">
        <w:rPr>
          <w:rFonts w:ascii="Times New Roman" w:hAnsi="Times New Roman" w:cs="Times New Roman"/>
          <w:color w:val="000000" w:themeColor="text1"/>
          <w:sz w:val="21"/>
          <w:szCs w:val="21"/>
          <w:vertAlign w:val="subscript"/>
        </w:rPr>
        <w:t>2</w:t>
      </w:r>
      <w:r w:rsidR="00D0444A" w:rsidRPr="00580CC4">
        <w:rPr>
          <w:rFonts w:ascii="Times New Roman" w:hAnsi="Times New Roman" w:cs="Times New Roman"/>
          <w:color w:val="000000" w:themeColor="text1"/>
          <w:sz w:val="21"/>
          <w:szCs w:val="21"/>
        </w:rPr>
        <w:t>-eq), acidification pollutants by 8-13% (1.13-1.80 Tg NH</w:t>
      </w:r>
      <w:r w:rsidR="00D0444A" w:rsidRPr="00580CC4">
        <w:rPr>
          <w:rFonts w:ascii="Times New Roman" w:hAnsi="Times New Roman" w:cs="Times New Roman"/>
          <w:color w:val="000000" w:themeColor="text1"/>
          <w:sz w:val="21"/>
          <w:szCs w:val="21"/>
          <w:vertAlign w:val="subscript"/>
        </w:rPr>
        <w:t>3</w:t>
      </w:r>
      <w:r w:rsidR="00D0444A" w:rsidRPr="00580CC4">
        <w:rPr>
          <w:rFonts w:ascii="Times New Roman" w:hAnsi="Times New Roman" w:cs="Times New Roman"/>
          <w:color w:val="000000" w:themeColor="text1"/>
          <w:sz w:val="21"/>
          <w:szCs w:val="21"/>
        </w:rPr>
        <w:t xml:space="preserve">-eq), and eutrophication pollutants by 2.5-4.0% (0.14-0.22 Tg N-eq). These </w:t>
      </w:r>
      <w:r w:rsidR="00C87001" w:rsidRPr="00580CC4">
        <w:rPr>
          <w:rFonts w:ascii="Times New Roman" w:hAnsi="Times New Roman" w:cs="Times New Roman"/>
          <w:color w:val="000000" w:themeColor="text1"/>
          <w:sz w:val="21"/>
          <w:szCs w:val="21"/>
        </w:rPr>
        <w:t xml:space="preserve">environmental </w:t>
      </w:r>
      <w:r w:rsidR="00D0444A" w:rsidRPr="00580CC4">
        <w:rPr>
          <w:rFonts w:ascii="Times New Roman" w:hAnsi="Times New Roman" w:cs="Times New Roman"/>
          <w:color w:val="000000" w:themeColor="text1"/>
          <w:sz w:val="21"/>
          <w:szCs w:val="21"/>
        </w:rPr>
        <w:t xml:space="preserve">benefits </w:t>
      </w:r>
      <w:r w:rsidR="00C87001" w:rsidRPr="00580CC4">
        <w:rPr>
          <w:rFonts w:ascii="Times New Roman" w:hAnsi="Times New Roman" w:cs="Times New Roman"/>
          <w:color w:val="000000" w:themeColor="text1"/>
          <w:sz w:val="21"/>
          <w:szCs w:val="21"/>
        </w:rPr>
        <w:t xml:space="preserve">for MTP </w:t>
      </w:r>
      <w:r w:rsidR="00D0444A" w:rsidRPr="00580CC4">
        <w:rPr>
          <w:rFonts w:ascii="Times New Roman" w:hAnsi="Times New Roman" w:cs="Times New Roman"/>
          <w:color w:val="000000" w:themeColor="text1"/>
          <w:sz w:val="21"/>
          <w:szCs w:val="21"/>
        </w:rPr>
        <w:t>ar</w:t>
      </w:r>
      <w:r w:rsidR="00D93BB1" w:rsidRPr="00580CC4">
        <w:rPr>
          <w:rFonts w:ascii="Times New Roman" w:hAnsi="Times New Roman" w:cs="Times New Roman"/>
          <w:color w:val="000000" w:themeColor="text1"/>
          <w:sz w:val="21"/>
          <w:szCs w:val="21"/>
        </w:rPr>
        <w:t>o</w:t>
      </w:r>
      <w:r w:rsidR="00D0444A" w:rsidRPr="00580CC4">
        <w:rPr>
          <w:rFonts w:ascii="Times New Roman" w:hAnsi="Times New Roman" w:cs="Times New Roman"/>
          <w:color w:val="000000" w:themeColor="text1"/>
          <w:sz w:val="21"/>
          <w:szCs w:val="21"/>
        </w:rPr>
        <w:t>se from a reduction in their domestic livestock and fertili</w:t>
      </w:r>
      <w:r w:rsidR="00D93BB1" w:rsidRPr="00580CC4">
        <w:rPr>
          <w:rFonts w:ascii="Times New Roman" w:hAnsi="Times New Roman" w:cs="Times New Roman"/>
          <w:color w:val="000000" w:themeColor="text1"/>
          <w:sz w:val="21"/>
          <w:szCs w:val="21"/>
        </w:rPr>
        <w:t>s</w:t>
      </w:r>
      <w:r w:rsidR="00D0444A" w:rsidRPr="00580CC4">
        <w:rPr>
          <w:rFonts w:ascii="Times New Roman" w:hAnsi="Times New Roman" w:cs="Times New Roman"/>
          <w:color w:val="000000" w:themeColor="text1"/>
          <w:sz w:val="21"/>
          <w:szCs w:val="21"/>
        </w:rPr>
        <w:t>er production, as China shifted fro</w:t>
      </w:r>
      <w:r w:rsidR="00A61333" w:rsidRPr="00580CC4">
        <w:rPr>
          <w:rFonts w:ascii="Times New Roman" w:hAnsi="Times New Roman" w:cs="Times New Roman"/>
          <w:color w:val="000000" w:themeColor="text1"/>
          <w:sz w:val="21"/>
          <w:szCs w:val="21"/>
        </w:rPr>
        <w:t>m</w:t>
      </w:r>
      <w:r w:rsidR="00D0444A" w:rsidRPr="00580CC4">
        <w:rPr>
          <w:rFonts w:ascii="Times New Roman" w:hAnsi="Times New Roman" w:cs="Times New Roman"/>
          <w:color w:val="000000" w:themeColor="text1"/>
          <w:sz w:val="21"/>
          <w:szCs w:val="21"/>
        </w:rPr>
        <w:t xml:space="preserve"> a net importer to an exporter of livestock products and fertili</w:t>
      </w:r>
      <w:r w:rsidR="00C2597B" w:rsidRPr="00580CC4">
        <w:rPr>
          <w:rFonts w:ascii="Times New Roman" w:hAnsi="Times New Roman" w:cs="Times New Roman"/>
          <w:color w:val="000000" w:themeColor="text1"/>
          <w:sz w:val="21"/>
          <w:szCs w:val="21"/>
        </w:rPr>
        <w:t>s</w:t>
      </w:r>
      <w:r w:rsidR="00D0444A" w:rsidRPr="00580CC4">
        <w:rPr>
          <w:rFonts w:ascii="Times New Roman" w:hAnsi="Times New Roman" w:cs="Times New Roman"/>
          <w:color w:val="000000" w:themeColor="text1"/>
          <w:sz w:val="21"/>
          <w:szCs w:val="21"/>
        </w:rPr>
        <w:t>ers (Fig. 2</w:t>
      </w:r>
      <w:r w:rsidR="00522757" w:rsidRPr="00580CC4">
        <w:rPr>
          <w:rFonts w:ascii="Times New Roman" w:hAnsi="Times New Roman" w:cs="Times New Roman"/>
          <w:color w:val="000000" w:themeColor="text1"/>
          <w:sz w:val="21"/>
          <w:szCs w:val="21"/>
        </w:rPr>
        <w:t>e,f</w:t>
      </w:r>
      <w:r w:rsidR="00D0444A" w:rsidRPr="00580CC4">
        <w:rPr>
          <w:rFonts w:ascii="Times New Roman" w:hAnsi="Times New Roman" w:cs="Times New Roman"/>
          <w:color w:val="000000" w:themeColor="text1"/>
          <w:sz w:val="21"/>
          <w:szCs w:val="21"/>
        </w:rPr>
        <w:t>).</w:t>
      </w:r>
      <w:r w:rsidR="00C2597B" w:rsidRPr="00580CC4">
        <w:rPr>
          <w:rFonts w:ascii="Times New Roman" w:hAnsi="Times New Roman" w:cs="Times New Roman"/>
          <w:color w:val="000000" w:themeColor="text1"/>
          <w:sz w:val="21"/>
          <w:szCs w:val="21"/>
        </w:rPr>
        <w:t xml:space="preserve"> </w:t>
      </w:r>
    </w:p>
    <w:p w14:paraId="197C24C3" w14:textId="534324CC" w:rsidR="006054EE" w:rsidRPr="001757DF" w:rsidRDefault="006734AA" w:rsidP="00534800">
      <w:pPr>
        <w:snapToGrid w:val="0"/>
        <w:spacing w:beforeLines="50" w:before="156" w:afterLines="50" w:after="156" w:line="480" w:lineRule="auto"/>
        <w:jc w:val="both"/>
        <w:rPr>
          <w:rFonts w:ascii="Times New Roman" w:hAnsi="Times New Roman" w:cs="Times New Roman"/>
          <w:color w:val="4472C4" w:themeColor="accent1"/>
          <w:sz w:val="21"/>
          <w:szCs w:val="21"/>
        </w:rPr>
      </w:pPr>
      <w:r w:rsidRPr="004B1625">
        <w:rPr>
          <w:rFonts w:ascii="Times New Roman" w:hAnsi="Times New Roman" w:cs="Times New Roman"/>
          <w:color w:val="000000" w:themeColor="text1"/>
          <w:sz w:val="21"/>
          <w:szCs w:val="21"/>
        </w:rPr>
        <w:t>For assessing food security, we used four indicators covering two dimensions</w:t>
      </w:r>
      <w:r w:rsidR="006E286B">
        <w:rPr>
          <w:rFonts w:ascii="Times New Roman" w:hAnsi="Times New Roman" w:cs="Times New Roman"/>
          <w:color w:val="000000" w:themeColor="text1"/>
          <w:sz w:val="21"/>
          <w:szCs w:val="21"/>
        </w:rPr>
        <w:t xml:space="preserve">. </w:t>
      </w:r>
      <w:r w:rsidR="006A196C" w:rsidRPr="004B1625">
        <w:rPr>
          <w:rFonts w:ascii="Times New Roman" w:hAnsi="Times New Roman" w:cs="Times New Roman"/>
          <w:color w:val="000000" w:themeColor="text1"/>
          <w:sz w:val="21"/>
          <w:szCs w:val="21"/>
        </w:rPr>
        <w:t>T</w:t>
      </w:r>
      <w:r w:rsidRPr="004B1625">
        <w:rPr>
          <w:rFonts w:ascii="Times New Roman" w:hAnsi="Times New Roman" w:cs="Times New Roman"/>
          <w:color w:val="000000" w:themeColor="text1"/>
          <w:sz w:val="21"/>
          <w:szCs w:val="21"/>
        </w:rPr>
        <w:t>wo indicators for food availability</w:t>
      </w:r>
      <w:r w:rsidR="006A196C" w:rsidRPr="004B1625">
        <w:rPr>
          <w:rFonts w:ascii="Times New Roman" w:hAnsi="Times New Roman" w:cs="Times New Roman"/>
          <w:color w:val="000000" w:themeColor="text1"/>
          <w:sz w:val="21"/>
          <w:szCs w:val="21"/>
        </w:rPr>
        <w:t xml:space="preserve">, i.e., </w:t>
      </w:r>
      <w:r w:rsidRPr="004B1625">
        <w:rPr>
          <w:rFonts w:ascii="Times New Roman" w:hAnsi="Times New Roman" w:cs="Times New Roman"/>
          <w:color w:val="000000" w:themeColor="text1"/>
          <w:sz w:val="21"/>
          <w:szCs w:val="21"/>
        </w:rPr>
        <w:t>dietary calorie availability and the population at risk of hunger</w:t>
      </w:r>
      <w:r w:rsidR="006A196C" w:rsidRPr="004B1625">
        <w:rPr>
          <w:rFonts w:ascii="Times New Roman" w:hAnsi="Times New Roman" w:cs="Times New Roman"/>
          <w:color w:val="000000" w:themeColor="text1"/>
          <w:sz w:val="21"/>
          <w:szCs w:val="21"/>
        </w:rPr>
        <w:t>. T</w:t>
      </w:r>
      <w:r w:rsidRPr="004B1625">
        <w:rPr>
          <w:rFonts w:ascii="Times New Roman" w:hAnsi="Times New Roman" w:cs="Times New Roman"/>
          <w:color w:val="000000" w:themeColor="text1"/>
          <w:sz w:val="21"/>
          <w:szCs w:val="21"/>
        </w:rPr>
        <w:t xml:space="preserve">wo </w:t>
      </w:r>
      <w:r w:rsidR="0043645D" w:rsidRPr="004B1625">
        <w:rPr>
          <w:rFonts w:ascii="Times New Roman" w:hAnsi="Times New Roman" w:cs="Times New Roman"/>
          <w:color w:val="000000" w:themeColor="text1"/>
          <w:sz w:val="21"/>
          <w:szCs w:val="21"/>
        </w:rPr>
        <w:t xml:space="preserve">indicators </w:t>
      </w:r>
      <w:r w:rsidRPr="004B1625">
        <w:rPr>
          <w:rFonts w:ascii="Times New Roman" w:hAnsi="Times New Roman" w:cs="Times New Roman"/>
          <w:color w:val="000000" w:themeColor="text1"/>
          <w:sz w:val="21"/>
          <w:szCs w:val="21"/>
        </w:rPr>
        <w:t>for food access</w:t>
      </w:r>
      <w:r w:rsidR="006A196C" w:rsidRPr="004B1625">
        <w:rPr>
          <w:rFonts w:ascii="Times New Roman" w:hAnsi="Times New Roman" w:cs="Times New Roman"/>
          <w:color w:val="000000" w:themeColor="text1"/>
          <w:sz w:val="21"/>
          <w:szCs w:val="21"/>
        </w:rPr>
        <w:t xml:space="preserve">, i.e., </w:t>
      </w:r>
      <w:r w:rsidRPr="004B1625">
        <w:rPr>
          <w:rFonts w:ascii="Times New Roman" w:hAnsi="Times New Roman" w:cs="Times New Roman"/>
          <w:color w:val="000000" w:themeColor="text1"/>
          <w:sz w:val="21"/>
          <w:szCs w:val="21"/>
        </w:rPr>
        <w:t>cereal</w:t>
      </w:r>
      <w:r w:rsidR="00F9623A" w:rsidRPr="004B1625">
        <w:rPr>
          <w:rFonts w:ascii="Times New Roman" w:hAnsi="Times New Roman" w:cs="Times New Roman"/>
          <w:color w:val="000000" w:themeColor="text1"/>
          <w:sz w:val="21"/>
          <w:szCs w:val="21"/>
        </w:rPr>
        <w:t>s</w:t>
      </w:r>
      <w:r w:rsidRPr="004B1625">
        <w:rPr>
          <w:rFonts w:ascii="Times New Roman" w:hAnsi="Times New Roman" w:cs="Times New Roman"/>
          <w:color w:val="000000" w:themeColor="text1"/>
          <w:sz w:val="21"/>
          <w:szCs w:val="21"/>
        </w:rPr>
        <w:t xml:space="preserve"> affordability</w:t>
      </w:r>
      <w:r w:rsidR="006E7F4D" w:rsidRPr="004B1625">
        <w:rPr>
          <w:rFonts w:ascii="Times New Roman" w:hAnsi="Times New Roman" w:cs="Times New Roman"/>
          <w:color w:val="000000" w:themeColor="text1"/>
          <w:sz w:val="21"/>
          <w:szCs w:val="21"/>
        </w:rPr>
        <w:t xml:space="preserve"> for labour force</w:t>
      </w:r>
      <w:r w:rsidRPr="004B1625">
        <w:rPr>
          <w:rFonts w:ascii="Times New Roman" w:hAnsi="Times New Roman" w:cs="Times New Roman"/>
          <w:color w:val="000000" w:themeColor="text1"/>
          <w:sz w:val="21"/>
          <w:szCs w:val="21"/>
        </w:rPr>
        <w:t xml:space="preserve"> and the average food</w:t>
      </w:r>
      <w:r w:rsidR="006A196C" w:rsidRPr="004B1625">
        <w:rPr>
          <w:rFonts w:ascii="Times New Roman" w:hAnsi="Times New Roman" w:cs="Times New Roman"/>
          <w:color w:val="000000" w:themeColor="text1"/>
          <w:sz w:val="21"/>
          <w:szCs w:val="21"/>
        </w:rPr>
        <w:t xml:space="preserve"> (</w:t>
      </w:r>
      <w:r w:rsidR="00724BB5" w:rsidRPr="004B1625">
        <w:rPr>
          <w:rFonts w:ascii="Times New Roman" w:hAnsi="Times New Roman" w:cs="Times New Roman"/>
          <w:color w:val="000000" w:themeColor="text1"/>
          <w:sz w:val="21"/>
          <w:szCs w:val="21"/>
        </w:rPr>
        <w:t>including primary food products and processed food</w:t>
      </w:r>
      <w:r w:rsidR="006A196C" w:rsidRPr="004B1625">
        <w:rPr>
          <w:rFonts w:ascii="Times New Roman" w:hAnsi="Times New Roman" w:cs="Times New Roman"/>
          <w:color w:val="000000" w:themeColor="text1"/>
          <w:sz w:val="21"/>
          <w:szCs w:val="21"/>
        </w:rPr>
        <w:t>)</w:t>
      </w:r>
      <w:r w:rsidR="00724BB5" w:rsidRPr="004B1625">
        <w:rPr>
          <w:rFonts w:ascii="Times New Roman" w:hAnsi="Times New Roman" w:cs="Times New Roman"/>
          <w:color w:val="000000" w:themeColor="text1"/>
          <w:sz w:val="21"/>
          <w:szCs w:val="21"/>
        </w:rPr>
        <w:t xml:space="preserve"> </w:t>
      </w:r>
      <w:r w:rsidRPr="004B1625">
        <w:rPr>
          <w:rFonts w:ascii="Times New Roman" w:hAnsi="Times New Roman" w:cs="Times New Roman"/>
          <w:color w:val="000000" w:themeColor="text1"/>
          <w:sz w:val="21"/>
          <w:szCs w:val="21"/>
        </w:rPr>
        <w:t xml:space="preserve">price. </w:t>
      </w:r>
      <w:r w:rsidR="00911755" w:rsidRPr="004B1625">
        <w:rPr>
          <w:rFonts w:ascii="Times New Roman" w:hAnsi="Times New Roman" w:cs="Times New Roman"/>
          <w:color w:val="000000" w:themeColor="text1"/>
          <w:sz w:val="21"/>
          <w:szCs w:val="21"/>
        </w:rPr>
        <w:t xml:space="preserve">Our findings </w:t>
      </w:r>
      <w:r w:rsidRPr="004B1625">
        <w:rPr>
          <w:rFonts w:ascii="Times New Roman" w:hAnsi="Times New Roman" w:cs="Times New Roman"/>
          <w:color w:val="000000" w:themeColor="text1"/>
          <w:sz w:val="21"/>
          <w:szCs w:val="21"/>
        </w:rPr>
        <w:t xml:space="preserve">suggested </w:t>
      </w:r>
      <w:r w:rsidR="00911755" w:rsidRPr="004B1625">
        <w:rPr>
          <w:rFonts w:ascii="Times New Roman" w:hAnsi="Times New Roman" w:cs="Times New Roman"/>
          <w:color w:val="000000" w:themeColor="text1"/>
          <w:sz w:val="21"/>
          <w:szCs w:val="21"/>
        </w:rPr>
        <w:t xml:space="preserve">that </w:t>
      </w:r>
      <w:r w:rsidRPr="004B1625">
        <w:rPr>
          <w:rFonts w:ascii="Times New Roman" w:hAnsi="Times New Roman" w:cs="Times New Roman"/>
          <w:color w:val="000000" w:themeColor="text1"/>
          <w:sz w:val="21"/>
          <w:szCs w:val="21"/>
        </w:rPr>
        <w:t xml:space="preserve">upcycling </w:t>
      </w:r>
      <w:r w:rsidR="00AC6FD1" w:rsidRPr="004B1625">
        <w:rPr>
          <w:rFonts w:ascii="Times New Roman" w:hAnsi="Times New Roman" w:cs="Times New Roman"/>
          <w:color w:val="000000" w:themeColor="text1"/>
          <w:sz w:val="21"/>
          <w:szCs w:val="21"/>
        </w:rPr>
        <w:t xml:space="preserve">accompanying with resource reallocation across the whole economy enhance food security in China without </w:t>
      </w:r>
      <w:r w:rsidR="00AC6FD1" w:rsidRPr="004B1625">
        <w:rPr>
          <w:rFonts w:ascii="Times New Roman" w:hAnsi="Times New Roman" w:cs="Times New Roman"/>
          <w:color w:val="000000" w:themeColor="text1"/>
          <w:sz w:val="21"/>
          <w:szCs w:val="21"/>
        </w:rPr>
        <w:lastRenderedPageBreak/>
        <w:t>compromising that of its trading partners</w:t>
      </w:r>
      <w:r w:rsidR="00CF6397" w:rsidRPr="004B1625">
        <w:rPr>
          <w:rFonts w:ascii="Times New Roman" w:hAnsi="Times New Roman" w:cs="Times New Roman"/>
          <w:color w:val="000000" w:themeColor="text1"/>
          <w:sz w:val="21"/>
          <w:szCs w:val="21"/>
        </w:rPr>
        <w:t>.</w:t>
      </w:r>
      <w:r w:rsidR="002723D0" w:rsidRPr="004B1625">
        <w:rPr>
          <w:rFonts w:ascii="Times New Roman" w:hAnsi="Times New Roman" w:cs="Times New Roman"/>
          <w:color w:val="000000" w:themeColor="text1"/>
          <w:sz w:val="21"/>
          <w:szCs w:val="21"/>
        </w:rPr>
        <w:t>In addition,</w:t>
      </w:r>
      <w:r w:rsidR="006174BC" w:rsidRPr="004B1625">
        <w:rPr>
          <w:rFonts w:ascii="Times New Roman" w:hAnsi="Times New Roman" w:cs="Times New Roman"/>
          <w:color w:val="000000" w:themeColor="text1"/>
          <w:sz w:val="21"/>
          <w:szCs w:val="21"/>
        </w:rPr>
        <w:t xml:space="preserve"> the reduced cost of food waste collection for landfill and incineration enabled consumers in China to allocate more of their income to food consumption. </w:t>
      </w:r>
      <w:r w:rsidR="00845687" w:rsidRPr="004B1625">
        <w:rPr>
          <w:rFonts w:ascii="Times New Roman" w:hAnsi="Times New Roman" w:cs="Times New Roman"/>
          <w:color w:val="000000" w:themeColor="text1"/>
          <w:sz w:val="21"/>
          <w:szCs w:val="21"/>
        </w:rPr>
        <w:t>Since the cost of food waste collection for landfill and incineration was quite small in the baseline (S0), the impact of reduced collection costs had only a modest positive effect on most food security indicators</w:t>
      </w:r>
      <w:r w:rsidR="001757DF" w:rsidRPr="004B1625">
        <w:rPr>
          <w:rFonts w:ascii="Times New Roman" w:hAnsi="Times New Roman" w:cs="Times New Roman"/>
          <w:color w:val="000000" w:themeColor="text1"/>
          <w:sz w:val="21"/>
          <w:szCs w:val="21"/>
        </w:rPr>
        <w:t xml:space="preserve">. </w:t>
      </w:r>
      <w:r w:rsidR="002504B8" w:rsidRPr="004B1625">
        <w:rPr>
          <w:rFonts w:ascii="Times New Roman" w:hAnsi="Times New Roman" w:cs="Times New Roman"/>
          <w:color w:val="000000" w:themeColor="text1"/>
          <w:sz w:val="21"/>
          <w:szCs w:val="21"/>
        </w:rPr>
        <w:t xml:space="preserve">Globally, the average food price </w:t>
      </w:r>
      <w:r w:rsidR="00C04AE1" w:rsidRPr="004B1625">
        <w:rPr>
          <w:rFonts w:ascii="Times New Roman" w:hAnsi="Times New Roman" w:cs="Times New Roman"/>
          <w:color w:val="000000" w:themeColor="text1"/>
          <w:sz w:val="21"/>
          <w:szCs w:val="21"/>
        </w:rPr>
        <w:t>declined</w:t>
      </w:r>
      <w:r w:rsidR="002504B8" w:rsidRPr="004B1625">
        <w:rPr>
          <w:rFonts w:ascii="Times New Roman" w:hAnsi="Times New Roman" w:cs="Times New Roman"/>
          <w:color w:val="000000" w:themeColor="text1"/>
          <w:sz w:val="21"/>
          <w:szCs w:val="21"/>
        </w:rPr>
        <w:t xml:space="preserve"> by 0.1-0.2% (Fig. 5a,e). In China, </w:t>
      </w:r>
      <w:r w:rsidR="00E50CCD" w:rsidRPr="004B1625">
        <w:rPr>
          <w:rFonts w:ascii="Times New Roman" w:hAnsi="Times New Roman" w:cs="Times New Roman"/>
          <w:color w:val="000000" w:themeColor="text1"/>
          <w:sz w:val="21"/>
          <w:szCs w:val="21"/>
        </w:rPr>
        <w:t>d</w:t>
      </w:r>
      <w:r w:rsidR="00A94E0C" w:rsidRPr="004B1625">
        <w:rPr>
          <w:rFonts w:ascii="Times New Roman" w:hAnsi="Times New Roman" w:cs="Times New Roman"/>
          <w:color w:val="000000" w:themeColor="text1"/>
          <w:sz w:val="21"/>
          <w:szCs w:val="21"/>
        </w:rPr>
        <w:t>ietary calorie</w:t>
      </w:r>
      <w:r w:rsidR="000B690A" w:rsidRPr="004B1625">
        <w:rPr>
          <w:rFonts w:ascii="Times New Roman" w:hAnsi="Times New Roman" w:cs="Times New Roman"/>
          <w:color w:val="000000" w:themeColor="text1"/>
          <w:sz w:val="21"/>
          <w:szCs w:val="21"/>
        </w:rPr>
        <w:t xml:space="preserve"> availability </w:t>
      </w:r>
      <w:r w:rsidR="00DE57E6" w:rsidRPr="004B1625">
        <w:rPr>
          <w:rFonts w:ascii="Times New Roman" w:hAnsi="Times New Roman" w:cs="Times New Roman"/>
          <w:color w:val="000000" w:themeColor="text1"/>
          <w:sz w:val="21"/>
          <w:szCs w:val="21"/>
        </w:rPr>
        <w:t>increased by 0.1</w:t>
      </w:r>
      <w:r w:rsidR="003E6C8B" w:rsidRPr="004B1625">
        <w:rPr>
          <w:rFonts w:ascii="Times New Roman" w:hAnsi="Times New Roman" w:cs="Times New Roman"/>
          <w:color w:val="000000" w:themeColor="text1"/>
          <w:sz w:val="21"/>
          <w:szCs w:val="21"/>
        </w:rPr>
        <w:t>6</w:t>
      </w:r>
      <w:r w:rsidR="00DE57E6" w:rsidRPr="004B1625">
        <w:rPr>
          <w:rFonts w:ascii="Times New Roman" w:hAnsi="Times New Roman" w:cs="Times New Roman"/>
          <w:color w:val="000000" w:themeColor="text1"/>
          <w:sz w:val="21"/>
          <w:szCs w:val="21"/>
        </w:rPr>
        <w:t>-0.3</w:t>
      </w:r>
      <w:r w:rsidR="003E6C8B" w:rsidRPr="004B1625">
        <w:rPr>
          <w:rFonts w:ascii="Times New Roman" w:hAnsi="Times New Roman" w:cs="Times New Roman"/>
          <w:color w:val="000000" w:themeColor="text1"/>
          <w:sz w:val="21"/>
          <w:szCs w:val="21"/>
        </w:rPr>
        <w:t>2</w:t>
      </w:r>
      <w:r w:rsidR="00DE57E6" w:rsidRPr="004B1625">
        <w:rPr>
          <w:rFonts w:ascii="Times New Roman" w:hAnsi="Times New Roman" w:cs="Times New Roman"/>
          <w:color w:val="000000" w:themeColor="text1"/>
          <w:sz w:val="21"/>
          <w:szCs w:val="21"/>
        </w:rPr>
        <w:t>%</w:t>
      </w:r>
      <w:r w:rsidR="00622128" w:rsidRPr="004B1625">
        <w:rPr>
          <w:rFonts w:ascii="Times New Roman" w:hAnsi="Times New Roman" w:cs="Times New Roman"/>
          <w:color w:val="000000" w:themeColor="text1"/>
          <w:sz w:val="21"/>
          <w:szCs w:val="21"/>
        </w:rPr>
        <w:t xml:space="preserve"> (</w:t>
      </w:r>
      <w:r w:rsidR="003E6C8B" w:rsidRPr="004B1625">
        <w:rPr>
          <w:rFonts w:ascii="Times New Roman" w:hAnsi="Times New Roman" w:cs="Times New Roman"/>
          <w:color w:val="000000" w:themeColor="text1"/>
          <w:sz w:val="21"/>
          <w:szCs w:val="21"/>
        </w:rPr>
        <w:t>5</w:t>
      </w:r>
      <w:r w:rsidR="002228D2" w:rsidRPr="004B1625">
        <w:rPr>
          <w:rFonts w:ascii="Times New Roman" w:hAnsi="Times New Roman" w:cs="Times New Roman"/>
          <w:color w:val="000000" w:themeColor="text1"/>
          <w:sz w:val="21"/>
          <w:szCs w:val="21"/>
        </w:rPr>
        <w:t>.2</w:t>
      </w:r>
      <w:r w:rsidR="003E6C8B" w:rsidRPr="004B1625">
        <w:rPr>
          <w:rFonts w:ascii="Times New Roman" w:hAnsi="Times New Roman" w:cs="Times New Roman"/>
          <w:color w:val="000000" w:themeColor="text1"/>
          <w:sz w:val="21"/>
          <w:szCs w:val="21"/>
        </w:rPr>
        <w:t>-10</w:t>
      </w:r>
      <w:r w:rsidR="002228D2" w:rsidRPr="004B1625">
        <w:rPr>
          <w:rFonts w:ascii="Times New Roman" w:hAnsi="Times New Roman" w:cs="Times New Roman"/>
          <w:color w:val="000000" w:themeColor="text1"/>
          <w:sz w:val="21"/>
          <w:szCs w:val="21"/>
        </w:rPr>
        <w:t>.3</w:t>
      </w:r>
      <w:r w:rsidR="00DE57E6" w:rsidRPr="004B1625">
        <w:rPr>
          <w:rFonts w:ascii="Times New Roman" w:hAnsi="Times New Roman" w:cs="Times New Roman"/>
          <w:color w:val="000000" w:themeColor="text1"/>
          <w:sz w:val="21"/>
          <w:szCs w:val="21"/>
        </w:rPr>
        <w:t xml:space="preserve"> kcal capita</w:t>
      </w:r>
      <w:r w:rsidR="00DE57E6" w:rsidRPr="004B1625">
        <w:rPr>
          <w:rFonts w:ascii="Times New Roman" w:hAnsi="Times New Roman" w:cs="Times New Roman"/>
          <w:color w:val="000000" w:themeColor="text1"/>
          <w:sz w:val="21"/>
          <w:szCs w:val="21"/>
          <w:vertAlign w:val="superscript"/>
        </w:rPr>
        <w:t>-1</w:t>
      </w:r>
      <w:r w:rsidR="00DE57E6" w:rsidRPr="004B1625">
        <w:rPr>
          <w:rFonts w:ascii="Times New Roman" w:hAnsi="Times New Roman" w:cs="Times New Roman"/>
          <w:color w:val="000000" w:themeColor="text1"/>
          <w:sz w:val="21"/>
          <w:szCs w:val="21"/>
        </w:rPr>
        <w:t xml:space="preserve"> day</w:t>
      </w:r>
      <w:r w:rsidR="00DE57E6" w:rsidRPr="004B1625">
        <w:rPr>
          <w:rFonts w:ascii="Times New Roman" w:hAnsi="Times New Roman" w:cs="Times New Roman"/>
          <w:color w:val="000000" w:themeColor="text1"/>
          <w:sz w:val="21"/>
          <w:szCs w:val="21"/>
          <w:vertAlign w:val="superscript"/>
        </w:rPr>
        <w:t>-1</w:t>
      </w:r>
      <w:r w:rsidR="00DE57E6" w:rsidRPr="004B1625">
        <w:rPr>
          <w:rFonts w:ascii="Times New Roman" w:hAnsi="Times New Roman" w:cs="Times New Roman"/>
          <w:color w:val="000000" w:themeColor="text1"/>
          <w:sz w:val="21"/>
          <w:szCs w:val="21"/>
        </w:rPr>
        <w:t>)</w:t>
      </w:r>
      <w:r w:rsidR="00A32649" w:rsidRPr="004B1625">
        <w:rPr>
          <w:rFonts w:ascii="Times New Roman" w:hAnsi="Times New Roman" w:cs="Times New Roman"/>
          <w:color w:val="000000" w:themeColor="text1"/>
          <w:sz w:val="21"/>
          <w:szCs w:val="21"/>
        </w:rPr>
        <w:t xml:space="preserve">, and </w:t>
      </w:r>
      <w:r w:rsidR="001D2614" w:rsidRPr="004B1625">
        <w:rPr>
          <w:rFonts w:ascii="Times New Roman" w:hAnsi="Times New Roman" w:cs="Times New Roman"/>
          <w:color w:val="000000" w:themeColor="text1"/>
          <w:sz w:val="21"/>
          <w:szCs w:val="21"/>
        </w:rPr>
        <w:t xml:space="preserve">the </w:t>
      </w:r>
      <w:bookmarkStart w:id="5" w:name="_Hlk176825110"/>
      <w:r w:rsidR="001D2614" w:rsidRPr="004B1625">
        <w:rPr>
          <w:rFonts w:ascii="Times New Roman" w:hAnsi="Times New Roman" w:cs="Times New Roman"/>
          <w:color w:val="000000" w:themeColor="text1"/>
          <w:sz w:val="21"/>
          <w:szCs w:val="21"/>
        </w:rPr>
        <w:t>population at risk of hunger</w:t>
      </w:r>
      <w:bookmarkEnd w:id="5"/>
      <w:r w:rsidR="00457B59" w:rsidRPr="004B1625">
        <w:rPr>
          <w:rFonts w:ascii="Times New Roman" w:hAnsi="Times New Roman" w:cs="Times New Roman"/>
          <w:color w:val="000000" w:themeColor="text1"/>
          <w:sz w:val="21"/>
          <w:szCs w:val="21"/>
        </w:rPr>
        <w:t xml:space="preserve">, representing 17% of the global </w:t>
      </w:r>
      <w:r w:rsidR="00162C0E" w:rsidRPr="004B1625">
        <w:rPr>
          <w:rFonts w:ascii="Times New Roman" w:hAnsi="Times New Roman" w:cs="Times New Roman"/>
          <w:color w:val="000000" w:themeColor="text1"/>
          <w:sz w:val="21"/>
          <w:szCs w:val="21"/>
        </w:rPr>
        <w:t>population at risk of hunger</w:t>
      </w:r>
      <w:r w:rsidR="00457B59" w:rsidRPr="004B1625">
        <w:rPr>
          <w:rFonts w:ascii="Times New Roman" w:hAnsi="Times New Roman" w:cs="Times New Roman"/>
          <w:color w:val="000000" w:themeColor="text1"/>
          <w:sz w:val="21"/>
          <w:szCs w:val="21"/>
        </w:rPr>
        <w:t xml:space="preserve">, decreased by </w:t>
      </w:r>
      <w:r w:rsidR="00BA056E" w:rsidRPr="004B1625">
        <w:rPr>
          <w:rFonts w:ascii="Times New Roman" w:hAnsi="Times New Roman" w:cs="Times New Roman"/>
          <w:color w:val="000000" w:themeColor="text1"/>
          <w:sz w:val="21"/>
          <w:szCs w:val="21"/>
        </w:rPr>
        <w:t>1.6-3.2% (</w:t>
      </w:r>
      <w:r w:rsidR="00457B59" w:rsidRPr="004B1625">
        <w:rPr>
          <w:rFonts w:ascii="Times New Roman" w:hAnsi="Times New Roman" w:cs="Times New Roman"/>
          <w:color w:val="000000" w:themeColor="text1"/>
          <w:sz w:val="21"/>
          <w:szCs w:val="21"/>
        </w:rPr>
        <w:t>2.2-4.5 million</w:t>
      </w:r>
      <w:r w:rsidR="00BA056E" w:rsidRPr="004B1625">
        <w:rPr>
          <w:rFonts w:ascii="Times New Roman" w:hAnsi="Times New Roman" w:cs="Times New Roman"/>
          <w:color w:val="000000" w:themeColor="text1"/>
          <w:sz w:val="21"/>
          <w:szCs w:val="21"/>
        </w:rPr>
        <w:t xml:space="preserve"> people)</w:t>
      </w:r>
      <w:r w:rsidR="00457B59" w:rsidRPr="004B1625">
        <w:rPr>
          <w:rFonts w:ascii="Times New Roman" w:hAnsi="Times New Roman" w:cs="Times New Roman"/>
          <w:color w:val="000000" w:themeColor="text1"/>
          <w:sz w:val="21"/>
          <w:szCs w:val="21"/>
        </w:rPr>
        <w:t xml:space="preserve"> (Fig. 5c,d).</w:t>
      </w:r>
      <w:r w:rsidR="00DF43C5" w:rsidRPr="004B1625">
        <w:rPr>
          <w:rFonts w:ascii="Times New Roman" w:hAnsi="Times New Roman" w:cs="Times New Roman"/>
          <w:color w:val="000000" w:themeColor="text1"/>
          <w:sz w:val="21"/>
          <w:szCs w:val="21"/>
        </w:rPr>
        <w:t xml:space="preserve"> </w:t>
      </w:r>
      <w:r w:rsidR="0063366F" w:rsidRPr="004B1625">
        <w:rPr>
          <w:rFonts w:ascii="Times New Roman" w:hAnsi="Times New Roman" w:cs="Times New Roman"/>
          <w:color w:val="000000" w:themeColor="text1"/>
          <w:sz w:val="21"/>
          <w:szCs w:val="21"/>
        </w:rPr>
        <w:t>C</w:t>
      </w:r>
      <w:r w:rsidR="00B67FCE" w:rsidRPr="004B1625">
        <w:rPr>
          <w:rFonts w:ascii="Times New Roman" w:hAnsi="Times New Roman" w:cs="Times New Roman"/>
          <w:color w:val="000000" w:themeColor="text1"/>
          <w:sz w:val="21"/>
          <w:szCs w:val="21"/>
        </w:rPr>
        <w:t>ereal</w:t>
      </w:r>
      <w:r w:rsidR="001947D9" w:rsidRPr="004B1625">
        <w:rPr>
          <w:rFonts w:ascii="Times New Roman" w:hAnsi="Times New Roman" w:cs="Times New Roman"/>
          <w:color w:val="000000" w:themeColor="text1"/>
          <w:sz w:val="21"/>
          <w:szCs w:val="21"/>
        </w:rPr>
        <w:t>s</w:t>
      </w:r>
      <w:r w:rsidR="00B67FCE" w:rsidRPr="004B1625">
        <w:rPr>
          <w:rFonts w:ascii="Times New Roman" w:hAnsi="Times New Roman" w:cs="Times New Roman"/>
          <w:color w:val="000000" w:themeColor="text1"/>
          <w:sz w:val="21"/>
          <w:szCs w:val="21"/>
        </w:rPr>
        <w:t xml:space="preserve"> affordability for labour force increased by 0.29-0.47% (Fig. 5b), as a result of a rise in the average wage across the Chinese economy (0.13-0.22%)</w:t>
      </w:r>
      <w:r w:rsidR="00E970DF" w:rsidRPr="004B1625">
        <w:rPr>
          <w:rFonts w:ascii="Times New Roman" w:hAnsi="Times New Roman" w:cs="Times New Roman"/>
          <w:color w:val="000000" w:themeColor="text1"/>
          <w:sz w:val="21"/>
          <w:szCs w:val="21"/>
        </w:rPr>
        <w:t xml:space="preserve"> (Supplementary Fig. </w:t>
      </w:r>
      <w:r w:rsidR="007A423F" w:rsidRPr="004B1625">
        <w:rPr>
          <w:rFonts w:ascii="Times New Roman" w:hAnsi="Times New Roman" w:cs="Times New Roman"/>
          <w:color w:val="000000" w:themeColor="text1"/>
          <w:sz w:val="21"/>
          <w:szCs w:val="21"/>
        </w:rPr>
        <w:t>5</w:t>
      </w:r>
      <w:r w:rsidR="00E970DF" w:rsidRPr="004B1625">
        <w:rPr>
          <w:rFonts w:ascii="Times New Roman" w:hAnsi="Times New Roman" w:cs="Times New Roman"/>
          <w:color w:val="000000" w:themeColor="text1"/>
          <w:sz w:val="21"/>
          <w:szCs w:val="21"/>
        </w:rPr>
        <w:t>)</w:t>
      </w:r>
      <w:r w:rsidR="00B67FCE" w:rsidRPr="004B1625">
        <w:rPr>
          <w:rFonts w:ascii="Times New Roman" w:hAnsi="Times New Roman" w:cs="Times New Roman" w:hint="eastAsia"/>
          <w:color w:val="000000" w:themeColor="text1"/>
          <w:sz w:val="21"/>
          <w:szCs w:val="21"/>
        </w:rPr>
        <w:t xml:space="preserve"> </w:t>
      </w:r>
      <w:r w:rsidR="00B67FCE" w:rsidRPr="004B1625">
        <w:rPr>
          <w:rFonts w:ascii="Times New Roman" w:hAnsi="Times New Roman" w:cs="Times New Roman"/>
          <w:color w:val="000000" w:themeColor="text1"/>
          <w:sz w:val="21"/>
          <w:szCs w:val="21"/>
        </w:rPr>
        <w:t xml:space="preserve">and a decrease in </w:t>
      </w:r>
      <w:r w:rsidR="00D14CF9" w:rsidRPr="004B1625">
        <w:rPr>
          <w:rFonts w:ascii="Times New Roman" w:hAnsi="Times New Roman" w:cs="Times New Roman"/>
          <w:color w:val="000000" w:themeColor="text1"/>
          <w:sz w:val="21"/>
          <w:szCs w:val="21"/>
        </w:rPr>
        <w:t>cereals</w:t>
      </w:r>
      <w:r w:rsidR="00B67FCE" w:rsidRPr="004B1625">
        <w:rPr>
          <w:rFonts w:ascii="Times New Roman" w:hAnsi="Times New Roman" w:cs="Times New Roman"/>
          <w:color w:val="000000" w:themeColor="text1"/>
          <w:sz w:val="21"/>
          <w:szCs w:val="21"/>
        </w:rPr>
        <w:t xml:space="preserve"> price (0.1</w:t>
      </w:r>
      <w:r w:rsidR="005B43D4" w:rsidRPr="004B1625">
        <w:rPr>
          <w:rFonts w:ascii="Times New Roman" w:hAnsi="Times New Roman" w:cs="Times New Roman"/>
          <w:color w:val="000000" w:themeColor="text1"/>
          <w:sz w:val="21"/>
          <w:szCs w:val="21"/>
        </w:rPr>
        <w:t>6</w:t>
      </w:r>
      <w:r w:rsidR="00B67FCE" w:rsidRPr="004B1625">
        <w:rPr>
          <w:rFonts w:ascii="Times New Roman" w:hAnsi="Times New Roman" w:cs="Times New Roman"/>
          <w:color w:val="000000" w:themeColor="text1"/>
          <w:sz w:val="21"/>
          <w:szCs w:val="21"/>
        </w:rPr>
        <w:t>-0.2</w:t>
      </w:r>
      <w:r w:rsidR="005B43D4" w:rsidRPr="004B1625">
        <w:rPr>
          <w:rFonts w:ascii="Times New Roman" w:hAnsi="Times New Roman" w:cs="Times New Roman"/>
          <w:color w:val="000000" w:themeColor="text1"/>
          <w:sz w:val="21"/>
          <w:szCs w:val="21"/>
        </w:rPr>
        <w:t>6</w:t>
      </w:r>
      <w:r w:rsidR="00B67FCE" w:rsidRPr="004B1625">
        <w:rPr>
          <w:rFonts w:ascii="Times New Roman" w:hAnsi="Times New Roman" w:cs="Times New Roman"/>
          <w:color w:val="000000" w:themeColor="text1"/>
          <w:sz w:val="21"/>
          <w:szCs w:val="21"/>
        </w:rPr>
        <w:t>%)</w:t>
      </w:r>
      <w:r w:rsidR="001947D9" w:rsidRPr="004B1625">
        <w:rPr>
          <w:rFonts w:ascii="Times New Roman" w:hAnsi="Times New Roman" w:cs="Times New Roman"/>
          <w:color w:val="000000" w:themeColor="text1"/>
          <w:sz w:val="21"/>
          <w:szCs w:val="21"/>
        </w:rPr>
        <w:t xml:space="preserve"> (Supplementary Fig. 1</w:t>
      </w:r>
      <w:r w:rsidR="000B1146" w:rsidRPr="004B1625">
        <w:rPr>
          <w:rFonts w:ascii="Times New Roman" w:hAnsi="Times New Roman" w:cs="Times New Roman"/>
          <w:color w:val="000000" w:themeColor="text1"/>
          <w:sz w:val="21"/>
          <w:szCs w:val="21"/>
        </w:rPr>
        <w:t>5</w:t>
      </w:r>
      <w:r w:rsidR="001947D9" w:rsidRPr="004B1625">
        <w:rPr>
          <w:rFonts w:ascii="Times New Roman" w:hAnsi="Times New Roman" w:cs="Times New Roman"/>
          <w:color w:val="000000" w:themeColor="text1"/>
          <w:sz w:val="21"/>
          <w:szCs w:val="21"/>
        </w:rPr>
        <w:t>)</w:t>
      </w:r>
      <w:r w:rsidR="00B67FCE" w:rsidRPr="004B1625">
        <w:rPr>
          <w:rFonts w:ascii="Times New Roman" w:hAnsi="Times New Roman" w:cs="Times New Roman"/>
          <w:color w:val="000000" w:themeColor="text1"/>
          <w:sz w:val="21"/>
          <w:szCs w:val="21"/>
        </w:rPr>
        <w:t>.</w:t>
      </w:r>
      <w:r w:rsidR="00B67FCE" w:rsidRPr="004B1625">
        <w:rPr>
          <w:rFonts w:ascii="Times New Roman" w:hAnsi="Times New Roman" w:cs="Times New Roman" w:hint="eastAsia"/>
          <w:color w:val="000000" w:themeColor="text1"/>
          <w:sz w:val="21"/>
          <w:szCs w:val="21"/>
        </w:rPr>
        <w:t xml:space="preserve"> </w:t>
      </w:r>
    </w:p>
    <w:p w14:paraId="3738C978" w14:textId="71F27A6D" w:rsidR="00C17BDB" w:rsidRPr="00580CC4" w:rsidRDefault="00FC4554" w:rsidP="00534800">
      <w:pPr>
        <w:pStyle w:val="Heading2"/>
        <w:jc w:val="both"/>
      </w:pPr>
      <w:r w:rsidRPr="00580CC4">
        <w:t>A</w:t>
      </w:r>
      <w:r w:rsidR="004213D9" w:rsidRPr="00580CC4">
        <w:t>bsorbing</w:t>
      </w:r>
      <w:r w:rsidR="00C17BDB" w:rsidRPr="00580CC4">
        <w:t xml:space="preserve"> rebound effect</w:t>
      </w:r>
      <w:r w:rsidR="00AE27AE">
        <w:t>s</w:t>
      </w:r>
      <w:r w:rsidR="00C17BDB" w:rsidRPr="00580CC4">
        <w:t xml:space="preserve"> </w:t>
      </w:r>
      <w:r w:rsidR="00DF6EB6">
        <w:t xml:space="preserve">in China </w:t>
      </w:r>
      <w:r w:rsidR="00C17BDB" w:rsidRPr="00580CC4">
        <w:t xml:space="preserve">through </w:t>
      </w:r>
      <w:r w:rsidR="00AE27AE" w:rsidRPr="00AE27AE">
        <w:t>upcycling low-opportunity-cost feed as animal feed</w:t>
      </w:r>
      <w:r w:rsidR="00AE27AE">
        <w:t xml:space="preserve"> and</w:t>
      </w:r>
      <w:r w:rsidR="00AE27AE" w:rsidRPr="00AE27AE">
        <w:t xml:space="preserve"> </w:t>
      </w:r>
      <w:r w:rsidR="00AE27AE">
        <w:t xml:space="preserve">implementing </w:t>
      </w:r>
      <w:r w:rsidR="008F1527" w:rsidRPr="00580CC4">
        <w:t>emission taxes</w:t>
      </w:r>
      <w:r w:rsidR="00C17BDB" w:rsidRPr="00580CC4">
        <w:t xml:space="preserve">. </w:t>
      </w:r>
    </w:p>
    <w:p w14:paraId="7DCB9236" w14:textId="10F0871F" w:rsidR="002B1E47" w:rsidRPr="00580CC4" w:rsidRDefault="003C28E1" w:rsidP="00534800">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color w:val="000000" w:themeColor="text1"/>
          <w:sz w:val="21"/>
          <w:szCs w:val="21"/>
        </w:rPr>
        <w:t>W</w:t>
      </w:r>
      <w:r w:rsidR="008422C8" w:rsidRPr="00580CC4">
        <w:rPr>
          <w:rFonts w:ascii="Times New Roman" w:hAnsi="Times New Roman" w:cs="Times New Roman"/>
          <w:color w:val="000000" w:themeColor="text1"/>
          <w:sz w:val="21"/>
          <w:szCs w:val="21"/>
        </w:rPr>
        <w:t>e</w:t>
      </w:r>
      <w:r w:rsidR="000B6244" w:rsidRPr="00580CC4">
        <w:rPr>
          <w:rFonts w:ascii="Times New Roman" w:hAnsi="Times New Roman" w:cs="Times New Roman"/>
          <w:color w:val="000000" w:themeColor="text1"/>
          <w:sz w:val="21"/>
          <w:szCs w:val="21"/>
        </w:rPr>
        <w:t xml:space="preserve"> </w:t>
      </w:r>
      <w:r w:rsidR="008422C8" w:rsidRPr="00580CC4">
        <w:rPr>
          <w:rFonts w:ascii="Times New Roman" w:hAnsi="Times New Roman" w:cs="Times New Roman"/>
          <w:color w:val="000000" w:themeColor="text1"/>
          <w:sz w:val="21"/>
          <w:szCs w:val="21"/>
        </w:rPr>
        <w:t>assess</w:t>
      </w:r>
      <w:r w:rsidR="000B6244" w:rsidRPr="00580CC4">
        <w:rPr>
          <w:rFonts w:ascii="Times New Roman" w:hAnsi="Times New Roman" w:cs="Times New Roman"/>
          <w:color w:val="000000" w:themeColor="text1"/>
          <w:sz w:val="21"/>
          <w:szCs w:val="21"/>
        </w:rPr>
        <w:t>ed</w:t>
      </w:r>
      <w:r w:rsidR="008422C8" w:rsidRPr="00580CC4">
        <w:rPr>
          <w:rFonts w:ascii="Times New Roman" w:hAnsi="Times New Roman" w:cs="Times New Roman"/>
          <w:color w:val="000000" w:themeColor="text1"/>
          <w:sz w:val="21"/>
          <w:szCs w:val="21"/>
        </w:rPr>
        <w:t xml:space="preserve"> </w:t>
      </w:r>
      <w:r w:rsidR="000F71EF" w:rsidRPr="00580CC4">
        <w:rPr>
          <w:rFonts w:ascii="Times New Roman" w:hAnsi="Times New Roman" w:cs="Times New Roman"/>
          <w:color w:val="000000" w:themeColor="text1"/>
          <w:sz w:val="21"/>
          <w:szCs w:val="21"/>
        </w:rPr>
        <w:t xml:space="preserve">the impacts of implementing economy-wide emission taxes to achieve </w:t>
      </w:r>
      <w:r w:rsidR="00192ED4" w:rsidRPr="00580CC4">
        <w:rPr>
          <w:rFonts w:ascii="Times New Roman" w:hAnsi="Times New Roman" w:cs="Times New Roman"/>
          <w:color w:val="000000" w:themeColor="text1"/>
          <w:sz w:val="21"/>
          <w:szCs w:val="21"/>
        </w:rPr>
        <w:t xml:space="preserve">two </w:t>
      </w:r>
      <w:r w:rsidR="00D75C6C" w:rsidRPr="00580CC4">
        <w:rPr>
          <w:rFonts w:ascii="Times New Roman" w:hAnsi="Times New Roman" w:cs="Times New Roman"/>
          <w:color w:val="000000" w:themeColor="text1"/>
          <w:sz w:val="21"/>
          <w:szCs w:val="21"/>
        </w:rPr>
        <w:t xml:space="preserve">emission </w:t>
      </w:r>
      <w:r w:rsidR="00192ED4" w:rsidRPr="00580CC4">
        <w:rPr>
          <w:rFonts w:ascii="Times New Roman" w:hAnsi="Times New Roman" w:cs="Times New Roman"/>
          <w:color w:val="000000" w:themeColor="text1"/>
          <w:sz w:val="21"/>
          <w:szCs w:val="21"/>
        </w:rPr>
        <w:t xml:space="preserve">mitigation </w:t>
      </w:r>
      <w:r w:rsidR="0001501D" w:rsidRPr="00580CC4">
        <w:rPr>
          <w:rFonts w:ascii="Times New Roman" w:hAnsi="Times New Roman" w:cs="Times New Roman"/>
          <w:color w:val="000000" w:themeColor="text1"/>
          <w:sz w:val="21"/>
          <w:szCs w:val="21"/>
        </w:rPr>
        <w:t>target</w:t>
      </w:r>
      <w:r w:rsidR="00192ED4" w:rsidRPr="00580CC4">
        <w:rPr>
          <w:rFonts w:ascii="Times New Roman" w:hAnsi="Times New Roman" w:cs="Times New Roman"/>
          <w:color w:val="000000" w:themeColor="text1"/>
          <w:sz w:val="21"/>
          <w:szCs w:val="21"/>
        </w:rPr>
        <w:t>s</w:t>
      </w:r>
      <w:r w:rsidR="006A0275" w:rsidRPr="00580CC4">
        <w:rPr>
          <w:rFonts w:ascii="Times New Roman" w:hAnsi="Times New Roman" w:cs="Times New Roman"/>
          <w:color w:val="000000" w:themeColor="text1"/>
          <w:sz w:val="21"/>
          <w:szCs w:val="21"/>
        </w:rPr>
        <w:t xml:space="preserve"> under the partial use of LCFs as animal feed (scenario S1), considering the perishability and collection challenges of food waste, as well as the reduced availability of food waste for feed in accordance with SDG 12.3 (“halving food waste”) </w:t>
      </w:r>
      <w:r w:rsidR="006A0275" w:rsidRPr="00580CC4">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UN&lt;/Author&gt;&lt;Year&gt;2015&lt;/Year&gt;&lt;RecNum&gt;4902&lt;/RecNum&gt;&lt;DisplayText&gt;&lt;style face="superscript"&gt;14&lt;/style&gt;&lt;/DisplayText&gt;&lt;record&gt;&lt;rec-number&gt;4902&lt;/rec-number&gt;&lt;foreign-keys&gt;&lt;key app="EN" db-id="ddxvffxvds5aa4er9pcvv20frz5wz59aepdr" timestamp="1729061513" guid="a5ab46bb-44a6-4dac-a126-897116c8eda3"&gt;4902&lt;/key&gt;&lt;/foreign-keys&gt;&lt;ref-type name="Web Page"&gt;12&lt;/ref-type&gt;&lt;contributors&gt;&lt;authors&gt;&lt;author&gt;UN&lt;/author&gt;&lt;/authors&gt;&lt;/contributors&gt;&lt;titles&gt;&lt;title&gt;Transforming our world: the 2030 agenda for sustainable development&lt;/title&gt;&lt;/titles&gt;&lt;dates&gt;&lt;year&gt;2015&lt;/year&gt;&lt;/dates&gt;&lt;urls&gt;&lt;related-urls&gt;&lt;url&gt;https://sdgs.un.org/2030agenda&lt;/url&gt;&lt;/related-urls&gt;&lt;/urls&gt;&lt;/record&gt;&lt;/Cite&gt;&lt;/EndNote&gt;</w:instrText>
      </w:r>
      <w:r w:rsidR="006A0275" w:rsidRPr="00580CC4">
        <w:rPr>
          <w:rFonts w:ascii="Times New Roman" w:hAnsi="Times New Roman" w:cs="Times New Roman"/>
          <w:color w:val="000000" w:themeColor="text1"/>
          <w:sz w:val="21"/>
          <w:szCs w:val="21"/>
        </w:rPr>
        <w:fldChar w:fldCharType="separate"/>
      </w:r>
      <w:r w:rsidR="006A0275" w:rsidRPr="00580CC4">
        <w:rPr>
          <w:rFonts w:ascii="Times New Roman" w:hAnsi="Times New Roman" w:cs="Times New Roman"/>
          <w:noProof/>
          <w:color w:val="000000" w:themeColor="text1"/>
          <w:sz w:val="21"/>
          <w:szCs w:val="21"/>
          <w:vertAlign w:val="superscript"/>
        </w:rPr>
        <w:t>14</w:t>
      </w:r>
      <w:r w:rsidR="006A0275" w:rsidRPr="00580CC4">
        <w:rPr>
          <w:rFonts w:ascii="Times New Roman" w:hAnsi="Times New Roman" w:cs="Times New Roman"/>
          <w:color w:val="000000" w:themeColor="text1"/>
          <w:sz w:val="21"/>
          <w:szCs w:val="21"/>
        </w:rPr>
        <w:fldChar w:fldCharType="end"/>
      </w:r>
      <w:r w:rsidR="006A0275" w:rsidRPr="00580CC4">
        <w:rPr>
          <w:rFonts w:ascii="Times New Roman" w:hAnsi="Times New Roman" w:cs="Times New Roman"/>
          <w:color w:val="000000" w:themeColor="text1"/>
          <w:sz w:val="21"/>
          <w:szCs w:val="21"/>
        </w:rPr>
        <w:t>.</w:t>
      </w:r>
      <w:r w:rsidR="00192ED4" w:rsidRPr="00580CC4">
        <w:rPr>
          <w:rFonts w:ascii="Times New Roman" w:hAnsi="Times New Roman" w:cs="Times New Roman"/>
          <w:color w:val="000000" w:themeColor="text1"/>
          <w:sz w:val="21"/>
          <w:szCs w:val="21"/>
        </w:rPr>
        <w:t xml:space="preserve"> </w:t>
      </w:r>
      <w:r w:rsidR="007C4986" w:rsidRPr="00580CC4">
        <w:rPr>
          <w:rFonts w:ascii="Times New Roman" w:hAnsi="Times New Roman" w:cs="Times New Roman"/>
          <w:color w:val="000000" w:themeColor="text1"/>
          <w:sz w:val="21"/>
          <w:szCs w:val="21"/>
        </w:rPr>
        <w:t>S</w:t>
      </w:r>
      <w:r w:rsidR="004D270C" w:rsidRPr="00580CC4">
        <w:rPr>
          <w:rFonts w:ascii="Times New Roman" w:hAnsi="Times New Roman" w:cs="Times New Roman"/>
          <w:color w:val="000000" w:themeColor="text1"/>
          <w:sz w:val="21"/>
          <w:szCs w:val="21"/>
        </w:rPr>
        <w:t xml:space="preserve">cenario </w:t>
      </w:r>
      <w:r w:rsidR="00F054E7" w:rsidRPr="00580CC4">
        <w:rPr>
          <w:rFonts w:ascii="Times New Roman" w:hAnsi="Times New Roman" w:cs="Times New Roman"/>
          <w:color w:val="000000" w:themeColor="text1"/>
          <w:sz w:val="21"/>
          <w:szCs w:val="21"/>
        </w:rPr>
        <w:t>S</w:t>
      </w:r>
      <w:r w:rsidR="004D270C" w:rsidRPr="00580CC4">
        <w:rPr>
          <w:rFonts w:ascii="Times New Roman" w:hAnsi="Times New Roman" w:cs="Times New Roman"/>
          <w:color w:val="000000" w:themeColor="text1"/>
          <w:sz w:val="21"/>
          <w:szCs w:val="21"/>
        </w:rPr>
        <w:t xml:space="preserve">3 </w:t>
      </w:r>
      <w:r w:rsidR="00D75C6C" w:rsidRPr="00580CC4">
        <w:rPr>
          <w:rFonts w:ascii="Times New Roman" w:hAnsi="Times New Roman" w:cs="Times New Roman"/>
          <w:color w:val="000000" w:themeColor="text1"/>
          <w:sz w:val="21"/>
          <w:szCs w:val="21"/>
        </w:rPr>
        <w:t xml:space="preserve">aimed at decreasing </w:t>
      </w:r>
      <w:r w:rsidR="000F71EF" w:rsidRPr="00580CC4">
        <w:rPr>
          <w:rFonts w:ascii="Times New Roman" w:hAnsi="Times New Roman" w:cs="Times New Roman"/>
          <w:color w:val="000000" w:themeColor="text1"/>
          <w:sz w:val="21"/>
          <w:szCs w:val="21"/>
        </w:rPr>
        <w:t xml:space="preserve">emissions of GHGs, acidification pollutants, and eutrophication pollutants in both China and MTP </w:t>
      </w:r>
      <w:r w:rsidR="0051772D" w:rsidRPr="00580CC4">
        <w:rPr>
          <w:rFonts w:ascii="Times New Roman" w:hAnsi="Times New Roman" w:cs="Times New Roman"/>
          <w:color w:val="000000" w:themeColor="text1"/>
          <w:sz w:val="21"/>
          <w:szCs w:val="21"/>
        </w:rPr>
        <w:t>to below</w:t>
      </w:r>
      <w:r w:rsidR="000F71EF" w:rsidRPr="00580CC4">
        <w:rPr>
          <w:rFonts w:ascii="Times New Roman" w:hAnsi="Times New Roman" w:cs="Times New Roman"/>
          <w:color w:val="000000" w:themeColor="text1"/>
          <w:sz w:val="21"/>
          <w:szCs w:val="21"/>
        </w:rPr>
        <w:t xml:space="preserve"> baseline (S0) levels</w:t>
      </w:r>
      <w:r w:rsidR="00F054E7" w:rsidRPr="00580CC4">
        <w:rPr>
          <w:rFonts w:ascii="Times New Roman" w:hAnsi="Times New Roman" w:cs="Times New Roman"/>
          <w:color w:val="000000" w:themeColor="text1"/>
          <w:sz w:val="21"/>
          <w:szCs w:val="21"/>
        </w:rPr>
        <w:t>. S</w:t>
      </w:r>
      <w:r w:rsidR="004D270C" w:rsidRPr="00580CC4">
        <w:rPr>
          <w:rFonts w:ascii="Times New Roman" w:hAnsi="Times New Roman" w:cs="Times New Roman"/>
          <w:color w:val="000000" w:themeColor="text1"/>
          <w:sz w:val="21"/>
          <w:szCs w:val="21"/>
        </w:rPr>
        <w:t xml:space="preserve">cenario </w:t>
      </w:r>
      <w:r w:rsidR="00F054E7" w:rsidRPr="00580CC4">
        <w:rPr>
          <w:rFonts w:ascii="Times New Roman" w:hAnsi="Times New Roman" w:cs="Times New Roman"/>
          <w:color w:val="000000" w:themeColor="text1"/>
          <w:sz w:val="21"/>
          <w:szCs w:val="21"/>
        </w:rPr>
        <w:t>S</w:t>
      </w:r>
      <w:r w:rsidR="004D270C" w:rsidRPr="00580CC4">
        <w:rPr>
          <w:rFonts w:ascii="Times New Roman" w:hAnsi="Times New Roman" w:cs="Times New Roman"/>
          <w:color w:val="000000" w:themeColor="text1"/>
          <w:sz w:val="21"/>
          <w:szCs w:val="21"/>
        </w:rPr>
        <w:t xml:space="preserve">4 </w:t>
      </w:r>
      <w:r w:rsidR="0051772D" w:rsidRPr="00580CC4">
        <w:rPr>
          <w:rFonts w:ascii="Times New Roman" w:hAnsi="Times New Roman" w:cs="Times New Roman"/>
          <w:color w:val="000000" w:themeColor="text1"/>
          <w:sz w:val="21"/>
          <w:szCs w:val="21"/>
        </w:rPr>
        <w:t>aimed at achieving</w:t>
      </w:r>
      <w:r w:rsidR="000F71EF" w:rsidRPr="00580CC4">
        <w:rPr>
          <w:rFonts w:ascii="Times New Roman" w:hAnsi="Times New Roman" w:cs="Times New Roman"/>
          <w:color w:val="000000" w:themeColor="text1"/>
          <w:sz w:val="21"/>
          <w:szCs w:val="21"/>
        </w:rPr>
        <w:t xml:space="preserve"> </w:t>
      </w:r>
      <w:r w:rsidR="002B1E47" w:rsidRPr="00580CC4">
        <w:rPr>
          <w:rFonts w:ascii="Times New Roman" w:hAnsi="Times New Roman" w:cs="Times New Roman"/>
          <w:color w:val="000000" w:themeColor="text1"/>
          <w:sz w:val="21"/>
          <w:szCs w:val="21"/>
        </w:rPr>
        <w:t xml:space="preserve">China’s and MTP’s annual GHG mitigation targets under the Intended Nationally Determined Contributions (INDC) of the Paris Agreement </w:t>
      </w:r>
      <w:r w:rsidR="002B1E47" w:rsidRPr="00580CC4">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IPCC-WGIII&lt;/Author&gt;&lt;Year&gt;2014&lt;/Year&gt;&lt;RecNum&gt;4964&lt;/RecNum&gt;&lt;DisplayText&gt;&lt;style face="superscript"&gt;24,25&lt;/style&gt;&lt;/DisplayText&gt;&lt;record&gt;&lt;rec-number&gt;4964&lt;/rec-number&gt;&lt;foreign-keys&gt;&lt;key app="EN" db-id="ddxvffxvds5aa4er9pcvv20frz5wz59aepdr" timestamp="1729061782" guid="21c276a2-9755-4c2f-a3c6-bb00f4a361b1"&gt;4964&lt;/key&gt;&lt;/foreign-keys&gt;&lt;ref-type name="Journal Article"&gt;17&lt;/ref-type&gt;&lt;contributors&gt;&lt;authors&gt;&lt;author&gt;IPCC-WGIII&lt;/author&gt;&lt;/authors&gt;&lt;/contributors&gt;&lt;titles&gt;&lt;title&gt;Summary for policymakers (AR5)&lt;/title&gt;&lt;/titles&gt;&lt;dates&gt;&lt;year&gt;2014&lt;/year&gt;&lt;/dates&gt;&lt;urls&gt;&lt;/urls&gt;&lt;/record&gt;&lt;/Cite&gt;&lt;Cite&gt;&lt;Author&gt;UNFCC&lt;/Author&gt;&lt;Year&gt;2015&lt;/Year&gt;&lt;RecNum&gt;4965&lt;/RecNum&gt;&lt;record&gt;&lt;rec-number&gt;4965&lt;/rec-number&gt;&lt;foreign-keys&gt;&lt;key app="EN" db-id="ddxvffxvds5aa4er9pcvv20frz5wz59aepdr" timestamp="1729061782" guid="ffdc6130-b29f-444c-a261-7f1948dda483"&gt;4965&lt;/key&gt;&lt;/foreign-keys&gt;&lt;ref-type name="Journal Article"&gt;17&lt;/ref-type&gt;&lt;contributors&gt;&lt;authors&gt;&lt;author&gt;UNFCC&lt;/author&gt;&lt;/authors&gt;&lt;/contributors&gt;&lt;titles&gt;&lt;title&gt;Paris agreement&lt;/title&gt;&lt;/titles&gt;&lt;dates&gt;&lt;year&gt;2015&lt;/year&gt;&lt;/dates&gt;&lt;pub-location&gt;Paris&lt;/pub-location&gt;&lt;publisher&gt;UNFCCC (Ed.)&lt;/publisher&gt;&lt;urls&gt;&lt;/urls&gt;&lt;/record&gt;&lt;/Cite&gt;&lt;/EndNote&gt;</w:instrText>
      </w:r>
      <w:r w:rsidR="002B1E47" w:rsidRPr="00580CC4">
        <w:rPr>
          <w:rFonts w:ascii="Times New Roman" w:hAnsi="Times New Roman" w:cs="Times New Roman"/>
          <w:color w:val="000000" w:themeColor="text1"/>
          <w:sz w:val="21"/>
          <w:szCs w:val="21"/>
          <w:vertAlign w:val="superscript"/>
        </w:rPr>
        <w:fldChar w:fldCharType="separate"/>
      </w:r>
      <w:r w:rsidR="002B1E47" w:rsidRPr="00580CC4">
        <w:rPr>
          <w:rFonts w:ascii="Times New Roman" w:hAnsi="Times New Roman" w:cs="Times New Roman"/>
          <w:noProof/>
          <w:color w:val="000000" w:themeColor="text1"/>
          <w:sz w:val="21"/>
          <w:szCs w:val="21"/>
          <w:vertAlign w:val="superscript"/>
        </w:rPr>
        <w:t>24,25</w:t>
      </w:r>
      <w:r w:rsidR="002B1E47" w:rsidRPr="00580CC4">
        <w:rPr>
          <w:rFonts w:ascii="Times New Roman" w:hAnsi="Times New Roman" w:cs="Times New Roman"/>
          <w:color w:val="000000" w:themeColor="text1"/>
          <w:sz w:val="21"/>
          <w:szCs w:val="21"/>
          <w:vertAlign w:val="superscript"/>
        </w:rPr>
        <w:fldChar w:fldCharType="end"/>
      </w:r>
      <w:r w:rsidR="002B1E47" w:rsidRPr="00580CC4">
        <w:rPr>
          <w:rFonts w:ascii="Times New Roman" w:hAnsi="Times New Roman" w:cs="Times New Roman"/>
          <w:color w:val="000000" w:themeColor="text1"/>
          <w:sz w:val="21"/>
          <w:szCs w:val="21"/>
        </w:rPr>
        <w:t>, while also addressing China</w:t>
      </w:r>
      <w:r w:rsidR="00F054E7" w:rsidRPr="00580CC4">
        <w:rPr>
          <w:rFonts w:ascii="Times New Roman" w:hAnsi="Times New Roman" w:cs="Times New Roman"/>
          <w:color w:val="000000" w:themeColor="text1"/>
          <w:sz w:val="21"/>
          <w:szCs w:val="21"/>
        </w:rPr>
        <w:t>’</w:t>
      </w:r>
      <w:r w:rsidR="002B1E47" w:rsidRPr="00580CC4">
        <w:rPr>
          <w:rFonts w:ascii="Times New Roman" w:hAnsi="Times New Roman" w:cs="Times New Roman"/>
          <w:color w:val="000000" w:themeColor="text1"/>
          <w:sz w:val="21"/>
          <w:szCs w:val="21"/>
        </w:rPr>
        <w:t>s emission reduction goals for acidification and eutrophication pollutants in line with the “14</w:t>
      </w:r>
      <w:r w:rsidR="002B1E47" w:rsidRPr="00580CC4">
        <w:rPr>
          <w:rFonts w:ascii="Times New Roman" w:hAnsi="Times New Roman" w:cs="Times New Roman"/>
          <w:color w:val="000000" w:themeColor="text1"/>
          <w:sz w:val="21"/>
          <w:szCs w:val="21"/>
          <w:vertAlign w:val="superscript"/>
        </w:rPr>
        <w:t>th</w:t>
      </w:r>
      <w:r w:rsidR="002B1E47" w:rsidRPr="00580CC4">
        <w:rPr>
          <w:rFonts w:ascii="Times New Roman" w:hAnsi="Times New Roman" w:cs="Times New Roman"/>
          <w:color w:val="000000" w:themeColor="text1"/>
          <w:sz w:val="21"/>
          <w:szCs w:val="21"/>
        </w:rPr>
        <w:t xml:space="preserve"> Five-Year Plan” </w:t>
      </w:r>
      <w:r w:rsidR="002B1E47" w:rsidRPr="00580CC4">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State Council of the People&amp;apos;s Republic of China&lt;/Author&gt;&lt;Year&gt;2022&lt;/Year&gt;&lt;RecNum&gt;4998&lt;/RecNum&gt;&lt;DisplayText&gt;&lt;style face="superscript"&gt;26&lt;/style&gt;&lt;/DisplayText&gt;&lt;record&gt;&lt;rec-number&gt;4998&lt;/rec-number&gt;&lt;foreign-keys&gt;&lt;key app="EN" db-id="ddxvffxvds5aa4er9pcvv20frz5wz59aepdr" timestamp="1729061929" guid="10dbc122-7ccf-44a1-8147-2c1d69378df2"&gt;4998&lt;/key&gt;&lt;/foreign-keys&gt;&lt;ref-type name="Web Page"&gt;12&lt;/ref-type&gt;&lt;contributors&gt;&lt;authors&gt;&lt;author&gt;State Council of the People&amp;apos;s Republic of China, &lt;/author&gt;&lt;/authors&gt;&lt;/contributors&gt;&lt;titles&gt;&lt;title&gt;Notice of the State Council on Issuing the Comprehensive Work Plan for Energy Conservation and Emission Reduction during the 14th Five-Year Plan&lt;/title&gt;&lt;/titles&gt;&lt;dates&gt;&lt;year&gt;2022&lt;/year&gt;&lt;/dates&gt;&lt;urls&gt;&lt;related-urls&gt;&lt;url&gt;https://www.gov.cn/xinwen/2022-01/24/content_5670214.htm&lt;/url&gt;&lt;/related-urls&gt;&lt;/urls&gt;&lt;/record&gt;&lt;/Cite&gt;&lt;/EndNote&gt;</w:instrText>
      </w:r>
      <w:r w:rsidR="002B1E47" w:rsidRPr="00580CC4">
        <w:rPr>
          <w:rFonts w:ascii="Times New Roman" w:hAnsi="Times New Roman" w:cs="Times New Roman"/>
          <w:color w:val="000000" w:themeColor="text1"/>
          <w:sz w:val="21"/>
          <w:szCs w:val="21"/>
          <w:vertAlign w:val="superscript"/>
        </w:rPr>
        <w:fldChar w:fldCharType="separate"/>
      </w:r>
      <w:r w:rsidR="002B1E47" w:rsidRPr="00580CC4">
        <w:rPr>
          <w:rFonts w:ascii="Times New Roman" w:hAnsi="Times New Roman" w:cs="Times New Roman"/>
          <w:noProof/>
          <w:color w:val="000000" w:themeColor="text1"/>
          <w:sz w:val="21"/>
          <w:szCs w:val="21"/>
          <w:vertAlign w:val="superscript"/>
        </w:rPr>
        <w:t>26</w:t>
      </w:r>
      <w:r w:rsidR="002B1E47" w:rsidRPr="00580CC4">
        <w:rPr>
          <w:rFonts w:ascii="Times New Roman" w:hAnsi="Times New Roman" w:cs="Times New Roman"/>
          <w:color w:val="000000" w:themeColor="text1"/>
          <w:sz w:val="21"/>
          <w:szCs w:val="21"/>
          <w:vertAlign w:val="superscript"/>
        </w:rPr>
        <w:fldChar w:fldCharType="end"/>
      </w:r>
      <w:r w:rsidR="002B1E47" w:rsidRPr="00580CC4">
        <w:rPr>
          <w:rFonts w:ascii="Times New Roman" w:hAnsi="Times New Roman" w:cs="Times New Roman"/>
          <w:color w:val="000000" w:themeColor="text1"/>
          <w:sz w:val="21"/>
          <w:szCs w:val="21"/>
        </w:rPr>
        <w:t>.</w:t>
      </w:r>
      <w:r w:rsidR="00F054E7" w:rsidRPr="00580CC4">
        <w:rPr>
          <w:rFonts w:ascii="Times New Roman" w:hAnsi="Times New Roman" w:cs="Times New Roman"/>
          <w:color w:val="000000" w:themeColor="text1"/>
          <w:sz w:val="21"/>
          <w:szCs w:val="21"/>
        </w:rPr>
        <w:t xml:space="preserve"> </w:t>
      </w:r>
    </w:p>
    <w:p w14:paraId="747C8619" w14:textId="3FCF1842" w:rsidR="00A71F97" w:rsidRPr="008632FD" w:rsidRDefault="006D5192" w:rsidP="00B936E9">
      <w:pPr>
        <w:snapToGrid w:val="0"/>
        <w:spacing w:beforeLines="50" w:before="156" w:afterLines="50" w:after="156" w:line="480" w:lineRule="auto"/>
        <w:jc w:val="both"/>
        <w:rPr>
          <w:rFonts w:ascii="Times New Roman" w:hAnsi="Times New Roman" w:cs="Times New Roman"/>
          <w:color w:val="000000" w:themeColor="text1"/>
          <w:sz w:val="21"/>
          <w:szCs w:val="21"/>
        </w:rPr>
      </w:pPr>
      <w:r w:rsidRPr="00580CC4">
        <w:rPr>
          <w:rFonts w:ascii="Times New Roman" w:hAnsi="Times New Roman" w:cs="Times New Roman"/>
          <w:color w:val="000000" w:themeColor="text1"/>
          <w:sz w:val="21"/>
          <w:szCs w:val="21"/>
        </w:rPr>
        <w:t>A</w:t>
      </w:r>
      <w:r w:rsidR="005042F2" w:rsidRPr="00580CC4">
        <w:rPr>
          <w:rFonts w:ascii="Times New Roman" w:hAnsi="Times New Roman" w:cs="Times New Roman"/>
          <w:color w:val="000000" w:themeColor="text1"/>
          <w:sz w:val="21"/>
          <w:szCs w:val="21"/>
        </w:rPr>
        <w:t xml:space="preserve"> modest mitigation target </w:t>
      </w:r>
      <w:r w:rsidR="00634A2C" w:rsidRPr="00580CC4">
        <w:rPr>
          <w:rFonts w:ascii="Times New Roman" w:hAnsi="Times New Roman" w:cs="Times New Roman"/>
          <w:color w:val="000000" w:themeColor="text1"/>
          <w:sz w:val="21"/>
          <w:szCs w:val="21"/>
        </w:rPr>
        <w:t xml:space="preserve">of S3 </w:t>
      </w:r>
      <w:r w:rsidR="005042F2" w:rsidRPr="00580CC4">
        <w:rPr>
          <w:rFonts w:ascii="Times New Roman" w:hAnsi="Times New Roman" w:cs="Times New Roman"/>
          <w:color w:val="000000" w:themeColor="text1"/>
          <w:sz w:val="21"/>
          <w:szCs w:val="21"/>
        </w:rPr>
        <w:t xml:space="preserve">could </w:t>
      </w:r>
      <w:r w:rsidR="009B1AE7" w:rsidRPr="00580CC4">
        <w:rPr>
          <w:rFonts w:ascii="Times New Roman" w:hAnsi="Times New Roman" w:cs="Times New Roman"/>
          <w:color w:val="000000" w:themeColor="text1"/>
          <w:sz w:val="21"/>
          <w:szCs w:val="21"/>
        </w:rPr>
        <w:t>absorb</w:t>
      </w:r>
      <w:r w:rsidR="001B6B32" w:rsidRPr="00580CC4">
        <w:rPr>
          <w:rFonts w:ascii="Times New Roman" w:hAnsi="Times New Roman" w:cs="Times New Roman"/>
          <w:color w:val="000000" w:themeColor="text1"/>
          <w:sz w:val="21"/>
          <w:szCs w:val="21"/>
        </w:rPr>
        <w:t xml:space="preserve"> the</w:t>
      </w:r>
      <w:r w:rsidR="005042F2" w:rsidRPr="00580CC4">
        <w:rPr>
          <w:rFonts w:ascii="Times New Roman" w:hAnsi="Times New Roman" w:cs="Times New Roman"/>
          <w:color w:val="000000" w:themeColor="text1"/>
          <w:sz w:val="21"/>
          <w:szCs w:val="21"/>
        </w:rPr>
        <w:t xml:space="preserve"> rebound effects of upcycling </w:t>
      </w:r>
      <w:r w:rsidR="0095546A" w:rsidRPr="00580CC4">
        <w:rPr>
          <w:rFonts w:ascii="Times New Roman" w:hAnsi="Times New Roman" w:cs="Times New Roman"/>
          <w:color w:val="000000" w:themeColor="text1"/>
          <w:sz w:val="21"/>
          <w:szCs w:val="21"/>
        </w:rPr>
        <w:t>LCFs</w:t>
      </w:r>
      <w:r w:rsidR="005042F2" w:rsidRPr="00580CC4">
        <w:rPr>
          <w:rFonts w:ascii="Times New Roman" w:hAnsi="Times New Roman" w:cs="Times New Roman"/>
          <w:color w:val="000000" w:themeColor="text1"/>
          <w:sz w:val="21"/>
          <w:szCs w:val="21"/>
        </w:rPr>
        <w:t xml:space="preserve"> as feed in China </w:t>
      </w:r>
      <w:r w:rsidR="00147A5A" w:rsidRPr="00580CC4">
        <w:rPr>
          <w:rFonts w:ascii="Times New Roman" w:hAnsi="Times New Roman" w:cs="Times New Roman"/>
          <w:color w:val="000000" w:themeColor="text1"/>
          <w:sz w:val="21"/>
          <w:szCs w:val="21"/>
        </w:rPr>
        <w:t xml:space="preserve"> </w:t>
      </w:r>
      <w:r w:rsidR="00147A5A" w:rsidRPr="008632FD">
        <w:rPr>
          <w:rFonts w:ascii="Times New Roman" w:hAnsi="Times New Roman" w:cs="Times New Roman"/>
          <w:color w:val="000000" w:themeColor="text1"/>
          <w:sz w:val="21"/>
          <w:szCs w:val="21"/>
        </w:rPr>
        <w:t xml:space="preserve">(Fig. </w:t>
      </w:r>
      <w:r w:rsidR="00655D4A" w:rsidRPr="008632FD">
        <w:rPr>
          <w:rFonts w:ascii="Times New Roman" w:hAnsi="Times New Roman" w:cs="Times New Roman"/>
          <w:color w:val="000000" w:themeColor="text1"/>
          <w:sz w:val="21"/>
          <w:szCs w:val="21"/>
        </w:rPr>
        <w:t>4</w:t>
      </w:r>
      <w:r w:rsidR="00147A5A" w:rsidRPr="008632FD">
        <w:rPr>
          <w:rFonts w:ascii="Times New Roman" w:hAnsi="Times New Roman" w:cs="Times New Roman"/>
          <w:color w:val="000000" w:themeColor="text1"/>
          <w:sz w:val="21"/>
          <w:szCs w:val="21"/>
        </w:rPr>
        <w:t xml:space="preserve">) </w:t>
      </w:r>
      <w:r w:rsidR="001B6B32" w:rsidRPr="008632FD">
        <w:rPr>
          <w:rFonts w:ascii="Times New Roman" w:hAnsi="Times New Roman" w:cs="Times New Roman"/>
          <w:color w:val="000000" w:themeColor="text1"/>
          <w:sz w:val="21"/>
          <w:szCs w:val="21"/>
        </w:rPr>
        <w:t>and</w:t>
      </w:r>
      <w:r w:rsidR="005042F2" w:rsidRPr="008632FD">
        <w:rPr>
          <w:rFonts w:ascii="Times New Roman" w:hAnsi="Times New Roman" w:cs="Times New Roman"/>
          <w:color w:val="000000" w:themeColor="text1"/>
          <w:sz w:val="21"/>
          <w:szCs w:val="21"/>
        </w:rPr>
        <w:t xml:space="preserve"> safeguard global food security</w:t>
      </w:r>
      <w:r w:rsidR="00604241" w:rsidRPr="008632FD">
        <w:rPr>
          <w:rFonts w:ascii="Times New Roman" w:hAnsi="Times New Roman" w:cs="Times New Roman"/>
          <w:color w:val="000000" w:themeColor="text1"/>
          <w:sz w:val="21"/>
          <w:szCs w:val="21"/>
        </w:rPr>
        <w:t xml:space="preserve">. </w:t>
      </w:r>
      <w:r w:rsidR="00886B46" w:rsidRPr="008632FD">
        <w:rPr>
          <w:rFonts w:ascii="Times New Roman" w:hAnsi="Times New Roman" w:cs="Times New Roman"/>
          <w:color w:val="000000" w:themeColor="text1"/>
          <w:sz w:val="21"/>
          <w:szCs w:val="21"/>
        </w:rPr>
        <w:t>C</w:t>
      </w:r>
      <w:r w:rsidR="00E81C85" w:rsidRPr="008632FD">
        <w:rPr>
          <w:rFonts w:ascii="Times New Roman" w:hAnsi="Times New Roman" w:cs="Times New Roman"/>
          <w:color w:val="000000" w:themeColor="text1"/>
          <w:sz w:val="21"/>
          <w:szCs w:val="21"/>
        </w:rPr>
        <w:t>hanges in food security indicators under S3 were nearly identical to those in S1</w:t>
      </w:r>
      <w:r w:rsidR="000034A9" w:rsidRPr="008632FD">
        <w:rPr>
          <w:rFonts w:ascii="Times New Roman" w:hAnsi="Times New Roman" w:cs="Times New Roman"/>
          <w:color w:val="000000" w:themeColor="text1"/>
          <w:sz w:val="21"/>
          <w:szCs w:val="21"/>
        </w:rPr>
        <w:t xml:space="preserve"> </w:t>
      </w:r>
      <w:r w:rsidR="00E81C85" w:rsidRPr="008632FD">
        <w:rPr>
          <w:rFonts w:ascii="Times New Roman" w:hAnsi="Times New Roman" w:cs="Times New Roman"/>
          <w:color w:val="000000" w:themeColor="text1"/>
          <w:sz w:val="21"/>
          <w:szCs w:val="21"/>
        </w:rPr>
        <w:t xml:space="preserve">(Fig. 5). </w:t>
      </w:r>
      <w:r w:rsidR="00C26A8A" w:rsidRPr="008632FD">
        <w:rPr>
          <w:rFonts w:ascii="Times New Roman" w:hAnsi="Times New Roman" w:cs="Times New Roman"/>
          <w:color w:val="000000" w:themeColor="text1"/>
          <w:sz w:val="21"/>
          <w:szCs w:val="21"/>
        </w:rPr>
        <w:t>This is due to the implementation of a low tax rate on emissions of acidification pollutants (3 $ ton</w:t>
      </w:r>
      <w:r w:rsidR="00C26A8A" w:rsidRPr="008632FD">
        <w:rPr>
          <w:rFonts w:ascii="Times New Roman" w:hAnsi="Times New Roman" w:cs="Times New Roman"/>
          <w:color w:val="000000" w:themeColor="text1"/>
          <w:sz w:val="21"/>
          <w:szCs w:val="21"/>
          <w:vertAlign w:val="superscript"/>
        </w:rPr>
        <w:t>-1</w:t>
      </w:r>
      <w:r w:rsidR="00C26A8A" w:rsidRPr="008632FD">
        <w:rPr>
          <w:rFonts w:ascii="Times New Roman" w:hAnsi="Times New Roman" w:cs="Times New Roman"/>
          <w:color w:val="000000" w:themeColor="text1"/>
          <w:sz w:val="21"/>
          <w:szCs w:val="21"/>
        </w:rPr>
        <w:t xml:space="preserve"> NH</w:t>
      </w:r>
      <w:r w:rsidR="00C26A8A" w:rsidRPr="008632FD">
        <w:rPr>
          <w:rFonts w:ascii="Times New Roman" w:hAnsi="Times New Roman" w:cs="Times New Roman"/>
          <w:color w:val="000000" w:themeColor="text1"/>
          <w:sz w:val="21"/>
          <w:szCs w:val="21"/>
          <w:vertAlign w:val="subscript"/>
        </w:rPr>
        <w:t>3</w:t>
      </w:r>
      <w:r w:rsidR="00C26A8A" w:rsidRPr="008632FD">
        <w:rPr>
          <w:rFonts w:ascii="Times New Roman" w:hAnsi="Times New Roman" w:cs="Times New Roman"/>
          <w:color w:val="000000" w:themeColor="text1"/>
          <w:sz w:val="21"/>
          <w:szCs w:val="21"/>
        </w:rPr>
        <w:t xml:space="preserve">-eq) in China. </w:t>
      </w:r>
      <w:r w:rsidR="00604241" w:rsidRPr="008632FD">
        <w:rPr>
          <w:rFonts w:ascii="Times New Roman" w:hAnsi="Times New Roman" w:cs="Times New Roman"/>
          <w:color w:val="000000" w:themeColor="text1"/>
          <w:sz w:val="21"/>
          <w:szCs w:val="21"/>
        </w:rPr>
        <w:t xml:space="preserve">The reduction in emissions of all pollutants in S3 </w:t>
      </w:r>
      <w:r w:rsidR="007B25A4" w:rsidRPr="008632FD">
        <w:rPr>
          <w:rFonts w:ascii="Times New Roman" w:hAnsi="Times New Roman" w:cs="Times New Roman"/>
          <w:color w:val="000000" w:themeColor="text1"/>
          <w:sz w:val="21"/>
          <w:szCs w:val="21"/>
        </w:rPr>
        <w:t xml:space="preserve">was mainly attributed to </w:t>
      </w:r>
      <w:r w:rsidR="00B54A57" w:rsidRPr="008632FD">
        <w:rPr>
          <w:rFonts w:ascii="Times New Roman" w:hAnsi="Times New Roman" w:cs="Times New Roman"/>
          <w:color w:val="000000" w:themeColor="text1"/>
          <w:sz w:val="21"/>
          <w:szCs w:val="21"/>
        </w:rPr>
        <w:t xml:space="preserve">a </w:t>
      </w:r>
      <w:r w:rsidR="007B25A4" w:rsidRPr="008632FD">
        <w:rPr>
          <w:rFonts w:ascii="Times New Roman" w:hAnsi="Times New Roman" w:cs="Times New Roman"/>
          <w:color w:val="000000" w:themeColor="text1"/>
          <w:sz w:val="21"/>
          <w:szCs w:val="21"/>
        </w:rPr>
        <w:t>decrease in total crop production compared to S1</w:t>
      </w:r>
      <w:r w:rsidR="00604241" w:rsidRPr="008632FD">
        <w:rPr>
          <w:rFonts w:ascii="Times New Roman" w:hAnsi="Times New Roman" w:cs="Times New Roman"/>
          <w:color w:val="000000" w:themeColor="text1"/>
          <w:sz w:val="21"/>
          <w:szCs w:val="21"/>
        </w:rPr>
        <w:t xml:space="preserve"> (Fig. 2a</w:t>
      </w:r>
      <w:r w:rsidR="00CF7BD7" w:rsidRPr="008632FD">
        <w:rPr>
          <w:rFonts w:ascii="Times New Roman" w:hAnsi="Times New Roman" w:cs="Times New Roman"/>
          <w:color w:val="000000" w:themeColor="text1"/>
          <w:sz w:val="21"/>
          <w:szCs w:val="21"/>
        </w:rPr>
        <w:t xml:space="preserve">; Fig </w:t>
      </w:r>
      <w:r w:rsidR="00D46428" w:rsidRPr="008632FD">
        <w:rPr>
          <w:rFonts w:ascii="Times New Roman" w:hAnsi="Times New Roman" w:cs="Times New Roman"/>
          <w:color w:val="000000" w:themeColor="text1"/>
          <w:sz w:val="21"/>
          <w:szCs w:val="21"/>
        </w:rPr>
        <w:t>4</w:t>
      </w:r>
      <w:r w:rsidR="00604241" w:rsidRPr="008632FD">
        <w:rPr>
          <w:rFonts w:ascii="Times New Roman" w:hAnsi="Times New Roman" w:cs="Times New Roman"/>
          <w:color w:val="000000" w:themeColor="text1"/>
          <w:sz w:val="21"/>
          <w:szCs w:val="21"/>
        </w:rPr>
        <w:t xml:space="preserve">), which </w:t>
      </w:r>
      <w:r w:rsidR="00AA10D2" w:rsidRPr="008632FD">
        <w:rPr>
          <w:rFonts w:ascii="Times New Roman" w:hAnsi="Times New Roman" w:cs="Times New Roman"/>
          <w:color w:val="000000" w:themeColor="text1"/>
          <w:sz w:val="21"/>
          <w:szCs w:val="21"/>
        </w:rPr>
        <w:t>reduced</w:t>
      </w:r>
      <w:r w:rsidR="00604241" w:rsidRPr="008632FD">
        <w:rPr>
          <w:rFonts w:ascii="Times New Roman" w:hAnsi="Times New Roman" w:cs="Times New Roman"/>
          <w:color w:val="000000" w:themeColor="text1"/>
          <w:sz w:val="21"/>
          <w:szCs w:val="21"/>
        </w:rPr>
        <w:t xml:space="preserve"> </w:t>
      </w:r>
      <w:r w:rsidR="003A4B31" w:rsidRPr="008632FD">
        <w:rPr>
          <w:rFonts w:ascii="Times New Roman" w:hAnsi="Times New Roman" w:cs="Times New Roman"/>
          <w:color w:val="000000" w:themeColor="text1"/>
          <w:sz w:val="21"/>
          <w:szCs w:val="21"/>
        </w:rPr>
        <w:t xml:space="preserve">emissions of </w:t>
      </w:r>
      <w:r w:rsidR="00604241" w:rsidRPr="008632FD">
        <w:rPr>
          <w:rFonts w:ascii="Times New Roman" w:hAnsi="Times New Roman" w:cs="Times New Roman"/>
          <w:color w:val="000000" w:themeColor="text1"/>
          <w:sz w:val="21"/>
          <w:szCs w:val="21"/>
        </w:rPr>
        <w:t>GH</w:t>
      </w:r>
      <w:r w:rsidR="003A4B31" w:rsidRPr="008632FD">
        <w:rPr>
          <w:rFonts w:ascii="Times New Roman" w:hAnsi="Times New Roman" w:cs="Times New Roman"/>
          <w:color w:val="000000" w:themeColor="text1"/>
          <w:sz w:val="21"/>
          <w:szCs w:val="21"/>
        </w:rPr>
        <w:t xml:space="preserve">Gs </w:t>
      </w:r>
      <w:r w:rsidR="00604241" w:rsidRPr="008632FD">
        <w:rPr>
          <w:rFonts w:ascii="Times New Roman" w:hAnsi="Times New Roman" w:cs="Times New Roman"/>
          <w:color w:val="000000" w:themeColor="text1"/>
          <w:sz w:val="21"/>
          <w:szCs w:val="21"/>
        </w:rPr>
        <w:t>by 51 Tg CO</w:t>
      </w:r>
      <w:r w:rsidR="00604241" w:rsidRPr="008632FD">
        <w:rPr>
          <w:rFonts w:ascii="Times New Roman" w:hAnsi="Times New Roman" w:cs="Times New Roman"/>
          <w:color w:val="000000" w:themeColor="text1"/>
          <w:sz w:val="21"/>
          <w:szCs w:val="21"/>
          <w:vertAlign w:val="subscript"/>
        </w:rPr>
        <w:t>2</w:t>
      </w:r>
      <w:r w:rsidR="00604241" w:rsidRPr="008632FD">
        <w:rPr>
          <w:rFonts w:ascii="Times New Roman" w:hAnsi="Times New Roman" w:cs="Times New Roman"/>
          <w:color w:val="000000" w:themeColor="text1"/>
          <w:sz w:val="21"/>
          <w:szCs w:val="21"/>
        </w:rPr>
        <w:t>-eq, acidification pollutants by 0.82 Tg NH</w:t>
      </w:r>
      <w:r w:rsidR="00604241" w:rsidRPr="008632FD">
        <w:rPr>
          <w:rFonts w:ascii="Times New Roman" w:hAnsi="Times New Roman" w:cs="Times New Roman"/>
          <w:color w:val="000000" w:themeColor="text1"/>
          <w:sz w:val="21"/>
          <w:szCs w:val="21"/>
          <w:vertAlign w:val="subscript"/>
        </w:rPr>
        <w:t>3</w:t>
      </w:r>
      <w:r w:rsidR="00604241" w:rsidRPr="008632FD">
        <w:rPr>
          <w:rFonts w:ascii="Times New Roman" w:hAnsi="Times New Roman" w:cs="Times New Roman"/>
          <w:color w:val="000000" w:themeColor="text1"/>
          <w:sz w:val="21"/>
          <w:szCs w:val="21"/>
        </w:rPr>
        <w:t xml:space="preserve">-eq, and eutrophication pollutants by 0.01 Tg N-eq </w:t>
      </w:r>
      <w:r w:rsidR="00631797" w:rsidRPr="008632FD">
        <w:rPr>
          <w:rFonts w:ascii="Times New Roman" w:hAnsi="Times New Roman" w:cs="Times New Roman"/>
          <w:color w:val="000000" w:themeColor="text1"/>
          <w:sz w:val="21"/>
          <w:szCs w:val="21"/>
        </w:rPr>
        <w:t>(Supplementary Fig. 1</w:t>
      </w:r>
      <w:r w:rsidR="005A3B13" w:rsidRPr="008632FD">
        <w:rPr>
          <w:rFonts w:ascii="Times New Roman" w:hAnsi="Times New Roman" w:cs="Times New Roman"/>
          <w:color w:val="000000" w:themeColor="text1"/>
          <w:sz w:val="21"/>
          <w:szCs w:val="21"/>
        </w:rPr>
        <w:t>4</w:t>
      </w:r>
      <w:r w:rsidR="00631797" w:rsidRPr="008632FD">
        <w:rPr>
          <w:rFonts w:ascii="Times New Roman" w:hAnsi="Times New Roman" w:cs="Times New Roman"/>
          <w:color w:val="000000" w:themeColor="text1"/>
          <w:sz w:val="21"/>
          <w:szCs w:val="21"/>
        </w:rPr>
        <w:t>a,b,c)</w:t>
      </w:r>
      <w:r w:rsidR="00604241" w:rsidRPr="008632FD">
        <w:rPr>
          <w:rFonts w:ascii="Times New Roman" w:hAnsi="Times New Roman" w:cs="Times New Roman"/>
          <w:color w:val="000000" w:themeColor="text1"/>
          <w:sz w:val="21"/>
          <w:szCs w:val="21"/>
        </w:rPr>
        <w:t xml:space="preserve">. </w:t>
      </w:r>
      <w:r w:rsidR="00665CAD" w:rsidRPr="008632FD">
        <w:rPr>
          <w:rFonts w:ascii="Times New Roman" w:hAnsi="Times New Roman" w:cs="Times New Roman"/>
          <w:color w:val="000000" w:themeColor="text1"/>
          <w:sz w:val="21"/>
          <w:szCs w:val="21"/>
        </w:rPr>
        <w:t>L</w:t>
      </w:r>
      <w:r w:rsidR="00307D4A" w:rsidRPr="008632FD">
        <w:rPr>
          <w:rFonts w:ascii="Times New Roman" w:hAnsi="Times New Roman" w:cs="Times New Roman"/>
          <w:color w:val="000000" w:themeColor="text1"/>
          <w:sz w:val="21"/>
          <w:szCs w:val="21"/>
        </w:rPr>
        <w:t>ivestock production</w:t>
      </w:r>
      <w:r w:rsidR="00F754E5" w:rsidRPr="008632FD">
        <w:rPr>
          <w:rFonts w:ascii="Times New Roman" w:hAnsi="Times New Roman" w:cs="Times New Roman"/>
          <w:color w:val="000000" w:themeColor="text1"/>
          <w:sz w:val="21"/>
          <w:szCs w:val="21"/>
        </w:rPr>
        <w:t xml:space="preserve"> </w:t>
      </w:r>
      <w:r w:rsidR="009C274F" w:rsidRPr="008632FD">
        <w:rPr>
          <w:rFonts w:ascii="Times New Roman" w:hAnsi="Times New Roman" w:cs="Times New Roman"/>
          <w:color w:val="000000" w:themeColor="text1"/>
          <w:sz w:val="21"/>
          <w:szCs w:val="21"/>
        </w:rPr>
        <w:t xml:space="preserve">also slightly decreased in </w:t>
      </w:r>
      <w:r w:rsidR="00074502" w:rsidRPr="008632FD">
        <w:rPr>
          <w:rFonts w:ascii="Times New Roman" w:hAnsi="Times New Roman" w:cs="Times New Roman"/>
          <w:color w:val="000000" w:themeColor="text1"/>
          <w:sz w:val="21"/>
          <w:szCs w:val="21"/>
        </w:rPr>
        <w:t xml:space="preserve">scenario </w:t>
      </w:r>
      <w:r w:rsidR="009C274F" w:rsidRPr="008632FD">
        <w:rPr>
          <w:rFonts w:ascii="Times New Roman" w:hAnsi="Times New Roman" w:cs="Times New Roman"/>
          <w:color w:val="000000" w:themeColor="text1"/>
          <w:sz w:val="21"/>
          <w:szCs w:val="21"/>
        </w:rPr>
        <w:t xml:space="preserve">S3 </w:t>
      </w:r>
      <w:r w:rsidR="00C212E0" w:rsidRPr="008632FD">
        <w:rPr>
          <w:rFonts w:ascii="Times New Roman" w:hAnsi="Times New Roman" w:cs="Times New Roman"/>
          <w:color w:val="000000" w:themeColor="text1"/>
          <w:sz w:val="21"/>
          <w:szCs w:val="21"/>
        </w:rPr>
        <w:t>(Fig. 2b)</w:t>
      </w:r>
      <w:r w:rsidR="006217F7" w:rsidRPr="008632FD">
        <w:rPr>
          <w:rFonts w:ascii="Times New Roman" w:hAnsi="Times New Roman" w:cs="Times New Roman"/>
          <w:color w:val="000000" w:themeColor="text1"/>
          <w:sz w:val="21"/>
          <w:szCs w:val="21"/>
        </w:rPr>
        <w:t xml:space="preserve">. </w:t>
      </w:r>
      <w:r w:rsidR="00BE636C" w:rsidRPr="008632FD">
        <w:rPr>
          <w:rFonts w:ascii="Times New Roman" w:hAnsi="Times New Roman" w:cs="Times New Roman"/>
          <w:color w:val="000000" w:themeColor="text1"/>
          <w:sz w:val="21"/>
          <w:szCs w:val="21"/>
        </w:rPr>
        <w:t xml:space="preserve">However, </w:t>
      </w:r>
      <w:r w:rsidR="00F320B0" w:rsidRPr="008632FD">
        <w:rPr>
          <w:rFonts w:ascii="Times New Roman" w:hAnsi="Times New Roman" w:cs="Times New Roman"/>
          <w:color w:val="000000" w:themeColor="text1"/>
          <w:sz w:val="21"/>
          <w:szCs w:val="21"/>
        </w:rPr>
        <w:t>P</w:t>
      </w:r>
      <w:r w:rsidR="00EE15DA" w:rsidRPr="008632FD">
        <w:rPr>
          <w:rFonts w:ascii="Times New Roman" w:hAnsi="Times New Roman" w:cs="Times New Roman"/>
          <w:color w:val="000000" w:themeColor="text1"/>
          <w:sz w:val="21"/>
          <w:szCs w:val="21"/>
        </w:rPr>
        <w:t xml:space="preserve"> fertiliser production </w:t>
      </w:r>
      <w:r w:rsidR="00A70032" w:rsidRPr="008632FD">
        <w:rPr>
          <w:rFonts w:ascii="Times New Roman" w:hAnsi="Times New Roman" w:cs="Times New Roman"/>
          <w:color w:val="000000" w:themeColor="text1"/>
          <w:sz w:val="21"/>
          <w:szCs w:val="21"/>
        </w:rPr>
        <w:lastRenderedPageBreak/>
        <w:t>i</w:t>
      </w:r>
      <w:r w:rsidR="005C171C" w:rsidRPr="008632FD">
        <w:rPr>
          <w:rFonts w:ascii="Times New Roman" w:hAnsi="Times New Roman" w:cs="Times New Roman"/>
          <w:color w:val="000000" w:themeColor="text1"/>
          <w:sz w:val="21"/>
          <w:szCs w:val="21"/>
        </w:rPr>
        <w:t>ncreased by 40% (7 Tg) while</w:t>
      </w:r>
      <w:r w:rsidR="00A70032" w:rsidRPr="008632FD">
        <w:rPr>
          <w:rFonts w:ascii="Times New Roman" w:hAnsi="Times New Roman" w:cs="Times New Roman"/>
          <w:color w:val="000000" w:themeColor="text1"/>
          <w:sz w:val="21"/>
          <w:szCs w:val="21"/>
        </w:rPr>
        <w:t xml:space="preserve"> N</w:t>
      </w:r>
      <w:r w:rsidR="005C171C" w:rsidRPr="008632FD">
        <w:rPr>
          <w:rFonts w:ascii="Times New Roman" w:hAnsi="Times New Roman" w:cs="Times New Roman"/>
          <w:color w:val="000000" w:themeColor="text1"/>
          <w:sz w:val="21"/>
          <w:szCs w:val="21"/>
        </w:rPr>
        <w:t xml:space="preserve"> fertiliser production </w:t>
      </w:r>
      <w:r w:rsidR="00A70032" w:rsidRPr="008632FD">
        <w:rPr>
          <w:rFonts w:ascii="Times New Roman" w:hAnsi="Times New Roman" w:cs="Times New Roman"/>
          <w:color w:val="000000" w:themeColor="text1"/>
          <w:sz w:val="21"/>
          <w:szCs w:val="21"/>
        </w:rPr>
        <w:t xml:space="preserve">decreased </w:t>
      </w:r>
      <w:r w:rsidR="005C171C" w:rsidRPr="008632FD">
        <w:rPr>
          <w:rFonts w:ascii="Times New Roman" w:hAnsi="Times New Roman" w:cs="Times New Roman"/>
          <w:color w:val="000000" w:themeColor="text1"/>
          <w:sz w:val="21"/>
          <w:szCs w:val="21"/>
        </w:rPr>
        <w:t>by 6% (2 Tg) compared to S1 (Fig. 2c)</w:t>
      </w:r>
      <w:r w:rsidR="00074502" w:rsidRPr="008632FD">
        <w:rPr>
          <w:rFonts w:ascii="Times New Roman" w:hAnsi="Times New Roman" w:cs="Times New Roman"/>
          <w:color w:val="000000" w:themeColor="text1"/>
          <w:sz w:val="21"/>
          <w:szCs w:val="21"/>
        </w:rPr>
        <w:t xml:space="preserve">. </w:t>
      </w:r>
      <w:r w:rsidR="00DD5A77" w:rsidRPr="008632FD">
        <w:rPr>
          <w:rFonts w:ascii="Times New Roman" w:hAnsi="Times New Roman" w:cs="Times New Roman" w:hint="eastAsia"/>
          <w:color w:val="000000" w:themeColor="text1"/>
          <w:sz w:val="21"/>
          <w:szCs w:val="21"/>
        </w:rPr>
        <w:t>A</w:t>
      </w:r>
      <w:r w:rsidR="00DD5A77" w:rsidRPr="008632FD">
        <w:rPr>
          <w:rFonts w:ascii="Times New Roman" w:hAnsi="Times New Roman" w:cs="Times New Roman"/>
          <w:color w:val="000000" w:themeColor="text1"/>
          <w:sz w:val="21"/>
          <w:szCs w:val="21"/>
        </w:rPr>
        <w:t xml:space="preserve">s a </w:t>
      </w:r>
      <w:r w:rsidR="00117628" w:rsidRPr="008632FD">
        <w:rPr>
          <w:rFonts w:ascii="Times New Roman" w:hAnsi="Times New Roman" w:cs="Times New Roman"/>
          <w:color w:val="000000" w:themeColor="text1"/>
          <w:sz w:val="21"/>
          <w:szCs w:val="21"/>
        </w:rPr>
        <w:t xml:space="preserve">result, </w:t>
      </w:r>
      <w:r w:rsidR="004B26BD" w:rsidRPr="008632FD">
        <w:rPr>
          <w:rFonts w:ascii="Times New Roman" w:hAnsi="Times New Roman" w:cs="Times New Roman"/>
          <w:color w:val="000000" w:themeColor="text1"/>
          <w:sz w:val="21"/>
          <w:szCs w:val="21"/>
        </w:rPr>
        <w:t xml:space="preserve">emissions increased </w:t>
      </w:r>
      <w:r w:rsidR="00660293" w:rsidRPr="008632FD">
        <w:rPr>
          <w:rFonts w:ascii="Times New Roman" w:hAnsi="Times New Roman" w:cs="Times New Roman"/>
          <w:color w:val="000000" w:themeColor="text1"/>
          <w:sz w:val="21"/>
          <w:szCs w:val="21"/>
        </w:rPr>
        <w:t>in MTP</w:t>
      </w:r>
      <w:r w:rsidR="008E7CC2" w:rsidRPr="008632FD">
        <w:rPr>
          <w:rFonts w:ascii="Times New Roman" w:hAnsi="Times New Roman" w:cs="Times New Roman"/>
          <w:color w:val="000000" w:themeColor="text1"/>
          <w:sz w:val="21"/>
          <w:szCs w:val="21"/>
        </w:rPr>
        <w:t xml:space="preserve"> </w:t>
      </w:r>
      <w:r w:rsidR="0035212C" w:rsidRPr="008632FD">
        <w:rPr>
          <w:rFonts w:ascii="Times New Roman" w:hAnsi="Times New Roman" w:cs="Times New Roman"/>
          <w:color w:val="000000" w:themeColor="text1"/>
          <w:sz w:val="21"/>
          <w:szCs w:val="21"/>
        </w:rPr>
        <w:t xml:space="preserve">compared to S1 </w:t>
      </w:r>
      <w:r w:rsidR="00AF2D2E" w:rsidRPr="008632FD">
        <w:rPr>
          <w:rFonts w:ascii="Times New Roman" w:hAnsi="Times New Roman" w:cs="Times New Roman"/>
          <w:color w:val="000000" w:themeColor="text1"/>
          <w:sz w:val="21"/>
          <w:szCs w:val="21"/>
        </w:rPr>
        <w:t xml:space="preserve">(Fig. </w:t>
      </w:r>
      <w:r w:rsidR="00DA361A" w:rsidRPr="008632FD">
        <w:rPr>
          <w:rFonts w:ascii="Times New Roman" w:hAnsi="Times New Roman" w:cs="Times New Roman"/>
          <w:color w:val="000000" w:themeColor="text1"/>
          <w:sz w:val="21"/>
          <w:szCs w:val="21"/>
        </w:rPr>
        <w:t>4</w:t>
      </w:r>
      <w:r w:rsidR="00AF2D2E" w:rsidRPr="008632FD">
        <w:rPr>
          <w:rFonts w:ascii="Times New Roman" w:hAnsi="Times New Roman" w:cs="Times New Roman"/>
          <w:color w:val="000000" w:themeColor="text1"/>
          <w:sz w:val="21"/>
          <w:szCs w:val="21"/>
        </w:rPr>
        <w:t>)</w:t>
      </w:r>
      <w:r w:rsidR="007469CD" w:rsidRPr="008632FD">
        <w:rPr>
          <w:rFonts w:ascii="Times New Roman" w:hAnsi="Times New Roman" w:cs="Times New Roman"/>
          <w:color w:val="000000" w:themeColor="text1"/>
          <w:sz w:val="21"/>
          <w:szCs w:val="21"/>
        </w:rPr>
        <w:t xml:space="preserve"> due to </w:t>
      </w:r>
      <w:r w:rsidR="008E7CC2" w:rsidRPr="008632FD">
        <w:rPr>
          <w:rFonts w:ascii="Times New Roman" w:hAnsi="Times New Roman" w:cs="Times New Roman"/>
          <w:color w:val="000000" w:themeColor="text1"/>
          <w:sz w:val="21"/>
          <w:szCs w:val="21"/>
        </w:rPr>
        <w:t>a</w:t>
      </w:r>
      <w:r w:rsidR="007469CD" w:rsidRPr="008632FD">
        <w:rPr>
          <w:rFonts w:ascii="Times New Roman" w:hAnsi="Times New Roman" w:cs="Times New Roman"/>
          <w:color w:val="000000" w:themeColor="text1"/>
          <w:sz w:val="21"/>
          <w:szCs w:val="21"/>
        </w:rPr>
        <w:t xml:space="preserve"> shift of </w:t>
      </w:r>
      <w:r w:rsidR="00FE3AFA" w:rsidRPr="008632FD">
        <w:rPr>
          <w:rFonts w:ascii="Times New Roman" w:hAnsi="Times New Roman" w:cs="Times New Roman"/>
          <w:color w:val="000000" w:themeColor="text1"/>
          <w:sz w:val="21"/>
          <w:szCs w:val="21"/>
        </w:rPr>
        <w:t xml:space="preserve">emission-intensive </w:t>
      </w:r>
      <w:r w:rsidR="007469CD" w:rsidRPr="008632FD">
        <w:rPr>
          <w:rFonts w:ascii="Times New Roman" w:hAnsi="Times New Roman" w:cs="Times New Roman"/>
          <w:color w:val="000000" w:themeColor="text1"/>
          <w:sz w:val="21"/>
          <w:szCs w:val="21"/>
        </w:rPr>
        <w:t>production from China to MTP</w:t>
      </w:r>
      <w:r w:rsidR="00074502" w:rsidRPr="008632FD">
        <w:rPr>
          <w:rFonts w:ascii="Times New Roman" w:hAnsi="Times New Roman" w:cs="Times New Roman"/>
          <w:color w:val="000000" w:themeColor="text1"/>
          <w:sz w:val="21"/>
          <w:szCs w:val="21"/>
        </w:rPr>
        <w:t>. N</w:t>
      </w:r>
      <w:r w:rsidR="00666A93" w:rsidRPr="008632FD">
        <w:rPr>
          <w:rFonts w:ascii="Times New Roman" w:hAnsi="Times New Roman" w:cs="Times New Roman"/>
          <w:color w:val="000000" w:themeColor="text1"/>
          <w:sz w:val="21"/>
          <w:szCs w:val="21"/>
        </w:rPr>
        <w:t>onetheless, emissions of all po</w:t>
      </w:r>
      <w:r w:rsidR="00FE3AFA" w:rsidRPr="008632FD">
        <w:rPr>
          <w:rFonts w:ascii="Times New Roman" w:hAnsi="Times New Roman" w:cs="Times New Roman"/>
          <w:color w:val="000000" w:themeColor="text1"/>
          <w:sz w:val="21"/>
          <w:szCs w:val="21"/>
        </w:rPr>
        <w:t xml:space="preserve">llutants </w:t>
      </w:r>
      <w:r w:rsidR="00B936E9" w:rsidRPr="008632FD">
        <w:rPr>
          <w:rFonts w:ascii="Times New Roman" w:hAnsi="Times New Roman" w:cs="Times New Roman"/>
          <w:color w:val="000000" w:themeColor="text1"/>
          <w:sz w:val="21"/>
          <w:szCs w:val="21"/>
        </w:rPr>
        <w:t xml:space="preserve">in MTP </w:t>
      </w:r>
      <w:r w:rsidR="00666A93" w:rsidRPr="008632FD">
        <w:rPr>
          <w:rFonts w:ascii="Times New Roman" w:hAnsi="Times New Roman" w:cs="Times New Roman"/>
          <w:color w:val="000000" w:themeColor="text1"/>
          <w:sz w:val="21"/>
          <w:szCs w:val="21"/>
        </w:rPr>
        <w:t>still remained below baseline</w:t>
      </w:r>
      <w:r w:rsidR="00C26A8A" w:rsidRPr="008632FD">
        <w:rPr>
          <w:rFonts w:ascii="Times New Roman" w:hAnsi="Times New Roman" w:cs="Times New Roman"/>
          <w:color w:val="000000" w:themeColor="text1"/>
          <w:sz w:val="21"/>
          <w:szCs w:val="21"/>
        </w:rPr>
        <w:t xml:space="preserve"> (S0)</w:t>
      </w:r>
      <w:r w:rsidR="00666A93" w:rsidRPr="008632FD">
        <w:rPr>
          <w:rFonts w:ascii="Times New Roman" w:hAnsi="Times New Roman" w:cs="Times New Roman"/>
          <w:color w:val="000000" w:themeColor="text1"/>
          <w:sz w:val="21"/>
          <w:szCs w:val="21"/>
        </w:rPr>
        <w:t xml:space="preserve"> levels</w:t>
      </w:r>
      <w:r w:rsidR="00E95AAE" w:rsidRPr="008632FD">
        <w:rPr>
          <w:rFonts w:ascii="Times New Roman" w:hAnsi="Times New Roman" w:cs="Times New Roman"/>
          <w:color w:val="000000" w:themeColor="text1"/>
          <w:sz w:val="21"/>
          <w:szCs w:val="21"/>
        </w:rPr>
        <w:t xml:space="preserve">. </w:t>
      </w:r>
    </w:p>
    <w:p w14:paraId="5EA2BEFE" w14:textId="0114B0C2" w:rsidR="00226DFC" w:rsidRPr="008632FD" w:rsidRDefault="00354037" w:rsidP="00A26E06">
      <w:pPr>
        <w:snapToGrid w:val="0"/>
        <w:spacing w:beforeLines="50" w:before="156" w:afterLines="50" w:after="156" w:line="480" w:lineRule="auto"/>
        <w:jc w:val="both"/>
        <w:rPr>
          <w:rFonts w:ascii="Times New Roman" w:hAnsi="Times New Roman" w:cs="Times New Roman"/>
          <w:color w:val="000000" w:themeColor="text1"/>
          <w:sz w:val="21"/>
          <w:szCs w:val="21"/>
        </w:rPr>
      </w:pPr>
      <w:r w:rsidRPr="008632FD">
        <w:rPr>
          <w:rFonts w:ascii="Times New Roman" w:hAnsi="Times New Roman" w:cs="Times New Roman"/>
          <w:color w:val="000000" w:themeColor="text1"/>
          <w:sz w:val="21"/>
          <w:szCs w:val="21"/>
        </w:rPr>
        <w:t>A</w:t>
      </w:r>
      <w:r w:rsidR="00513FB3" w:rsidRPr="008632FD">
        <w:rPr>
          <w:rFonts w:ascii="Times New Roman" w:hAnsi="Times New Roman" w:cs="Times New Roman"/>
          <w:color w:val="000000" w:themeColor="text1"/>
          <w:sz w:val="21"/>
          <w:szCs w:val="21"/>
        </w:rPr>
        <w:t xml:space="preserve">n ambitious emission mitigation target </w:t>
      </w:r>
      <w:r w:rsidR="00634A2C" w:rsidRPr="008632FD">
        <w:rPr>
          <w:rFonts w:ascii="Times New Roman" w:hAnsi="Times New Roman" w:cs="Times New Roman"/>
          <w:color w:val="000000" w:themeColor="text1"/>
          <w:sz w:val="21"/>
          <w:szCs w:val="21"/>
        </w:rPr>
        <w:t>of S4</w:t>
      </w:r>
      <w:r w:rsidR="0045725D" w:rsidRPr="008632FD">
        <w:rPr>
          <w:rFonts w:ascii="Times New Roman" w:hAnsi="Times New Roman" w:cs="Times New Roman"/>
          <w:color w:val="000000" w:themeColor="text1"/>
          <w:sz w:val="21"/>
          <w:szCs w:val="21"/>
        </w:rPr>
        <w:t xml:space="preserve"> </w:t>
      </w:r>
      <w:r w:rsidR="00513FB3" w:rsidRPr="008632FD">
        <w:rPr>
          <w:rFonts w:ascii="Times New Roman" w:hAnsi="Times New Roman" w:cs="Times New Roman"/>
          <w:color w:val="000000" w:themeColor="text1"/>
          <w:sz w:val="21"/>
          <w:szCs w:val="21"/>
        </w:rPr>
        <w:t>counteract</w:t>
      </w:r>
      <w:r w:rsidR="0045725D" w:rsidRPr="008632FD">
        <w:rPr>
          <w:rFonts w:ascii="Times New Roman" w:hAnsi="Times New Roman" w:cs="Times New Roman"/>
          <w:color w:val="000000" w:themeColor="text1"/>
          <w:sz w:val="21"/>
          <w:szCs w:val="21"/>
        </w:rPr>
        <w:t>ed the</w:t>
      </w:r>
      <w:r w:rsidR="00513FB3" w:rsidRPr="008632FD">
        <w:rPr>
          <w:rFonts w:ascii="Times New Roman" w:hAnsi="Times New Roman" w:cs="Times New Roman"/>
          <w:color w:val="000000" w:themeColor="text1"/>
          <w:sz w:val="21"/>
          <w:szCs w:val="21"/>
        </w:rPr>
        <w:t xml:space="preserve"> rebound effects </w:t>
      </w:r>
      <w:r w:rsidR="0045725D" w:rsidRPr="008632FD">
        <w:rPr>
          <w:rFonts w:ascii="Times New Roman" w:hAnsi="Times New Roman" w:cs="Times New Roman"/>
          <w:color w:val="000000" w:themeColor="text1"/>
          <w:sz w:val="21"/>
          <w:szCs w:val="21"/>
        </w:rPr>
        <w:t xml:space="preserve">further </w:t>
      </w:r>
      <w:r w:rsidR="00AD5774" w:rsidRPr="008632FD">
        <w:rPr>
          <w:rFonts w:ascii="Times New Roman" w:hAnsi="Times New Roman" w:cs="Times New Roman"/>
          <w:color w:val="000000" w:themeColor="text1"/>
          <w:sz w:val="21"/>
          <w:szCs w:val="21"/>
        </w:rPr>
        <w:t xml:space="preserve">and </w:t>
      </w:r>
      <w:r w:rsidR="007A5A87" w:rsidRPr="008632FD">
        <w:rPr>
          <w:rFonts w:ascii="Times New Roman" w:hAnsi="Times New Roman" w:cs="Times New Roman"/>
          <w:color w:val="000000" w:themeColor="text1"/>
          <w:sz w:val="21"/>
          <w:szCs w:val="21"/>
        </w:rPr>
        <w:t>achieve</w:t>
      </w:r>
      <w:r w:rsidR="0045725D" w:rsidRPr="008632FD">
        <w:rPr>
          <w:rFonts w:ascii="Times New Roman" w:hAnsi="Times New Roman" w:cs="Times New Roman"/>
          <w:color w:val="000000" w:themeColor="text1"/>
          <w:sz w:val="21"/>
          <w:szCs w:val="21"/>
        </w:rPr>
        <w:t>d</w:t>
      </w:r>
      <w:r w:rsidR="007A5A87" w:rsidRPr="008632FD">
        <w:rPr>
          <w:rFonts w:ascii="Times New Roman" w:hAnsi="Times New Roman" w:cs="Times New Roman"/>
          <w:color w:val="000000" w:themeColor="text1"/>
          <w:sz w:val="21"/>
          <w:szCs w:val="21"/>
        </w:rPr>
        <w:t xml:space="preserve"> </w:t>
      </w:r>
      <w:r w:rsidR="0045725D" w:rsidRPr="008632FD">
        <w:rPr>
          <w:rFonts w:ascii="Times New Roman" w:hAnsi="Times New Roman" w:cs="Times New Roman"/>
          <w:color w:val="000000" w:themeColor="text1"/>
          <w:sz w:val="21"/>
          <w:szCs w:val="21"/>
        </w:rPr>
        <w:t xml:space="preserve">a </w:t>
      </w:r>
      <w:r w:rsidR="007A5A87" w:rsidRPr="008632FD">
        <w:rPr>
          <w:rFonts w:ascii="Times New Roman" w:hAnsi="Times New Roman" w:cs="Times New Roman"/>
          <w:color w:val="000000" w:themeColor="text1"/>
          <w:sz w:val="21"/>
          <w:szCs w:val="21"/>
        </w:rPr>
        <w:t>further emission reduction</w:t>
      </w:r>
      <w:r w:rsidR="00DC289C" w:rsidRPr="008632FD">
        <w:rPr>
          <w:rFonts w:ascii="Times New Roman" w:hAnsi="Times New Roman" w:cs="Times New Roman"/>
          <w:color w:val="000000" w:themeColor="text1"/>
          <w:sz w:val="21"/>
          <w:szCs w:val="21"/>
        </w:rPr>
        <w:t xml:space="preserve">, but </w:t>
      </w:r>
      <w:r w:rsidR="0045725D" w:rsidRPr="008632FD">
        <w:rPr>
          <w:rFonts w:ascii="Times New Roman" w:hAnsi="Times New Roman" w:cs="Times New Roman"/>
          <w:color w:val="000000" w:themeColor="text1"/>
          <w:sz w:val="21"/>
          <w:szCs w:val="21"/>
        </w:rPr>
        <w:t>could</w:t>
      </w:r>
      <w:r w:rsidR="00DC289C" w:rsidRPr="008632FD">
        <w:rPr>
          <w:rFonts w:ascii="Times New Roman" w:hAnsi="Times New Roman" w:cs="Times New Roman"/>
          <w:color w:val="000000" w:themeColor="text1"/>
          <w:sz w:val="21"/>
          <w:szCs w:val="21"/>
        </w:rPr>
        <w:t xml:space="preserve"> pose a risk to</w:t>
      </w:r>
      <w:r w:rsidR="00513FB3" w:rsidRPr="008632FD">
        <w:rPr>
          <w:rFonts w:ascii="Times New Roman" w:hAnsi="Times New Roman" w:cs="Times New Roman"/>
          <w:color w:val="000000" w:themeColor="text1"/>
          <w:sz w:val="21"/>
          <w:szCs w:val="21"/>
        </w:rPr>
        <w:t xml:space="preserve"> food security</w:t>
      </w:r>
      <w:r w:rsidR="003A1254" w:rsidRPr="008632FD">
        <w:rPr>
          <w:rFonts w:ascii="Times New Roman" w:hAnsi="Times New Roman" w:cs="Times New Roman"/>
          <w:color w:val="000000" w:themeColor="text1"/>
          <w:sz w:val="21"/>
          <w:szCs w:val="21"/>
        </w:rPr>
        <w:t xml:space="preserve">, as </w:t>
      </w:r>
      <w:r w:rsidR="00C7732B" w:rsidRPr="008632FD">
        <w:rPr>
          <w:rFonts w:ascii="Times New Roman" w:hAnsi="Times New Roman" w:cs="Times New Roman"/>
          <w:color w:val="000000" w:themeColor="text1"/>
          <w:sz w:val="21"/>
          <w:szCs w:val="21"/>
        </w:rPr>
        <w:t xml:space="preserve">the average </w:t>
      </w:r>
      <w:r w:rsidR="005812D3" w:rsidRPr="008632FD">
        <w:rPr>
          <w:rFonts w:ascii="Times New Roman" w:hAnsi="Times New Roman" w:cs="Times New Roman"/>
          <w:color w:val="000000" w:themeColor="text1"/>
          <w:sz w:val="21"/>
          <w:szCs w:val="21"/>
        </w:rPr>
        <w:t xml:space="preserve">global </w:t>
      </w:r>
      <w:r w:rsidR="00C7732B" w:rsidRPr="008632FD">
        <w:rPr>
          <w:rFonts w:ascii="Times New Roman" w:hAnsi="Times New Roman" w:cs="Times New Roman"/>
          <w:color w:val="000000" w:themeColor="text1"/>
          <w:sz w:val="21"/>
          <w:szCs w:val="21"/>
        </w:rPr>
        <w:t xml:space="preserve">food price </w:t>
      </w:r>
      <w:r w:rsidR="003A1254" w:rsidRPr="008632FD">
        <w:rPr>
          <w:rFonts w:ascii="Times New Roman" w:hAnsi="Times New Roman" w:cs="Times New Roman"/>
          <w:color w:val="000000" w:themeColor="text1"/>
          <w:sz w:val="21"/>
          <w:szCs w:val="21"/>
        </w:rPr>
        <w:t xml:space="preserve">increased </w:t>
      </w:r>
      <w:r w:rsidR="00C7732B" w:rsidRPr="008632FD">
        <w:rPr>
          <w:rFonts w:ascii="Times New Roman" w:hAnsi="Times New Roman" w:cs="Times New Roman"/>
          <w:color w:val="000000" w:themeColor="text1"/>
          <w:sz w:val="21"/>
          <w:szCs w:val="21"/>
        </w:rPr>
        <w:t xml:space="preserve">by </w:t>
      </w:r>
      <w:r w:rsidR="00E575EE" w:rsidRPr="008632FD">
        <w:rPr>
          <w:rFonts w:ascii="Times New Roman" w:hAnsi="Times New Roman" w:cs="Times New Roman"/>
          <w:color w:val="000000" w:themeColor="text1"/>
          <w:sz w:val="21"/>
          <w:szCs w:val="21"/>
        </w:rPr>
        <w:t>9.4%</w:t>
      </w:r>
      <w:r w:rsidR="005A05DD" w:rsidRPr="008632FD">
        <w:rPr>
          <w:rFonts w:ascii="Times New Roman" w:hAnsi="Times New Roman" w:cs="Times New Roman"/>
          <w:color w:val="000000" w:themeColor="text1"/>
          <w:sz w:val="21"/>
          <w:szCs w:val="21"/>
        </w:rPr>
        <w:t xml:space="preserve"> (Fig. 5a,e)</w:t>
      </w:r>
      <w:r w:rsidR="00134E8B" w:rsidRPr="008632FD">
        <w:rPr>
          <w:rFonts w:ascii="Times New Roman" w:hAnsi="Times New Roman" w:cs="Times New Roman"/>
          <w:color w:val="000000" w:themeColor="text1"/>
          <w:sz w:val="21"/>
          <w:szCs w:val="21"/>
        </w:rPr>
        <w:t xml:space="preserve"> </w:t>
      </w:r>
      <w:r w:rsidR="00634DDE" w:rsidRPr="008632FD">
        <w:rPr>
          <w:rFonts w:ascii="Times New Roman" w:hAnsi="Times New Roman" w:cs="Times New Roman"/>
          <w:color w:val="000000" w:themeColor="text1"/>
          <w:sz w:val="21"/>
          <w:szCs w:val="21"/>
        </w:rPr>
        <w:t>and cereals affordability for labour force</w:t>
      </w:r>
      <w:r w:rsidR="00B36996" w:rsidRPr="008632FD">
        <w:rPr>
          <w:rFonts w:ascii="Times New Roman" w:hAnsi="Times New Roman" w:cs="Times New Roman"/>
          <w:color w:val="000000" w:themeColor="text1"/>
          <w:sz w:val="21"/>
          <w:szCs w:val="21"/>
        </w:rPr>
        <w:t xml:space="preserve"> decreased</w:t>
      </w:r>
      <w:r w:rsidR="00634DDE" w:rsidRPr="008632FD">
        <w:rPr>
          <w:rFonts w:ascii="Times New Roman" w:hAnsi="Times New Roman" w:cs="Times New Roman"/>
          <w:color w:val="000000" w:themeColor="text1"/>
          <w:sz w:val="21"/>
          <w:szCs w:val="21"/>
        </w:rPr>
        <w:t xml:space="preserve"> by </w:t>
      </w:r>
      <w:r w:rsidR="00F2463C" w:rsidRPr="008632FD">
        <w:rPr>
          <w:rFonts w:ascii="Times New Roman" w:hAnsi="Times New Roman" w:cs="Times New Roman"/>
          <w:color w:val="000000" w:themeColor="text1"/>
          <w:sz w:val="21"/>
          <w:szCs w:val="21"/>
        </w:rPr>
        <w:t>20</w:t>
      </w:r>
      <w:r w:rsidR="00634DDE" w:rsidRPr="008632FD">
        <w:rPr>
          <w:rFonts w:ascii="Times New Roman" w:hAnsi="Times New Roman" w:cs="Times New Roman"/>
          <w:color w:val="000000" w:themeColor="text1"/>
          <w:sz w:val="21"/>
          <w:szCs w:val="21"/>
        </w:rPr>
        <w:t>%</w:t>
      </w:r>
      <w:r w:rsidR="005D651D" w:rsidRPr="008632FD">
        <w:rPr>
          <w:rFonts w:ascii="Times New Roman" w:hAnsi="Times New Roman" w:cs="Times New Roman"/>
          <w:color w:val="000000" w:themeColor="text1"/>
          <w:sz w:val="21"/>
          <w:szCs w:val="21"/>
        </w:rPr>
        <w:t xml:space="preserve"> in China</w:t>
      </w:r>
      <w:r w:rsidR="005A05DD" w:rsidRPr="008632FD">
        <w:rPr>
          <w:rFonts w:ascii="Times New Roman" w:hAnsi="Times New Roman" w:cs="Times New Roman"/>
          <w:color w:val="000000" w:themeColor="text1"/>
          <w:sz w:val="21"/>
          <w:szCs w:val="21"/>
        </w:rPr>
        <w:t xml:space="preserve"> (Fig. 5b)</w:t>
      </w:r>
      <w:r w:rsidR="005D651D" w:rsidRPr="008632FD">
        <w:rPr>
          <w:rFonts w:ascii="Times New Roman" w:hAnsi="Times New Roman" w:cs="Times New Roman"/>
          <w:color w:val="000000" w:themeColor="text1"/>
          <w:sz w:val="21"/>
          <w:szCs w:val="21"/>
        </w:rPr>
        <w:t xml:space="preserve"> and </w:t>
      </w:r>
      <w:r w:rsidR="00B36996" w:rsidRPr="008632FD">
        <w:rPr>
          <w:rFonts w:ascii="Times New Roman" w:hAnsi="Times New Roman" w:cs="Times New Roman"/>
          <w:color w:val="000000" w:themeColor="text1"/>
          <w:sz w:val="21"/>
          <w:szCs w:val="21"/>
        </w:rPr>
        <w:t xml:space="preserve">by </w:t>
      </w:r>
      <w:r w:rsidR="005D651D" w:rsidRPr="008632FD">
        <w:rPr>
          <w:rFonts w:ascii="Times New Roman" w:hAnsi="Times New Roman" w:cs="Times New Roman"/>
          <w:color w:val="000000" w:themeColor="text1"/>
          <w:sz w:val="21"/>
          <w:szCs w:val="21"/>
        </w:rPr>
        <w:t>15% in MTP</w:t>
      </w:r>
      <w:r w:rsidR="00634DDE" w:rsidRPr="008632FD">
        <w:rPr>
          <w:rFonts w:ascii="Times New Roman" w:hAnsi="Times New Roman" w:cs="Times New Roman"/>
          <w:color w:val="000000" w:themeColor="text1"/>
          <w:sz w:val="21"/>
          <w:szCs w:val="21"/>
        </w:rPr>
        <w:t xml:space="preserve"> </w:t>
      </w:r>
      <w:r w:rsidR="005A05DD" w:rsidRPr="008632FD">
        <w:rPr>
          <w:rFonts w:ascii="Times New Roman" w:hAnsi="Times New Roman" w:cs="Times New Roman"/>
          <w:color w:val="000000" w:themeColor="text1"/>
          <w:sz w:val="21"/>
          <w:szCs w:val="21"/>
        </w:rPr>
        <w:t>(Fig. 5</w:t>
      </w:r>
      <w:r w:rsidR="00DD2BA5" w:rsidRPr="008632FD">
        <w:rPr>
          <w:rFonts w:ascii="Times New Roman" w:hAnsi="Times New Roman" w:cs="Times New Roman"/>
          <w:color w:val="000000" w:themeColor="text1"/>
          <w:sz w:val="21"/>
          <w:szCs w:val="21"/>
        </w:rPr>
        <w:t>f</w:t>
      </w:r>
      <w:r w:rsidR="005A05DD" w:rsidRPr="008632FD">
        <w:rPr>
          <w:rFonts w:ascii="Times New Roman" w:hAnsi="Times New Roman" w:cs="Times New Roman"/>
          <w:color w:val="000000" w:themeColor="text1"/>
          <w:sz w:val="21"/>
          <w:szCs w:val="21"/>
        </w:rPr>
        <w:t>)</w:t>
      </w:r>
      <w:r w:rsidR="009E7EC5" w:rsidRPr="008632FD">
        <w:rPr>
          <w:rFonts w:ascii="Times New Roman" w:hAnsi="Times New Roman" w:cs="Times New Roman"/>
          <w:color w:val="000000" w:themeColor="text1"/>
          <w:sz w:val="21"/>
          <w:szCs w:val="21"/>
        </w:rPr>
        <w:t>.</w:t>
      </w:r>
      <w:r w:rsidR="002B10FF" w:rsidRPr="008632FD">
        <w:rPr>
          <w:rFonts w:ascii="Times New Roman" w:hAnsi="Times New Roman" w:cs="Times New Roman"/>
          <w:color w:val="000000" w:themeColor="text1"/>
          <w:sz w:val="21"/>
          <w:szCs w:val="21"/>
        </w:rPr>
        <w:t xml:space="preserve"> </w:t>
      </w:r>
      <w:r w:rsidR="00545499" w:rsidRPr="008632FD">
        <w:rPr>
          <w:rFonts w:ascii="Times New Roman" w:hAnsi="Times New Roman" w:cs="Times New Roman"/>
          <w:color w:val="000000" w:themeColor="text1"/>
          <w:sz w:val="21"/>
          <w:szCs w:val="21"/>
        </w:rPr>
        <w:t>The negative impact on food security in China and MTP was a result of the higher tax rates on emissions in both regions (5 $ ton</w:t>
      </w:r>
      <w:r w:rsidR="00545499" w:rsidRPr="008632FD">
        <w:rPr>
          <w:rFonts w:ascii="Times New Roman" w:hAnsi="Times New Roman" w:cs="Times New Roman"/>
          <w:color w:val="000000" w:themeColor="text1"/>
          <w:sz w:val="21"/>
          <w:szCs w:val="21"/>
          <w:vertAlign w:val="superscript"/>
        </w:rPr>
        <w:t>-1</w:t>
      </w:r>
      <w:r w:rsidR="00545499" w:rsidRPr="008632FD">
        <w:rPr>
          <w:rFonts w:ascii="Times New Roman" w:hAnsi="Times New Roman" w:cs="Times New Roman"/>
          <w:color w:val="000000" w:themeColor="text1"/>
          <w:sz w:val="21"/>
          <w:szCs w:val="21"/>
        </w:rPr>
        <w:t xml:space="preserve"> CO</w:t>
      </w:r>
      <w:r w:rsidR="00545499" w:rsidRPr="008632FD">
        <w:rPr>
          <w:rFonts w:ascii="Times New Roman" w:hAnsi="Times New Roman" w:cs="Times New Roman"/>
          <w:color w:val="000000" w:themeColor="text1"/>
          <w:sz w:val="21"/>
          <w:szCs w:val="21"/>
          <w:vertAlign w:val="subscript"/>
        </w:rPr>
        <w:t>2</w:t>
      </w:r>
      <w:r w:rsidR="00545499" w:rsidRPr="008632FD">
        <w:rPr>
          <w:rFonts w:ascii="Times New Roman" w:hAnsi="Times New Roman" w:cs="Times New Roman"/>
          <w:color w:val="000000" w:themeColor="text1"/>
          <w:sz w:val="21"/>
          <w:szCs w:val="21"/>
        </w:rPr>
        <w:t>-eq , 788 $ ton</w:t>
      </w:r>
      <w:r w:rsidR="00545499" w:rsidRPr="008632FD">
        <w:rPr>
          <w:rFonts w:ascii="Times New Roman" w:hAnsi="Times New Roman" w:cs="Times New Roman"/>
          <w:color w:val="000000" w:themeColor="text1"/>
          <w:sz w:val="21"/>
          <w:szCs w:val="21"/>
          <w:vertAlign w:val="superscript"/>
        </w:rPr>
        <w:t>-1</w:t>
      </w:r>
      <w:r w:rsidR="00545499" w:rsidRPr="008632FD">
        <w:rPr>
          <w:rFonts w:ascii="Times New Roman" w:hAnsi="Times New Roman" w:cs="Times New Roman"/>
          <w:color w:val="000000" w:themeColor="text1"/>
          <w:sz w:val="21"/>
          <w:szCs w:val="21"/>
        </w:rPr>
        <w:t xml:space="preserve"> NH</w:t>
      </w:r>
      <w:r w:rsidR="00545499" w:rsidRPr="008632FD">
        <w:rPr>
          <w:rFonts w:ascii="Times New Roman" w:hAnsi="Times New Roman" w:cs="Times New Roman"/>
          <w:color w:val="000000" w:themeColor="text1"/>
          <w:sz w:val="21"/>
          <w:szCs w:val="21"/>
          <w:vertAlign w:val="subscript"/>
        </w:rPr>
        <w:t>3</w:t>
      </w:r>
      <w:r w:rsidR="00545499" w:rsidRPr="008632FD">
        <w:rPr>
          <w:rFonts w:ascii="Times New Roman" w:hAnsi="Times New Roman" w:cs="Times New Roman"/>
          <w:color w:val="000000" w:themeColor="text1"/>
          <w:sz w:val="21"/>
          <w:szCs w:val="21"/>
        </w:rPr>
        <w:t>-eq, and 6969 $ ton</w:t>
      </w:r>
      <w:r w:rsidR="00545499" w:rsidRPr="008632FD">
        <w:rPr>
          <w:rFonts w:ascii="Times New Roman" w:hAnsi="Times New Roman" w:cs="Times New Roman"/>
          <w:color w:val="000000" w:themeColor="text1"/>
          <w:sz w:val="21"/>
          <w:szCs w:val="21"/>
          <w:vertAlign w:val="superscript"/>
        </w:rPr>
        <w:t>-1</w:t>
      </w:r>
      <w:r w:rsidR="00545499" w:rsidRPr="008632FD">
        <w:rPr>
          <w:rFonts w:ascii="Times New Roman" w:hAnsi="Times New Roman" w:cs="Times New Roman"/>
          <w:color w:val="000000" w:themeColor="text1"/>
          <w:sz w:val="21"/>
          <w:szCs w:val="21"/>
        </w:rPr>
        <w:t xml:space="preserve"> N-eq in China; 2.5 $ ton</w:t>
      </w:r>
      <w:r w:rsidR="00545499" w:rsidRPr="008632FD">
        <w:rPr>
          <w:rFonts w:ascii="Times New Roman" w:hAnsi="Times New Roman" w:cs="Times New Roman"/>
          <w:color w:val="000000" w:themeColor="text1"/>
          <w:sz w:val="21"/>
          <w:szCs w:val="21"/>
          <w:vertAlign w:val="superscript"/>
        </w:rPr>
        <w:t>-1</w:t>
      </w:r>
      <w:r w:rsidR="00545499" w:rsidRPr="008632FD">
        <w:rPr>
          <w:rFonts w:ascii="Times New Roman" w:hAnsi="Times New Roman" w:cs="Times New Roman"/>
          <w:color w:val="000000" w:themeColor="text1"/>
          <w:sz w:val="21"/>
          <w:szCs w:val="21"/>
        </w:rPr>
        <w:t xml:space="preserve"> CO</w:t>
      </w:r>
      <w:r w:rsidR="00545499" w:rsidRPr="008632FD">
        <w:rPr>
          <w:rFonts w:ascii="Times New Roman" w:hAnsi="Times New Roman" w:cs="Times New Roman"/>
          <w:color w:val="000000" w:themeColor="text1"/>
          <w:sz w:val="21"/>
          <w:szCs w:val="21"/>
          <w:vertAlign w:val="subscript"/>
        </w:rPr>
        <w:t>2</w:t>
      </w:r>
      <w:r w:rsidR="00545499" w:rsidRPr="008632FD">
        <w:rPr>
          <w:rFonts w:ascii="Times New Roman" w:hAnsi="Times New Roman" w:cs="Times New Roman"/>
          <w:color w:val="000000" w:themeColor="text1"/>
          <w:sz w:val="21"/>
          <w:szCs w:val="21"/>
        </w:rPr>
        <w:t xml:space="preserve">-eq in MTP). </w:t>
      </w:r>
      <w:r w:rsidR="00440292" w:rsidRPr="008632FD">
        <w:rPr>
          <w:rFonts w:ascii="Times New Roman" w:hAnsi="Times New Roman" w:cs="Times New Roman"/>
          <w:color w:val="000000" w:themeColor="text1"/>
          <w:sz w:val="21"/>
          <w:szCs w:val="21"/>
        </w:rPr>
        <w:t>Food</w:t>
      </w:r>
      <w:r w:rsidR="003E2285" w:rsidRPr="008632FD">
        <w:rPr>
          <w:rFonts w:ascii="Times New Roman" w:hAnsi="Times New Roman" w:cs="Times New Roman"/>
          <w:color w:val="000000" w:themeColor="text1"/>
          <w:sz w:val="21"/>
          <w:szCs w:val="21"/>
        </w:rPr>
        <w:t xml:space="preserve"> availability </w:t>
      </w:r>
      <w:r w:rsidR="00761B20" w:rsidRPr="008632FD">
        <w:rPr>
          <w:rFonts w:ascii="Times New Roman" w:hAnsi="Times New Roman" w:cs="Times New Roman"/>
          <w:color w:val="000000" w:themeColor="text1"/>
          <w:sz w:val="21"/>
          <w:szCs w:val="21"/>
        </w:rPr>
        <w:t xml:space="preserve">in MTP </w:t>
      </w:r>
      <w:r w:rsidR="00440292" w:rsidRPr="008632FD">
        <w:rPr>
          <w:rFonts w:ascii="Times New Roman" w:hAnsi="Times New Roman" w:cs="Times New Roman"/>
          <w:color w:val="000000" w:themeColor="text1"/>
          <w:sz w:val="21"/>
          <w:szCs w:val="21"/>
        </w:rPr>
        <w:t>decreased by</w:t>
      </w:r>
      <w:r w:rsidR="005C2835" w:rsidRPr="008632FD">
        <w:rPr>
          <w:rFonts w:ascii="Times New Roman" w:hAnsi="Times New Roman" w:cs="Times New Roman"/>
          <w:color w:val="000000" w:themeColor="text1"/>
          <w:sz w:val="21"/>
          <w:szCs w:val="21"/>
        </w:rPr>
        <w:t xml:space="preserve"> </w:t>
      </w:r>
      <w:r w:rsidR="00DF3E02" w:rsidRPr="008632FD">
        <w:rPr>
          <w:rFonts w:ascii="Times New Roman" w:hAnsi="Times New Roman" w:cs="Times New Roman"/>
          <w:color w:val="000000" w:themeColor="text1"/>
          <w:sz w:val="21"/>
          <w:szCs w:val="21"/>
        </w:rPr>
        <w:t>3.</w:t>
      </w:r>
      <w:r w:rsidR="00717E38" w:rsidRPr="008632FD">
        <w:rPr>
          <w:rFonts w:ascii="Times New Roman" w:hAnsi="Times New Roman" w:cs="Times New Roman"/>
          <w:color w:val="000000" w:themeColor="text1"/>
          <w:sz w:val="21"/>
          <w:szCs w:val="21"/>
        </w:rPr>
        <w:t>3</w:t>
      </w:r>
      <w:r w:rsidR="00DF3E02" w:rsidRPr="008632FD">
        <w:rPr>
          <w:rFonts w:ascii="Times New Roman" w:hAnsi="Times New Roman" w:cs="Times New Roman"/>
          <w:color w:val="000000" w:themeColor="text1"/>
          <w:sz w:val="21"/>
          <w:szCs w:val="21"/>
        </w:rPr>
        <w:t>% (108 kcal capita</w:t>
      </w:r>
      <w:r w:rsidR="00DF3E02" w:rsidRPr="008632FD">
        <w:rPr>
          <w:rFonts w:ascii="Times New Roman" w:hAnsi="Times New Roman" w:cs="Times New Roman"/>
          <w:color w:val="000000" w:themeColor="text1"/>
          <w:sz w:val="21"/>
          <w:szCs w:val="21"/>
          <w:vertAlign w:val="superscript"/>
        </w:rPr>
        <w:t>-1</w:t>
      </w:r>
      <w:r w:rsidR="00DF3E02" w:rsidRPr="008632FD">
        <w:rPr>
          <w:rFonts w:ascii="Times New Roman" w:hAnsi="Times New Roman" w:cs="Times New Roman"/>
          <w:color w:val="000000" w:themeColor="text1"/>
          <w:sz w:val="21"/>
          <w:szCs w:val="21"/>
        </w:rPr>
        <w:t xml:space="preserve"> day</w:t>
      </w:r>
      <w:r w:rsidR="00DF3E02" w:rsidRPr="008632FD">
        <w:rPr>
          <w:rFonts w:ascii="Times New Roman" w:hAnsi="Times New Roman" w:cs="Times New Roman"/>
          <w:color w:val="000000" w:themeColor="text1"/>
          <w:sz w:val="21"/>
          <w:szCs w:val="21"/>
          <w:vertAlign w:val="superscript"/>
        </w:rPr>
        <w:t>-1</w:t>
      </w:r>
      <w:r w:rsidR="00DF3E02" w:rsidRPr="008632FD">
        <w:rPr>
          <w:rFonts w:ascii="Times New Roman" w:hAnsi="Times New Roman" w:cs="Times New Roman"/>
          <w:color w:val="000000" w:themeColor="text1"/>
          <w:sz w:val="21"/>
          <w:szCs w:val="21"/>
        </w:rPr>
        <w:t>)</w:t>
      </w:r>
      <w:r w:rsidR="00D245B0" w:rsidRPr="008632FD">
        <w:rPr>
          <w:rFonts w:ascii="Times New Roman" w:hAnsi="Times New Roman" w:cs="Times New Roman"/>
          <w:color w:val="000000" w:themeColor="text1"/>
          <w:sz w:val="21"/>
          <w:szCs w:val="21"/>
        </w:rPr>
        <w:t>,</w:t>
      </w:r>
      <w:r w:rsidR="00DF3E02" w:rsidRPr="008632FD">
        <w:rPr>
          <w:rFonts w:ascii="Times New Roman" w:hAnsi="Times New Roman" w:cs="Times New Roman"/>
          <w:color w:val="000000" w:themeColor="text1"/>
          <w:sz w:val="21"/>
          <w:szCs w:val="21"/>
        </w:rPr>
        <w:t xml:space="preserve"> </w:t>
      </w:r>
      <w:r w:rsidR="00C232E6" w:rsidRPr="008632FD">
        <w:rPr>
          <w:rFonts w:ascii="Times New Roman" w:hAnsi="Times New Roman" w:cs="Times New Roman"/>
          <w:color w:val="000000" w:themeColor="text1"/>
          <w:sz w:val="21"/>
          <w:szCs w:val="21"/>
        </w:rPr>
        <w:t>while in China, it increased by 3.6%</w:t>
      </w:r>
      <w:r w:rsidR="00BE0E56" w:rsidRPr="008632FD">
        <w:rPr>
          <w:rFonts w:ascii="Times New Roman" w:hAnsi="Times New Roman" w:cs="Times New Roman"/>
          <w:color w:val="000000" w:themeColor="text1"/>
          <w:sz w:val="21"/>
          <w:szCs w:val="21"/>
        </w:rPr>
        <w:t xml:space="preserve"> (116 kcal capita</w:t>
      </w:r>
      <w:r w:rsidR="00BE0E56" w:rsidRPr="008632FD">
        <w:rPr>
          <w:rFonts w:ascii="Times New Roman" w:hAnsi="Times New Roman" w:cs="Times New Roman"/>
          <w:color w:val="000000" w:themeColor="text1"/>
          <w:sz w:val="21"/>
          <w:szCs w:val="21"/>
          <w:vertAlign w:val="superscript"/>
        </w:rPr>
        <w:t>-1</w:t>
      </w:r>
      <w:r w:rsidR="00BE0E56" w:rsidRPr="008632FD">
        <w:rPr>
          <w:rFonts w:ascii="Times New Roman" w:hAnsi="Times New Roman" w:cs="Times New Roman"/>
          <w:color w:val="000000" w:themeColor="text1"/>
          <w:sz w:val="21"/>
          <w:szCs w:val="21"/>
        </w:rPr>
        <w:t xml:space="preserve"> day</w:t>
      </w:r>
      <w:r w:rsidR="00BE0E56" w:rsidRPr="008632FD">
        <w:rPr>
          <w:rFonts w:ascii="Times New Roman" w:hAnsi="Times New Roman" w:cs="Times New Roman"/>
          <w:color w:val="000000" w:themeColor="text1"/>
          <w:sz w:val="21"/>
          <w:szCs w:val="21"/>
          <w:vertAlign w:val="superscript"/>
        </w:rPr>
        <w:t>-1</w:t>
      </w:r>
      <w:r w:rsidR="00BE0E56" w:rsidRPr="008632FD">
        <w:rPr>
          <w:rFonts w:ascii="Times New Roman" w:hAnsi="Times New Roman" w:cs="Times New Roman"/>
          <w:color w:val="000000" w:themeColor="text1"/>
          <w:sz w:val="21"/>
          <w:szCs w:val="21"/>
        </w:rPr>
        <w:t xml:space="preserve">) </w:t>
      </w:r>
      <w:r w:rsidR="00654D5C" w:rsidRPr="008632FD">
        <w:rPr>
          <w:rFonts w:ascii="Times New Roman" w:hAnsi="Times New Roman" w:cs="Times New Roman"/>
          <w:color w:val="000000" w:themeColor="text1"/>
          <w:sz w:val="21"/>
          <w:szCs w:val="21"/>
        </w:rPr>
        <w:t>(</w:t>
      </w:r>
      <w:r w:rsidR="00A5529F" w:rsidRPr="008632FD">
        <w:rPr>
          <w:rFonts w:ascii="Times New Roman" w:hAnsi="Times New Roman" w:cs="Times New Roman"/>
          <w:color w:val="000000" w:themeColor="text1"/>
          <w:sz w:val="21"/>
          <w:szCs w:val="21"/>
        </w:rPr>
        <w:t>Fig. 5</w:t>
      </w:r>
      <w:r w:rsidR="0051710A" w:rsidRPr="008632FD">
        <w:rPr>
          <w:rFonts w:ascii="Times New Roman" w:hAnsi="Times New Roman" w:cs="Times New Roman"/>
          <w:color w:val="000000" w:themeColor="text1"/>
          <w:sz w:val="21"/>
          <w:szCs w:val="21"/>
        </w:rPr>
        <w:t>d,</w:t>
      </w:r>
      <w:r w:rsidR="00A5529F" w:rsidRPr="008632FD">
        <w:rPr>
          <w:rFonts w:ascii="Times New Roman" w:hAnsi="Times New Roman" w:cs="Times New Roman"/>
          <w:color w:val="000000" w:themeColor="text1"/>
          <w:sz w:val="21"/>
          <w:szCs w:val="21"/>
        </w:rPr>
        <w:t>h</w:t>
      </w:r>
      <w:r w:rsidR="00654D5C" w:rsidRPr="008632FD">
        <w:rPr>
          <w:rFonts w:ascii="Times New Roman" w:hAnsi="Times New Roman" w:cs="Times New Roman"/>
          <w:color w:val="000000" w:themeColor="text1"/>
          <w:sz w:val="21"/>
          <w:szCs w:val="21"/>
        </w:rPr>
        <w:t>)</w:t>
      </w:r>
      <w:r w:rsidR="00E27DC7" w:rsidRPr="008632FD">
        <w:rPr>
          <w:rFonts w:ascii="Times New Roman" w:hAnsi="Times New Roman" w:cs="Times New Roman"/>
          <w:color w:val="000000" w:themeColor="text1"/>
          <w:sz w:val="21"/>
          <w:szCs w:val="21"/>
        </w:rPr>
        <w:t xml:space="preserve">. </w:t>
      </w:r>
      <w:r w:rsidR="00BE0E56" w:rsidRPr="008632FD">
        <w:rPr>
          <w:rFonts w:ascii="Times New Roman" w:hAnsi="Times New Roman" w:cs="Times New Roman"/>
          <w:color w:val="000000" w:themeColor="text1"/>
          <w:sz w:val="21"/>
          <w:szCs w:val="21"/>
        </w:rPr>
        <w:t xml:space="preserve">The latter was a result of </w:t>
      </w:r>
      <w:r w:rsidR="00F1219A" w:rsidRPr="008632FD">
        <w:rPr>
          <w:rFonts w:ascii="Times New Roman" w:hAnsi="Times New Roman" w:cs="Times New Roman"/>
          <w:color w:val="000000" w:themeColor="text1"/>
          <w:sz w:val="21"/>
          <w:szCs w:val="21"/>
        </w:rPr>
        <w:t xml:space="preserve">consumers </w:t>
      </w:r>
      <w:r w:rsidR="00E52EB2" w:rsidRPr="008632FD">
        <w:rPr>
          <w:rFonts w:ascii="Times New Roman" w:hAnsi="Times New Roman" w:cs="Times New Roman"/>
          <w:color w:val="000000" w:themeColor="text1"/>
          <w:sz w:val="21"/>
          <w:szCs w:val="21"/>
        </w:rPr>
        <w:t>transitioning</w:t>
      </w:r>
      <w:r w:rsidR="00F1219A" w:rsidRPr="008632FD">
        <w:rPr>
          <w:rFonts w:ascii="Times New Roman" w:hAnsi="Times New Roman" w:cs="Times New Roman"/>
          <w:color w:val="000000" w:themeColor="text1"/>
          <w:sz w:val="21"/>
          <w:szCs w:val="21"/>
        </w:rPr>
        <w:t xml:space="preserve"> from ruminant-sourced food to less expensive</w:t>
      </w:r>
      <w:r w:rsidR="00013C1D" w:rsidRPr="008632FD">
        <w:rPr>
          <w:rFonts w:ascii="Times New Roman" w:hAnsi="Times New Roman" w:cs="Times New Roman"/>
          <w:color w:val="000000" w:themeColor="text1"/>
          <w:sz w:val="21"/>
          <w:szCs w:val="21"/>
        </w:rPr>
        <w:t xml:space="preserve"> </w:t>
      </w:r>
      <w:r w:rsidR="00A545D4" w:rsidRPr="008632FD">
        <w:rPr>
          <w:rFonts w:ascii="Times New Roman" w:hAnsi="Times New Roman" w:cs="Times New Roman"/>
          <w:color w:val="000000" w:themeColor="text1"/>
          <w:sz w:val="21"/>
          <w:szCs w:val="21"/>
        </w:rPr>
        <w:t>plant and monogastric-sourced food</w:t>
      </w:r>
      <w:r w:rsidR="00013C1D" w:rsidRPr="008632FD">
        <w:rPr>
          <w:rFonts w:ascii="Times New Roman" w:hAnsi="Times New Roman" w:cs="Times New Roman"/>
          <w:color w:val="000000" w:themeColor="text1"/>
          <w:sz w:val="21"/>
          <w:szCs w:val="21"/>
        </w:rPr>
        <w:t xml:space="preserve"> </w:t>
      </w:r>
      <w:r w:rsidR="00156C25" w:rsidRPr="008632FD">
        <w:rPr>
          <w:rFonts w:ascii="Times New Roman" w:hAnsi="Times New Roman" w:cs="Times New Roman"/>
          <w:color w:val="000000" w:themeColor="text1"/>
          <w:sz w:val="21"/>
          <w:szCs w:val="21"/>
        </w:rPr>
        <w:t xml:space="preserve">in China </w:t>
      </w:r>
      <w:r w:rsidR="00BE0E56" w:rsidRPr="008632FD">
        <w:rPr>
          <w:rFonts w:ascii="Times New Roman" w:hAnsi="Times New Roman" w:cs="Times New Roman"/>
          <w:color w:val="000000" w:themeColor="text1"/>
          <w:sz w:val="21"/>
          <w:szCs w:val="21"/>
        </w:rPr>
        <w:t>(</w:t>
      </w:r>
      <w:r w:rsidR="00A470DB" w:rsidRPr="008632FD">
        <w:rPr>
          <w:rFonts w:ascii="Times New Roman" w:hAnsi="Times New Roman" w:cs="Times New Roman"/>
          <w:color w:val="000000" w:themeColor="text1"/>
          <w:sz w:val="21"/>
          <w:szCs w:val="21"/>
        </w:rPr>
        <w:t xml:space="preserve">Supplemntary </w:t>
      </w:r>
      <w:r w:rsidR="00BE0E56" w:rsidRPr="008632FD">
        <w:rPr>
          <w:rFonts w:ascii="Times New Roman" w:hAnsi="Times New Roman" w:cs="Times New Roman"/>
          <w:color w:val="000000" w:themeColor="text1"/>
          <w:sz w:val="21"/>
          <w:szCs w:val="21"/>
        </w:rPr>
        <w:t xml:space="preserve">Fig. </w:t>
      </w:r>
      <w:r w:rsidR="0037555F" w:rsidRPr="008632FD">
        <w:rPr>
          <w:rFonts w:ascii="Times New Roman" w:hAnsi="Times New Roman" w:cs="Times New Roman"/>
          <w:color w:val="000000" w:themeColor="text1"/>
          <w:sz w:val="21"/>
          <w:szCs w:val="21"/>
        </w:rPr>
        <w:t>16c</w:t>
      </w:r>
      <w:r w:rsidR="00BE0E56" w:rsidRPr="008632FD">
        <w:rPr>
          <w:rFonts w:ascii="Times New Roman" w:hAnsi="Times New Roman" w:cs="Times New Roman"/>
          <w:color w:val="000000" w:themeColor="text1"/>
          <w:sz w:val="21"/>
          <w:szCs w:val="21"/>
        </w:rPr>
        <w:t>).</w:t>
      </w:r>
      <w:r w:rsidR="003F38C6" w:rsidRPr="008632FD">
        <w:rPr>
          <w:rFonts w:ascii="Times New Roman" w:hAnsi="Times New Roman" w:cs="Times New Roman" w:hint="eastAsia"/>
          <w:color w:val="000000" w:themeColor="text1"/>
          <w:sz w:val="21"/>
          <w:szCs w:val="21"/>
        </w:rPr>
        <w:t xml:space="preserve"> </w:t>
      </w:r>
      <w:r w:rsidR="00E27DC7" w:rsidRPr="008632FD">
        <w:rPr>
          <w:rFonts w:ascii="Times New Roman" w:hAnsi="Times New Roman" w:cs="Times New Roman"/>
          <w:color w:val="000000" w:themeColor="text1"/>
          <w:sz w:val="21"/>
          <w:szCs w:val="21"/>
        </w:rPr>
        <w:t xml:space="preserve">Consequently, </w:t>
      </w:r>
      <w:r w:rsidR="00207C93" w:rsidRPr="008632FD">
        <w:rPr>
          <w:rFonts w:ascii="Times New Roman" w:hAnsi="Times New Roman" w:cs="Times New Roman"/>
          <w:color w:val="000000" w:themeColor="text1"/>
          <w:sz w:val="21"/>
          <w:szCs w:val="21"/>
        </w:rPr>
        <w:t xml:space="preserve">the population at risk of hunger in MTP </w:t>
      </w:r>
      <w:r w:rsidR="008B3223" w:rsidRPr="008632FD">
        <w:rPr>
          <w:rFonts w:ascii="Times New Roman" w:hAnsi="Times New Roman" w:cs="Times New Roman"/>
          <w:color w:val="000000" w:themeColor="text1"/>
          <w:sz w:val="21"/>
          <w:szCs w:val="21"/>
        </w:rPr>
        <w:t xml:space="preserve">increased </w:t>
      </w:r>
      <w:r w:rsidR="00207C93" w:rsidRPr="008632FD">
        <w:rPr>
          <w:rFonts w:ascii="Times New Roman" w:hAnsi="Times New Roman" w:cs="Times New Roman"/>
          <w:color w:val="000000" w:themeColor="text1"/>
          <w:sz w:val="21"/>
          <w:szCs w:val="21"/>
        </w:rPr>
        <w:t>by</w:t>
      </w:r>
      <w:r w:rsidR="00B8228D" w:rsidRPr="008632FD">
        <w:rPr>
          <w:rFonts w:ascii="Times New Roman" w:hAnsi="Times New Roman" w:cs="Times New Roman"/>
          <w:color w:val="000000" w:themeColor="text1"/>
          <w:sz w:val="21"/>
          <w:szCs w:val="21"/>
        </w:rPr>
        <w:t xml:space="preserve"> </w:t>
      </w:r>
      <w:r w:rsidR="00220CC5" w:rsidRPr="008632FD">
        <w:rPr>
          <w:rFonts w:ascii="Times New Roman" w:hAnsi="Times New Roman" w:cs="Times New Roman"/>
          <w:color w:val="000000" w:themeColor="text1"/>
          <w:sz w:val="21"/>
          <w:szCs w:val="21"/>
        </w:rPr>
        <w:t>346</w:t>
      </w:r>
      <w:r w:rsidR="00B8228D" w:rsidRPr="008632FD">
        <w:rPr>
          <w:rFonts w:ascii="Times New Roman" w:hAnsi="Times New Roman" w:cs="Times New Roman"/>
          <w:color w:val="000000" w:themeColor="text1"/>
          <w:sz w:val="21"/>
          <w:szCs w:val="21"/>
        </w:rPr>
        <w:t>% (18.3 million people)</w:t>
      </w:r>
      <w:r w:rsidR="005F5E8F" w:rsidRPr="008632FD">
        <w:rPr>
          <w:rFonts w:ascii="Times New Roman" w:hAnsi="Times New Roman" w:cs="Times New Roman"/>
          <w:color w:val="000000" w:themeColor="text1"/>
          <w:sz w:val="21"/>
          <w:szCs w:val="21"/>
        </w:rPr>
        <w:t xml:space="preserve">, but </w:t>
      </w:r>
      <w:r w:rsidR="008B3223" w:rsidRPr="008632FD">
        <w:rPr>
          <w:rFonts w:ascii="Times New Roman" w:hAnsi="Times New Roman" w:cs="Times New Roman"/>
          <w:color w:val="000000" w:themeColor="text1"/>
          <w:sz w:val="21"/>
          <w:szCs w:val="21"/>
        </w:rPr>
        <w:t xml:space="preserve">declined </w:t>
      </w:r>
      <w:r w:rsidR="00E80E5C" w:rsidRPr="008632FD">
        <w:rPr>
          <w:rFonts w:ascii="Times New Roman" w:hAnsi="Times New Roman" w:cs="Times New Roman"/>
          <w:color w:val="000000" w:themeColor="text1"/>
          <w:sz w:val="21"/>
          <w:szCs w:val="21"/>
        </w:rPr>
        <w:t xml:space="preserve">in China </w:t>
      </w:r>
      <w:r w:rsidR="008B3223" w:rsidRPr="008632FD">
        <w:rPr>
          <w:rFonts w:ascii="Times New Roman" w:hAnsi="Times New Roman" w:cs="Times New Roman"/>
          <w:color w:val="000000" w:themeColor="text1"/>
          <w:sz w:val="21"/>
          <w:szCs w:val="21"/>
        </w:rPr>
        <w:t xml:space="preserve">by </w:t>
      </w:r>
      <w:r w:rsidR="00CD5445" w:rsidRPr="008632FD">
        <w:rPr>
          <w:rFonts w:ascii="Times New Roman" w:hAnsi="Times New Roman" w:cs="Times New Roman"/>
          <w:color w:val="000000" w:themeColor="text1"/>
          <w:sz w:val="21"/>
          <w:szCs w:val="21"/>
        </w:rPr>
        <w:t>3</w:t>
      </w:r>
      <w:r w:rsidR="005F5E8F" w:rsidRPr="008632FD">
        <w:rPr>
          <w:rFonts w:ascii="Times New Roman" w:hAnsi="Times New Roman" w:cs="Times New Roman"/>
          <w:color w:val="000000" w:themeColor="text1"/>
          <w:sz w:val="21"/>
          <w:szCs w:val="21"/>
        </w:rPr>
        <w:t>6</w:t>
      </w:r>
      <w:r w:rsidR="008B3223" w:rsidRPr="008632FD">
        <w:rPr>
          <w:rFonts w:ascii="Times New Roman" w:hAnsi="Times New Roman" w:cs="Times New Roman"/>
          <w:color w:val="000000" w:themeColor="text1"/>
          <w:sz w:val="21"/>
          <w:szCs w:val="21"/>
        </w:rPr>
        <w:t>% (</w:t>
      </w:r>
      <w:r w:rsidR="00CD5445" w:rsidRPr="008632FD">
        <w:rPr>
          <w:rFonts w:ascii="Times New Roman" w:hAnsi="Times New Roman" w:cs="Times New Roman"/>
          <w:color w:val="000000" w:themeColor="text1"/>
          <w:sz w:val="21"/>
          <w:szCs w:val="21"/>
        </w:rPr>
        <w:t>50.4</w:t>
      </w:r>
      <w:r w:rsidR="008B3223" w:rsidRPr="008632FD">
        <w:rPr>
          <w:rFonts w:ascii="Times New Roman" w:hAnsi="Times New Roman" w:cs="Times New Roman"/>
          <w:color w:val="000000" w:themeColor="text1"/>
          <w:sz w:val="21"/>
          <w:szCs w:val="21"/>
        </w:rPr>
        <w:t xml:space="preserve"> million people) (Fig. 5</w:t>
      </w:r>
      <w:r w:rsidR="0022036C" w:rsidRPr="008632FD">
        <w:rPr>
          <w:rFonts w:ascii="Times New Roman" w:hAnsi="Times New Roman" w:cs="Times New Roman"/>
          <w:color w:val="000000" w:themeColor="text1"/>
          <w:sz w:val="21"/>
          <w:szCs w:val="21"/>
        </w:rPr>
        <w:t xml:space="preserve"> </w:t>
      </w:r>
      <w:r w:rsidR="00C14426" w:rsidRPr="008632FD">
        <w:rPr>
          <w:rFonts w:ascii="Times New Roman" w:hAnsi="Times New Roman" w:cs="Times New Roman"/>
          <w:color w:val="000000" w:themeColor="text1"/>
          <w:sz w:val="21"/>
          <w:szCs w:val="21"/>
        </w:rPr>
        <w:t>c,</w:t>
      </w:r>
      <w:r w:rsidR="008B3223" w:rsidRPr="008632FD">
        <w:rPr>
          <w:rFonts w:ascii="Times New Roman" w:hAnsi="Times New Roman" w:cs="Times New Roman"/>
          <w:color w:val="000000" w:themeColor="text1"/>
          <w:sz w:val="21"/>
          <w:szCs w:val="21"/>
        </w:rPr>
        <w:t xml:space="preserve">g). </w:t>
      </w:r>
      <w:r w:rsidR="00937ECE" w:rsidRPr="008632FD">
        <w:rPr>
          <w:rFonts w:ascii="Times New Roman" w:hAnsi="Times New Roman" w:cs="Times New Roman"/>
          <w:color w:val="000000" w:themeColor="text1"/>
          <w:sz w:val="21"/>
          <w:szCs w:val="21"/>
        </w:rPr>
        <w:t>T</w:t>
      </w:r>
      <w:r w:rsidR="00F04ADB" w:rsidRPr="008632FD">
        <w:rPr>
          <w:rFonts w:ascii="Times New Roman" w:hAnsi="Times New Roman" w:cs="Times New Roman"/>
          <w:color w:val="000000" w:themeColor="text1"/>
          <w:sz w:val="21"/>
          <w:szCs w:val="21"/>
        </w:rPr>
        <w:t xml:space="preserve">he 2.6% reduction in </w:t>
      </w:r>
      <w:r w:rsidR="00350A9B" w:rsidRPr="008632FD">
        <w:rPr>
          <w:rFonts w:ascii="Times New Roman" w:hAnsi="Times New Roman" w:cs="Times New Roman"/>
          <w:color w:val="000000" w:themeColor="text1"/>
          <w:sz w:val="21"/>
          <w:szCs w:val="21"/>
        </w:rPr>
        <w:t>total</w:t>
      </w:r>
      <w:r w:rsidR="00056AE2" w:rsidRPr="008632FD">
        <w:rPr>
          <w:rFonts w:ascii="Times New Roman" w:hAnsi="Times New Roman" w:cs="Times New Roman"/>
          <w:color w:val="000000" w:themeColor="text1"/>
          <w:sz w:val="21"/>
          <w:szCs w:val="21"/>
        </w:rPr>
        <w:t xml:space="preserve"> </w:t>
      </w:r>
      <w:r w:rsidR="00F04ADB" w:rsidRPr="008632FD">
        <w:rPr>
          <w:rFonts w:ascii="Times New Roman" w:hAnsi="Times New Roman" w:cs="Times New Roman"/>
          <w:color w:val="000000" w:themeColor="text1"/>
          <w:sz w:val="21"/>
          <w:szCs w:val="21"/>
        </w:rPr>
        <w:t>GHG emissions (305 Tg CO</w:t>
      </w:r>
      <w:r w:rsidR="00F04ADB" w:rsidRPr="008632FD">
        <w:rPr>
          <w:rFonts w:ascii="Times New Roman" w:hAnsi="Times New Roman" w:cs="Times New Roman"/>
          <w:color w:val="000000" w:themeColor="text1"/>
          <w:sz w:val="21"/>
          <w:szCs w:val="21"/>
          <w:vertAlign w:val="subscript"/>
        </w:rPr>
        <w:t>2</w:t>
      </w:r>
      <w:r w:rsidR="00F04ADB" w:rsidRPr="008632FD">
        <w:rPr>
          <w:rFonts w:ascii="Times New Roman" w:hAnsi="Times New Roman" w:cs="Times New Roman"/>
          <w:color w:val="000000" w:themeColor="text1"/>
          <w:sz w:val="21"/>
          <w:szCs w:val="21"/>
        </w:rPr>
        <w:t>-eq) and the 2.5% decrease in emissions of acidification pollutants (0.88 Tg NH</w:t>
      </w:r>
      <w:r w:rsidR="00F04ADB" w:rsidRPr="008632FD">
        <w:rPr>
          <w:rFonts w:ascii="Times New Roman" w:hAnsi="Times New Roman" w:cs="Times New Roman"/>
          <w:color w:val="000000" w:themeColor="text1"/>
          <w:sz w:val="21"/>
          <w:szCs w:val="21"/>
          <w:vertAlign w:val="subscript"/>
        </w:rPr>
        <w:t>3</w:t>
      </w:r>
      <w:r w:rsidR="00F04ADB" w:rsidRPr="008632FD">
        <w:rPr>
          <w:rFonts w:ascii="Times New Roman" w:hAnsi="Times New Roman" w:cs="Times New Roman"/>
          <w:color w:val="000000" w:themeColor="text1"/>
          <w:sz w:val="21"/>
          <w:szCs w:val="21"/>
        </w:rPr>
        <w:t xml:space="preserve">-eq) </w:t>
      </w:r>
      <w:r w:rsidR="00350A9B" w:rsidRPr="008632FD">
        <w:rPr>
          <w:rFonts w:ascii="Times New Roman" w:hAnsi="Times New Roman" w:cs="Times New Roman"/>
          <w:color w:val="000000" w:themeColor="text1"/>
          <w:sz w:val="21"/>
          <w:szCs w:val="21"/>
        </w:rPr>
        <w:t xml:space="preserve">in China in S4 </w:t>
      </w:r>
      <w:r w:rsidR="00F04ADB" w:rsidRPr="008632FD">
        <w:rPr>
          <w:rFonts w:ascii="Times New Roman" w:hAnsi="Times New Roman" w:cs="Times New Roman"/>
          <w:color w:val="000000" w:themeColor="text1"/>
          <w:sz w:val="21"/>
          <w:szCs w:val="21"/>
        </w:rPr>
        <w:t xml:space="preserve">were largely driven by </w:t>
      </w:r>
      <w:r w:rsidR="00C234C8" w:rsidRPr="008632FD">
        <w:rPr>
          <w:rFonts w:ascii="Times New Roman" w:hAnsi="Times New Roman" w:cs="Times New Roman"/>
          <w:color w:val="000000" w:themeColor="text1"/>
          <w:sz w:val="21"/>
          <w:szCs w:val="21"/>
        </w:rPr>
        <w:t>the</w:t>
      </w:r>
      <w:r w:rsidR="00F04ADB" w:rsidRPr="008632FD">
        <w:rPr>
          <w:rFonts w:ascii="Times New Roman" w:hAnsi="Times New Roman" w:cs="Times New Roman"/>
          <w:color w:val="000000" w:themeColor="text1"/>
          <w:sz w:val="21"/>
          <w:szCs w:val="21"/>
        </w:rPr>
        <w:t xml:space="preserve"> non-food production </w:t>
      </w:r>
      <w:r w:rsidR="00DB1897" w:rsidRPr="008632FD">
        <w:rPr>
          <w:rFonts w:ascii="Times New Roman" w:hAnsi="Times New Roman" w:cs="Times New Roman"/>
          <w:color w:val="000000" w:themeColor="text1"/>
          <w:sz w:val="21"/>
          <w:szCs w:val="21"/>
        </w:rPr>
        <w:t xml:space="preserve">contraction </w:t>
      </w:r>
      <w:r w:rsidR="00F04ADB" w:rsidRPr="008632FD">
        <w:rPr>
          <w:rFonts w:ascii="Times New Roman" w:hAnsi="Times New Roman" w:cs="Times New Roman"/>
          <w:color w:val="000000" w:themeColor="text1"/>
          <w:sz w:val="21"/>
          <w:szCs w:val="21"/>
        </w:rPr>
        <w:t>compared to S1</w:t>
      </w:r>
      <w:r w:rsidR="00C234C8" w:rsidRPr="008632FD">
        <w:rPr>
          <w:rFonts w:ascii="Times New Roman" w:hAnsi="Times New Roman" w:cs="Times New Roman"/>
          <w:color w:val="000000" w:themeColor="text1"/>
          <w:sz w:val="21"/>
          <w:szCs w:val="21"/>
        </w:rPr>
        <w:t xml:space="preserve"> </w:t>
      </w:r>
      <w:r w:rsidR="00590BEB" w:rsidRPr="008632FD">
        <w:rPr>
          <w:rFonts w:ascii="Times New Roman" w:hAnsi="Times New Roman" w:cs="Times New Roman"/>
          <w:color w:val="000000" w:themeColor="text1"/>
          <w:sz w:val="21"/>
          <w:szCs w:val="21"/>
        </w:rPr>
        <w:t>(Fig. 4</w:t>
      </w:r>
      <w:r w:rsidR="00AC4409" w:rsidRPr="008632FD">
        <w:rPr>
          <w:rFonts w:ascii="Times New Roman" w:hAnsi="Times New Roman" w:cs="Times New Roman"/>
          <w:color w:val="000000" w:themeColor="text1"/>
          <w:sz w:val="21"/>
          <w:szCs w:val="21"/>
        </w:rPr>
        <w:t>a</w:t>
      </w:r>
      <w:r w:rsidR="00590BEB" w:rsidRPr="008632FD">
        <w:rPr>
          <w:rFonts w:ascii="Times New Roman" w:hAnsi="Times New Roman" w:cs="Times New Roman"/>
          <w:color w:val="000000" w:themeColor="text1"/>
          <w:sz w:val="21"/>
          <w:szCs w:val="21"/>
        </w:rPr>
        <w:t>,</w:t>
      </w:r>
      <w:r w:rsidR="00AC4409" w:rsidRPr="008632FD">
        <w:rPr>
          <w:rFonts w:ascii="Times New Roman" w:hAnsi="Times New Roman" w:cs="Times New Roman"/>
          <w:color w:val="000000" w:themeColor="text1"/>
          <w:sz w:val="21"/>
          <w:szCs w:val="21"/>
        </w:rPr>
        <w:t>b</w:t>
      </w:r>
      <w:r w:rsidR="00590BEB" w:rsidRPr="008632FD">
        <w:rPr>
          <w:rFonts w:ascii="Times New Roman" w:hAnsi="Times New Roman" w:cs="Times New Roman"/>
          <w:color w:val="000000" w:themeColor="text1"/>
          <w:sz w:val="21"/>
          <w:szCs w:val="21"/>
        </w:rPr>
        <w:t>)</w:t>
      </w:r>
      <w:r w:rsidR="00F04ADB" w:rsidRPr="008632FD">
        <w:rPr>
          <w:rFonts w:ascii="Times New Roman" w:hAnsi="Times New Roman" w:cs="Times New Roman"/>
          <w:color w:val="000000" w:themeColor="text1"/>
          <w:sz w:val="21"/>
          <w:szCs w:val="21"/>
        </w:rPr>
        <w:t>.</w:t>
      </w:r>
      <w:r w:rsidR="00641821" w:rsidRPr="008632FD">
        <w:rPr>
          <w:rFonts w:ascii="Times New Roman" w:hAnsi="Times New Roman" w:cs="Times New Roman"/>
          <w:color w:val="000000" w:themeColor="text1"/>
          <w:sz w:val="21"/>
          <w:szCs w:val="21"/>
        </w:rPr>
        <w:t xml:space="preserve"> </w:t>
      </w:r>
      <w:r w:rsidR="00C234C8" w:rsidRPr="008632FD">
        <w:rPr>
          <w:rFonts w:ascii="Times New Roman" w:hAnsi="Times New Roman" w:cs="Times New Roman"/>
          <w:color w:val="000000" w:themeColor="text1"/>
          <w:sz w:val="21"/>
          <w:szCs w:val="21"/>
        </w:rPr>
        <w:t xml:space="preserve">The </w:t>
      </w:r>
      <w:r w:rsidR="004C2798" w:rsidRPr="008632FD">
        <w:rPr>
          <w:rFonts w:ascii="Times New Roman" w:hAnsi="Times New Roman" w:cs="Times New Roman"/>
          <w:color w:val="000000" w:themeColor="text1"/>
          <w:sz w:val="21"/>
          <w:szCs w:val="21"/>
        </w:rPr>
        <w:t xml:space="preserve">2.0% reduction in </w:t>
      </w:r>
      <w:r w:rsidR="00C234C8" w:rsidRPr="008632FD">
        <w:rPr>
          <w:rFonts w:ascii="Times New Roman" w:hAnsi="Times New Roman" w:cs="Times New Roman"/>
          <w:color w:val="000000" w:themeColor="text1"/>
          <w:sz w:val="21"/>
          <w:szCs w:val="21"/>
        </w:rPr>
        <w:t>total</w:t>
      </w:r>
      <w:r w:rsidR="00056AE2" w:rsidRPr="008632FD">
        <w:rPr>
          <w:rFonts w:ascii="Times New Roman" w:hAnsi="Times New Roman" w:cs="Times New Roman"/>
          <w:color w:val="000000" w:themeColor="text1"/>
          <w:sz w:val="21"/>
          <w:szCs w:val="21"/>
        </w:rPr>
        <w:t xml:space="preserve"> </w:t>
      </w:r>
      <w:r w:rsidR="004C2798" w:rsidRPr="008632FD">
        <w:rPr>
          <w:rFonts w:ascii="Times New Roman" w:hAnsi="Times New Roman" w:cs="Times New Roman"/>
          <w:color w:val="000000" w:themeColor="text1"/>
          <w:sz w:val="21"/>
          <w:szCs w:val="21"/>
        </w:rPr>
        <w:t>emissions of eutrophication pollutants (0.21 Tg N-eq)</w:t>
      </w:r>
      <w:r w:rsidR="003377DA" w:rsidRPr="008632FD">
        <w:rPr>
          <w:rFonts w:ascii="Times New Roman" w:hAnsi="Times New Roman" w:cs="Times New Roman"/>
          <w:color w:val="000000" w:themeColor="text1"/>
          <w:sz w:val="21"/>
          <w:szCs w:val="21"/>
        </w:rPr>
        <w:t xml:space="preserve"> (Fig. 4c) </w:t>
      </w:r>
      <w:r w:rsidR="00627415" w:rsidRPr="008632FD">
        <w:rPr>
          <w:rFonts w:ascii="Times New Roman" w:hAnsi="Times New Roman" w:cs="Times New Roman"/>
          <w:color w:val="000000" w:themeColor="text1"/>
          <w:sz w:val="21"/>
          <w:szCs w:val="21"/>
        </w:rPr>
        <w:t>in Chin</w:t>
      </w:r>
      <w:r w:rsidR="005C439A" w:rsidRPr="008632FD">
        <w:rPr>
          <w:rFonts w:ascii="Times New Roman" w:hAnsi="Times New Roman" w:cs="Times New Roman"/>
          <w:color w:val="000000" w:themeColor="text1"/>
          <w:sz w:val="21"/>
          <w:szCs w:val="21"/>
        </w:rPr>
        <w:t xml:space="preserve">a </w:t>
      </w:r>
      <w:r w:rsidR="004C2798" w:rsidRPr="008632FD">
        <w:rPr>
          <w:rFonts w:ascii="Times New Roman" w:hAnsi="Times New Roman" w:cs="Times New Roman"/>
          <w:color w:val="000000" w:themeColor="text1"/>
          <w:sz w:val="21"/>
          <w:szCs w:val="21"/>
        </w:rPr>
        <w:t xml:space="preserve">was </w:t>
      </w:r>
      <w:r w:rsidR="002C446F" w:rsidRPr="008632FD">
        <w:rPr>
          <w:rFonts w:ascii="Times New Roman" w:hAnsi="Times New Roman" w:cs="Times New Roman"/>
          <w:color w:val="000000" w:themeColor="text1"/>
          <w:sz w:val="21"/>
          <w:szCs w:val="21"/>
        </w:rPr>
        <w:t>mainly</w:t>
      </w:r>
      <w:r w:rsidR="003C3F83" w:rsidRPr="008632FD">
        <w:rPr>
          <w:rFonts w:ascii="Times New Roman" w:hAnsi="Times New Roman" w:cs="Times New Roman"/>
          <w:color w:val="000000" w:themeColor="text1"/>
          <w:sz w:val="21"/>
          <w:szCs w:val="21"/>
        </w:rPr>
        <w:t xml:space="preserve"> the result of</w:t>
      </w:r>
      <w:r w:rsidR="004C2798" w:rsidRPr="008632FD">
        <w:rPr>
          <w:rFonts w:ascii="Times New Roman" w:hAnsi="Times New Roman" w:cs="Times New Roman"/>
          <w:color w:val="000000" w:themeColor="text1"/>
          <w:sz w:val="21"/>
          <w:szCs w:val="21"/>
        </w:rPr>
        <w:t xml:space="preserve"> shifting from ruminant to monogastric livestock</w:t>
      </w:r>
      <w:r w:rsidR="004B7ABB" w:rsidRPr="008632FD">
        <w:rPr>
          <w:rFonts w:ascii="Times New Roman" w:hAnsi="Times New Roman" w:cs="Times New Roman"/>
          <w:color w:val="000000" w:themeColor="text1"/>
          <w:sz w:val="21"/>
          <w:szCs w:val="21"/>
        </w:rPr>
        <w:t xml:space="preserve"> production</w:t>
      </w:r>
      <w:r w:rsidR="00C9257D" w:rsidRPr="008632FD">
        <w:rPr>
          <w:rFonts w:ascii="Times New Roman" w:hAnsi="Times New Roman" w:cs="Times New Roman"/>
          <w:color w:val="000000" w:themeColor="text1"/>
          <w:sz w:val="21"/>
          <w:szCs w:val="21"/>
        </w:rPr>
        <w:t xml:space="preserve"> </w:t>
      </w:r>
      <w:r w:rsidR="00D05081" w:rsidRPr="008632FD">
        <w:rPr>
          <w:rFonts w:ascii="Times New Roman" w:hAnsi="Times New Roman" w:cs="Times New Roman"/>
          <w:color w:val="000000" w:themeColor="text1"/>
          <w:sz w:val="21"/>
          <w:szCs w:val="21"/>
        </w:rPr>
        <w:t xml:space="preserve"> </w:t>
      </w:r>
      <w:r w:rsidR="003377DA" w:rsidRPr="008632FD">
        <w:rPr>
          <w:rFonts w:ascii="Times New Roman" w:hAnsi="Times New Roman" w:cs="Times New Roman"/>
          <w:color w:val="000000" w:themeColor="text1"/>
          <w:sz w:val="21"/>
          <w:szCs w:val="21"/>
        </w:rPr>
        <w:t>(</w:t>
      </w:r>
      <w:r w:rsidR="00D05081" w:rsidRPr="008632FD">
        <w:rPr>
          <w:rFonts w:ascii="Times New Roman" w:hAnsi="Times New Roman" w:cs="Times New Roman"/>
          <w:color w:val="000000" w:themeColor="text1"/>
          <w:sz w:val="21"/>
          <w:szCs w:val="21"/>
        </w:rPr>
        <w:t>Supplementary Fig. 1</w:t>
      </w:r>
      <w:r w:rsidR="00B922B2" w:rsidRPr="008632FD">
        <w:rPr>
          <w:rFonts w:ascii="Times New Roman" w:hAnsi="Times New Roman" w:cs="Times New Roman"/>
          <w:color w:val="000000" w:themeColor="text1"/>
          <w:sz w:val="21"/>
          <w:szCs w:val="21"/>
        </w:rPr>
        <w:t>4</w:t>
      </w:r>
      <w:r w:rsidR="00D01066" w:rsidRPr="008632FD">
        <w:rPr>
          <w:rFonts w:ascii="Times New Roman" w:hAnsi="Times New Roman" w:cs="Times New Roman"/>
          <w:color w:val="000000" w:themeColor="text1"/>
          <w:sz w:val="21"/>
          <w:szCs w:val="21"/>
        </w:rPr>
        <w:t>f</w:t>
      </w:r>
      <w:r w:rsidR="00191805" w:rsidRPr="008632FD">
        <w:rPr>
          <w:rFonts w:ascii="Times New Roman" w:hAnsi="Times New Roman" w:cs="Times New Roman"/>
          <w:color w:val="000000" w:themeColor="text1"/>
          <w:sz w:val="21"/>
          <w:szCs w:val="21"/>
        </w:rPr>
        <w:t xml:space="preserve">). </w:t>
      </w:r>
      <w:r w:rsidR="00357999" w:rsidRPr="008632FD">
        <w:rPr>
          <w:rFonts w:ascii="Times New Roman" w:hAnsi="Times New Roman" w:cs="Times New Roman"/>
          <w:color w:val="000000" w:themeColor="text1"/>
          <w:sz w:val="21"/>
          <w:szCs w:val="21"/>
        </w:rPr>
        <w:t xml:space="preserve">For MTP, the 2.0% reduction in </w:t>
      </w:r>
      <w:r w:rsidR="00C9257D" w:rsidRPr="008632FD">
        <w:rPr>
          <w:rFonts w:ascii="Times New Roman" w:hAnsi="Times New Roman" w:cs="Times New Roman"/>
          <w:color w:val="000000" w:themeColor="text1"/>
          <w:sz w:val="21"/>
          <w:szCs w:val="21"/>
        </w:rPr>
        <w:t>total</w:t>
      </w:r>
      <w:r w:rsidR="00357999" w:rsidRPr="008632FD">
        <w:rPr>
          <w:rFonts w:ascii="Times New Roman" w:hAnsi="Times New Roman" w:cs="Times New Roman"/>
          <w:color w:val="000000" w:themeColor="text1"/>
          <w:sz w:val="21"/>
          <w:szCs w:val="21"/>
        </w:rPr>
        <w:t xml:space="preserve"> GHG emissions (</w:t>
      </w:r>
      <w:r w:rsidR="00005492" w:rsidRPr="008632FD">
        <w:rPr>
          <w:rFonts w:ascii="Times New Roman" w:hAnsi="Times New Roman" w:cs="Times New Roman"/>
          <w:color w:val="000000" w:themeColor="text1"/>
          <w:sz w:val="21"/>
          <w:szCs w:val="21"/>
        </w:rPr>
        <w:t>162</w:t>
      </w:r>
      <w:r w:rsidR="00357999" w:rsidRPr="008632FD">
        <w:rPr>
          <w:rFonts w:ascii="Times New Roman" w:hAnsi="Times New Roman" w:cs="Times New Roman"/>
          <w:color w:val="000000" w:themeColor="text1"/>
          <w:sz w:val="21"/>
          <w:szCs w:val="21"/>
        </w:rPr>
        <w:t xml:space="preserve"> Tg CO</w:t>
      </w:r>
      <w:r w:rsidR="00357999" w:rsidRPr="008632FD">
        <w:rPr>
          <w:rFonts w:ascii="Times New Roman" w:hAnsi="Times New Roman" w:cs="Times New Roman"/>
          <w:color w:val="000000" w:themeColor="text1"/>
          <w:sz w:val="21"/>
          <w:szCs w:val="21"/>
          <w:vertAlign w:val="subscript"/>
        </w:rPr>
        <w:t>2</w:t>
      </w:r>
      <w:r w:rsidR="00357999" w:rsidRPr="008632FD">
        <w:rPr>
          <w:rFonts w:ascii="Times New Roman" w:hAnsi="Times New Roman" w:cs="Times New Roman"/>
          <w:color w:val="000000" w:themeColor="text1"/>
          <w:sz w:val="21"/>
          <w:szCs w:val="21"/>
        </w:rPr>
        <w:t xml:space="preserve">-eq) was largely attributed to </w:t>
      </w:r>
      <w:r w:rsidR="00E14D88" w:rsidRPr="008632FD">
        <w:rPr>
          <w:rFonts w:ascii="Times New Roman" w:hAnsi="Times New Roman" w:cs="Times New Roman"/>
          <w:color w:val="000000" w:themeColor="text1"/>
          <w:sz w:val="21"/>
          <w:szCs w:val="21"/>
        </w:rPr>
        <w:t>reductions in total crop and livestock production</w:t>
      </w:r>
      <w:r w:rsidR="00C93079" w:rsidRPr="008632FD">
        <w:rPr>
          <w:rFonts w:ascii="Times New Roman" w:hAnsi="Times New Roman" w:cs="Times New Roman"/>
          <w:color w:val="000000" w:themeColor="text1"/>
          <w:sz w:val="21"/>
          <w:szCs w:val="21"/>
        </w:rPr>
        <w:t xml:space="preserve"> </w:t>
      </w:r>
      <w:r w:rsidR="00E14D88" w:rsidRPr="008632FD">
        <w:rPr>
          <w:rFonts w:ascii="Times New Roman" w:hAnsi="Times New Roman" w:cs="Times New Roman"/>
          <w:color w:val="000000" w:themeColor="text1"/>
          <w:sz w:val="21"/>
          <w:szCs w:val="21"/>
        </w:rPr>
        <w:t>(Fig. 4</w:t>
      </w:r>
      <w:r w:rsidR="00060BD7" w:rsidRPr="008632FD">
        <w:rPr>
          <w:rFonts w:ascii="Times New Roman" w:hAnsi="Times New Roman" w:cs="Times New Roman"/>
          <w:color w:val="000000" w:themeColor="text1"/>
          <w:sz w:val="21"/>
          <w:szCs w:val="21"/>
        </w:rPr>
        <w:t>a</w:t>
      </w:r>
      <w:r w:rsidR="00E14D88" w:rsidRPr="008632FD">
        <w:rPr>
          <w:rFonts w:ascii="Times New Roman" w:hAnsi="Times New Roman" w:cs="Times New Roman"/>
          <w:color w:val="000000" w:themeColor="text1"/>
          <w:sz w:val="21"/>
          <w:szCs w:val="21"/>
        </w:rPr>
        <w:t>).</w:t>
      </w:r>
      <w:r w:rsidR="00462DCD" w:rsidRPr="008632FD">
        <w:rPr>
          <w:rFonts w:ascii="Times New Roman" w:hAnsi="Times New Roman" w:cs="Times New Roman"/>
          <w:color w:val="000000" w:themeColor="text1"/>
          <w:sz w:val="21"/>
          <w:szCs w:val="21"/>
        </w:rPr>
        <w:t xml:space="preserve"> </w:t>
      </w:r>
      <w:r w:rsidR="004C790E" w:rsidRPr="008632FD">
        <w:rPr>
          <w:rFonts w:ascii="Times New Roman" w:hAnsi="Times New Roman" w:cs="Times New Roman"/>
          <w:color w:val="000000" w:themeColor="text1"/>
          <w:sz w:val="21"/>
          <w:szCs w:val="21"/>
        </w:rPr>
        <w:t xml:space="preserve">Meanwhile, </w:t>
      </w:r>
      <w:r w:rsidR="00F736BC" w:rsidRPr="008632FD">
        <w:rPr>
          <w:rFonts w:ascii="Times New Roman" w:hAnsi="Times New Roman" w:cs="Times New Roman"/>
          <w:color w:val="000000" w:themeColor="text1"/>
          <w:sz w:val="21"/>
          <w:szCs w:val="21"/>
        </w:rPr>
        <w:t>emissions of</w:t>
      </w:r>
      <w:r w:rsidR="00B335F5" w:rsidRPr="008632FD">
        <w:rPr>
          <w:rFonts w:ascii="Times New Roman" w:hAnsi="Times New Roman" w:cs="Times New Roman"/>
          <w:color w:val="000000" w:themeColor="text1"/>
          <w:sz w:val="21"/>
          <w:szCs w:val="21"/>
        </w:rPr>
        <w:t xml:space="preserve"> acidification </w:t>
      </w:r>
      <w:r w:rsidR="00DC6756" w:rsidRPr="008632FD">
        <w:rPr>
          <w:rFonts w:ascii="Times New Roman" w:hAnsi="Times New Roman" w:cs="Times New Roman"/>
          <w:color w:val="000000" w:themeColor="text1"/>
          <w:sz w:val="21"/>
          <w:szCs w:val="21"/>
        </w:rPr>
        <w:t xml:space="preserve">and eutrophication </w:t>
      </w:r>
      <w:r w:rsidR="00B335F5" w:rsidRPr="008632FD">
        <w:rPr>
          <w:rFonts w:ascii="Times New Roman" w:hAnsi="Times New Roman" w:cs="Times New Roman"/>
          <w:color w:val="000000" w:themeColor="text1"/>
          <w:sz w:val="21"/>
          <w:szCs w:val="21"/>
        </w:rPr>
        <w:t xml:space="preserve">pollutants </w:t>
      </w:r>
      <w:r w:rsidR="00DC6756" w:rsidRPr="008632FD">
        <w:rPr>
          <w:rFonts w:ascii="Times New Roman" w:hAnsi="Times New Roman" w:cs="Times New Roman"/>
          <w:color w:val="000000" w:themeColor="text1"/>
          <w:sz w:val="21"/>
          <w:szCs w:val="21"/>
        </w:rPr>
        <w:t xml:space="preserve">decreased </w:t>
      </w:r>
      <w:r w:rsidR="00776BF4" w:rsidRPr="008632FD">
        <w:rPr>
          <w:rFonts w:ascii="Times New Roman" w:hAnsi="Times New Roman" w:cs="Times New Roman"/>
          <w:color w:val="000000" w:themeColor="text1"/>
          <w:sz w:val="21"/>
          <w:szCs w:val="21"/>
        </w:rPr>
        <w:t xml:space="preserve">both by 5% in </w:t>
      </w:r>
      <w:r w:rsidR="00B335F5" w:rsidRPr="008632FD">
        <w:rPr>
          <w:rFonts w:ascii="Times New Roman" w:hAnsi="Times New Roman" w:cs="Times New Roman"/>
          <w:color w:val="000000" w:themeColor="text1"/>
          <w:sz w:val="21"/>
          <w:szCs w:val="21"/>
        </w:rPr>
        <w:t>MTP (Fig. 4</w:t>
      </w:r>
      <w:r w:rsidR="00060BD7" w:rsidRPr="008632FD">
        <w:rPr>
          <w:rFonts w:ascii="Times New Roman" w:hAnsi="Times New Roman" w:cs="Times New Roman"/>
          <w:color w:val="000000" w:themeColor="text1"/>
          <w:sz w:val="21"/>
          <w:szCs w:val="21"/>
        </w:rPr>
        <w:t>b</w:t>
      </w:r>
      <w:r w:rsidR="00B335F5" w:rsidRPr="008632FD">
        <w:rPr>
          <w:rFonts w:ascii="Times New Roman" w:hAnsi="Times New Roman" w:cs="Times New Roman"/>
          <w:color w:val="000000" w:themeColor="text1"/>
          <w:sz w:val="21"/>
          <w:szCs w:val="21"/>
        </w:rPr>
        <w:t>,</w:t>
      </w:r>
      <w:r w:rsidR="00060BD7" w:rsidRPr="008632FD">
        <w:rPr>
          <w:rFonts w:ascii="Times New Roman" w:hAnsi="Times New Roman" w:cs="Times New Roman"/>
          <w:color w:val="000000" w:themeColor="text1"/>
          <w:sz w:val="21"/>
          <w:szCs w:val="21"/>
        </w:rPr>
        <w:t>c</w:t>
      </w:r>
      <w:r w:rsidR="00B335F5" w:rsidRPr="008632FD">
        <w:rPr>
          <w:rFonts w:ascii="Times New Roman" w:hAnsi="Times New Roman" w:cs="Times New Roman"/>
          <w:color w:val="000000" w:themeColor="text1"/>
          <w:sz w:val="21"/>
          <w:szCs w:val="21"/>
        </w:rPr>
        <w:t>)</w:t>
      </w:r>
      <w:r w:rsidR="004C790E" w:rsidRPr="008632FD">
        <w:rPr>
          <w:rFonts w:ascii="Times New Roman" w:hAnsi="Times New Roman" w:cs="Times New Roman"/>
          <w:color w:val="000000" w:themeColor="text1"/>
          <w:sz w:val="21"/>
          <w:szCs w:val="21"/>
        </w:rPr>
        <w:t xml:space="preserve">. </w:t>
      </w:r>
    </w:p>
    <w:p w14:paraId="77A4570A" w14:textId="77777777" w:rsidR="00911755" w:rsidRPr="008632FD" w:rsidRDefault="00911755" w:rsidP="0036428A">
      <w:pPr>
        <w:pStyle w:val="Heading1"/>
        <w:snapToGrid w:val="0"/>
        <w:spacing w:beforeLines="50" w:before="156" w:afterLines="50" w:after="156" w:line="480" w:lineRule="auto"/>
        <w:rPr>
          <w:rFonts w:cs="Times New Roman"/>
          <w:szCs w:val="24"/>
        </w:rPr>
      </w:pPr>
      <w:r w:rsidRPr="008632FD">
        <w:rPr>
          <w:rFonts w:cs="Times New Roman"/>
          <w:szCs w:val="24"/>
        </w:rPr>
        <w:t>Discussion</w:t>
      </w:r>
    </w:p>
    <w:p w14:paraId="65F46CB2" w14:textId="2E79E3D0" w:rsidR="00956CF4" w:rsidRPr="008632FD" w:rsidRDefault="00842CE4" w:rsidP="00956CF4">
      <w:pPr>
        <w:snapToGrid w:val="0"/>
        <w:spacing w:beforeLines="50" w:before="156" w:afterLines="50" w:after="156" w:line="480" w:lineRule="auto"/>
        <w:jc w:val="both"/>
        <w:rPr>
          <w:rFonts w:ascii="Times New Roman" w:hAnsi="Times New Roman" w:cs="Times New Roman"/>
          <w:color w:val="000000" w:themeColor="text1"/>
          <w:sz w:val="21"/>
          <w:szCs w:val="21"/>
        </w:rPr>
      </w:pPr>
      <w:r w:rsidRPr="008632FD">
        <w:rPr>
          <w:rFonts w:ascii="Times New Roman" w:hAnsi="Times New Roman" w:cs="Times New Roman"/>
          <w:bCs/>
          <w:color w:val="000000" w:themeColor="text1"/>
          <w:sz w:val="21"/>
          <w:szCs w:val="21"/>
        </w:rPr>
        <w:t xml:space="preserve">In this </w:t>
      </w:r>
      <w:r w:rsidR="006D5586" w:rsidRPr="008632FD">
        <w:rPr>
          <w:rFonts w:ascii="Times New Roman" w:hAnsi="Times New Roman" w:cs="Times New Roman"/>
          <w:bCs/>
          <w:color w:val="000000" w:themeColor="text1"/>
          <w:sz w:val="21"/>
          <w:szCs w:val="21"/>
        </w:rPr>
        <w:t>study</w:t>
      </w:r>
      <w:r w:rsidRPr="008632FD">
        <w:rPr>
          <w:rFonts w:ascii="Times New Roman" w:hAnsi="Times New Roman" w:cs="Times New Roman"/>
          <w:bCs/>
          <w:color w:val="000000" w:themeColor="text1"/>
          <w:sz w:val="21"/>
          <w:szCs w:val="21"/>
        </w:rPr>
        <w:t xml:space="preserve">, we </w:t>
      </w:r>
      <w:r w:rsidR="005D6E76" w:rsidRPr="008632FD">
        <w:rPr>
          <w:rFonts w:ascii="Times New Roman" w:hAnsi="Times New Roman" w:cs="Times New Roman"/>
          <w:bCs/>
          <w:color w:val="000000" w:themeColor="text1"/>
          <w:sz w:val="21"/>
          <w:szCs w:val="21"/>
        </w:rPr>
        <w:t>explore</w:t>
      </w:r>
      <w:r w:rsidR="006D5586" w:rsidRPr="008632FD">
        <w:rPr>
          <w:rFonts w:ascii="Times New Roman" w:hAnsi="Times New Roman" w:cs="Times New Roman"/>
          <w:bCs/>
          <w:color w:val="000000" w:themeColor="text1"/>
          <w:sz w:val="21"/>
          <w:szCs w:val="21"/>
        </w:rPr>
        <w:t>d</w:t>
      </w:r>
      <w:r w:rsidR="005D6E76" w:rsidRPr="008632FD">
        <w:rPr>
          <w:rFonts w:ascii="Times New Roman" w:hAnsi="Times New Roman" w:cs="Times New Roman"/>
          <w:bCs/>
          <w:color w:val="000000" w:themeColor="text1"/>
          <w:sz w:val="21"/>
          <w:szCs w:val="21"/>
        </w:rPr>
        <w:t xml:space="preserve"> the possible environmental and economic consequences of upcycling LCFs in China’s monogastric livestock production</w:t>
      </w:r>
      <w:r w:rsidR="003156BD" w:rsidRPr="008632FD">
        <w:rPr>
          <w:rFonts w:ascii="Times New Roman" w:hAnsi="Times New Roman" w:cs="Times New Roman"/>
          <w:bCs/>
          <w:color w:val="000000" w:themeColor="text1"/>
          <w:sz w:val="21"/>
          <w:szCs w:val="21"/>
        </w:rPr>
        <w:t xml:space="preserve"> </w:t>
      </w:r>
      <w:r w:rsidR="003156BD" w:rsidRPr="008632FD">
        <w:rPr>
          <w:rFonts w:ascii="Times New Roman" w:hAnsi="Times New Roman" w:cs="Times New Roman"/>
          <w:color w:val="000000" w:themeColor="text1"/>
          <w:sz w:val="21"/>
          <w:szCs w:val="21"/>
        </w:rPr>
        <w:t>in a global context</w:t>
      </w:r>
      <w:r w:rsidR="004633A1" w:rsidRPr="008632FD">
        <w:rPr>
          <w:rFonts w:ascii="Times New Roman" w:hAnsi="Times New Roman" w:cs="Times New Roman"/>
          <w:bCs/>
          <w:color w:val="000000" w:themeColor="text1"/>
          <w:sz w:val="21"/>
          <w:szCs w:val="21"/>
        </w:rPr>
        <w:t>, and provide</w:t>
      </w:r>
      <w:r w:rsidR="006D5586" w:rsidRPr="008632FD">
        <w:rPr>
          <w:rFonts w:ascii="Times New Roman" w:hAnsi="Times New Roman" w:cs="Times New Roman"/>
          <w:bCs/>
          <w:color w:val="000000" w:themeColor="text1"/>
          <w:sz w:val="21"/>
          <w:szCs w:val="21"/>
        </w:rPr>
        <w:t>d</w:t>
      </w:r>
      <w:r w:rsidR="004633A1" w:rsidRPr="008632FD">
        <w:rPr>
          <w:rFonts w:ascii="Times New Roman" w:hAnsi="Times New Roman" w:cs="Times New Roman"/>
          <w:bCs/>
          <w:color w:val="000000" w:themeColor="text1"/>
          <w:sz w:val="21"/>
          <w:szCs w:val="21"/>
        </w:rPr>
        <w:t xml:space="preserve"> possible solutions to </w:t>
      </w:r>
      <w:r w:rsidR="004633A1" w:rsidRPr="008632FD">
        <w:rPr>
          <w:rFonts w:ascii="Times New Roman" w:hAnsi="Times New Roman" w:cs="Times New Roman"/>
          <w:color w:val="000000" w:themeColor="text1"/>
          <w:sz w:val="21"/>
          <w:szCs w:val="21"/>
        </w:rPr>
        <w:t>absorb the rebound effects in China</w:t>
      </w:r>
      <w:r w:rsidR="00523D55" w:rsidRPr="00523D55">
        <w:rPr>
          <w:rFonts w:ascii="Times New Roman" w:hAnsi="Times New Roman" w:cs="Times New Roman"/>
          <w:color w:val="000000" w:themeColor="text1"/>
          <w:sz w:val="21"/>
          <w:szCs w:val="21"/>
        </w:rPr>
        <w:t xml:space="preserve"> and safeguard global food security</w:t>
      </w:r>
      <w:r w:rsidR="00F70EA6" w:rsidRPr="008632FD">
        <w:rPr>
          <w:rFonts w:ascii="Times New Roman" w:hAnsi="Times New Roman" w:cs="Times New Roman"/>
          <w:color w:val="000000" w:themeColor="text1"/>
          <w:sz w:val="21"/>
          <w:szCs w:val="21"/>
        </w:rPr>
        <w:t xml:space="preserve">. </w:t>
      </w:r>
      <w:r w:rsidR="006D5586" w:rsidRPr="008632FD">
        <w:rPr>
          <w:rFonts w:ascii="Times New Roman" w:hAnsi="Times New Roman" w:cs="Times New Roman"/>
          <w:bCs/>
          <w:color w:val="000000" w:themeColor="text1"/>
          <w:sz w:val="21"/>
          <w:szCs w:val="21"/>
        </w:rPr>
        <w:t xml:space="preserve">Our study serves as a step towards bridging monetary AGE models with </w:t>
      </w:r>
      <w:r w:rsidR="006D5586" w:rsidRPr="008632FD">
        <w:rPr>
          <w:rFonts w:ascii="Times New Roman" w:hAnsi="Times New Roman" w:cs="Times New Roman"/>
          <w:color w:val="000000" w:themeColor="text1"/>
          <w:sz w:val="21"/>
          <w:szCs w:val="21"/>
        </w:rPr>
        <w:t>biophysical and nutritional (e.g. protein and energy)</w:t>
      </w:r>
      <w:r w:rsidR="006D5586" w:rsidRPr="008632FD">
        <w:rPr>
          <w:rFonts w:ascii="Times New Roman" w:hAnsi="Times New Roman" w:cs="Times New Roman"/>
          <w:bCs/>
          <w:color w:val="000000" w:themeColor="text1"/>
          <w:sz w:val="21"/>
          <w:szCs w:val="21"/>
        </w:rPr>
        <w:t xml:space="preserve"> constraints.</w:t>
      </w:r>
      <w:r w:rsidR="00BF6E58" w:rsidRPr="008632FD">
        <w:rPr>
          <w:rFonts w:ascii="Times New Roman" w:hAnsi="Times New Roman" w:cs="Times New Roman" w:hint="eastAsia"/>
          <w:color w:val="000000" w:themeColor="text1"/>
          <w:sz w:val="21"/>
          <w:szCs w:val="21"/>
        </w:rPr>
        <w:t xml:space="preserve"> </w:t>
      </w:r>
      <w:r w:rsidR="00911755" w:rsidRPr="008632FD">
        <w:rPr>
          <w:rFonts w:ascii="Times New Roman" w:hAnsi="Times New Roman" w:cs="Times New Roman"/>
          <w:color w:val="000000" w:themeColor="text1"/>
          <w:sz w:val="21"/>
          <w:szCs w:val="21"/>
        </w:rPr>
        <w:t xml:space="preserve">Our </w:t>
      </w:r>
      <w:r w:rsidR="00EF0C49" w:rsidRPr="008632FD">
        <w:rPr>
          <w:rFonts w:ascii="Times New Roman" w:hAnsi="Times New Roman" w:cs="Times New Roman"/>
          <w:color w:val="000000" w:themeColor="text1"/>
          <w:sz w:val="21"/>
          <w:szCs w:val="21"/>
        </w:rPr>
        <w:t>integrated environmental-economic framework</w:t>
      </w:r>
      <w:r w:rsidR="00911755" w:rsidRPr="008632FD">
        <w:rPr>
          <w:rFonts w:ascii="Times New Roman" w:hAnsi="Times New Roman" w:cs="Times New Roman"/>
          <w:color w:val="000000" w:themeColor="text1"/>
          <w:sz w:val="21"/>
          <w:szCs w:val="21"/>
        </w:rPr>
        <w:t xml:space="preserve"> complements previous </w:t>
      </w:r>
      <w:r w:rsidR="00911755" w:rsidRPr="008632FD">
        <w:rPr>
          <w:rFonts w:ascii="Times New Roman" w:hAnsi="Times New Roman" w:cs="Times New Roman"/>
          <w:color w:val="000000" w:themeColor="text1"/>
          <w:sz w:val="21"/>
          <w:szCs w:val="21"/>
        </w:rPr>
        <w:lastRenderedPageBreak/>
        <w:t xml:space="preserve">linear optimisation studies  </w:t>
      </w:r>
      <w:r w:rsidR="00911755" w:rsidRPr="008632FD">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0NTwvUmVjTnVtPjxEaXNwbGF5VGV4dD48c3R5bGUgZmFjZT0ic3VwZXJzY3Jp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</w:fldData>
        </w:fldChar>
      </w:r>
      <w:r w:rsidR="004F77C1">
        <w:rPr>
          <w:rFonts w:ascii="Times New Roman" w:hAnsi="Times New Roman" w:cs="Times New Roman"/>
          <w:color w:val="000000" w:themeColor="text1"/>
          <w:sz w:val="21"/>
          <w:szCs w:val="21"/>
        </w:rPr>
        <w:instrText xml:space="preserve"> ADDIN EN.CITE </w:instrText>
      </w:r>
      <w:r w:rsidR="004F77C1">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0NTwvUmVjTnVtPjxEaXNwbGF5VGV4dD48c3R5bGUgZmFjZT0ic3VwZXJzY3Jp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</w:fldData>
        </w:fldChar>
      </w:r>
      <w:r w:rsidR="004F77C1">
        <w:rPr>
          <w:rFonts w:ascii="Times New Roman" w:hAnsi="Times New Roman" w:cs="Times New Roman"/>
          <w:color w:val="000000" w:themeColor="text1"/>
          <w:sz w:val="21"/>
          <w:szCs w:val="21"/>
        </w:rPr>
        <w:instrText xml:space="preserve"> ADDIN EN.CITE.DATA </w:instrText>
      </w:r>
      <w:r w:rsidR="004F77C1">
        <w:rPr>
          <w:rFonts w:ascii="Times New Roman" w:hAnsi="Times New Roman" w:cs="Times New Roman"/>
          <w:color w:val="000000" w:themeColor="text1"/>
          <w:sz w:val="21"/>
          <w:szCs w:val="21"/>
        </w:rPr>
      </w:r>
      <w:r w:rsidR="004F77C1">
        <w:rPr>
          <w:rFonts w:ascii="Times New Roman" w:hAnsi="Times New Roman" w:cs="Times New Roman"/>
          <w:color w:val="000000" w:themeColor="text1"/>
          <w:sz w:val="21"/>
          <w:szCs w:val="21"/>
        </w:rPr>
        <w:fldChar w:fldCharType="end"/>
      </w:r>
      <w:r w:rsidR="00911755" w:rsidRPr="008632FD">
        <w:rPr>
          <w:rFonts w:ascii="Times New Roman" w:hAnsi="Times New Roman" w:cs="Times New Roman"/>
          <w:color w:val="000000" w:themeColor="text1"/>
          <w:sz w:val="21"/>
          <w:szCs w:val="21"/>
        </w:rPr>
        <w:fldChar w:fldCharType="separate"/>
      </w:r>
      <w:r w:rsidR="00BB7CB6" w:rsidRPr="008632FD">
        <w:rPr>
          <w:rFonts w:ascii="Times New Roman" w:hAnsi="Times New Roman" w:cs="Times New Roman"/>
          <w:noProof/>
          <w:color w:val="000000" w:themeColor="text1"/>
          <w:sz w:val="21"/>
          <w:szCs w:val="21"/>
          <w:vertAlign w:val="superscript"/>
        </w:rPr>
        <w:t>11-13</w:t>
      </w:r>
      <w:r w:rsidR="00911755" w:rsidRPr="008632FD">
        <w:rPr>
          <w:rFonts w:ascii="Times New Roman" w:hAnsi="Times New Roman" w:cs="Times New Roman"/>
          <w:color w:val="000000" w:themeColor="text1"/>
          <w:sz w:val="21"/>
          <w:szCs w:val="21"/>
        </w:rPr>
        <w:fldChar w:fldCharType="end"/>
      </w:r>
      <w:r w:rsidR="00911755" w:rsidRPr="008632FD">
        <w:rPr>
          <w:rFonts w:ascii="Times New Roman" w:hAnsi="Times New Roman" w:cs="Times New Roman"/>
          <w:color w:val="000000" w:themeColor="text1"/>
          <w:sz w:val="21"/>
          <w:szCs w:val="21"/>
        </w:rPr>
        <w:t xml:space="preserve">, which overlooked market-mediated responses via the price system by considering both direct and indirect (price-induced) effects of </w:t>
      </w:r>
      <w:r w:rsidR="00B31961" w:rsidRPr="008632FD">
        <w:rPr>
          <w:rFonts w:ascii="Times New Roman" w:hAnsi="Times New Roman" w:cs="Times New Roman"/>
          <w:color w:val="000000" w:themeColor="text1"/>
          <w:sz w:val="21"/>
          <w:szCs w:val="21"/>
        </w:rPr>
        <w:t>upcycling</w:t>
      </w:r>
      <w:r w:rsidR="00911755" w:rsidRPr="008632FD">
        <w:rPr>
          <w:rFonts w:ascii="Times New Roman" w:hAnsi="Times New Roman" w:cs="Times New Roman"/>
          <w:color w:val="000000" w:themeColor="text1"/>
          <w:sz w:val="21"/>
          <w:szCs w:val="21"/>
        </w:rPr>
        <w:t xml:space="preserve"> </w:t>
      </w:r>
      <w:r w:rsidR="00624B70" w:rsidRPr="008632FD">
        <w:rPr>
          <w:rFonts w:ascii="Times New Roman" w:hAnsi="Times New Roman" w:cs="Times New Roman"/>
          <w:color w:val="000000" w:themeColor="text1"/>
          <w:sz w:val="21"/>
          <w:szCs w:val="21"/>
        </w:rPr>
        <w:t>LCFs</w:t>
      </w:r>
      <w:r w:rsidR="00911755" w:rsidRPr="008632FD">
        <w:rPr>
          <w:rFonts w:ascii="Times New Roman" w:hAnsi="Times New Roman" w:cs="Times New Roman"/>
          <w:color w:val="000000" w:themeColor="text1"/>
          <w:sz w:val="21"/>
          <w:szCs w:val="21"/>
        </w:rPr>
        <w:t xml:space="preserve"> as feed. </w:t>
      </w:r>
      <w:r w:rsidR="000D11F3" w:rsidRPr="008632FD">
        <w:rPr>
          <w:rFonts w:ascii="Times New Roman" w:hAnsi="Times New Roman" w:cs="Times New Roman"/>
          <w:color w:val="000000" w:themeColor="text1"/>
          <w:sz w:val="21"/>
          <w:szCs w:val="21"/>
        </w:rPr>
        <w:t xml:space="preserve">In contrast to previous linear optimisation studies that assume livestock production remains unchanged as long as feed protein and energy are maintained, our modelling framework enables us to capture the indirect </w:t>
      </w:r>
      <w:r w:rsidR="00287344" w:rsidRPr="008632FD">
        <w:rPr>
          <w:rFonts w:ascii="Times New Roman" w:hAnsi="Times New Roman" w:cs="Times New Roman"/>
          <w:color w:val="000000" w:themeColor="text1"/>
          <w:sz w:val="21"/>
          <w:szCs w:val="21"/>
        </w:rPr>
        <w:t>“</w:t>
      </w:r>
      <w:r w:rsidR="000D11F3" w:rsidRPr="008632FD">
        <w:rPr>
          <w:rFonts w:ascii="Times New Roman" w:hAnsi="Times New Roman" w:cs="Times New Roman"/>
          <w:color w:val="000000" w:themeColor="text1"/>
          <w:sz w:val="21"/>
          <w:szCs w:val="21"/>
        </w:rPr>
        <w:t>rebound effect</w:t>
      </w:r>
      <w:r w:rsidR="00287344" w:rsidRPr="008632FD">
        <w:rPr>
          <w:rFonts w:ascii="Times New Roman" w:hAnsi="Times New Roman" w:cs="Times New Roman"/>
          <w:color w:val="000000" w:themeColor="text1"/>
          <w:sz w:val="21"/>
          <w:szCs w:val="21"/>
        </w:rPr>
        <w:t>”</w:t>
      </w:r>
      <w:r w:rsidR="000D11F3" w:rsidRPr="008632FD">
        <w:rPr>
          <w:rFonts w:ascii="Times New Roman" w:hAnsi="Times New Roman" w:cs="Times New Roman"/>
          <w:color w:val="000000" w:themeColor="text1"/>
          <w:sz w:val="21"/>
          <w:szCs w:val="21"/>
        </w:rPr>
        <w:t xml:space="preserve"> of</w:t>
      </w:r>
      <w:r w:rsidR="004553C1" w:rsidRPr="008632FD">
        <w:rPr>
          <w:rFonts w:ascii="Times New Roman" w:hAnsi="Times New Roman" w:cs="Times New Roman"/>
          <w:color w:val="000000" w:themeColor="text1"/>
          <w:sz w:val="21"/>
          <w:szCs w:val="21"/>
        </w:rPr>
        <w:t xml:space="preserve"> </w:t>
      </w:r>
      <w:r w:rsidR="000D11F3" w:rsidRPr="008632FD">
        <w:rPr>
          <w:rFonts w:ascii="Times New Roman" w:hAnsi="Times New Roman" w:cs="Times New Roman"/>
          <w:color w:val="000000" w:themeColor="text1"/>
          <w:sz w:val="21"/>
          <w:szCs w:val="21"/>
        </w:rPr>
        <w:t xml:space="preserve">livestock production </w:t>
      </w:r>
      <w:r w:rsidR="004553C1" w:rsidRPr="008632FD">
        <w:rPr>
          <w:rFonts w:ascii="Times New Roman" w:hAnsi="Times New Roman" w:cs="Times New Roman"/>
          <w:color w:val="000000" w:themeColor="text1"/>
          <w:sz w:val="21"/>
          <w:szCs w:val="21"/>
        </w:rPr>
        <w:t xml:space="preserve">expansion </w:t>
      </w:r>
      <w:r w:rsidR="000D11F3" w:rsidRPr="008632FD">
        <w:rPr>
          <w:rFonts w:ascii="Times New Roman" w:hAnsi="Times New Roman" w:cs="Times New Roman"/>
          <w:color w:val="000000" w:themeColor="text1"/>
          <w:sz w:val="21"/>
          <w:szCs w:val="21"/>
        </w:rPr>
        <w:t>induced by lower feed costs</w:t>
      </w:r>
      <w:r w:rsidR="008F007A" w:rsidRPr="008632FD">
        <w:rPr>
          <w:rFonts w:ascii="Times New Roman" w:hAnsi="Times New Roman" w:cs="Times New Roman"/>
          <w:color w:val="000000" w:themeColor="text1"/>
          <w:sz w:val="21"/>
          <w:szCs w:val="21"/>
        </w:rPr>
        <w:t xml:space="preserve"> </w:t>
      </w:r>
      <w:r w:rsidR="000D11F3" w:rsidRPr="008632FD">
        <w:rPr>
          <w:rFonts w:ascii="Times New Roman" w:hAnsi="Times New Roman" w:cs="Times New Roman"/>
          <w:color w:val="000000" w:themeColor="text1"/>
          <w:sz w:val="21"/>
          <w:szCs w:val="21"/>
        </w:rPr>
        <w:t>and its knock-on effects on other commodities</w:t>
      </w:r>
      <w:r w:rsidR="005674E2" w:rsidRPr="008632FD">
        <w:rPr>
          <w:rFonts w:ascii="Times New Roman" w:hAnsi="Times New Roman" w:cs="Times New Roman"/>
          <w:color w:val="000000" w:themeColor="text1"/>
          <w:sz w:val="21"/>
          <w:szCs w:val="21"/>
        </w:rPr>
        <w:t xml:space="preserve">, which </w:t>
      </w:r>
      <w:r w:rsidR="00755156" w:rsidRPr="008632FD">
        <w:rPr>
          <w:rFonts w:ascii="Times New Roman" w:hAnsi="Times New Roman" w:cs="Times New Roman"/>
          <w:color w:val="000000" w:themeColor="text1"/>
          <w:sz w:val="21"/>
          <w:szCs w:val="21"/>
        </w:rPr>
        <w:t xml:space="preserve">may </w:t>
      </w:r>
      <w:r w:rsidR="00D21AE3" w:rsidRPr="008632FD">
        <w:rPr>
          <w:rFonts w:ascii="Times New Roman" w:hAnsi="Times New Roman" w:cs="Times New Roman"/>
          <w:color w:val="000000" w:themeColor="text1"/>
          <w:sz w:val="21"/>
          <w:szCs w:val="21"/>
        </w:rPr>
        <w:t>undermine</w:t>
      </w:r>
      <w:r w:rsidR="00755156" w:rsidRPr="008632FD">
        <w:rPr>
          <w:rFonts w:ascii="Times New Roman" w:hAnsi="Times New Roman" w:cs="Times New Roman"/>
          <w:color w:val="000000" w:themeColor="text1"/>
          <w:sz w:val="21"/>
          <w:szCs w:val="21"/>
        </w:rPr>
        <w:t xml:space="preserve"> the expected </w:t>
      </w:r>
      <w:r w:rsidR="00D21AE3" w:rsidRPr="008632FD">
        <w:rPr>
          <w:rFonts w:ascii="Times New Roman" w:hAnsi="Times New Roman" w:cs="Times New Roman"/>
          <w:color w:val="000000" w:themeColor="text1"/>
          <w:sz w:val="21"/>
          <w:szCs w:val="21"/>
        </w:rPr>
        <w:t>benefits</w:t>
      </w:r>
      <w:r w:rsidR="00755156" w:rsidRPr="008632FD">
        <w:rPr>
          <w:rFonts w:ascii="Times New Roman" w:hAnsi="Times New Roman" w:cs="Times New Roman"/>
          <w:color w:val="000000" w:themeColor="text1"/>
          <w:sz w:val="21"/>
          <w:szCs w:val="21"/>
        </w:rPr>
        <w:t xml:space="preserve"> of reducing environmental impacts in the transition to more circular food system</w:t>
      </w:r>
      <w:r w:rsidR="00E0654A" w:rsidRPr="008632FD">
        <w:rPr>
          <w:rFonts w:ascii="Times New Roman" w:hAnsi="Times New Roman" w:cs="Times New Roman"/>
          <w:color w:val="000000" w:themeColor="text1"/>
          <w:sz w:val="21"/>
          <w:szCs w:val="21"/>
        </w:rPr>
        <w:t>s</w:t>
      </w:r>
      <w:r w:rsidR="00755156" w:rsidRPr="008632FD">
        <w:rPr>
          <w:rFonts w:ascii="Times New Roman" w:hAnsi="Times New Roman" w:cs="Times New Roman"/>
          <w:color w:val="000000" w:themeColor="text1"/>
          <w:sz w:val="21"/>
          <w:szCs w:val="21"/>
        </w:rPr>
        <w:t>.</w:t>
      </w:r>
      <w:r w:rsidR="000000A9" w:rsidRPr="008632FD">
        <w:rPr>
          <w:rFonts w:ascii="Times New Roman" w:hAnsi="Times New Roman" w:cs="Times New Roman"/>
          <w:color w:val="000000" w:themeColor="text1"/>
          <w:sz w:val="21"/>
          <w:szCs w:val="21"/>
        </w:rPr>
        <w:t xml:space="preserve"> </w:t>
      </w:r>
      <w:r w:rsidR="00EB255F" w:rsidRPr="008632FD">
        <w:rPr>
          <w:rFonts w:ascii="Times New Roman" w:hAnsi="Times New Roman" w:cs="Times New Roman"/>
          <w:color w:val="000000" w:themeColor="text1"/>
          <w:sz w:val="21"/>
          <w:szCs w:val="21"/>
        </w:rPr>
        <w:t xml:space="preserve">Furthermore, changes in China’s </w:t>
      </w:r>
      <w:r w:rsidR="00956CF4" w:rsidRPr="008632FD">
        <w:rPr>
          <w:rFonts w:ascii="Times New Roman" w:hAnsi="Times New Roman" w:cs="Times New Roman"/>
          <w:color w:val="000000" w:themeColor="text1"/>
          <w:sz w:val="21"/>
          <w:szCs w:val="21"/>
        </w:rPr>
        <w:t>food production</w:t>
      </w:r>
      <w:r w:rsidR="00EB255F" w:rsidRPr="008632FD">
        <w:rPr>
          <w:rFonts w:ascii="Times New Roman" w:hAnsi="Times New Roman" w:cs="Times New Roman"/>
          <w:color w:val="000000" w:themeColor="text1"/>
          <w:sz w:val="21"/>
          <w:szCs w:val="21"/>
        </w:rPr>
        <w:t xml:space="preserve"> structure also had cross-border impacts on its trading partners through international trade. </w:t>
      </w:r>
    </w:p>
    <w:p w14:paraId="5109A771" w14:textId="17CAAAC4" w:rsidR="00844F19" w:rsidRPr="00580CC4" w:rsidRDefault="00FF0DD3" w:rsidP="00844F19">
      <w:pPr>
        <w:pStyle w:val="Heading2"/>
        <w:jc w:val="both"/>
      </w:pPr>
      <w:r>
        <w:rPr>
          <w:lang w:eastAsia="zh-CN"/>
        </w:rPr>
        <w:t>The f</w:t>
      </w:r>
      <w:r w:rsidR="00844F19">
        <w:rPr>
          <w:rFonts w:hint="eastAsia"/>
          <w:lang w:eastAsia="zh-CN"/>
        </w:rPr>
        <w:t>easibility</w:t>
      </w:r>
      <w:r w:rsidR="00844F19">
        <w:t xml:space="preserve"> of</w:t>
      </w:r>
      <w:r w:rsidR="00844F19" w:rsidRPr="00580CC4">
        <w:t xml:space="preserve"> </w:t>
      </w:r>
      <w:r w:rsidR="00844F19" w:rsidRPr="00AE27AE">
        <w:t>upcycling low-opportunity-cost feed as animal feed</w:t>
      </w:r>
      <w:r w:rsidR="00844F19">
        <w:t xml:space="preserve"> in China</w:t>
      </w:r>
      <w:r w:rsidR="00844F19" w:rsidRPr="00580CC4">
        <w:t xml:space="preserve">. </w:t>
      </w:r>
    </w:p>
    <w:p w14:paraId="11402590" w14:textId="2409EEB0" w:rsidR="001742FB" w:rsidRDefault="001742FB" w:rsidP="001742FB">
      <w:pPr>
        <w:snapToGrid w:val="0"/>
        <w:spacing w:before="50" w:after="50" w:line="480" w:lineRule="auto"/>
        <w:jc w:val="both"/>
        <w:rPr>
          <w:rFonts w:ascii="Times New Roman" w:hAnsi="Times New Roman" w:cs="Times New Roman"/>
          <w:bCs/>
          <w:color w:val="000000" w:themeColor="text1"/>
          <w:sz w:val="21"/>
          <w:szCs w:val="21"/>
        </w:rPr>
      </w:pPr>
      <w:r w:rsidRPr="008632FD">
        <w:rPr>
          <w:rFonts w:ascii="Times New Roman" w:hAnsi="Times New Roman" w:cs="Times New Roman"/>
          <w:bCs/>
          <w:color w:val="000000" w:themeColor="text1"/>
          <w:sz w:val="21"/>
          <w:szCs w:val="21"/>
        </w:rPr>
        <w:t xml:space="preserve">While upcycling food waste as feed has been shown not to affect livestock productivity </w:t>
      </w:r>
      <w:r w:rsidRPr="008632FD">
        <w:rPr>
          <w:rFonts w:ascii="Times New Roman" w:hAnsi="Times New Roman" w:cs="Times New Roman"/>
          <w:bCs/>
          <w:color w:val="000000" w:themeColor="text1"/>
          <w:sz w:val="21"/>
          <w:szCs w:val="21"/>
        </w:rPr>
        <w:fldChar w:fldCharType="begin">
          <w:fldData xml:space="preserve">PEVuZE5vdGU+PENpdGU+PEF1dGhvcj5XYW5nPC9BdXRob3I+PFllYXI+MjAyNDwvWWVhcj48UmVj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</w:fldData>
        </w:fldChar>
      </w:r>
      <w:r w:rsidR="004F77C1">
        <w:rPr>
          <w:rFonts w:ascii="Times New Roman" w:hAnsi="Times New Roman" w:cs="Times New Roman"/>
          <w:bCs/>
          <w:color w:val="000000" w:themeColor="text1"/>
          <w:sz w:val="21"/>
          <w:szCs w:val="21"/>
        </w:rPr>
        <w:instrText xml:space="preserve"> ADDIN EN.CITE </w:instrText>
      </w:r>
      <w:r w:rsidR="004F77C1">
        <w:rPr>
          <w:rFonts w:ascii="Times New Roman" w:hAnsi="Times New Roman" w:cs="Times New Roman"/>
          <w:bCs/>
          <w:color w:val="000000" w:themeColor="text1"/>
          <w:sz w:val="21"/>
          <w:szCs w:val="21"/>
        </w:rPr>
        <w:fldChar w:fldCharType="begin">
          <w:fldData xml:space="preserve">PEVuZE5vdGU+PENpdGU+PEF1dGhvcj5XYW5nPC9BdXRob3I+PFllYXI+MjAyNDwvWWVhcj48UmVj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</w:fldData>
        </w:fldChar>
      </w:r>
      <w:r w:rsidR="004F77C1">
        <w:rPr>
          <w:rFonts w:ascii="Times New Roman" w:hAnsi="Times New Roman" w:cs="Times New Roman"/>
          <w:bCs/>
          <w:color w:val="000000" w:themeColor="text1"/>
          <w:sz w:val="21"/>
          <w:szCs w:val="21"/>
        </w:rPr>
        <w:instrText xml:space="preserve"> ADDIN EN.CITE.DATA </w:instrText>
      </w:r>
      <w:r w:rsidR="004F77C1">
        <w:rPr>
          <w:rFonts w:ascii="Times New Roman" w:hAnsi="Times New Roman" w:cs="Times New Roman"/>
          <w:bCs/>
          <w:color w:val="000000" w:themeColor="text1"/>
          <w:sz w:val="21"/>
          <w:szCs w:val="21"/>
        </w:rPr>
      </w:r>
      <w:r w:rsidR="004F77C1">
        <w:rPr>
          <w:rFonts w:ascii="Times New Roman" w:hAnsi="Times New Roman" w:cs="Times New Roman"/>
          <w:bCs/>
          <w:color w:val="000000" w:themeColor="text1"/>
          <w:sz w:val="21"/>
          <w:szCs w:val="21"/>
        </w:rPr>
        <w:fldChar w:fldCharType="end"/>
      </w:r>
      <w:r w:rsidRPr="008632FD">
        <w:rPr>
          <w:rFonts w:ascii="Times New Roman" w:hAnsi="Times New Roman" w:cs="Times New Roman"/>
          <w:bCs/>
          <w:color w:val="000000" w:themeColor="text1"/>
          <w:sz w:val="21"/>
          <w:szCs w:val="21"/>
        </w:rPr>
        <w:fldChar w:fldCharType="separate"/>
      </w:r>
      <w:r w:rsidRPr="008632FD">
        <w:rPr>
          <w:rFonts w:ascii="Times New Roman" w:hAnsi="Times New Roman" w:cs="Times New Roman"/>
          <w:bCs/>
          <w:noProof/>
          <w:color w:val="000000" w:themeColor="text1"/>
          <w:sz w:val="21"/>
          <w:szCs w:val="21"/>
          <w:vertAlign w:val="superscript"/>
        </w:rPr>
        <w:t>9</w:t>
      </w:r>
      <w:r w:rsidRPr="008632FD">
        <w:rPr>
          <w:rFonts w:ascii="Times New Roman" w:hAnsi="Times New Roman" w:cs="Times New Roman"/>
          <w:bCs/>
          <w:color w:val="000000" w:themeColor="text1"/>
          <w:sz w:val="21"/>
          <w:szCs w:val="21"/>
        </w:rPr>
        <w:fldChar w:fldCharType="end"/>
      </w:r>
      <w:r w:rsidRPr="008632FD">
        <w:rPr>
          <w:rFonts w:ascii="Times New Roman" w:hAnsi="Times New Roman" w:cs="Times New Roman"/>
          <w:bCs/>
          <w:color w:val="000000" w:themeColor="text1"/>
          <w:sz w:val="21"/>
          <w:szCs w:val="21"/>
        </w:rPr>
        <w:t xml:space="preserve">, to gain acceptance and adoption among livestock producers, food waste protein production must demonstrate its economic competitiveness against conventional feed proteins such as cereals and oilseeds. </w:t>
      </w:r>
      <w:r w:rsidRPr="008632FD">
        <w:rPr>
          <w:rFonts w:ascii="Times New Roman" w:hAnsi="Times New Roman" w:cs="Times New Roman"/>
          <w:color w:val="000000" w:themeColor="text1"/>
          <w:sz w:val="21"/>
          <w:szCs w:val="21"/>
        </w:rPr>
        <w:t xml:space="preserve">Upcycling full use of food waste as feed necessitates various investments and policies to support the construction of municipal food waste collection plants to efficiently collet, sanitize, and package food waste for sale to livestock producers as feed </w:t>
      </w:r>
      <w:r w:rsidRPr="008632FD">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Fang&lt;/Author&gt;&lt;Year&gt;2023&lt;/Year&gt;&lt;RecNum&gt;5001&lt;/RecNum&gt;&lt;DisplayText&gt;&lt;style face="superscript"&gt;12&lt;/style&gt;&lt;/DisplayText&gt;&lt;record&gt;&lt;rec-number&gt;5001&lt;/rec-number&gt;&lt;foreign-keys&gt;&lt;key app="EN" db-id="ddxvffxvds5aa4er9pcvv20frz5wz59aepdr" timestamp="1729061945" guid="97e7a8c8-a96e-48d1-9220-684a3d7d2040"&gt;5001&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Pr="008632FD">
        <w:rPr>
          <w:rFonts w:ascii="Times New Roman" w:hAnsi="Times New Roman" w:cs="Times New Roman"/>
          <w:color w:val="000000" w:themeColor="text1"/>
          <w:sz w:val="21"/>
          <w:szCs w:val="21"/>
        </w:rPr>
        <w:fldChar w:fldCharType="separate"/>
      </w:r>
      <w:r w:rsidRPr="008632FD">
        <w:rPr>
          <w:rFonts w:ascii="Times New Roman" w:hAnsi="Times New Roman" w:cs="Times New Roman"/>
          <w:noProof/>
          <w:color w:val="000000" w:themeColor="text1"/>
          <w:sz w:val="21"/>
          <w:szCs w:val="21"/>
          <w:vertAlign w:val="superscript"/>
        </w:rPr>
        <w:t>12</w:t>
      </w:r>
      <w:r w:rsidRPr="008632FD">
        <w:rPr>
          <w:rFonts w:ascii="Times New Roman" w:hAnsi="Times New Roman" w:cs="Times New Roman"/>
          <w:color w:val="000000" w:themeColor="text1"/>
          <w:sz w:val="21"/>
          <w:szCs w:val="21"/>
        </w:rPr>
        <w:fldChar w:fldCharType="end"/>
      </w:r>
      <w:r w:rsidRPr="008632FD">
        <w:rPr>
          <w:rFonts w:ascii="Times New Roman" w:hAnsi="Times New Roman" w:cs="Times New Roman"/>
          <w:color w:val="000000" w:themeColor="text1"/>
          <w:sz w:val="21"/>
          <w:szCs w:val="21"/>
        </w:rPr>
        <w:t xml:space="preserve">. </w:t>
      </w:r>
      <w:r w:rsidRPr="008632FD">
        <w:rPr>
          <w:rFonts w:ascii="Times New Roman" w:hAnsi="Times New Roman" w:cs="Times New Roman"/>
          <w:bCs/>
          <w:color w:val="000000" w:themeColor="text1"/>
          <w:sz w:val="21"/>
          <w:szCs w:val="21"/>
        </w:rPr>
        <w:t xml:space="preserve">Achieving near-full use of food waste as feed appears feasible in China in the future due to several reasons. The food waste treatment industry (i.e., food waste collection service and food waste recycling service) has seen significant development and expansion in recent years </w:t>
      </w:r>
      <w:r w:rsidRPr="008632FD">
        <w:rPr>
          <w:rFonts w:ascii="Times New Roman" w:hAnsi="Times New Roman" w:cs="Times New Roman"/>
          <w:bCs/>
          <w:color w:val="000000" w:themeColor="text1"/>
          <w:sz w:val="21"/>
          <w:szCs w:val="21"/>
        </w:rPr>
        <w:fldChar w:fldCharType="begin"/>
      </w:r>
      <w:r w:rsidR="004F77C1">
        <w:rPr>
          <w:rFonts w:ascii="Times New Roman" w:hAnsi="Times New Roman" w:cs="Times New Roman"/>
          <w:bCs/>
          <w:color w:val="000000" w:themeColor="text1"/>
          <w:sz w:val="21"/>
          <w:szCs w:val="21"/>
        </w:rPr>
        <w:instrText xml:space="preserve"> ADDIN EN.CITE &lt;EndNote&gt;&lt;Cite&gt;&lt;Author&gt;Bai&lt;/Author&gt;&lt;Year&gt;2023&lt;/Year&gt;&lt;RecNum&gt;4835&lt;/RecNum&gt;&lt;DisplayText&gt;&lt;style face="superscript"&gt;33&lt;/style&gt;&lt;/DisplayText&gt;&lt;record&gt;&lt;rec-number&gt;4835&lt;/rec-number&gt;&lt;foreign-keys&gt;&lt;key app="EN" db-id="ddxvffxvds5aa4er9pcvv20frz5wz59aepdr" timestamp="1729061073" guid="40722ccb-6546-4e8e-ac1e-8388cc8fa908"&gt;4835&lt;/key&gt;&lt;/foreign-keys&gt;&lt;ref-type name="Journal Article"&gt;17&lt;/ref-type&gt;&lt;contributors&gt;&lt;authors&gt;&lt;author&gt;Bai, Zhaohai&lt;/author&gt;&lt;author&gt;Wu, Xiaofei&lt;/author&gt;&lt;author&gt;Lassaletta, Luis&lt;/author&gt;&lt;author&gt;Haverkamp, Alexander&lt;/author&gt;&lt;author&gt;Li, Wei&lt;/author&gt;&lt;author&gt;Yuan, Zengwei&lt;/author&gt;&lt;author&gt;Aguilera, Eduardo&lt;/author&gt;&lt;author&gt;Uwizeye, Aimable&lt;/author&gt;&lt;author&gt;Sanz-Cobena, Alberto&lt;/author&gt;&lt;author&gt;Zhang, Nannan&lt;/author&gt;&lt;author&gt;Fan, Xiangwen&lt;/author&gt;&lt;author&gt;Zhu, Feng&lt;/author&gt;&lt;author&gt;Dicke, Marcel&lt;/author&gt;&lt;author&gt;Wang, Xuan&lt;/author&gt;&lt;author&gt;Ma, Lin&lt;/author&gt;&lt;/authors&gt;&lt;/contributors&gt;&lt;titles&gt;&lt;title&gt;Investing in mini-livestock production for food security and carbon neutrality in China&lt;/title&gt;&lt;secondary-title&gt;Proceedings of the National Academy of Sciences&lt;/secondary-title&gt;&lt;/titles&gt;&lt;periodical&gt;&lt;full-title&gt;Proceedings of the National Academy of Sciences&lt;/full-title&gt;&lt;/periodical&gt;&lt;pages&gt;e2304826120&lt;/pages&gt;&lt;volume&gt;120&lt;/volume&gt;&lt;number&gt;43&lt;/number&gt;&lt;dates&gt;&lt;year&gt;2023&lt;/year&gt;&lt;pub-dates&gt;&lt;date&gt;2023/10/24&lt;/date&gt;&lt;/pub-dates&gt;&lt;/dates&gt;&lt;publisher&gt;Proceedings of the National Academy of Sciences&lt;/publisher&gt;&lt;urls&gt;&lt;related-urls&gt;&lt;url&gt;https://doi.org/10.1073/pnas.2304826120&lt;/url&gt;&lt;/related-urls&gt;&lt;/urls&gt;&lt;electronic-resource-num&gt;10.1073/pnas.2304826120&lt;/electronic-resource-num&gt;&lt;access-date&gt;2024/04/10&lt;/access-date&gt;&lt;/record&gt;&lt;/Cite&gt;&lt;/EndNote&gt;</w:instrText>
      </w:r>
      <w:r w:rsidRPr="008632FD">
        <w:rPr>
          <w:rFonts w:ascii="Times New Roman" w:hAnsi="Times New Roman" w:cs="Times New Roman"/>
          <w:bCs/>
          <w:color w:val="000000" w:themeColor="text1"/>
          <w:sz w:val="21"/>
          <w:szCs w:val="21"/>
        </w:rPr>
        <w:fldChar w:fldCharType="separate"/>
      </w:r>
      <w:r w:rsidRPr="008632FD">
        <w:rPr>
          <w:rFonts w:ascii="Times New Roman" w:hAnsi="Times New Roman" w:cs="Times New Roman"/>
          <w:bCs/>
          <w:noProof/>
          <w:color w:val="000000" w:themeColor="text1"/>
          <w:sz w:val="21"/>
          <w:szCs w:val="21"/>
          <w:vertAlign w:val="superscript"/>
        </w:rPr>
        <w:t>33</w:t>
      </w:r>
      <w:r w:rsidRPr="008632FD">
        <w:rPr>
          <w:rFonts w:ascii="Times New Roman" w:hAnsi="Times New Roman" w:cs="Times New Roman"/>
          <w:bCs/>
          <w:color w:val="000000" w:themeColor="text1"/>
          <w:sz w:val="21"/>
          <w:szCs w:val="21"/>
        </w:rPr>
        <w:fldChar w:fldCharType="end"/>
      </w:r>
      <w:r w:rsidRPr="008632FD">
        <w:rPr>
          <w:rFonts w:ascii="Times New Roman" w:hAnsi="Times New Roman" w:cs="Times New Roman"/>
          <w:bCs/>
          <w:color w:val="000000" w:themeColor="text1"/>
          <w:sz w:val="21"/>
          <w:szCs w:val="21"/>
        </w:rPr>
        <w:t xml:space="preserve">. Reinforced policies on municipal solid waste separation and collection guarantee a stable feed supply for monogastric livestock production </w:t>
      </w:r>
      <w:r w:rsidRPr="008632FD">
        <w:rPr>
          <w:rFonts w:ascii="Times New Roman" w:hAnsi="Times New Roman" w:cs="Times New Roman"/>
          <w:bCs/>
          <w:color w:val="000000" w:themeColor="text1"/>
          <w:sz w:val="21"/>
          <w:szCs w:val="21"/>
        </w:rPr>
        <w:fldChar w:fldCharType="begin"/>
      </w:r>
      <w:r w:rsidR="004F77C1">
        <w:rPr>
          <w:rFonts w:ascii="Times New Roman" w:hAnsi="Times New Roman" w:cs="Times New Roman"/>
          <w:bCs/>
          <w:color w:val="000000" w:themeColor="text1"/>
          <w:sz w:val="21"/>
          <w:szCs w:val="21"/>
        </w:rPr>
        <w:instrText xml:space="preserve"> ADDIN EN.CITE &lt;EndNote&gt;&lt;Cite&gt;&lt;Author&gt;Zhou&lt;/Author&gt;&lt;Year&gt;2019&lt;/Year&gt;&lt;RecNum&gt;4786&lt;/RecNum&gt;&lt;DisplayText&gt;&lt;style face="superscript"&gt;34&lt;/style&gt;&lt;/DisplayText&gt;&lt;record&gt;&lt;rec-number&gt;4786&lt;/rec-number&gt;&lt;foreign-keys&gt;&lt;key app="EN" db-id="ddxvffxvds5aa4er9pcvv20frz5wz59aepdr" timestamp="1729060982" guid="fabf0c6b-a3ae-48e9-a289-78094d96603f"&gt;4786&lt;/key&gt;&lt;/foreign-keys&gt;&lt;ref-type name="Journal Article"&gt;17&lt;/ref-type&gt;&lt;contributors&gt;&lt;authors&gt;&lt;author&gt;Zhou, Ming-Hui&lt;/author&gt;&lt;author&gt;Shen, Shui-Long&lt;/author&gt;&lt;author&gt;Xu, Ye-Shuang&lt;/author&gt;&lt;author&gt;Zhou, An-Nan&lt;/author&gt;&lt;/authors&gt;&lt;/contributors&gt;&lt;titles&gt;&lt;title&gt;New policy and implementation of municipal solid waste classification in Shanghai, China&lt;/title&gt;&lt;secondary-title&gt;International journal of environmental research and public health&lt;/secondary-title&gt;&lt;/titles&gt;&lt;periodical&gt;&lt;full-title&gt;International journal of environmental research and public health&lt;/full-title&gt;&lt;/periodical&gt;&lt;pages&gt;3099&lt;/pages&gt;&lt;volume&gt;16&lt;/volume&gt;&lt;number&gt;17&lt;/number&gt;&lt;dates&gt;&lt;year&gt;2019&lt;/year&gt;&lt;/dates&gt;&lt;isbn&gt;1660-4601&lt;/isbn&gt;&lt;urls&gt;&lt;/urls&gt;&lt;/record&gt;&lt;/Cite&gt;&lt;/EndNote&gt;</w:instrText>
      </w:r>
      <w:r w:rsidRPr="008632FD">
        <w:rPr>
          <w:rFonts w:ascii="Times New Roman" w:hAnsi="Times New Roman" w:cs="Times New Roman"/>
          <w:bCs/>
          <w:color w:val="000000" w:themeColor="text1"/>
          <w:sz w:val="21"/>
          <w:szCs w:val="21"/>
        </w:rPr>
        <w:fldChar w:fldCharType="separate"/>
      </w:r>
      <w:r w:rsidRPr="008632FD">
        <w:rPr>
          <w:rFonts w:ascii="Times New Roman" w:hAnsi="Times New Roman" w:cs="Times New Roman"/>
          <w:bCs/>
          <w:noProof/>
          <w:color w:val="000000" w:themeColor="text1"/>
          <w:sz w:val="21"/>
          <w:szCs w:val="21"/>
          <w:vertAlign w:val="superscript"/>
        </w:rPr>
        <w:t>34</w:t>
      </w:r>
      <w:r w:rsidRPr="008632FD">
        <w:rPr>
          <w:rFonts w:ascii="Times New Roman" w:hAnsi="Times New Roman" w:cs="Times New Roman"/>
          <w:bCs/>
          <w:color w:val="000000" w:themeColor="text1"/>
          <w:sz w:val="21"/>
          <w:szCs w:val="21"/>
        </w:rPr>
        <w:fldChar w:fldCharType="end"/>
      </w:r>
      <w:r w:rsidRPr="008632FD">
        <w:rPr>
          <w:rFonts w:ascii="Times New Roman" w:hAnsi="Times New Roman" w:cs="Times New Roman"/>
          <w:bCs/>
          <w:color w:val="000000" w:themeColor="text1"/>
          <w:sz w:val="21"/>
          <w:szCs w:val="21"/>
        </w:rPr>
        <w:t>. For exa</w:t>
      </w:r>
      <w:r w:rsidRPr="008632FD">
        <w:rPr>
          <w:rFonts w:ascii="Times New Roman" w:hAnsi="Times New Roman" w:cs="Times New Roman"/>
          <w:color w:val="000000" w:themeColor="text1"/>
          <w:sz w:val="21"/>
          <w:szCs w:val="21"/>
        </w:rPr>
        <w:t>mple, the Chinese government recently launched an action plan to reduce reliance on soybean imports, which includes a key initiative to trial feed production from food waste in 20 cities by 2025</w:t>
      </w:r>
      <w:r w:rsidRPr="008632FD">
        <w:rPr>
          <w:rFonts w:ascii="Times New Roman" w:hAnsi="Times New Roman" w:cs="Times New Roman"/>
          <w:color w:val="000000" w:themeColor="text1"/>
        </w:rPr>
        <w:t xml:space="preserve"> </w:t>
      </w:r>
      <w:r w:rsidRPr="008632FD">
        <w:rPr>
          <w:rFonts w:ascii="Times New Roman" w:hAnsi="Times New Roman" w:cs="Times New Roman"/>
          <w:color w:val="000000" w:themeColor="text1"/>
        </w:rPr>
        <w:fldChar w:fldCharType="begin"/>
      </w:r>
      <w:r w:rsidR="004F77C1">
        <w:rPr>
          <w:rFonts w:ascii="Times New Roman" w:hAnsi="Times New Roman" w:cs="Times New Roman"/>
          <w:color w:val="000000" w:themeColor="text1"/>
        </w:rPr>
        <w:instrText xml:space="preserve"> ADDIN EN.CITE &lt;EndNote&gt;&lt;Cite&gt;&lt;Author&gt;Ministry of Agriculture and Rural Affairs of China (MARA)&lt;/Author&gt;&lt;Year&gt;2023&lt;/Year&gt;&lt;RecNum&gt;4952&lt;/RecNum&gt;&lt;DisplayText&gt;&lt;style face="superscript"&gt;35&lt;/style&gt;&lt;/DisplayText&gt;&lt;record&gt;&lt;rec-number&gt;4952&lt;/rec-number&gt;&lt;foreign-keys&gt;&lt;key app="EN" db-id="ddxvffxvds5aa4er9pcvv20frz5wz59aepdr" timestamp="1729061759" guid="6c88aa2d-a407-4b92-93c2-061e4c6e5e92"&gt;4952&lt;/key&gt;&lt;/foreign-keys&gt;&lt;ref-type name="Web Page"&gt;12&lt;/ref-type&gt;&lt;contributors&gt;&lt;authors&gt;&lt;author&gt;Ministry of Agriculture and Rural Affairs of China (MARA), &lt;/author&gt;&lt;/authors&gt;&lt;/contributors&gt;&lt;titles&gt;&lt;title&gt;Three-year Action Plan for Reducing and Replacing Feed Soybean Meal&lt;/title&gt;&lt;/titles&gt;&lt;dates&gt;&lt;year&gt;2023&lt;/year&gt;&lt;/dates&gt;&lt;urls&gt;&lt;related-urls&gt;&lt;url&gt;https://www.gov.cn/zhengce/zhengceku/2023-04/14/content_5751409.htm&lt;/url&gt;&lt;/related-urls&gt;&lt;/urls&gt;&lt;/record&gt;&lt;/Cite&gt;&lt;/EndNote&gt;</w:instrText>
      </w:r>
      <w:r w:rsidRPr="008632FD">
        <w:rPr>
          <w:rFonts w:ascii="Times New Roman" w:hAnsi="Times New Roman" w:cs="Times New Roman"/>
          <w:color w:val="000000" w:themeColor="text1"/>
        </w:rPr>
        <w:fldChar w:fldCharType="separate"/>
      </w:r>
      <w:r w:rsidRPr="008632FD">
        <w:rPr>
          <w:rFonts w:ascii="Times New Roman" w:hAnsi="Times New Roman" w:cs="Times New Roman"/>
          <w:noProof/>
          <w:color w:val="000000" w:themeColor="text1"/>
          <w:vertAlign w:val="superscript"/>
        </w:rPr>
        <w:t>35</w:t>
      </w:r>
      <w:r w:rsidRPr="008632FD">
        <w:rPr>
          <w:rFonts w:ascii="Times New Roman" w:hAnsi="Times New Roman" w:cs="Times New Roman"/>
          <w:color w:val="000000" w:themeColor="text1"/>
        </w:rPr>
        <w:fldChar w:fldCharType="end"/>
      </w:r>
      <w:r w:rsidRPr="008632FD">
        <w:rPr>
          <w:rFonts w:ascii="Times New Roman" w:hAnsi="Times New Roman" w:cs="Times New Roman"/>
          <w:color w:val="000000" w:themeColor="text1"/>
        </w:rPr>
        <w:t xml:space="preserve">. </w:t>
      </w:r>
      <w:r w:rsidRPr="008632FD">
        <w:rPr>
          <w:rFonts w:ascii="Times New Roman" w:hAnsi="Times New Roman" w:cs="Times New Roman"/>
          <w:bCs/>
          <w:color w:val="000000" w:themeColor="text1"/>
          <w:sz w:val="21"/>
          <w:szCs w:val="21"/>
        </w:rPr>
        <w:t xml:space="preserve">Additionally, the geographic proximity of industrial livestock farms to municipal food waste collection plants further facilitates the feasibility of upcycling food waste as feed for monogastric livestock production </w:t>
      </w:r>
      <w:r w:rsidRPr="008632FD">
        <w:rPr>
          <w:rFonts w:ascii="Times New Roman" w:hAnsi="Times New Roman" w:cs="Times New Roman"/>
          <w:bCs/>
          <w:color w:val="000000" w:themeColor="text1"/>
          <w:sz w:val="21"/>
          <w:szCs w:val="21"/>
        </w:rPr>
        <w:fldChar w:fldCharType="begin"/>
      </w:r>
      <w:r w:rsidR="004F77C1">
        <w:rPr>
          <w:rFonts w:ascii="Times New Roman" w:hAnsi="Times New Roman" w:cs="Times New Roman"/>
          <w:bCs/>
          <w:color w:val="000000" w:themeColor="text1"/>
          <w:sz w:val="21"/>
          <w:szCs w:val="21"/>
        </w:rPr>
        <w:instrText xml:space="preserve"> ADDIN EN.CITE &lt;EndNote&gt;&lt;Cite&gt;&lt;Author&gt;Bai&lt;/Author&gt;&lt;Year&gt;2023&lt;/Year&gt;&lt;RecNum&gt;4835&lt;/RecNum&gt;&lt;DisplayText&gt;&lt;style face="superscript"&gt;33&lt;/style&gt;&lt;/DisplayText&gt;&lt;record&gt;&lt;rec-number&gt;4835&lt;/rec-number&gt;&lt;foreign-keys&gt;&lt;key app="EN" db-id="ddxvffxvds5aa4er9pcvv20frz5wz59aepdr" timestamp="1729061073" guid="40722ccb-6546-4e8e-ac1e-8388cc8fa908"&gt;4835&lt;/key&gt;&lt;/foreign-keys&gt;&lt;ref-type name="Journal Article"&gt;17&lt;/ref-type&gt;&lt;contributors&gt;&lt;authors&gt;&lt;author&gt;Bai, Zhaohai&lt;/author&gt;&lt;author&gt;Wu, Xiaofei&lt;/author&gt;&lt;author&gt;Lassaletta, Luis&lt;/author&gt;&lt;author&gt;Haverkamp, Alexander&lt;/author&gt;&lt;author&gt;Li, Wei&lt;/author&gt;&lt;author&gt;Yuan, Zengwei&lt;/author&gt;&lt;author&gt;Aguilera, Eduardo&lt;/author&gt;&lt;author&gt;Uwizeye, Aimable&lt;/author&gt;&lt;author&gt;Sanz-Cobena, Alberto&lt;/author&gt;&lt;author&gt;Zhang, Nannan&lt;/author&gt;&lt;author&gt;Fan, Xiangwen&lt;/author&gt;&lt;author&gt;Zhu, Feng&lt;/author&gt;&lt;author&gt;Dicke, Marcel&lt;/author&gt;&lt;author&gt;Wang, Xuan&lt;/author&gt;&lt;author&gt;Ma, Lin&lt;/author&gt;&lt;/authors&gt;&lt;/contributors&gt;&lt;titles&gt;&lt;title&gt;Investing in mini-livestock production for food security and carbon neutrality in China&lt;/title&gt;&lt;secondary-title&gt;Proceedings of the National Academy of Sciences&lt;/secondary-title&gt;&lt;/titles&gt;&lt;periodical&gt;&lt;full-title&gt;Proceedings of the National Academy of Sciences&lt;/full-title&gt;&lt;/periodical&gt;&lt;pages&gt;e2304826120&lt;/pages&gt;&lt;volume&gt;120&lt;/volume&gt;&lt;number&gt;43&lt;/number&gt;&lt;dates&gt;&lt;year&gt;2023&lt;/year&gt;&lt;pub-dates&gt;&lt;date&gt;2023/10/24&lt;/date&gt;&lt;/pub-dates&gt;&lt;/dates&gt;&lt;publisher&gt;Proceedings of the National Academy of Sciences&lt;/publisher&gt;&lt;urls&gt;&lt;related-urls&gt;&lt;url&gt;https://doi.org/10.1073/pnas.2304826120&lt;/url&gt;&lt;/related-urls&gt;&lt;/urls&gt;&lt;electronic-resource-num&gt;10.1073/pnas.2304826120&lt;/electronic-resource-num&gt;&lt;access-date&gt;2024/04/10&lt;/access-date&gt;&lt;/record&gt;&lt;/Cite&gt;&lt;/EndNote&gt;</w:instrText>
      </w:r>
      <w:r w:rsidRPr="008632FD">
        <w:rPr>
          <w:rFonts w:ascii="Times New Roman" w:hAnsi="Times New Roman" w:cs="Times New Roman"/>
          <w:bCs/>
          <w:color w:val="000000" w:themeColor="text1"/>
          <w:sz w:val="21"/>
          <w:szCs w:val="21"/>
        </w:rPr>
        <w:fldChar w:fldCharType="separate"/>
      </w:r>
      <w:r w:rsidRPr="008632FD">
        <w:rPr>
          <w:rFonts w:ascii="Times New Roman" w:hAnsi="Times New Roman" w:cs="Times New Roman"/>
          <w:bCs/>
          <w:noProof/>
          <w:color w:val="000000" w:themeColor="text1"/>
          <w:sz w:val="21"/>
          <w:szCs w:val="21"/>
          <w:vertAlign w:val="superscript"/>
        </w:rPr>
        <w:t>33</w:t>
      </w:r>
      <w:r w:rsidRPr="008632FD">
        <w:rPr>
          <w:rFonts w:ascii="Times New Roman" w:hAnsi="Times New Roman" w:cs="Times New Roman"/>
          <w:bCs/>
          <w:color w:val="000000" w:themeColor="text1"/>
          <w:sz w:val="21"/>
          <w:szCs w:val="21"/>
        </w:rPr>
        <w:fldChar w:fldCharType="end"/>
      </w:r>
      <w:r w:rsidRPr="008632FD">
        <w:rPr>
          <w:rFonts w:ascii="Times New Roman" w:hAnsi="Times New Roman" w:cs="Times New Roman"/>
          <w:bCs/>
          <w:color w:val="000000" w:themeColor="text1"/>
          <w:sz w:val="21"/>
          <w:szCs w:val="21"/>
        </w:rPr>
        <w:t xml:space="preserve">. </w:t>
      </w:r>
    </w:p>
    <w:p w14:paraId="76B285A8" w14:textId="12290328" w:rsidR="009A4FB9" w:rsidRPr="00580CC4" w:rsidRDefault="009A1B58" w:rsidP="009A4FB9">
      <w:pPr>
        <w:pStyle w:val="Heading2"/>
        <w:jc w:val="both"/>
      </w:pPr>
      <w:r w:rsidRPr="009A1B58">
        <w:rPr>
          <w:lang w:eastAsia="zh-CN"/>
        </w:rPr>
        <w:t>Rebound effects may undermine benefits of upcycling low-opportunity-cost feed as animal feed in China</w:t>
      </w:r>
      <w:r w:rsidR="009A4FB9" w:rsidRPr="00580CC4">
        <w:t xml:space="preserve">. </w:t>
      </w:r>
    </w:p>
    <w:p w14:paraId="6F07F9C7" w14:textId="68833AEF" w:rsidR="001C2085" w:rsidRDefault="00ED350C" w:rsidP="001742FB">
      <w:pPr>
        <w:snapToGrid w:val="0"/>
        <w:spacing w:before="50" w:after="50" w:line="480" w:lineRule="auto"/>
        <w:jc w:val="both"/>
        <w:rPr>
          <w:rFonts w:ascii="Times New Roman" w:hAnsi="Times New Roman" w:cs="Times New Roman"/>
          <w:color w:val="000000" w:themeColor="text1"/>
          <w:sz w:val="21"/>
          <w:szCs w:val="21"/>
        </w:rPr>
      </w:pPr>
      <w:r w:rsidRPr="008632FD">
        <w:rPr>
          <w:rFonts w:ascii="Times New Roman" w:hAnsi="Times New Roman" w:cs="Times New Roman"/>
          <w:color w:val="000000" w:themeColor="text1"/>
          <w:sz w:val="21"/>
          <w:szCs w:val="21"/>
        </w:rPr>
        <w:t xml:space="preserve">Policymakers focused on reducing the environmental impact of food systems and enhancing food security may find our findings particularly informative, as we unveil the asymmetric impacts of </w:t>
      </w:r>
      <w:r w:rsidRPr="008632FD">
        <w:rPr>
          <w:rFonts w:ascii="Times New Roman" w:hAnsi="Times New Roman" w:cs="Times New Roman"/>
          <w:color w:val="000000" w:themeColor="text1"/>
          <w:sz w:val="21"/>
          <w:szCs w:val="21"/>
        </w:rPr>
        <w:lastRenderedPageBreak/>
        <w:t xml:space="preserve">upcycling LCFs as feed on food security and environment sustainability. </w:t>
      </w:r>
      <w:r w:rsidR="00695C10" w:rsidRPr="008632FD">
        <w:rPr>
          <w:rFonts w:ascii="Times New Roman" w:hAnsi="Times New Roman" w:cs="Times New Roman" w:hint="eastAsia"/>
          <w:color w:val="000000" w:themeColor="text1"/>
          <w:sz w:val="21"/>
          <w:szCs w:val="21"/>
        </w:rPr>
        <w:t>O</w:t>
      </w:r>
      <w:r w:rsidR="00695C10" w:rsidRPr="008632FD">
        <w:rPr>
          <w:rFonts w:ascii="Times New Roman" w:hAnsi="Times New Roman" w:cs="Times New Roman"/>
          <w:color w:val="000000" w:themeColor="text1"/>
          <w:sz w:val="21"/>
          <w:szCs w:val="21"/>
        </w:rPr>
        <w:t>n the on</w:t>
      </w:r>
      <w:r w:rsidR="004E2E31" w:rsidRPr="008632FD">
        <w:rPr>
          <w:rFonts w:ascii="Times New Roman" w:hAnsi="Times New Roman" w:cs="Times New Roman"/>
          <w:color w:val="000000" w:themeColor="text1"/>
          <w:sz w:val="21"/>
          <w:szCs w:val="21"/>
        </w:rPr>
        <w:t xml:space="preserve">e hand, </w:t>
      </w:r>
      <w:r w:rsidR="00570843" w:rsidRPr="008632FD">
        <w:rPr>
          <w:rFonts w:ascii="Times New Roman" w:hAnsi="Times New Roman" w:cs="Times New Roman"/>
          <w:color w:val="000000" w:themeColor="text1"/>
          <w:sz w:val="21"/>
          <w:szCs w:val="21"/>
        </w:rPr>
        <w:t>rebound effects, where lower feed costs lead to</w:t>
      </w:r>
      <w:r w:rsidR="001C08E0" w:rsidRPr="008632FD">
        <w:rPr>
          <w:rFonts w:ascii="Times New Roman" w:hAnsi="Times New Roman" w:cs="Times New Roman"/>
          <w:color w:val="000000" w:themeColor="text1"/>
          <w:sz w:val="21"/>
          <w:szCs w:val="21"/>
        </w:rPr>
        <w:t xml:space="preserve"> a 23-36% (24-37 Tg) expansion in monogastric livestock production</w:t>
      </w:r>
      <w:r w:rsidR="00570843" w:rsidRPr="008632FD">
        <w:rPr>
          <w:rFonts w:ascii="Times New Roman" w:hAnsi="Times New Roman" w:cs="Times New Roman"/>
          <w:color w:val="000000" w:themeColor="text1"/>
          <w:sz w:val="21"/>
          <w:szCs w:val="21"/>
        </w:rPr>
        <w:t>, diminish the</w:t>
      </w:r>
      <w:r w:rsidR="00B62E0A" w:rsidRPr="008632FD">
        <w:rPr>
          <w:rFonts w:ascii="Times New Roman" w:hAnsi="Times New Roman" w:cs="Times New Roman"/>
          <w:color w:val="000000" w:themeColor="text1"/>
          <w:sz w:val="21"/>
          <w:szCs w:val="21"/>
        </w:rPr>
        <w:t xml:space="preserve"> environmental</w:t>
      </w:r>
      <w:r w:rsidR="00570843" w:rsidRPr="008632FD">
        <w:rPr>
          <w:rFonts w:ascii="Times New Roman" w:hAnsi="Times New Roman" w:cs="Times New Roman"/>
          <w:color w:val="000000" w:themeColor="text1"/>
          <w:sz w:val="21"/>
          <w:szCs w:val="21"/>
        </w:rPr>
        <w:t xml:space="preserve"> benefits</w:t>
      </w:r>
      <w:r w:rsidR="00B62E0A" w:rsidRPr="008632FD">
        <w:rPr>
          <w:rFonts w:ascii="Times New Roman" w:hAnsi="Times New Roman" w:cs="Times New Roman"/>
          <w:color w:val="000000" w:themeColor="text1"/>
          <w:sz w:val="21"/>
          <w:szCs w:val="21"/>
        </w:rPr>
        <w:t xml:space="preserve"> of upcycling LCFs as feed</w:t>
      </w:r>
      <w:r w:rsidR="00F92BDA" w:rsidRPr="008632FD">
        <w:rPr>
          <w:rFonts w:ascii="Times New Roman" w:hAnsi="Times New Roman" w:cs="Times New Roman"/>
          <w:color w:val="000000" w:themeColor="text1"/>
          <w:sz w:val="21"/>
          <w:szCs w:val="21"/>
        </w:rPr>
        <w:t xml:space="preserve"> in China</w:t>
      </w:r>
      <w:r w:rsidR="00B62E0A" w:rsidRPr="008632FD">
        <w:rPr>
          <w:rFonts w:ascii="Times New Roman" w:hAnsi="Times New Roman" w:cs="Times New Roman"/>
          <w:color w:val="000000" w:themeColor="text1"/>
          <w:sz w:val="21"/>
          <w:szCs w:val="21"/>
        </w:rPr>
        <w:t xml:space="preserve">. </w:t>
      </w:r>
      <w:r w:rsidR="005C1C52" w:rsidRPr="008632FD">
        <w:rPr>
          <w:rFonts w:ascii="Times New Roman" w:hAnsi="Times New Roman" w:cs="Times New Roman"/>
          <w:color w:val="000000" w:themeColor="text1"/>
          <w:sz w:val="21"/>
          <w:szCs w:val="21"/>
        </w:rPr>
        <w:t xml:space="preserve">We observed </w:t>
      </w:r>
      <w:r w:rsidR="00B55DB2" w:rsidRPr="008632FD">
        <w:rPr>
          <w:rFonts w:ascii="Times New Roman" w:hAnsi="Times New Roman" w:cs="Times New Roman"/>
          <w:color w:val="000000" w:themeColor="text1"/>
          <w:sz w:val="21"/>
          <w:szCs w:val="21"/>
        </w:rPr>
        <w:t xml:space="preserve">Chinese economy-wide emissions of acidification </w:t>
      </w:r>
      <w:r w:rsidR="002E2E94" w:rsidRPr="008632FD">
        <w:rPr>
          <w:rFonts w:ascii="Times New Roman" w:hAnsi="Times New Roman" w:cs="Times New Roman"/>
          <w:color w:val="000000" w:themeColor="text1"/>
          <w:sz w:val="21"/>
          <w:szCs w:val="21"/>
        </w:rPr>
        <w:t xml:space="preserve">and eutrophication </w:t>
      </w:r>
      <w:r w:rsidR="00B55DB2" w:rsidRPr="008632FD">
        <w:rPr>
          <w:rFonts w:ascii="Times New Roman" w:hAnsi="Times New Roman" w:cs="Times New Roman"/>
          <w:color w:val="000000" w:themeColor="text1"/>
          <w:sz w:val="21"/>
          <w:szCs w:val="21"/>
        </w:rPr>
        <w:t>polluants</w:t>
      </w:r>
      <w:r w:rsidR="00034C4A" w:rsidRPr="008632FD">
        <w:rPr>
          <w:rFonts w:ascii="Times New Roman" w:hAnsi="Times New Roman" w:cs="Times New Roman"/>
          <w:color w:val="000000" w:themeColor="text1"/>
          <w:sz w:val="21"/>
          <w:szCs w:val="21"/>
        </w:rPr>
        <w:t xml:space="preserve"> </w:t>
      </w:r>
      <w:r w:rsidR="00D331F4" w:rsidRPr="008632FD">
        <w:rPr>
          <w:rFonts w:ascii="Times New Roman" w:hAnsi="Times New Roman" w:cs="Times New Roman"/>
          <w:color w:val="000000" w:themeColor="text1"/>
          <w:sz w:val="21"/>
          <w:szCs w:val="21"/>
        </w:rPr>
        <w:t xml:space="preserve">increased </w:t>
      </w:r>
      <w:r w:rsidR="00034C4A" w:rsidRPr="008632FD">
        <w:rPr>
          <w:rFonts w:ascii="Times New Roman" w:hAnsi="Times New Roman" w:cs="Times New Roman"/>
          <w:color w:val="000000" w:themeColor="text1"/>
          <w:sz w:val="21"/>
          <w:szCs w:val="21"/>
        </w:rPr>
        <w:t>by</w:t>
      </w:r>
      <w:r w:rsidR="000B01A1" w:rsidRPr="008632FD">
        <w:rPr>
          <w:rFonts w:ascii="Times New Roman" w:hAnsi="Times New Roman" w:cs="Times New Roman"/>
          <w:color w:val="000000" w:themeColor="text1"/>
          <w:sz w:val="21"/>
          <w:szCs w:val="21"/>
        </w:rPr>
        <w:t>2.5-4.0% (0.83-1.36 Tg NH</w:t>
      </w:r>
      <w:r w:rsidR="000B01A1" w:rsidRPr="008632FD">
        <w:rPr>
          <w:rFonts w:ascii="Times New Roman" w:hAnsi="Times New Roman" w:cs="Times New Roman"/>
          <w:color w:val="000000" w:themeColor="text1"/>
          <w:sz w:val="21"/>
          <w:szCs w:val="21"/>
          <w:vertAlign w:val="subscript"/>
        </w:rPr>
        <w:t>3</w:t>
      </w:r>
      <w:r w:rsidR="000B01A1" w:rsidRPr="008632FD">
        <w:rPr>
          <w:rFonts w:ascii="Times New Roman" w:hAnsi="Times New Roman" w:cs="Times New Roman"/>
          <w:color w:val="000000" w:themeColor="text1"/>
          <w:sz w:val="21"/>
          <w:szCs w:val="21"/>
        </w:rPr>
        <w:t xml:space="preserve">-eq) </w:t>
      </w:r>
      <w:r w:rsidR="00034C4A" w:rsidRPr="008632FD">
        <w:rPr>
          <w:rFonts w:ascii="Times New Roman" w:hAnsi="Times New Roman" w:cs="Times New Roman"/>
          <w:color w:val="000000" w:themeColor="text1"/>
          <w:sz w:val="21"/>
          <w:szCs w:val="21"/>
        </w:rPr>
        <w:t xml:space="preserve"> </w:t>
      </w:r>
      <w:r w:rsidR="002E2E94" w:rsidRPr="008632FD">
        <w:rPr>
          <w:rFonts w:ascii="Times New Roman" w:hAnsi="Times New Roman" w:cs="Times New Roman"/>
          <w:color w:val="000000" w:themeColor="text1"/>
          <w:sz w:val="21"/>
          <w:szCs w:val="21"/>
        </w:rPr>
        <w:t>and by ±0.2% (±0.02 Tg N-eq)</w:t>
      </w:r>
      <w:r w:rsidR="00C3337E" w:rsidRPr="008632FD">
        <w:rPr>
          <w:rFonts w:ascii="Times New Roman" w:hAnsi="Times New Roman" w:cs="Times New Roman"/>
          <w:color w:val="000000" w:themeColor="text1"/>
          <w:sz w:val="21"/>
          <w:szCs w:val="21"/>
        </w:rPr>
        <w:t xml:space="preserve"> </w:t>
      </w:r>
      <w:r w:rsidR="00034C4A" w:rsidRPr="008632FD">
        <w:rPr>
          <w:rFonts w:ascii="Times New Roman" w:hAnsi="Times New Roman" w:cs="Times New Roman"/>
          <w:color w:val="000000" w:themeColor="text1"/>
          <w:sz w:val="21"/>
          <w:szCs w:val="21"/>
        </w:rPr>
        <w:t xml:space="preserve">in </w:t>
      </w:r>
      <w:r w:rsidR="008A0454" w:rsidRPr="008632FD">
        <w:rPr>
          <w:rFonts w:ascii="Times New Roman" w:hAnsi="Times New Roman" w:cs="Times New Roman"/>
          <w:color w:val="000000" w:themeColor="text1"/>
          <w:sz w:val="21"/>
          <w:szCs w:val="21"/>
        </w:rPr>
        <w:t xml:space="preserve">scenarios S1 and S2. </w:t>
      </w:r>
      <w:r w:rsidR="008A1A0C" w:rsidRPr="008632FD">
        <w:rPr>
          <w:rFonts w:ascii="Times New Roman" w:hAnsi="Times New Roman" w:cs="Times New Roman"/>
          <w:noProof/>
          <w:color w:val="000000" w:themeColor="text1"/>
          <w:sz w:val="21"/>
          <w:szCs w:val="21"/>
        </w:rPr>
        <w:t>In contracst, t</w:t>
      </w:r>
      <w:r w:rsidR="00C3337E" w:rsidRPr="008632FD">
        <w:rPr>
          <w:rFonts w:ascii="Times New Roman" w:hAnsi="Times New Roman" w:cs="Times New Roman"/>
          <w:noProof/>
          <w:color w:val="000000" w:themeColor="text1"/>
          <w:sz w:val="21"/>
          <w:szCs w:val="21"/>
        </w:rPr>
        <w:t xml:space="preserve">he </w:t>
      </w:r>
      <w:r w:rsidR="00C3337E" w:rsidRPr="008632FD">
        <w:rPr>
          <w:rFonts w:ascii="Times New Roman" w:hAnsi="Times New Roman" w:cs="Times New Roman"/>
          <w:color w:val="000000" w:themeColor="text1"/>
          <w:sz w:val="21"/>
          <w:szCs w:val="21"/>
        </w:rPr>
        <w:t>0.5-1.4% (56-163 Tg CO</w:t>
      </w:r>
      <w:r w:rsidR="00C3337E" w:rsidRPr="008632FD">
        <w:rPr>
          <w:rFonts w:ascii="Times New Roman" w:hAnsi="Times New Roman" w:cs="Times New Roman"/>
          <w:color w:val="000000" w:themeColor="text1"/>
          <w:sz w:val="21"/>
          <w:szCs w:val="21"/>
          <w:vertAlign w:val="subscript"/>
        </w:rPr>
        <w:t>2</w:t>
      </w:r>
      <w:r w:rsidR="00C3337E" w:rsidRPr="008632FD">
        <w:rPr>
          <w:rFonts w:ascii="Times New Roman" w:hAnsi="Times New Roman" w:cs="Times New Roman"/>
          <w:color w:val="000000" w:themeColor="text1"/>
          <w:sz w:val="21"/>
          <w:szCs w:val="21"/>
        </w:rPr>
        <w:t xml:space="preserve">-eq) decease in </w:t>
      </w:r>
      <w:r w:rsidR="00C3337E" w:rsidRPr="008632FD">
        <w:rPr>
          <w:rFonts w:ascii="Times New Roman" w:hAnsi="Times New Roman" w:cs="Times New Roman"/>
          <w:noProof/>
          <w:color w:val="000000" w:themeColor="text1"/>
          <w:sz w:val="21"/>
          <w:szCs w:val="21"/>
        </w:rPr>
        <w:t>e</w:t>
      </w:r>
      <w:r w:rsidR="00C3337E" w:rsidRPr="008632FD">
        <w:rPr>
          <w:rFonts w:ascii="Times New Roman" w:hAnsi="Times New Roman" w:cs="Times New Roman"/>
          <w:color w:val="000000" w:themeColor="text1"/>
          <w:sz w:val="21"/>
          <w:szCs w:val="21"/>
        </w:rPr>
        <w:t>conomy-wide GHG emissions was dominated by less LCFs in landfills and incinerators (119-222 Tg CO</w:t>
      </w:r>
      <w:r w:rsidR="00C3337E" w:rsidRPr="008632FD">
        <w:rPr>
          <w:rFonts w:ascii="Times New Roman" w:hAnsi="Times New Roman" w:cs="Times New Roman"/>
          <w:color w:val="000000" w:themeColor="text1"/>
          <w:sz w:val="21"/>
          <w:szCs w:val="21"/>
          <w:vertAlign w:val="subscript"/>
        </w:rPr>
        <w:t>2</w:t>
      </w:r>
      <w:r w:rsidR="00C3337E" w:rsidRPr="008632FD">
        <w:rPr>
          <w:rFonts w:ascii="Times New Roman" w:hAnsi="Times New Roman" w:cs="Times New Roman"/>
          <w:color w:val="000000" w:themeColor="text1"/>
          <w:sz w:val="21"/>
          <w:szCs w:val="21"/>
        </w:rPr>
        <w:t>-eq), along with non-food production contraction (98-145 Tg CO</w:t>
      </w:r>
      <w:r w:rsidR="00C3337E" w:rsidRPr="008632FD">
        <w:rPr>
          <w:rFonts w:ascii="Times New Roman" w:hAnsi="Times New Roman" w:cs="Times New Roman"/>
          <w:color w:val="000000" w:themeColor="text1"/>
          <w:sz w:val="21"/>
          <w:szCs w:val="21"/>
          <w:vertAlign w:val="subscript"/>
        </w:rPr>
        <w:t>2</w:t>
      </w:r>
      <w:r w:rsidR="00C3337E" w:rsidRPr="008632FD">
        <w:rPr>
          <w:rFonts w:ascii="Times New Roman" w:hAnsi="Times New Roman" w:cs="Times New Roman"/>
          <w:color w:val="000000" w:themeColor="text1"/>
          <w:sz w:val="21"/>
          <w:szCs w:val="21"/>
        </w:rPr>
        <w:t>-eq)</w:t>
      </w:r>
      <w:r w:rsidR="00340D76" w:rsidRPr="008632FD">
        <w:rPr>
          <w:rFonts w:ascii="Times New Roman" w:hAnsi="Times New Roman" w:cs="Times New Roman"/>
          <w:color w:val="000000" w:themeColor="text1"/>
          <w:sz w:val="21"/>
          <w:szCs w:val="21"/>
        </w:rPr>
        <w:t>.</w:t>
      </w:r>
      <w:r w:rsidR="00E37939" w:rsidRPr="008632FD">
        <w:rPr>
          <w:rFonts w:ascii="Times New Roman" w:hAnsi="Times New Roman" w:cs="Times New Roman"/>
          <w:color w:val="000000" w:themeColor="text1"/>
          <w:sz w:val="21"/>
          <w:szCs w:val="21"/>
        </w:rPr>
        <w:t xml:space="preserve"> </w:t>
      </w:r>
      <w:r w:rsidR="009B6471" w:rsidRPr="008632FD">
        <w:rPr>
          <w:rFonts w:ascii="Times New Roman" w:hAnsi="Times New Roman" w:cs="Times New Roman"/>
          <w:color w:val="000000" w:themeColor="text1"/>
          <w:sz w:val="21"/>
          <w:szCs w:val="21"/>
        </w:rPr>
        <w:t>China’s</w:t>
      </w:r>
      <w:r w:rsidR="00B4123E" w:rsidRPr="008632FD">
        <w:rPr>
          <w:rFonts w:ascii="Times New Roman" w:hAnsi="Times New Roman" w:cs="Times New Roman"/>
          <w:color w:val="000000" w:themeColor="text1"/>
          <w:sz w:val="21"/>
          <w:szCs w:val="21"/>
        </w:rPr>
        <w:t xml:space="preserve"> trading partners</w:t>
      </w:r>
      <w:r w:rsidR="009B6471" w:rsidRPr="008632FD">
        <w:rPr>
          <w:rFonts w:ascii="Times New Roman" w:hAnsi="Times New Roman" w:cs="Times New Roman"/>
          <w:color w:val="000000" w:themeColor="text1"/>
          <w:sz w:val="21"/>
          <w:szCs w:val="21"/>
        </w:rPr>
        <w:t xml:space="preserve"> </w:t>
      </w:r>
      <w:r w:rsidR="00B4123E" w:rsidRPr="008632FD">
        <w:rPr>
          <w:rFonts w:ascii="Times New Roman" w:hAnsi="Times New Roman" w:cs="Times New Roman"/>
          <w:color w:val="000000" w:themeColor="text1"/>
          <w:sz w:val="21"/>
          <w:szCs w:val="21"/>
        </w:rPr>
        <w:t xml:space="preserve">obtained </w:t>
      </w:r>
      <w:r w:rsidR="009B6471" w:rsidRPr="008632FD">
        <w:rPr>
          <w:rFonts w:ascii="Times New Roman" w:hAnsi="Times New Roman" w:cs="Times New Roman"/>
          <w:color w:val="000000" w:themeColor="text1"/>
          <w:sz w:val="21"/>
          <w:szCs w:val="21"/>
        </w:rPr>
        <w:t xml:space="preserve">environmental benefits </w:t>
      </w:r>
      <w:r w:rsidR="00B4123E" w:rsidRPr="008632FD">
        <w:rPr>
          <w:rFonts w:ascii="Times New Roman" w:hAnsi="Times New Roman" w:cs="Times New Roman"/>
          <w:color w:val="000000" w:themeColor="text1"/>
          <w:sz w:val="21"/>
          <w:szCs w:val="21"/>
        </w:rPr>
        <w:t>through reducing</w:t>
      </w:r>
      <w:r w:rsidR="009B6471" w:rsidRPr="008632FD">
        <w:rPr>
          <w:rFonts w:ascii="Times New Roman" w:hAnsi="Times New Roman" w:cs="Times New Roman"/>
          <w:color w:val="000000" w:themeColor="text1"/>
          <w:sz w:val="21"/>
          <w:szCs w:val="21"/>
        </w:rPr>
        <w:t xml:space="preserve"> their domestic livestock and fertiliser production, as China shifted from a net importer to an exporter of livestock products and fertilisers</w:t>
      </w:r>
      <w:r w:rsidR="00B4123E" w:rsidRPr="008632FD">
        <w:rPr>
          <w:rFonts w:ascii="Times New Roman" w:hAnsi="Times New Roman" w:cs="Times New Roman"/>
          <w:color w:val="000000" w:themeColor="text1"/>
          <w:sz w:val="21"/>
          <w:szCs w:val="21"/>
        </w:rPr>
        <w:t xml:space="preserve">. </w:t>
      </w:r>
      <w:r w:rsidR="004E2E31" w:rsidRPr="008632FD">
        <w:rPr>
          <w:rFonts w:ascii="Times New Roman" w:hAnsi="Times New Roman" w:cs="Times New Roman" w:hint="eastAsia"/>
          <w:color w:val="000000" w:themeColor="text1"/>
          <w:sz w:val="21"/>
          <w:szCs w:val="21"/>
        </w:rPr>
        <w:t>O</w:t>
      </w:r>
      <w:r w:rsidR="004E2E31" w:rsidRPr="008632FD">
        <w:rPr>
          <w:rFonts w:ascii="Times New Roman" w:hAnsi="Times New Roman" w:cs="Times New Roman"/>
          <w:color w:val="000000" w:themeColor="text1"/>
          <w:sz w:val="21"/>
          <w:szCs w:val="21"/>
        </w:rPr>
        <w:t xml:space="preserve">n the other hand, </w:t>
      </w:r>
      <w:r w:rsidR="008A0454" w:rsidRPr="008632FD">
        <w:rPr>
          <w:rFonts w:ascii="Times New Roman" w:hAnsi="Times New Roman" w:cs="Times New Roman"/>
          <w:color w:val="000000" w:themeColor="text1"/>
          <w:sz w:val="21"/>
          <w:szCs w:val="21"/>
        </w:rPr>
        <w:t xml:space="preserve">this upcycling accompanying with resource reallocation across the whole economy enhance food security in China without compromising that of its trading partners. </w:t>
      </w:r>
      <w:r w:rsidR="003A4133" w:rsidRPr="008632FD">
        <w:rPr>
          <w:rFonts w:ascii="Times New Roman" w:hAnsi="Times New Roman" w:cs="Times New Roman"/>
          <w:color w:val="000000" w:themeColor="text1"/>
          <w:sz w:val="21"/>
          <w:szCs w:val="21"/>
        </w:rPr>
        <w:t xml:space="preserve">Our results echo the findings of </w:t>
      </w:r>
      <w:r w:rsidR="003A4133" w:rsidRPr="008632FD">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 AuthorYear="1"&gt;&lt;Author&gt;Hegwood&lt;/Author&gt;&lt;Year&gt;2023&lt;/Year&gt;&lt;RecNum&gt;4949&lt;/RecNum&gt;&lt;DisplayText&gt;Hegwood, et al. &lt;style face="superscript"&gt;19&lt;/style&gt;&lt;/DisplayText&gt;&lt;record&gt;&lt;rec-number&gt;4949&lt;/rec-number&gt;&lt;foreign-keys&gt;&lt;key app="EN" db-id="ddxvffxvds5aa4er9pcvv20frz5wz59aepdr" timestamp="1729061743" guid="5f2028c9-e71b-4293-b06a-f45db9ebbe10"&gt;4949&lt;/key&gt;&lt;/foreign-keys&gt;&lt;ref-type name="Journal Article"&gt;17&lt;/ref-type&gt;&lt;contributors&gt;&lt;authors&gt;&lt;author&gt;Hegwood, Margaret&lt;/author&gt;&lt;author&gt;Burgess, Matthew G.&lt;/author&gt;&lt;author&gt;Costigliolo, Erin M.&lt;/author&gt;&lt;author&gt;Smith, Pete&lt;/author&gt;&lt;author&gt;Bajželj, Bojana&lt;/author&gt;&lt;author&gt;Saunders, Harry&lt;/author&gt;&lt;author&gt;Davis, Steven J.&lt;/author&gt;&lt;/authors&gt;&lt;/contributors&gt;&lt;titles&gt;&lt;title&gt;Rebound effects could offset more than half of avoided food loss and waste&lt;/title&gt;&lt;secondary-title&gt;Nature Food&lt;/secondary-title&gt;&lt;/titles&gt;&lt;periodical&gt;&lt;full-title&gt;Nature Food&lt;/full-title&gt;&lt;/periodical&gt;&lt;pages&gt;585-595&lt;/pages&gt;&lt;volume&gt;4&lt;/volume&gt;&lt;number&gt;7&lt;/number&gt;&lt;dates&gt;&lt;year&gt;2023&lt;/year&gt;&lt;pub-dates&gt;&lt;date&gt;2023/07/01&lt;/date&gt;&lt;/pub-dates&gt;&lt;/dates&gt;&lt;isbn&gt;2662-1355&lt;/isbn&gt;&lt;urls&gt;&lt;related-urls&gt;&lt;url&gt;https://doi.org/10.1038/s43016-023-00792-z&lt;/url&gt;&lt;/related-urls&gt;&lt;/urls&gt;&lt;electronic-resource-num&gt;10.1038/s43016-023-00792-z&lt;/electronic-resource-num&gt;&lt;research-notes&gt;rebound effect&lt;/research-notes&gt;&lt;/record&gt;&lt;/Cite&gt;&lt;/EndNote&gt;</w:instrText>
      </w:r>
      <w:r w:rsidR="003A4133" w:rsidRPr="008632FD">
        <w:rPr>
          <w:rFonts w:ascii="Times New Roman" w:hAnsi="Times New Roman" w:cs="Times New Roman"/>
          <w:color w:val="000000" w:themeColor="text1"/>
          <w:sz w:val="21"/>
          <w:szCs w:val="21"/>
        </w:rPr>
        <w:fldChar w:fldCharType="separate"/>
      </w:r>
      <w:r w:rsidR="003A4133" w:rsidRPr="008632FD">
        <w:rPr>
          <w:rFonts w:ascii="Times New Roman" w:hAnsi="Times New Roman" w:cs="Times New Roman"/>
          <w:noProof/>
          <w:color w:val="000000" w:themeColor="text1"/>
          <w:sz w:val="21"/>
          <w:szCs w:val="21"/>
        </w:rPr>
        <w:t xml:space="preserve">Hegwood, et al. </w:t>
      </w:r>
      <w:r w:rsidR="003A4133" w:rsidRPr="008632FD">
        <w:rPr>
          <w:rFonts w:ascii="Times New Roman" w:hAnsi="Times New Roman" w:cs="Times New Roman"/>
          <w:noProof/>
          <w:color w:val="000000" w:themeColor="text1"/>
          <w:sz w:val="21"/>
          <w:szCs w:val="21"/>
          <w:vertAlign w:val="superscript"/>
        </w:rPr>
        <w:t>19</w:t>
      </w:r>
      <w:r w:rsidR="003A4133" w:rsidRPr="008632FD">
        <w:rPr>
          <w:rFonts w:ascii="Times New Roman" w:hAnsi="Times New Roman" w:cs="Times New Roman"/>
          <w:color w:val="000000" w:themeColor="text1"/>
          <w:sz w:val="21"/>
          <w:szCs w:val="21"/>
        </w:rPr>
        <w:fldChar w:fldCharType="end"/>
      </w:r>
      <w:r w:rsidR="003A4133" w:rsidRPr="008632FD">
        <w:rPr>
          <w:rFonts w:ascii="Times New Roman" w:hAnsi="Times New Roman" w:cs="Times New Roman"/>
          <w:color w:val="000000" w:themeColor="text1"/>
          <w:sz w:val="21"/>
          <w:szCs w:val="21"/>
        </w:rPr>
        <w:t xml:space="preserve">, who argued that rebound effects could offset more than half of avoided food loss and waste, with reductions in environmental benefits and improvements in food security. </w:t>
      </w:r>
      <w:r w:rsidR="005A27DC" w:rsidRPr="008632FD">
        <w:rPr>
          <w:rFonts w:ascii="Times New Roman" w:hAnsi="Times New Roman" w:cs="Times New Roman"/>
          <w:color w:val="000000" w:themeColor="text1"/>
          <w:sz w:val="21"/>
          <w:szCs w:val="21"/>
        </w:rPr>
        <w:t xml:space="preserve">Our </w:t>
      </w:r>
      <w:r w:rsidR="003A4133" w:rsidRPr="008632FD">
        <w:rPr>
          <w:rFonts w:ascii="Times New Roman" w:hAnsi="Times New Roman" w:cs="Times New Roman"/>
          <w:color w:val="000000" w:themeColor="text1"/>
          <w:sz w:val="21"/>
          <w:szCs w:val="21"/>
        </w:rPr>
        <w:t>analysis</w:t>
      </w:r>
      <w:r w:rsidR="005A27DC" w:rsidRPr="008632FD">
        <w:rPr>
          <w:rFonts w:ascii="Times New Roman" w:hAnsi="Times New Roman" w:cs="Times New Roman"/>
          <w:color w:val="000000" w:themeColor="text1"/>
          <w:sz w:val="21"/>
          <w:szCs w:val="21"/>
        </w:rPr>
        <w:t xml:space="preserve">, thus, enhance the understanding of synergies and trade-offs between economic impacts and multiple environmental stresses associated with upcycling LCFs as feed. </w:t>
      </w:r>
    </w:p>
    <w:p w14:paraId="5B1C43DE" w14:textId="77777777" w:rsidR="009A1B58" w:rsidRPr="00580CC4" w:rsidRDefault="009A1B58" w:rsidP="009A1B58">
      <w:pPr>
        <w:pStyle w:val="Heading2"/>
        <w:jc w:val="both"/>
      </w:pPr>
      <w:r w:rsidRPr="00FF0DD3">
        <w:rPr>
          <w:lang w:eastAsia="zh-CN"/>
        </w:rPr>
        <w:t xml:space="preserve">The </w:t>
      </w:r>
      <w:r>
        <w:rPr>
          <w:lang w:eastAsia="zh-CN"/>
        </w:rPr>
        <w:t>n</w:t>
      </w:r>
      <w:r w:rsidRPr="00FF0DD3">
        <w:rPr>
          <w:lang w:eastAsia="zh-CN"/>
        </w:rPr>
        <w:t>eed for policymakers to</w:t>
      </w:r>
      <w:r>
        <w:rPr>
          <w:lang w:eastAsia="zh-CN"/>
        </w:rPr>
        <w:t xml:space="preserve"> c</w:t>
      </w:r>
      <w:r w:rsidRPr="00FF0DD3">
        <w:rPr>
          <w:lang w:eastAsia="zh-CN"/>
        </w:rPr>
        <w:t xml:space="preserve">onsider </w:t>
      </w:r>
      <w:r w:rsidRPr="007E6D4C">
        <w:rPr>
          <w:lang w:eastAsia="zh-CN"/>
        </w:rPr>
        <w:t>the interconnection between food security and environmental sustainability</w:t>
      </w:r>
      <w:r w:rsidRPr="00580CC4">
        <w:t xml:space="preserve">. </w:t>
      </w:r>
    </w:p>
    <w:p w14:paraId="61C84447" w14:textId="4F861289" w:rsidR="001C2085" w:rsidRDefault="001423E1" w:rsidP="001C2085">
      <w:pPr>
        <w:snapToGrid w:val="0"/>
        <w:spacing w:beforeLines="50" w:before="156" w:afterLines="50" w:after="156" w:line="480" w:lineRule="auto"/>
        <w:jc w:val="both"/>
        <w:rPr>
          <w:rFonts w:ascii="Times New Roman" w:hAnsi="Times New Roman" w:cs="Times New Roman"/>
          <w:color w:val="000000" w:themeColor="text1"/>
          <w:sz w:val="21"/>
          <w:szCs w:val="21"/>
        </w:rPr>
      </w:pPr>
      <w:r w:rsidRPr="008632FD">
        <w:rPr>
          <w:rFonts w:ascii="Times New Roman" w:hAnsi="Times New Roman" w:cs="Times New Roman"/>
          <w:color w:val="000000" w:themeColor="text1"/>
          <w:sz w:val="21"/>
          <w:szCs w:val="21"/>
        </w:rPr>
        <w:t>O</w:t>
      </w:r>
      <w:r w:rsidRPr="008632FD">
        <w:rPr>
          <w:rFonts w:ascii="Times New Roman" w:hAnsi="Times New Roman" w:cs="Times New Roman"/>
          <w:bCs/>
          <w:color w:val="000000" w:themeColor="text1"/>
          <w:sz w:val="21"/>
          <w:szCs w:val="21"/>
        </w:rPr>
        <w:t>ur study highlights the need to integrate both food security and environmental sustainability into policy decisions to leverage potential win-win opportunities</w:t>
      </w:r>
      <w:r w:rsidR="00955DB1" w:rsidRPr="008632FD">
        <w:rPr>
          <w:rFonts w:ascii="Times New Roman" w:hAnsi="Times New Roman" w:cs="Times New Roman"/>
          <w:bCs/>
          <w:color w:val="000000" w:themeColor="text1"/>
          <w:sz w:val="21"/>
          <w:szCs w:val="21"/>
        </w:rPr>
        <w:t xml:space="preserve">, </w:t>
      </w:r>
      <w:r w:rsidR="005312FF" w:rsidRPr="008632FD">
        <w:rPr>
          <w:rFonts w:ascii="Times New Roman" w:hAnsi="Times New Roman" w:cs="Times New Roman"/>
          <w:bCs/>
          <w:color w:val="000000" w:themeColor="text1"/>
          <w:sz w:val="21"/>
          <w:szCs w:val="21"/>
        </w:rPr>
        <w:t xml:space="preserve">especially </w:t>
      </w:r>
      <w:r w:rsidR="00955DB1" w:rsidRPr="008632FD">
        <w:rPr>
          <w:rFonts w:ascii="Times New Roman" w:hAnsi="Times New Roman" w:cs="Times New Roman"/>
          <w:bCs/>
          <w:color w:val="000000" w:themeColor="text1"/>
          <w:sz w:val="21"/>
          <w:szCs w:val="21"/>
        </w:rPr>
        <w:t>under the current challenges</w:t>
      </w:r>
      <w:r w:rsidR="005062E6" w:rsidRPr="008632FD">
        <w:rPr>
          <w:rFonts w:ascii="Times New Roman" w:hAnsi="Times New Roman" w:cs="Times New Roman"/>
          <w:bCs/>
          <w:color w:val="000000" w:themeColor="text1"/>
          <w:sz w:val="21"/>
          <w:szCs w:val="21"/>
        </w:rPr>
        <w:t xml:space="preserve"> </w:t>
      </w:r>
      <w:r w:rsidR="00955DB1" w:rsidRPr="008632FD">
        <w:rPr>
          <w:rFonts w:ascii="Times New Roman" w:hAnsi="Times New Roman" w:cs="Times New Roman"/>
          <w:bCs/>
          <w:color w:val="000000" w:themeColor="text1"/>
          <w:sz w:val="21"/>
          <w:szCs w:val="21"/>
        </w:rPr>
        <w:t xml:space="preserve">such as climate change and resource constraints. </w:t>
      </w:r>
      <w:r w:rsidRPr="008632FD">
        <w:rPr>
          <w:rFonts w:ascii="Times New Roman" w:hAnsi="Times New Roman" w:cs="Times New Roman"/>
          <w:bCs/>
          <w:color w:val="000000" w:themeColor="text1"/>
          <w:sz w:val="21"/>
          <w:szCs w:val="21"/>
        </w:rPr>
        <w:t>In essence, policymakers should pay closer attention to the interconnection between food security and environmental sustainability to better leverage potential synergies and minimize trade-offs</w:t>
      </w:r>
      <w:r w:rsidRPr="008632FD">
        <w:rPr>
          <w:rFonts w:ascii="Times New Roman" w:hAnsi="Times New Roman" w:cs="Times New Roman"/>
          <w:color w:val="000000" w:themeColor="text1"/>
          <w:szCs w:val="24"/>
        </w:rPr>
        <w:t xml:space="preserve"> </w:t>
      </w:r>
      <w:r w:rsidRPr="008632FD">
        <w:rPr>
          <w:rFonts w:ascii="Times New Roman" w:hAnsi="Times New Roman" w:cs="Times New Roman"/>
          <w:color w:val="000000" w:themeColor="text1"/>
          <w:szCs w:val="24"/>
        </w:rPr>
        <w:fldChar w:fldCharType="begin"/>
      </w:r>
      <w:r w:rsidR="004F77C1">
        <w:rPr>
          <w:rFonts w:ascii="Times New Roman" w:hAnsi="Times New Roman" w:cs="Times New Roman"/>
          <w:color w:val="000000" w:themeColor="text1"/>
          <w:szCs w:val="24"/>
        </w:rPr>
        <w:instrText xml:space="preserve"> ADDIN EN.CITE &lt;EndNote&gt;&lt;Cite&gt;&lt;Author&gt;Kroll&lt;/Author&gt;&lt;Year&gt;2019&lt;/Year&gt;&lt;RecNum&gt;4957&lt;/RecNum&gt;&lt;DisplayText&gt;&lt;style face="superscript"&gt;36&lt;/style&gt;&lt;/DisplayText&gt;&lt;record&gt;&lt;rec-number&gt;4957&lt;/rec-number&gt;&lt;foreign-keys&gt;&lt;key app="EN" db-id="ddxvffxvds5aa4er9pcvv20frz5wz59aepdr" timestamp="1729061761" guid="5ccdd9cb-cf2d-4b41-bc19-5cc4c2399227"&gt;4957&lt;/key&gt;&lt;/foreign-keys&gt;&lt;ref-type name="Journal Article"&gt;17&lt;/ref-type&gt;&lt;contributors&gt;&lt;authors&gt;&lt;author&gt;Kroll, Christian&lt;/author&gt;&lt;author&gt;Warchold, Anne&lt;/author&gt;&lt;author&gt;Pradhan, Prajal&lt;/author&gt;&lt;/authors&gt;&lt;/contributors&gt;&lt;titles&gt;&lt;title&gt;Sustainable Development Goals (SDGs): Are we successful in turning trade-offs into synergies?&lt;/title&gt;&lt;secondary-title&gt;Palgrave Communications&lt;/secondary-title&gt;&lt;/titles&gt;&lt;periodical&gt;&lt;full-title&gt;Palgrave Communications&lt;/full-title&gt;&lt;/periodical&gt;&lt;volume&gt;5&lt;/volume&gt;&lt;number&gt;1&lt;/number&gt;&lt;dates&gt;&lt;year&gt;2019&lt;/year&gt;&lt;/dates&gt;&lt;isbn&gt;2055-1045&lt;/isbn&gt;&lt;urls&gt;&lt;/urls&gt;&lt;/record&gt;&lt;/Cite&gt;&lt;/EndNote&gt;</w:instrText>
      </w:r>
      <w:r w:rsidRPr="008632FD">
        <w:rPr>
          <w:rFonts w:ascii="Times New Roman" w:hAnsi="Times New Roman" w:cs="Times New Roman"/>
          <w:color w:val="000000" w:themeColor="text1"/>
          <w:szCs w:val="24"/>
        </w:rPr>
        <w:fldChar w:fldCharType="separate"/>
      </w:r>
      <w:r w:rsidR="001742FB" w:rsidRPr="008632FD">
        <w:rPr>
          <w:rFonts w:ascii="Times New Roman" w:hAnsi="Times New Roman" w:cs="Times New Roman"/>
          <w:noProof/>
          <w:color w:val="000000" w:themeColor="text1"/>
          <w:szCs w:val="24"/>
          <w:vertAlign w:val="superscript"/>
        </w:rPr>
        <w:t>36</w:t>
      </w:r>
      <w:r w:rsidRPr="008632FD">
        <w:rPr>
          <w:rFonts w:ascii="Times New Roman" w:hAnsi="Times New Roman" w:cs="Times New Roman"/>
          <w:color w:val="000000" w:themeColor="text1"/>
          <w:szCs w:val="24"/>
        </w:rPr>
        <w:fldChar w:fldCharType="end"/>
      </w:r>
      <w:r w:rsidRPr="008632FD">
        <w:rPr>
          <w:rFonts w:ascii="Times New Roman" w:hAnsi="Times New Roman" w:cs="Times New Roman"/>
          <w:color w:val="000000" w:themeColor="text1"/>
          <w:szCs w:val="24"/>
        </w:rPr>
        <w:t xml:space="preserve">. </w:t>
      </w:r>
      <w:r w:rsidR="0027402F" w:rsidRPr="008632FD">
        <w:rPr>
          <w:rFonts w:ascii="Times New Roman" w:hAnsi="Times New Roman" w:cs="Times New Roman"/>
          <w:color w:val="000000" w:themeColor="text1"/>
          <w:sz w:val="21"/>
          <w:szCs w:val="21"/>
        </w:rPr>
        <w:t xml:space="preserve">The reduction in GHG emissions, coupled with the enhancements in food security, underscores the rationale for policymakers to promote </w:t>
      </w:r>
      <w:r w:rsidR="00955F2C" w:rsidRPr="008632FD">
        <w:rPr>
          <w:rFonts w:ascii="Times New Roman" w:hAnsi="Times New Roman" w:cs="Times New Roman"/>
          <w:color w:val="000000" w:themeColor="text1"/>
          <w:sz w:val="21"/>
          <w:szCs w:val="21"/>
        </w:rPr>
        <w:t>upcycling LCFs as feed</w:t>
      </w:r>
      <w:r w:rsidR="0027402F" w:rsidRPr="008632FD">
        <w:rPr>
          <w:rFonts w:ascii="Times New Roman" w:hAnsi="Times New Roman" w:cs="Times New Roman"/>
          <w:color w:val="000000" w:themeColor="text1"/>
          <w:sz w:val="21"/>
          <w:szCs w:val="21"/>
        </w:rPr>
        <w:t xml:space="preserve">. This also aligns with China’s recent emphasis on carbon neutrality and food security as leading priorities </w:t>
      </w:r>
      <w:r w:rsidR="0027402F" w:rsidRPr="008632FD">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Zhang&lt;/Author&gt;&lt;Year&gt;2018&lt;/Year&gt;&lt;RecNum&gt;4802&lt;/RecNum&gt;&lt;DisplayText&gt;&lt;style face="superscript"&gt;37,38&lt;/style&gt;&lt;/DisplayText&gt;&lt;record&gt;&lt;rec-number&gt;4802&lt;/rec-number&gt;&lt;foreign-keys&gt;&lt;key app="EN" db-id="ddxvffxvds5aa4er9pcvv20frz5wz59aepdr" timestamp="1729060991" guid="4156a1f3-5347-46c4-9244-d344b5ecc466"&gt;4802&lt;/key&gt;&lt;/foreign-keys&gt;&lt;ref-type name="Book"&gt;6&lt;/ref-type&gt;&lt;contributors&gt;&lt;authors&gt;&lt;author&gt;Zhang, Hongzhou&lt;/author&gt;&lt;/authors&gt;&lt;/contributors&gt;&lt;titles&gt;&lt;title&gt;Securing the ‘Rice Bowl</w:instrText>
      </w:r>
      <w:r w:rsidR="004F77C1">
        <w:rPr>
          <w:rFonts w:ascii="Times New Roman" w:hAnsi="Times New Roman" w:cs="Times New Roman" w:hint="eastAsia"/>
          <w:color w:val="000000" w:themeColor="text1"/>
          <w:sz w:val="21"/>
          <w:szCs w:val="21"/>
        </w:rPr>
        <w:instrText>’</w:instrText>
      </w:r>
      <w:r w:rsidR="004F77C1">
        <w:rPr>
          <w:rFonts w:ascii="Times New Roman" w:hAnsi="Times New Roman" w:cs="Times New Roman"/>
          <w:color w:val="000000" w:themeColor="text1"/>
          <w:sz w:val="21"/>
          <w:szCs w:val="21"/>
        </w:rPr>
        <w:instrText>: China and Global Food Security&lt;/title&gt;&lt;/titles&gt;&lt;dates&gt;&lt;year&gt;2018&lt;/year&gt;&lt;/dates&gt;&lt;publisher&gt;Springer&lt;/publisher&gt;&lt;isbn&gt;9811302367&lt;/isbn&gt;&lt;urls&gt;&lt;/urls&gt;&lt;/record&gt;&lt;/Cite&gt;&lt;Cite&gt;&lt;Author&gt;Liu&lt;/Author&gt;&lt;Year&gt;2022&lt;/Year&gt;&lt;RecNum&gt;4803&lt;/RecNum&gt;&lt;record&gt;&lt;rec-number&gt;4803&lt;/rec-number&gt;&lt;foreign-keys&gt;&lt;key app="EN" db-id="ddxvffxvds5aa4er9pcvv20frz5wz59aepdr" timestamp="1729060991" guid="11aa1b78-7f3e-43d7-9223-a376c9a2e945"&gt;4803&lt;/key&gt;&lt;/foreign-keys&gt;&lt;ref-type name="Journal Article"&gt;17&lt;/ref-type&gt;&lt;contributors&gt;&lt;authors&gt;&lt;author&gt;Liu, Zhu&lt;/author&gt;&lt;author&gt;Deng, Zhu&lt;/author&gt;&lt;author&gt;He, Gang&lt;/author&gt;&lt;author&gt;Wang, Hailin&lt;/author&gt;&lt;author&gt;Zhang, Xian&lt;/author&gt;&lt;author&gt;Lin, Jiang&lt;/author&gt;&lt;author&gt;Qi, Ye&lt;/author&gt;&lt;author&gt;Liang, Xi&lt;/author&gt;&lt;/authors&gt;&lt;/contributors&gt;&lt;titles&gt;&lt;title&gt;Challenges and opportunities for carbon neutrality in China&lt;/title&gt;&lt;secondary-title&gt;Nature Reviews Earth &amp;amp; Environment&lt;/secondary-title&gt;&lt;/titles&gt;&lt;periodical&gt;&lt;full-title&gt;Nature Reviews Earth &amp;amp; Environment&lt;/full-title&gt;&lt;/periodical&gt;&lt;pages&gt;141-155&lt;/pages&gt;&lt;volume&gt;3&lt;/volume&gt;&lt;number&gt;2&lt;/number&gt;&lt;dates&gt;&lt;year&gt;2022&lt;/year&gt;&lt;/dates&gt;&lt;isbn&gt;2662-138X&lt;/isbn&gt;&lt;urls&gt;&lt;/urls&gt;&lt;/record&gt;&lt;/Cite&gt;&lt;/EndNote&gt;</w:instrText>
      </w:r>
      <w:r w:rsidR="0027402F" w:rsidRPr="008632FD">
        <w:rPr>
          <w:rFonts w:ascii="Times New Roman" w:hAnsi="Times New Roman" w:cs="Times New Roman"/>
          <w:color w:val="000000" w:themeColor="text1"/>
          <w:sz w:val="21"/>
          <w:szCs w:val="21"/>
        </w:rPr>
        <w:fldChar w:fldCharType="separate"/>
      </w:r>
      <w:r w:rsidR="001742FB" w:rsidRPr="008632FD">
        <w:rPr>
          <w:rFonts w:ascii="Times New Roman" w:hAnsi="Times New Roman" w:cs="Times New Roman"/>
          <w:noProof/>
          <w:color w:val="000000" w:themeColor="text1"/>
          <w:sz w:val="21"/>
          <w:szCs w:val="21"/>
          <w:vertAlign w:val="superscript"/>
        </w:rPr>
        <w:t>37,38</w:t>
      </w:r>
      <w:r w:rsidR="0027402F" w:rsidRPr="008632FD">
        <w:rPr>
          <w:rFonts w:ascii="Times New Roman" w:hAnsi="Times New Roman" w:cs="Times New Roman"/>
          <w:color w:val="000000" w:themeColor="text1"/>
          <w:sz w:val="21"/>
          <w:szCs w:val="21"/>
        </w:rPr>
        <w:fldChar w:fldCharType="end"/>
      </w:r>
      <w:r w:rsidR="0027402F" w:rsidRPr="008632FD">
        <w:rPr>
          <w:rFonts w:ascii="Times New Roman" w:hAnsi="Times New Roman" w:cs="Times New Roman"/>
          <w:color w:val="000000" w:themeColor="text1"/>
          <w:sz w:val="21"/>
          <w:szCs w:val="21"/>
        </w:rPr>
        <w:t xml:space="preserve">. </w:t>
      </w:r>
      <w:r w:rsidR="00A834CB" w:rsidRPr="008632FD">
        <w:rPr>
          <w:rFonts w:ascii="Times New Roman" w:hAnsi="Times New Roman" w:cs="Times New Roman"/>
          <w:bCs/>
          <w:color w:val="000000" w:themeColor="text1"/>
          <w:sz w:val="21"/>
          <w:szCs w:val="21"/>
        </w:rPr>
        <w:t>However</w:t>
      </w:r>
      <w:r w:rsidR="0027402F" w:rsidRPr="008632FD">
        <w:rPr>
          <w:rFonts w:ascii="Times New Roman" w:hAnsi="Times New Roman" w:cs="Times New Roman"/>
          <w:bCs/>
          <w:color w:val="000000" w:themeColor="text1"/>
          <w:sz w:val="21"/>
          <w:szCs w:val="21"/>
        </w:rPr>
        <w:t xml:space="preserve">, policymakers should remain vigilant regarding indirect effects and spillovers, particularly the unintended increases in emissions of acidification and eutrophication pollutants. </w:t>
      </w:r>
      <w:r w:rsidR="00C17E6D" w:rsidRPr="008632FD">
        <w:rPr>
          <w:rFonts w:ascii="Times New Roman" w:hAnsi="Times New Roman" w:cs="Times New Roman"/>
          <w:color w:val="000000" w:themeColor="text1"/>
          <w:sz w:val="21"/>
          <w:szCs w:val="21"/>
        </w:rPr>
        <w:t>W</w:t>
      </w:r>
      <w:r w:rsidR="009E5549" w:rsidRPr="008632FD">
        <w:rPr>
          <w:rFonts w:ascii="Times New Roman" w:hAnsi="Times New Roman" w:cs="Times New Roman"/>
          <w:color w:val="000000" w:themeColor="text1"/>
          <w:sz w:val="21"/>
          <w:szCs w:val="21"/>
        </w:rPr>
        <w:t>e</w:t>
      </w:r>
      <w:r w:rsidR="00B86884" w:rsidRPr="008632FD">
        <w:rPr>
          <w:rFonts w:ascii="Times New Roman" w:hAnsi="Times New Roman" w:cs="Times New Roman"/>
          <w:color w:val="000000" w:themeColor="text1"/>
          <w:sz w:val="21"/>
          <w:szCs w:val="21"/>
        </w:rPr>
        <w:t xml:space="preserve"> </w:t>
      </w:r>
      <w:r w:rsidR="009E5549" w:rsidRPr="008632FD">
        <w:rPr>
          <w:rFonts w:ascii="Times New Roman" w:hAnsi="Times New Roman" w:cs="Times New Roman"/>
          <w:color w:val="000000" w:themeColor="text1"/>
          <w:sz w:val="21"/>
          <w:szCs w:val="21"/>
        </w:rPr>
        <w:t>implemented</w:t>
      </w:r>
      <w:r w:rsidR="00BD5B70" w:rsidRPr="008632FD">
        <w:rPr>
          <w:rFonts w:ascii="Times New Roman" w:hAnsi="Times New Roman" w:cs="Times New Roman"/>
          <w:color w:val="000000" w:themeColor="text1"/>
          <w:sz w:val="21"/>
          <w:szCs w:val="21"/>
        </w:rPr>
        <w:t xml:space="preserve"> </w:t>
      </w:r>
      <w:r w:rsidR="00B86884" w:rsidRPr="008632FD">
        <w:rPr>
          <w:rFonts w:ascii="Times New Roman" w:hAnsi="Times New Roman" w:cs="Times New Roman"/>
          <w:color w:val="000000" w:themeColor="text1"/>
          <w:sz w:val="21"/>
          <w:szCs w:val="21"/>
        </w:rPr>
        <w:t>two emission mitigation measures</w:t>
      </w:r>
      <w:r w:rsidR="00BD5B70" w:rsidRPr="008632FD">
        <w:rPr>
          <w:rFonts w:ascii="Times New Roman" w:hAnsi="Times New Roman" w:cs="Times New Roman"/>
          <w:color w:val="000000" w:themeColor="text1"/>
          <w:sz w:val="21"/>
          <w:szCs w:val="21"/>
        </w:rPr>
        <w:t xml:space="preserve"> </w:t>
      </w:r>
      <w:r w:rsidR="008C6E1A" w:rsidRPr="008632FD">
        <w:rPr>
          <w:rFonts w:ascii="Times New Roman" w:hAnsi="Times New Roman" w:cs="Times New Roman"/>
          <w:color w:val="000000" w:themeColor="text1"/>
          <w:sz w:val="21"/>
          <w:szCs w:val="21"/>
        </w:rPr>
        <w:t>to absorb the rebound effects</w:t>
      </w:r>
      <w:r w:rsidR="00596B5F" w:rsidRPr="008632FD">
        <w:rPr>
          <w:rFonts w:ascii="Times New Roman" w:hAnsi="Times New Roman" w:cs="Times New Roman"/>
          <w:color w:val="000000" w:themeColor="text1"/>
          <w:sz w:val="21"/>
          <w:szCs w:val="21"/>
        </w:rPr>
        <w:t xml:space="preserve"> </w:t>
      </w:r>
      <w:r w:rsidR="006A0C14" w:rsidRPr="008632FD">
        <w:rPr>
          <w:rFonts w:ascii="Times New Roman" w:hAnsi="Times New Roman" w:cs="Times New Roman"/>
          <w:color w:val="000000" w:themeColor="text1"/>
          <w:sz w:val="21"/>
          <w:szCs w:val="21"/>
        </w:rPr>
        <w:t xml:space="preserve">of upcycling LCFs as feed </w:t>
      </w:r>
      <w:r w:rsidR="00596B5F" w:rsidRPr="008632FD">
        <w:rPr>
          <w:rFonts w:ascii="Times New Roman" w:hAnsi="Times New Roman" w:cs="Times New Roman"/>
          <w:color w:val="000000" w:themeColor="text1"/>
          <w:sz w:val="21"/>
          <w:szCs w:val="21"/>
        </w:rPr>
        <w:t>in China</w:t>
      </w:r>
      <w:r w:rsidR="00BD5B70" w:rsidRPr="008632FD">
        <w:rPr>
          <w:rFonts w:ascii="Times New Roman" w:hAnsi="Times New Roman" w:cs="Times New Roman"/>
          <w:color w:val="000000" w:themeColor="text1"/>
          <w:sz w:val="21"/>
          <w:szCs w:val="21"/>
        </w:rPr>
        <w:t xml:space="preserve">. </w:t>
      </w:r>
      <w:r w:rsidR="002706E5" w:rsidRPr="008632FD">
        <w:rPr>
          <w:rFonts w:ascii="Times New Roman" w:hAnsi="Times New Roman" w:cs="Times New Roman"/>
          <w:color w:val="000000" w:themeColor="text1"/>
          <w:sz w:val="21"/>
          <w:szCs w:val="21"/>
        </w:rPr>
        <w:t>Our findings revealed that an</w:t>
      </w:r>
      <w:r w:rsidR="002F5061" w:rsidRPr="008632FD">
        <w:rPr>
          <w:rFonts w:ascii="Times New Roman" w:hAnsi="Times New Roman" w:cs="Times New Roman"/>
          <w:color w:val="000000" w:themeColor="text1"/>
          <w:sz w:val="21"/>
          <w:szCs w:val="21"/>
        </w:rPr>
        <w:t xml:space="preserve"> ambitious </w:t>
      </w:r>
      <w:r w:rsidR="002F5061" w:rsidRPr="008632FD">
        <w:rPr>
          <w:rFonts w:ascii="Times New Roman" w:hAnsi="Times New Roman" w:cs="Times New Roman"/>
          <w:color w:val="000000" w:themeColor="text1"/>
          <w:sz w:val="21"/>
          <w:szCs w:val="21"/>
        </w:rPr>
        <w:lastRenderedPageBreak/>
        <w:t>emission mitigation target (i.e., emission taxes to meet the Paris Agreement goals and the “14</w:t>
      </w:r>
      <w:r w:rsidR="002F5061" w:rsidRPr="008632FD">
        <w:rPr>
          <w:rFonts w:ascii="Times New Roman" w:hAnsi="Times New Roman" w:cs="Times New Roman"/>
          <w:color w:val="000000" w:themeColor="text1"/>
          <w:sz w:val="21"/>
          <w:szCs w:val="21"/>
          <w:vertAlign w:val="superscript"/>
        </w:rPr>
        <w:t>th</w:t>
      </w:r>
      <w:r w:rsidR="002F5061" w:rsidRPr="008632FD">
        <w:rPr>
          <w:rFonts w:ascii="Times New Roman" w:hAnsi="Times New Roman" w:cs="Times New Roman"/>
          <w:color w:val="000000" w:themeColor="text1"/>
          <w:sz w:val="21"/>
          <w:szCs w:val="21"/>
        </w:rPr>
        <w:t xml:space="preserve"> Five-Year Plan”) could counteract rebound effects but risk a 9.4% rise in food prices, threatening global food security. </w:t>
      </w:r>
      <w:r w:rsidR="00645B49" w:rsidRPr="008632FD">
        <w:rPr>
          <w:rFonts w:ascii="Times New Roman" w:hAnsi="Times New Roman" w:cs="Times New Roman"/>
          <w:color w:val="000000" w:themeColor="text1"/>
          <w:sz w:val="21"/>
          <w:szCs w:val="21"/>
        </w:rPr>
        <w:t xml:space="preserve">These are confirmed </w:t>
      </w:r>
      <w:r w:rsidR="00935393" w:rsidRPr="008632FD">
        <w:rPr>
          <w:rFonts w:ascii="Times New Roman" w:hAnsi="Times New Roman" w:cs="Times New Roman"/>
          <w:color w:val="000000" w:themeColor="text1"/>
          <w:sz w:val="21"/>
          <w:szCs w:val="21"/>
        </w:rPr>
        <w:t xml:space="preserve">by </w:t>
      </w:r>
      <w:r w:rsidR="00935393" w:rsidRPr="008632FD">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 AuthorYear="1"&gt;&lt;Author&gt;Hasegawa&lt;/Author&gt;&lt;Year&gt;2018&lt;/Year&gt;&lt;RecNum&gt;4999&lt;/RecNum&gt;&lt;DisplayText&gt;Hasegawa, et al. &lt;style face="superscript"&gt;21&lt;/style&gt;&lt;/DisplayText&gt;&lt;record&gt;&lt;rec-number&gt;4999&lt;/rec-number&gt;&lt;foreign-keys&gt;&lt;key app="EN" db-id="ddxvffxvds5aa4er9pcvv20frz5wz59aepdr" timestamp="1729061929" guid="098314d2-de69-4b9d-be05-a8239d9e00e1"&gt;4999&lt;/key&gt;&lt;/foreign-keys&gt;&lt;ref-type name="Journal Article"&gt;17&lt;/ref-type&gt;&lt;contributors&gt;&lt;authors&gt;&lt;author&gt;Hasegawa, Tomoko&lt;/author&gt;&lt;author&gt;Fujimori, Shinichiro&lt;/author&gt;&lt;author&gt;Havlík, Petr&lt;/author&gt;&lt;author&gt;Valin, Hugo&lt;/author&gt;&lt;author&gt;Bodirsky, Benjamin Leon&lt;/author&gt;&lt;author&gt;Doelman, Jonathan C.&lt;/author&gt;&lt;author&gt;Fellmann, Thomas&lt;/author&gt;&lt;author&gt;Kyle, Page&lt;/author&gt;&lt;author&gt;Koopman, Jason F. L.&lt;/author&gt;&lt;author&gt;Lotze-Campen, Hermann&lt;/author&gt;&lt;author&gt;Mason-D’Croz, Daniel&lt;/author&gt;&lt;author&gt;Ochi, Yuki&lt;/author&gt;&lt;author&gt;Pérez Domínguez, Ignacio&lt;/author&gt;&lt;author&gt;Stehfest, Elke&lt;/author&gt;&lt;author&gt;Sulser, Timothy B.&lt;/author&gt;&lt;author&gt;Tabeau, Andrzej&lt;/author&gt;&lt;author&gt;Takahashi, Kiyoshi&lt;/author&gt;&lt;author&gt;Takakura, Jun’ya&lt;/author&gt;&lt;author&gt;van Meijl, Hans&lt;/author&gt;&lt;author&gt;van Zeist, Willem-Jan&lt;/author&gt;&lt;author&gt;Wiebe, Keith&lt;/author&gt;&lt;author&gt;Witzke, Peter&lt;/author&gt;&lt;/authors&gt;&lt;/contributors&gt;&lt;titles&gt;&lt;title&gt;Risk of increased food insecurity under stringent global climate change mitigation policy&lt;/title&gt;&lt;secondary-title&gt;Nature Climate Change&lt;/secondary-title&gt;&lt;/titles&gt;&lt;periodical&gt;&lt;full-title&gt;Nature Climate Change&lt;/full-title&gt;&lt;/periodical&gt;&lt;pages&gt;699-703&lt;/pages&gt;&lt;volume&gt;8&lt;/volume&gt;&lt;number&gt;8&lt;/number&gt;&lt;dates&gt;&lt;year&gt;2018&lt;/year&gt;&lt;pub-dates&gt;&lt;date&gt;2018/08/01&lt;/date&gt;&lt;/pub-dates&gt;&lt;/dates&gt;&lt;isbn&gt;1758-6798&lt;/isbn&gt;&lt;urls&gt;&lt;related-urls&gt;&lt;url&gt;https://doi.org/10.1038/s41558-018-0230-x&lt;/url&gt;&lt;/related-urls&gt;&lt;/urls&gt;&lt;electronic-resource-num&gt;10.1038/s41558-018-0230-x&lt;/electronic-resource-num&gt;&lt;research-notes&gt;global uniform carbon tax&lt;/research-notes&gt;&lt;/record&gt;&lt;/Cite&gt;&lt;/EndNote&gt;</w:instrText>
      </w:r>
      <w:r w:rsidR="00935393" w:rsidRPr="008632FD">
        <w:rPr>
          <w:rFonts w:ascii="Times New Roman" w:hAnsi="Times New Roman" w:cs="Times New Roman"/>
          <w:color w:val="000000" w:themeColor="text1"/>
          <w:sz w:val="21"/>
          <w:szCs w:val="21"/>
        </w:rPr>
        <w:fldChar w:fldCharType="separate"/>
      </w:r>
      <w:r w:rsidR="00935393" w:rsidRPr="008632FD">
        <w:rPr>
          <w:rFonts w:ascii="Times New Roman" w:hAnsi="Times New Roman" w:cs="Times New Roman"/>
          <w:noProof/>
          <w:color w:val="000000" w:themeColor="text1"/>
          <w:sz w:val="21"/>
          <w:szCs w:val="21"/>
        </w:rPr>
        <w:t xml:space="preserve">Hasegawa, et al. </w:t>
      </w:r>
      <w:r w:rsidR="00935393" w:rsidRPr="008632FD">
        <w:rPr>
          <w:rFonts w:ascii="Times New Roman" w:hAnsi="Times New Roman" w:cs="Times New Roman"/>
          <w:noProof/>
          <w:color w:val="000000" w:themeColor="text1"/>
          <w:sz w:val="21"/>
          <w:szCs w:val="21"/>
          <w:vertAlign w:val="superscript"/>
        </w:rPr>
        <w:t>21</w:t>
      </w:r>
      <w:r w:rsidR="00935393" w:rsidRPr="008632FD">
        <w:rPr>
          <w:rFonts w:ascii="Times New Roman" w:hAnsi="Times New Roman" w:cs="Times New Roman"/>
          <w:color w:val="000000" w:themeColor="text1"/>
          <w:sz w:val="21"/>
          <w:szCs w:val="21"/>
        </w:rPr>
        <w:fldChar w:fldCharType="end"/>
      </w:r>
      <w:r w:rsidR="00935393" w:rsidRPr="008632FD">
        <w:rPr>
          <w:rFonts w:ascii="Times New Roman" w:hAnsi="Times New Roman" w:cs="Times New Roman"/>
          <w:color w:val="000000" w:themeColor="text1"/>
          <w:sz w:val="21"/>
          <w:szCs w:val="21"/>
        </w:rPr>
        <w:t>,</w:t>
      </w:r>
      <w:r w:rsidR="00645B49" w:rsidRPr="008632FD">
        <w:rPr>
          <w:rFonts w:ascii="Times New Roman" w:hAnsi="Times New Roman" w:cs="Times New Roman"/>
          <w:color w:val="000000" w:themeColor="text1"/>
          <w:sz w:val="21"/>
          <w:szCs w:val="21"/>
        </w:rPr>
        <w:t xml:space="preserve"> </w:t>
      </w:r>
      <w:r w:rsidR="00C420D8" w:rsidRPr="008632FD">
        <w:rPr>
          <w:rFonts w:ascii="Times New Roman" w:hAnsi="Times New Roman" w:cs="Times New Roman"/>
          <w:color w:val="000000" w:themeColor="text1"/>
          <w:sz w:val="21"/>
          <w:szCs w:val="21"/>
        </w:rPr>
        <w:t xml:space="preserve">who </w:t>
      </w:r>
      <w:r w:rsidR="00935393" w:rsidRPr="008632FD">
        <w:rPr>
          <w:rFonts w:ascii="Times New Roman" w:hAnsi="Times New Roman" w:cs="Times New Roman"/>
          <w:color w:val="000000" w:themeColor="text1"/>
          <w:sz w:val="21"/>
          <w:szCs w:val="21"/>
        </w:rPr>
        <w:t>revealed the risk of increased food insecurity under stringent global climate change mitigation policy</w:t>
      </w:r>
      <w:r w:rsidR="008070E1" w:rsidRPr="008632FD">
        <w:rPr>
          <w:rFonts w:ascii="Times New Roman" w:hAnsi="Times New Roman" w:cs="Times New Roman"/>
          <w:color w:val="000000" w:themeColor="text1"/>
          <w:sz w:val="21"/>
          <w:szCs w:val="21"/>
        </w:rPr>
        <w:t xml:space="preserve">. </w:t>
      </w:r>
      <w:r w:rsidR="002F5061" w:rsidRPr="008632FD">
        <w:rPr>
          <w:rFonts w:ascii="Times New Roman" w:hAnsi="Times New Roman" w:cs="Times New Roman"/>
          <w:color w:val="000000" w:themeColor="text1"/>
          <w:sz w:val="21"/>
          <w:szCs w:val="21"/>
        </w:rPr>
        <w:t xml:space="preserve">Conversely, a modest emission mitigation target (i.e., emission taxes to maintain baseline levels) provides an opportunity to absorb the rebound effects in China and safeguard global food security. </w:t>
      </w:r>
      <w:r w:rsidR="00C17E6D" w:rsidRPr="008632FD">
        <w:rPr>
          <w:rFonts w:ascii="Times New Roman" w:hAnsi="Times New Roman" w:cs="Times New Roman"/>
          <w:bCs/>
          <w:color w:val="000000" w:themeColor="text1"/>
          <w:sz w:val="21"/>
          <w:szCs w:val="21"/>
        </w:rPr>
        <w:t>T</w:t>
      </w:r>
      <w:r w:rsidR="007240D8" w:rsidRPr="008632FD">
        <w:rPr>
          <w:rFonts w:ascii="Times New Roman" w:hAnsi="Times New Roman" w:cs="Times New Roman"/>
          <w:bCs/>
          <w:color w:val="000000" w:themeColor="text1"/>
          <w:sz w:val="21"/>
          <w:szCs w:val="21"/>
        </w:rPr>
        <w:t>herefore</w:t>
      </w:r>
      <w:r w:rsidR="00C17E6D" w:rsidRPr="008632FD">
        <w:rPr>
          <w:rFonts w:ascii="Times New Roman" w:hAnsi="Times New Roman" w:cs="Times New Roman"/>
          <w:bCs/>
          <w:color w:val="000000" w:themeColor="text1"/>
          <w:sz w:val="21"/>
          <w:szCs w:val="21"/>
        </w:rPr>
        <w:t xml:space="preserve">, to avoid unintended negative environmental impacts and achieve the dual dividend of environmental sustainability and food security, it is essential to carefully design and implement tailored, complementary policies and measures rather than relying on a single, one-size-fits-all solution. </w:t>
      </w:r>
      <w:r w:rsidR="000D32ED" w:rsidRPr="008632FD">
        <w:rPr>
          <w:rFonts w:ascii="Times New Roman" w:hAnsi="Times New Roman" w:cs="Times New Roman"/>
          <w:bCs/>
          <w:color w:val="000000" w:themeColor="text1"/>
          <w:sz w:val="21"/>
          <w:szCs w:val="21"/>
        </w:rPr>
        <w:t>In China, the responsibility for food security and environmental sustainability often falls to different government agencies, highlighting the pressing need for improved coordination and consistency within the government to effectively tackle these intertwined issues</w:t>
      </w:r>
      <w:r w:rsidR="000D32ED" w:rsidRPr="008632FD">
        <w:rPr>
          <w:rFonts w:ascii="Times New Roman" w:hAnsi="Times New Roman" w:cs="Times New Roman"/>
          <w:color w:val="000000" w:themeColor="text1"/>
          <w:szCs w:val="24"/>
        </w:rPr>
        <w:t xml:space="preserve"> </w:t>
      </w:r>
      <w:r w:rsidR="000D32ED" w:rsidRPr="008632FD">
        <w:rPr>
          <w:rFonts w:ascii="Times New Roman" w:hAnsi="Times New Roman" w:cs="Times New Roman"/>
          <w:color w:val="000000" w:themeColor="text1"/>
          <w:szCs w:val="24"/>
        </w:rPr>
        <w:fldChar w:fldCharType="begin"/>
      </w:r>
      <w:r w:rsidR="004F77C1">
        <w:rPr>
          <w:rFonts w:ascii="Times New Roman" w:hAnsi="Times New Roman" w:cs="Times New Roman"/>
          <w:color w:val="000000" w:themeColor="text1"/>
          <w:szCs w:val="24"/>
        </w:rPr>
        <w:instrText xml:space="preserve"> ADDIN EN.CITE &lt;EndNote&gt;&lt;Cite&gt;&lt;Author&gt;Lu&lt;/Author&gt;&lt;Year&gt;2015&lt;/Year&gt;&lt;RecNum&gt;4958&lt;/RecNum&gt;&lt;DisplayText&gt;&lt;style face="superscript"&gt;39&lt;/style&gt;&lt;/DisplayText&gt;&lt;record&gt;&lt;rec-number&gt;4958&lt;/rec-number&gt;&lt;foreign-keys&gt;&lt;key app="EN" db-id="ddxvffxvds5aa4er9pcvv20frz5wz59aepdr" timestamp="1729061761" guid="eabf0363-23f6-4b6a-be11-da9840d5a5ef"&gt;4958&lt;/key&gt;&lt;/foreign-keys&gt;&lt;ref-type name="Journal Article"&gt;17&lt;/ref-type&gt;&lt;contributors&gt;&lt;authors&gt;&lt;author&gt;Lu, Yonglong&lt;/author&gt;&lt;author&gt;Jenkins, Alan&lt;/author&gt;&lt;author&gt;Ferrier, Robert C&lt;/author&gt;&lt;author&gt;Bailey, Mark&lt;/author&gt;&lt;author&gt;Gordon, Iain J&lt;/author&gt;&lt;author&gt;Song, Shuai&lt;/author&gt;&lt;author&gt;Huang, Jikun&lt;/author&gt;&lt;author&gt;Jia, Shaofeng&lt;/author&gt;&lt;author&gt;Zhang, Fusuo&lt;/author&gt;&lt;author&gt;Liu, Xuejun&lt;/author&gt;&lt;/authors&gt;&lt;/contributors&gt;&lt;titles&gt;&lt;title&gt;Addressing China’s grand challenge of achieving food security while ensuring environmental sustainability&lt;/title&gt;&lt;secondary-title&gt;Science advances&lt;/secondary-title&gt;&lt;/titles&gt;&lt;periodical&gt;&lt;full-title&gt;Science Advances&lt;/full-title&gt;&lt;/periodical&gt;&lt;pages&gt;e1400039&lt;/pages&gt;&lt;volume&gt;1&lt;/volume&gt;&lt;number&gt;1&lt;/number&gt;&lt;dates&gt;&lt;year&gt;2015&lt;/year&gt;&lt;/dates&gt;&lt;isbn&gt;2375-2548&lt;/isbn&gt;&lt;urls&gt;&lt;/urls&gt;&lt;/record&gt;&lt;/Cite&gt;&lt;/EndNote&gt;</w:instrText>
      </w:r>
      <w:r w:rsidR="000D32ED" w:rsidRPr="008632FD">
        <w:rPr>
          <w:rFonts w:ascii="Times New Roman" w:hAnsi="Times New Roman" w:cs="Times New Roman"/>
          <w:color w:val="000000" w:themeColor="text1"/>
          <w:szCs w:val="24"/>
        </w:rPr>
        <w:fldChar w:fldCharType="separate"/>
      </w:r>
      <w:r w:rsidR="001742FB" w:rsidRPr="008632FD">
        <w:rPr>
          <w:rFonts w:ascii="Times New Roman" w:hAnsi="Times New Roman" w:cs="Times New Roman"/>
          <w:noProof/>
          <w:color w:val="000000" w:themeColor="text1"/>
          <w:szCs w:val="24"/>
          <w:vertAlign w:val="superscript"/>
        </w:rPr>
        <w:t>39</w:t>
      </w:r>
      <w:r w:rsidR="000D32ED" w:rsidRPr="008632FD">
        <w:rPr>
          <w:rFonts w:ascii="Times New Roman" w:hAnsi="Times New Roman" w:cs="Times New Roman"/>
          <w:color w:val="000000" w:themeColor="text1"/>
          <w:szCs w:val="24"/>
        </w:rPr>
        <w:fldChar w:fldCharType="end"/>
      </w:r>
      <w:r w:rsidR="000D32ED" w:rsidRPr="008632FD">
        <w:rPr>
          <w:rFonts w:ascii="Times New Roman" w:hAnsi="Times New Roman" w:cs="Times New Roman"/>
          <w:color w:val="000000" w:themeColor="text1"/>
          <w:szCs w:val="24"/>
        </w:rPr>
        <w:t xml:space="preserve">. </w:t>
      </w:r>
      <w:r w:rsidR="0095319A" w:rsidRPr="008632FD">
        <w:rPr>
          <w:rFonts w:ascii="Times New Roman" w:hAnsi="Times New Roman" w:cs="Times New Roman"/>
          <w:color w:val="000000" w:themeColor="text1"/>
          <w:szCs w:val="24"/>
        </w:rPr>
        <w:t xml:space="preserve">In addition, </w:t>
      </w:r>
      <w:r w:rsidR="0095319A" w:rsidRPr="008632FD">
        <w:rPr>
          <w:rFonts w:ascii="Times New Roman" w:hAnsi="Times New Roman" w:cs="Times New Roman"/>
          <w:color w:val="000000" w:themeColor="text1"/>
          <w:sz w:val="21"/>
          <w:szCs w:val="21"/>
        </w:rPr>
        <w:t>a</w:t>
      </w:r>
      <w:r w:rsidR="00E81626" w:rsidRPr="008632FD">
        <w:rPr>
          <w:rFonts w:ascii="Times New Roman" w:hAnsi="Times New Roman" w:cs="Times New Roman"/>
          <w:color w:val="000000" w:themeColor="text1"/>
          <w:sz w:val="21"/>
          <w:szCs w:val="21"/>
        </w:rPr>
        <w:t xml:space="preserve"> globally coordinated mitigation policy</w:t>
      </w:r>
      <w:r w:rsidR="0092553F" w:rsidRPr="008632FD">
        <w:rPr>
          <w:rFonts w:ascii="Times New Roman" w:hAnsi="Times New Roman" w:cs="Times New Roman"/>
          <w:color w:val="000000" w:themeColor="text1"/>
          <w:sz w:val="21"/>
          <w:szCs w:val="21"/>
        </w:rPr>
        <w:t xml:space="preserve"> is </w:t>
      </w:r>
      <w:r w:rsidR="005005EE" w:rsidRPr="008632FD">
        <w:rPr>
          <w:rFonts w:ascii="Times New Roman" w:hAnsi="Times New Roman" w:cs="Times New Roman"/>
          <w:color w:val="000000" w:themeColor="text1"/>
          <w:sz w:val="21"/>
          <w:szCs w:val="21"/>
        </w:rPr>
        <w:t xml:space="preserve">imperative for </w:t>
      </w:r>
      <w:r w:rsidR="00C500AE" w:rsidRPr="008632FD">
        <w:rPr>
          <w:rFonts w:ascii="Times New Roman" w:hAnsi="Times New Roman" w:cs="Times New Roman"/>
          <w:color w:val="000000" w:themeColor="text1"/>
          <w:sz w:val="21"/>
          <w:szCs w:val="21"/>
        </w:rPr>
        <w:t xml:space="preserve">respecting </w:t>
      </w:r>
      <w:r w:rsidR="005005EE" w:rsidRPr="008632FD">
        <w:rPr>
          <w:rFonts w:ascii="Times New Roman" w:hAnsi="Times New Roman" w:cs="Times New Roman"/>
          <w:color w:val="000000" w:themeColor="text1"/>
          <w:sz w:val="21"/>
          <w:szCs w:val="21"/>
        </w:rPr>
        <w:t>the exceedance of the planetary boundaries</w:t>
      </w:r>
      <w:r w:rsidR="00686F65" w:rsidRPr="008632FD">
        <w:rPr>
          <w:rFonts w:ascii="Times New Roman" w:hAnsi="Times New Roman" w:cs="Times New Roman"/>
          <w:color w:val="000000" w:themeColor="text1"/>
          <w:sz w:val="21"/>
          <w:szCs w:val="21"/>
        </w:rPr>
        <w:t xml:space="preserve">, as </w:t>
      </w:r>
      <w:r w:rsidR="00410849" w:rsidRPr="008632FD">
        <w:rPr>
          <w:rFonts w:ascii="Times New Roman" w:hAnsi="Times New Roman" w:cs="Times New Roman"/>
          <w:color w:val="000000" w:themeColor="text1"/>
          <w:sz w:val="21"/>
          <w:szCs w:val="21"/>
        </w:rPr>
        <w:t xml:space="preserve">the unilateral environmental policy can lead to ‘carbon leakage’ by outsourcing the production of emission-intensive goods to countries with lack </w:t>
      </w:r>
      <w:r w:rsidR="00DE0B5C" w:rsidRPr="008632FD">
        <w:rPr>
          <w:rFonts w:ascii="Times New Roman" w:hAnsi="Times New Roman" w:cs="Times New Roman"/>
          <w:color w:val="000000" w:themeColor="text1"/>
          <w:sz w:val="21"/>
          <w:szCs w:val="21"/>
        </w:rPr>
        <w:t>environmental regulations</w:t>
      </w:r>
      <w:r w:rsidR="0063705A" w:rsidRPr="008632FD">
        <w:rPr>
          <w:rFonts w:ascii="Times New Roman" w:hAnsi="Times New Roman" w:cs="Times New Roman"/>
          <w:color w:val="000000" w:themeColor="text1"/>
          <w:sz w:val="21"/>
          <w:szCs w:val="21"/>
        </w:rPr>
        <w:t xml:space="preserve"> </w:t>
      </w:r>
      <w:r w:rsidR="00481CE9" w:rsidRPr="008632FD">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Long&lt;/Author&gt;&lt;Year&gt;2024&lt;/Year&gt;&lt;RecNum&gt;4988&lt;/RecNum&gt;&lt;DisplayText&gt;&lt;style face="superscript"&gt;40&lt;/style&gt;&lt;/DisplayText&gt;&lt;record&gt;&lt;rec-number&gt;4988&lt;/rec-number&gt;&lt;foreign-keys&gt;&lt;key app="EN" db-id="ddxvffxvds5aa4er9pcvv20frz5wz59aepdr" timestamp="1729061860" guid="9b9b6b9c-d56f-4bde-bc0e-3da924cf9804"&gt;4988&lt;/key&gt;&lt;/foreign-keys&gt;&lt;ref-type name="Journal Article"&gt;17&lt;/ref-type&gt;&lt;contributors&gt;&lt;authors&gt;&lt;author&gt;Long, Weitong&lt;/author&gt;&lt;author&gt;Zhu, Xueqin&lt;/author&gt;&lt;author&gt;Weikard, Hans-Peter&lt;/author&gt;&lt;author&gt;Oenema, Oene&lt;/author&gt;&lt;author&gt;Hou, Yong&lt;/author&gt;&lt;/authors&gt;&lt;/contributors&gt;&lt;titles&gt;&lt;title&gt;Exploring sustainable food system transformation options in China: An integrated environmental-economic modelling approach based on the applied general equilibrium framework&lt;/title&gt;&lt;secondary-title&gt;Sustainable Production and Consumption&lt;/secondary-title&gt;&lt;/titles&gt;&lt;periodical&gt;&lt;full-title&gt;Sustainable Production and Consumption&lt;/full-title&gt;&lt;/periodical&gt;&lt;pages&gt;42-54&lt;/pages&gt;&lt;volume&gt;51&lt;/volume&gt;&lt;keywords&gt;&lt;keyword&gt;Sustainable food system&lt;/keyword&gt;&lt;keyword&gt;Sustainable production and consumption&lt;/keyword&gt;&lt;keyword&gt;Trade&lt;/keyword&gt;&lt;keyword&gt;Emissions&lt;/keyword&gt;&lt;keyword&gt;Applied general equilibrium models&lt;/keyword&gt;&lt;keyword&gt;Integrated environmental-economic modelling&lt;/keyword&gt;&lt;/keywords&gt;&lt;dates&gt;&lt;year&gt;2024&lt;/year&gt;&lt;pub-dates&gt;&lt;date&gt;2024/11/01/&lt;/date&gt;&lt;/pub-dates&gt;&lt;/dates&gt;&lt;isbn&gt;2352-5509&lt;/isbn&gt;&lt;urls&gt;&lt;related-urls&gt;&lt;url&gt;https://www.sciencedirect.com/science/article/pii/S2352550924002616&lt;/url&gt;&lt;/related-urls&gt;&lt;/urls&gt;&lt;electronic-resource-num&gt;https://doi.org/10.1016/j.spc.2024.09.004&lt;/electronic-resource-num&gt;&lt;/record&gt;&lt;/Cite&gt;&lt;/EndNote&gt;</w:instrText>
      </w:r>
      <w:r w:rsidR="00481CE9" w:rsidRPr="008632FD">
        <w:rPr>
          <w:rFonts w:ascii="Times New Roman" w:hAnsi="Times New Roman" w:cs="Times New Roman"/>
          <w:color w:val="000000" w:themeColor="text1"/>
          <w:sz w:val="21"/>
          <w:szCs w:val="21"/>
        </w:rPr>
        <w:fldChar w:fldCharType="separate"/>
      </w:r>
      <w:r w:rsidR="001742FB" w:rsidRPr="008632FD">
        <w:rPr>
          <w:rFonts w:ascii="Times New Roman" w:hAnsi="Times New Roman" w:cs="Times New Roman"/>
          <w:noProof/>
          <w:color w:val="000000" w:themeColor="text1"/>
          <w:sz w:val="21"/>
          <w:szCs w:val="21"/>
          <w:vertAlign w:val="superscript"/>
        </w:rPr>
        <w:t>40</w:t>
      </w:r>
      <w:r w:rsidR="00481CE9" w:rsidRPr="008632FD">
        <w:rPr>
          <w:rFonts w:ascii="Times New Roman" w:hAnsi="Times New Roman" w:cs="Times New Roman"/>
          <w:color w:val="000000" w:themeColor="text1"/>
          <w:sz w:val="21"/>
          <w:szCs w:val="21"/>
        </w:rPr>
        <w:fldChar w:fldCharType="end"/>
      </w:r>
      <w:r w:rsidR="00DE0B5C" w:rsidRPr="008632FD">
        <w:rPr>
          <w:rFonts w:ascii="Times New Roman" w:hAnsi="Times New Roman" w:cs="Times New Roman"/>
          <w:color w:val="000000" w:themeColor="text1"/>
          <w:sz w:val="21"/>
          <w:szCs w:val="21"/>
        </w:rPr>
        <w:t xml:space="preserve">. </w:t>
      </w:r>
    </w:p>
    <w:p w14:paraId="397C50F1" w14:textId="77777777" w:rsidR="008632FD" w:rsidRPr="008632FD" w:rsidRDefault="00BD1DDE" w:rsidP="00761B80">
      <w:pPr>
        <w:snapToGrid w:val="0"/>
        <w:spacing w:beforeLines="50" w:before="156" w:afterLines="50" w:after="156" w:line="480" w:lineRule="auto"/>
        <w:jc w:val="both"/>
        <w:rPr>
          <w:rFonts w:ascii="Times New Roman" w:hAnsi="Times New Roman" w:cs="Times New Roman"/>
          <w:bCs/>
          <w:color w:val="000000" w:themeColor="text1"/>
          <w:sz w:val="21"/>
          <w:szCs w:val="21"/>
        </w:rPr>
        <w:sectPr w:rsidR="008632FD" w:rsidRPr="008632FD" w:rsidSect="00AE6A7A">
          <w:footerReference w:type="default" r:id="rId11"/>
          <w:pgSz w:w="11906" w:h="16838"/>
          <w:pgMar w:top="1440" w:right="1797" w:bottom="1440" w:left="1797" w:header="851" w:footer="992" w:gutter="0"/>
          <w:lnNumType w:countBy="1" w:restart="continuous"/>
          <w:cols w:space="425"/>
          <w:docGrid w:type="lines" w:linePitch="312"/>
        </w:sectPr>
      </w:pPr>
      <w:r w:rsidRPr="008632FD">
        <w:rPr>
          <w:rFonts w:ascii="Times New Roman" w:hAnsi="Times New Roman" w:cs="Times New Roman"/>
          <w:color w:val="000000" w:themeColor="text1"/>
          <w:sz w:val="21"/>
          <w:szCs w:val="21"/>
        </w:rPr>
        <w:t xml:space="preserve">Despite the integrated and holistic approach, our study has some limitations that necessitate some follow-up, </w:t>
      </w:r>
      <w:r w:rsidR="004B383C" w:rsidRPr="008632FD">
        <w:rPr>
          <w:rFonts w:ascii="Times New Roman" w:hAnsi="Times New Roman" w:cs="Times New Roman"/>
          <w:color w:val="000000" w:themeColor="text1"/>
          <w:sz w:val="21"/>
          <w:szCs w:val="21"/>
        </w:rPr>
        <w:t xml:space="preserve">which </w:t>
      </w:r>
      <w:r w:rsidR="00C36759" w:rsidRPr="008632FD">
        <w:rPr>
          <w:rFonts w:ascii="Times New Roman" w:hAnsi="Times New Roman" w:cs="Times New Roman"/>
          <w:color w:val="000000" w:themeColor="text1"/>
          <w:sz w:val="21"/>
          <w:szCs w:val="21"/>
        </w:rPr>
        <w:t xml:space="preserve">are discussed in  </w:t>
      </w:r>
      <w:r w:rsidR="004B383C" w:rsidRPr="008632FD">
        <w:rPr>
          <w:rFonts w:ascii="Times New Roman" w:hAnsi="Times New Roman" w:cs="Times New Roman"/>
          <w:bCs/>
          <w:color w:val="000000" w:themeColor="text1"/>
          <w:sz w:val="21"/>
          <w:szCs w:val="21"/>
        </w:rPr>
        <w:t>Supplementary Discussion</w:t>
      </w:r>
      <w:r w:rsidR="00761B80" w:rsidRPr="008632FD">
        <w:rPr>
          <w:rFonts w:ascii="Times New Roman" w:hAnsi="Times New Roman" w:cs="Times New Roman"/>
          <w:bCs/>
          <w:color w:val="000000" w:themeColor="text1"/>
          <w:sz w:val="21"/>
          <w:szCs w:val="21"/>
        </w:rPr>
        <w:t xml:space="preserve">. </w:t>
      </w:r>
      <w:r w:rsidR="00692F71" w:rsidRPr="008632FD">
        <w:rPr>
          <w:rFonts w:ascii="Times New Roman" w:hAnsi="Times New Roman" w:cs="Times New Roman"/>
          <w:bCs/>
          <w:color w:val="000000" w:themeColor="text1"/>
          <w:sz w:val="21"/>
          <w:szCs w:val="21"/>
        </w:rPr>
        <w:t>While further research is needed, o</w:t>
      </w:r>
      <w:r w:rsidR="00761B80" w:rsidRPr="008632FD">
        <w:rPr>
          <w:rFonts w:ascii="Times New Roman" w:hAnsi="Times New Roman" w:cs="Times New Roman"/>
          <w:bCs/>
          <w:color w:val="000000" w:themeColor="text1"/>
          <w:sz w:val="21"/>
          <w:szCs w:val="21"/>
        </w:rPr>
        <w:t>ur study provides a starting point by offering</w:t>
      </w:r>
      <w:r w:rsidR="00761B80" w:rsidRPr="008632FD">
        <w:rPr>
          <w:rFonts w:ascii="Times New Roman" w:hAnsi="Times New Roman" w:cs="Times New Roman"/>
          <w:color w:val="000000" w:themeColor="text1"/>
          <w:sz w:val="21"/>
          <w:szCs w:val="21"/>
        </w:rPr>
        <w:t xml:space="preserve"> an integrated environmental-economic framework t</w:t>
      </w:r>
      <w:r w:rsidR="00173021" w:rsidRPr="008632FD">
        <w:rPr>
          <w:rFonts w:ascii="Times New Roman" w:hAnsi="Times New Roman" w:cs="Times New Roman"/>
          <w:color w:val="000000" w:themeColor="text1"/>
          <w:sz w:val="21"/>
          <w:szCs w:val="21"/>
        </w:rPr>
        <w:t>o</w:t>
      </w:r>
      <w:r w:rsidR="00761B80" w:rsidRPr="008632FD">
        <w:rPr>
          <w:rFonts w:ascii="Times New Roman" w:hAnsi="Times New Roman" w:cs="Times New Roman"/>
          <w:bCs/>
          <w:color w:val="000000" w:themeColor="text1"/>
          <w:sz w:val="21"/>
          <w:szCs w:val="21"/>
        </w:rPr>
        <w:t xml:space="preserve"> supports policy design aimed at achieving the dual dividend of environmental sustainability and food security.</w:t>
      </w:r>
      <w:r w:rsidR="00761B80" w:rsidRPr="008632FD">
        <w:rPr>
          <w:rFonts w:ascii="Times New Roman" w:hAnsi="Times New Roman" w:cs="Times New Roman" w:hint="eastAsia"/>
          <w:bCs/>
          <w:color w:val="000000" w:themeColor="text1"/>
          <w:sz w:val="21"/>
          <w:szCs w:val="21"/>
        </w:rPr>
        <w:t xml:space="preserve"> </w:t>
      </w:r>
      <w:r w:rsidR="0033387D" w:rsidRPr="008632FD">
        <w:rPr>
          <w:rFonts w:ascii="Times New Roman" w:hAnsi="Times New Roman" w:cs="Times New Roman"/>
          <w:bCs/>
          <w:color w:val="000000" w:themeColor="text1"/>
          <w:sz w:val="21"/>
          <w:szCs w:val="21"/>
        </w:rPr>
        <w:t>O</w:t>
      </w:r>
      <w:r w:rsidR="00761B80" w:rsidRPr="008632FD">
        <w:rPr>
          <w:rFonts w:ascii="Times New Roman" w:hAnsi="Times New Roman" w:cs="Times New Roman"/>
          <w:bCs/>
          <w:color w:val="000000" w:themeColor="text1"/>
          <w:sz w:val="21"/>
          <w:szCs w:val="21"/>
        </w:rPr>
        <w:t xml:space="preserve">ur analysis holds significant policy implications not only for China, a key global market for food and feed, but also serves as a blueprint for other populous emerging economies striving to achieve a better balance between food security and environmental sustainability with limited agricultural land and growing food demand, thereby resulting in a notable global impact. </w:t>
      </w:r>
    </w:p>
    <w:p w14:paraId="16D2ECF2" w14:textId="51FBD021" w:rsidR="00911755" w:rsidRPr="001757EA" w:rsidRDefault="008632FD" w:rsidP="007A2013">
      <w:pPr>
        <w:pStyle w:val="Heading1"/>
        <w:snapToGrid w:val="0"/>
        <w:spacing w:beforeLines="50" w:before="156" w:afterLines="50" w:after="156" w:line="480" w:lineRule="auto"/>
        <w:rPr>
          <w:rFonts w:cs="Times New Roman"/>
          <w:szCs w:val="24"/>
        </w:rPr>
      </w:pPr>
      <w:r>
        <w:rPr>
          <w:rFonts w:cs="Times New Roman"/>
          <w:szCs w:val="24"/>
        </w:rPr>
        <w:lastRenderedPageBreak/>
        <w:t>M</w:t>
      </w:r>
      <w:r w:rsidR="00911755" w:rsidRPr="00F07ABD">
        <w:rPr>
          <w:rFonts w:cs="Times New Roman"/>
          <w:szCs w:val="24"/>
        </w:rPr>
        <w:t>etho</w:t>
      </w:r>
      <w:r w:rsidR="00911755" w:rsidRPr="001757EA">
        <w:rPr>
          <w:rFonts w:cs="Times New Roman"/>
          <w:szCs w:val="24"/>
        </w:rPr>
        <w:t>ds</w:t>
      </w:r>
    </w:p>
    <w:p w14:paraId="712F72E2" w14:textId="77777777" w:rsidR="00A231A0" w:rsidRPr="001757EA" w:rsidRDefault="00911755" w:rsidP="00A231A0">
      <w:pPr>
        <w:pStyle w:val="Heading2"/>
        <w:rPr>
          <w:rFonts w:cs="Times New Roman"/>
          <w:b w:val="0"/>
        </w:rPr>
      </w:pPr>
      <w:r w:rsidRPr="001757EA">
        <w:rPr>
          <w:rFonts w:cs="Times New Roman"/>
        </w:rPr>
        <w:t xml:space="preserve">The integrated environmental-economic model and database. </w:t>
      </w:r>
    </w:p>
    <w:p w14:paraId="34D8CE11" w14:textId="4EC6CD8B" w:rsidR="00911755" w:rsidRPr="001757EA" w:rsidRDefault="00911755" w:rsidP="007A2013">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color w:val="000000" w:themeColor="text1"/>
          <w:sz w:val="21"/>
          <w:szCs w:val="21"/>
        </w:rPr>
        <w:t xml:space="preserve">The integrated environmental-economic model based on an AGE framework has been widely used to identify the optimal solution towards greater sustainability and enable efficient allocation of resources in the economy under social welfare maximisation </w:t>
      </w:r>
      <w:r w:rsidRPr="001757EA">
        <w:rPr>
          <w:rFonts w:ascii="Times New Roman" w:hAnsi="Times New Roman" w:cs="Times New Roman"/>
          <w:color w:val="000000" w:themeColor="text1"/>
          <w:szCs w:val="21"/>
        </w:rPr>
        <w:fldChar w:fldCharType="begin">
          <w:fldData xml:space="preserve">PEVuZE5vdGU+PENpdGU+PEF1dGhvcj5LZXl6ZXI8L0F1dGhvcj48WWVhcj4yMDA1PC9ZZWFyPjxS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</w:fldData>
        </w:fldChar>
      </w:r>
      <w:r w:rsidR="004F77C1">
        <w:rPr>
          <w:rFonts w:ascii="Times New Roman" w:hAnsi="Times New Roman" w:cs="Times New Roman"/>
          <w:color w:val="000000" w:themeColor="text1"/>
          <w:szCs w:val="21"/>
        </w:rPr>
        <w:instrText xml:space="preserve"> ADDIN EN.CITE </w:instrText>
      </w:r>
      <w:r w:rsidR="004F77C1">
        <w:rPr>
          <w:rFonts w:ascii="Times New Roman" w:hAnsi="Times New Roman" w:cs="Times New Roman"/>
          <w:color w:val="000000" w:themeColor="text1"/>
          <w:szCs w:val="21"/>
        </w:rPr>
        <w:fldChar w:fldCharType="begin">
          <w:fldData xml:space="preserve">PEVuZE5vdGU+PENpdGU+PEF1dGhvcj5LZXl6ZXI8L0F1dGhvcj48WWVhcj4yMDA1PC9ZZWFyPjxS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</w:fldData>
        </w:fldChar>
      </w:r>
      <w:r w:rsidR="004F77C1">
        <w:rPr>
          <w:rFonts w:ascii="Times New Roman" w:hAnsi="Times New Roman" w:cs="Times New Roman"/>
          <w:color w:val="000000" w:themeColor="text1"/>
          <w:szCs w:val="21"/>
        </w:rPr>
        <w:instrText xml:space="preserve"> ADDIN EN.CITE.DATA </w:instrText>
      </w:r>
      <w:r w:rsidR="004F77C1">
        <w:rPr>
          <w:rFonts w:ascii="Times New Roman" w:hAnsi="Times New Roman" w:cs="Times New Roman"/>
          <w:color w:val="000000" w:themeColor="text1"/>
          <w:szCs w:val="21"/>
        </w:rPr>
      </w:r>
      <w:r w:rsidR="004F77C1">
        <w:rPr>
          <w:rFonts w:ascii="Times New Roman" w:hAnsi="Times New Roman" w:cs="Times New Roman"/>
          <w:color w:val="000000" w:themeColor="text1"/>
          <w:szCs w:val="21"/>
        </w:rPr>
        <w:fldChar w:fldCharType="end"/>
      </w:r>
      <w:r w:rsidRPr="001757EA">
        <w:rPr>
          <w:rFonts w:ascii="Times New Roman" w:hAnsi="Times New Roman" w:cs="Times New Roman"/>
          <w:color w:val="000000" w:themeColor="text1"/>
          <w:szCs w:val="21"/>
        </w:rPr>
        <w:fldChar w:fldCharType="separate"/>
      </w:r>
      <w:r w:rsidR="004D5504" w:rsidRPr="004D5504">
        <w:rPr>
          <w:rFonts w:ascii="Times New Roman" w:hAnsi="Times New Roman" w:cs="Times New Roman"/>
          <w:noProof/>
          <w:color w:val="000000" w:themeColor="text1"/>
          <w:szCs w:val="21"/>
          <w:vertAlign w:val="superscript"/>
        </w:rPr>
        <w:t>41-45</w:t>
      </w:r>
      <w:r w:rsidRPr="001757EA">
        <w:rPr>
          <w:rFonts w:ascii="Times New Roman" w:hAnsi="Times New Roman" w:cs="Times New Roman"/>
          <w:color w:val="000000" w:themeColor="text1"/>
          <w:szCs w:val="21"/>
        </w:rPr>
        <w:fldChar w:fldCharType="end"/>
      </w:r>
      <w:r w:rsidRPr="001757EA">
        <w:rPr>
          <w:rFonts w:ascii="Times New Roman" w:hAnsi="Times New Roman" w:cs="Times New Roman"/>
          <w:color w:val="000000" w:themeColor="text1"/>
          <w:sz w:val="21"/>
          <w:szCs w:val="21"/>
        </w:rPr>
        <w:t xml:space="preserve">. For this study, we </w:t>
      </w:r>
      <w:bookmarkStart w:id="6" w:name="_Hlk151741877"/>
      <w:r w:rsidRPr="001757EA">
        <w:rPr>
          <w:rFonts w:ascii="Times New Roman" w:hAnsi="Times New Roman" w:cs="Times New Roman"/>
          <w:color w:val="000000" w:themeColor="text1"/>
          <w:sz w:val="21"/>
          <w:szCs w:val="21"/>
        </w:rPr>
        <w:t xml:space="preserve">developed a global comparative static AGE model, a modified version of an integrated environmental-economic model, </w:t>
      </w:r>
      <w:bookmarkEnd w:id="6"/>
      <w:r w:rsidRPr="001757EA">
        <w:rPr>
          <w:rFonts w:ascii="Times New Roman" w:hAnsi="Times New Roman"/>
          <w:color w:val="000000" w:themeColor="text1"/>
          <w:szCs w:val="21"/>
        </w:rPr>
        <w:fldChar w:fldCharType="begin">
          <w:fldData xml:space="preserve">PEVuZE5vdGU+PENpdGU+PEF1dGhvcj5aaHU8L0F1dGhvcj48WWVhcj4yMDEyPC9ZZWFyPjxSZWNO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</w:fldData>
        </w:fldChar>
      </w:r>
      <w:r w:rsidR="008052DF">
        <w:rPr>
          <w:rFonts w:ascii="Times New Roman" w:hAnsi="Times New Roman"/>
          <w:color w:val="000000" w:themeColor="text1"/>
          <w:szCs w:val="21"/>
        </w:rPr>
        <w:instrText xml:space="preserve"> ADDIN EN.CITE </w:instrText>
      </w:r>
      <w:r w:rsidR="008052DF">
        <w:rPr>
          <w:rFonts w:ascii="Times New Roman" w:hAnsi="Times New Roman"/>
          <w:color w:val="000000" w:themeColor="text1"/>
          <w:szCs w:val="21"/>
        </w:rPr>
        <w:fldChar w:fldCharType="begin">
          <w:fldData xml:space="preserve">PEVuZE5vdGU+PENpdGU+PEF1dGhvcj5aaHU8L0F1dGhvcj48WWVhcj4yMDEyPC9ZZWFyPjxSZWNO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</w:fldData>
        </w:fldChar>
      </w:r>
      <w:r w:rsidR="008052DF">
        <w:rPr>
          <w:rFonts w:ascii="Times New Roman" w:hAnsi="Times New Roman"/>
          <w:color w:val="000000" w:themeColor="text1"/>
          <w:szCs w:val="21"/>
        </w:rPr>
        <w:instrText xml:space="preserve"> ADDIN EN.CITE.DATA </w:instrText>
      </w:r>
      <w:r w:rsidR="008052DF">
        <w:rPr>
          <w:rFonts w:ascii="Times New Roman" w:hAnsi="Times New Roman"/>
          <w:color w:val="000000" w:themeColor="text1"/>
          <w:szCs w:val="21"/>
        </w:rPr>
      </w:r>
      <w:r w:rsidR="008052DF">
        <w:rPr>
          <w:rFonts w:ascii="Times New Roman" w:hAnsi="Times New Roman"/>
          <w:color w:val="000000" w:themeColor="text1"/>
          <w:szCs w:val="21"/>
        </w:rPr>
        <w:fldChar w:fldCharType="end"/>
      </w:r>
      <w:r w:rsidRPr="001757EA">
        <w:rPr>
          <w:rFonts w:ascii="Times New Roman" w:hAnsi="Times New Roman"/>
          <w:color w:val="000000" w:themeColor="text1"/>
          <w:szCs w:val="21"/>
        </w:rPr>
        <w:fldChar w:fldCharType="separate"/>
      </w:r>
      <w:r w:rsidR="008052DF" w:rsidRPr="008052DF">
        <w:rPr>
          <w:rFonts w:ascii="Times New Roman" w:hAnsi="Times New Roman"/>
          <w:noProof/>
          <w:color w:val="000000" w:themeColor="text1"/>
          <w:szCs w:val="21"/>
          <w:vertAlign w:val="superscript"/>
        </w:rPr>
        <w:t>40,46-50</w:t>
      </w:r>
      <w:r w:rsidRPr="001757EA">
        <w:rPr>
          <w:rFonts w:ascii="Times New Roman" w:hAnsi="Times New Roman"/>
          <w:color w:val="000000" w:themeColor="text1"/>
          <w:szCs w:val="21"/>
        </w:rPr>
        <w:fldChar w:fldCharType="end"/>
      </w:r>
      <w:r w:rsidRPr="001757EA">
        <w:rPr>
          <w:rFonts w:ascii="Times New Roman" w:hAnsi="Times New Roman"/>
          <w:color w:val="000000" w:themeColor="text1"/>
          <w:szCs w:val="21"/>
        </w:rPr>
        <w:t xml:space="preserve"> </w:t>
      </w:r>
      <w:r w:rsidRPr="001757EA">
        <w:rPr>
          <w:rFonts w:ascii="Times New Roman" w:hAnsi="Times New Roman" w:cs="Times New Roman"/>
          <w:color w:val="000000" w:themeColor="text1"/>
          <w:sz w:val="21"/>
          <w:szCs w:val="21"/>
        </w:rPr>
        <w:t>and improved the representation of food-related (crop and livestock) sectors and associated non-food (compound feed, food processing by-products, nitrogen and phosphorous fertiliser, food waste treatment, and non-food) sectors</w:t>
      </w:r>
      <w:r w:rsidR="003460C7">
        <w:rPr>
          <w:rFonts w:ascii="Times New Roman" w:hAnsi="Times New Roman" w:cs="Times New Roman"/>
          <w:color w:val="000000" w:themeColor="text1"/>
          <w:sz w:val="21"/>
          <w:szCs w:val="21"/>
        </w:rPr>
        <w:t xml:space="preserve"> </w:t>
      </w:r>
      <w:r w:rsidR="003460C7" w:rsidRPr="003460C7">
        <w:rPr>
          <w:rFonts w:ascii="Times New Roman" w:hAnsi="Times New Roman" w:cs="Times New Roman"/>
          <w:color w:val="000000" w:themeColor="text1"/>
          <w:sz w:val="21"/>
          <w:szCs w:val="21"/>
        </w:rPr>
        <w:t>(see Fig. 1)</w:t>
      </w:r>
      <w:r w:rsidR="00BA429F" w:rsidRPr="001757EA">
        <w:rPr>
          <w:rFonts w:ascii="Times New Roman" w:hAnsi="Times New Roman" w:cs="Times New Roman"/>
          <w:color w:val="000000" w:themeColor="text1"/>
          <w:sz w:val="21"/>
          <w:szCs w:val="21"/>
        </w:rPr>
        <w:t xml:space="preserve">. </w:t>
      </w:r>
      <w:r w:rsidR="00765728" w:rsidRPr="001757EA">
        <w:rPr>
          <w:rFonts w:ascii="Times New Roman" w:hAnsi="Times New Roman" w:cs="Times New Roman"/>
          <w:color w:val="000000" w:themeColor="text1"/>
          <w:sz w:val="21"/>
          <w:szCs w:val="21"/>
        </w:rPr>
        <w:t xml:space="preserve">While the static model has limitations in short-term policy analysis, it minimises assumptions and uncertainties about future economic conditions by not considering technological and resource changes over time, allowing us to isolate the impact of feeding China’s monogastric livestock with </w:t>
      </w:r>
      <w:r w:rsidR="00133448" w:rsidRPr="001757EA">
        <w:rPr>
          <w:rFonts w:ascii="Times New Roman" w:hAnsi="Times New Roman" w:cs="Times New Roman"/>
          <w:color w:val="000000" w:themeColor="text1"/>
          <w:sz w:val="21"/>
          <w:szCs w:val="21"/>
        </w:rPr>
        <w:t xml:space="preserve">low-opportunity-cost feed products (LCFs). </w:t>
      </w:r>
      <w:r w:rsidR="00BA60E5" w:rsidRPr="001757EA">
        <w:rPr>
          <w:rFonts w:ascii="Times New Roman" w:hAnsi="Times New Roman" w:cs="Times New Roman"/>
          <w:noProof/>
          <w:color w:val="000000" w:themeColor="text1"/>
          <w:sz w:val="21"/>
          <w:szCs w:val="21"/>
        </w:rPr>
        <w:t>O</w:t>
      </w:r>
      <w:r w:rsidR="001567D3" w:rsidRPr="001757EA">
        <w:rPr>
          <w:rFonts w:ascii="Times New Roman" w:hAnsi="Times New Roman" w:cs="Times New Roman"/>
          <w:color w:val="000000" w:themeColor="text1"/>
          <w:sz w:val="21"/>
          <w:szCs w:val="21"/>
        </w:rPr>
        <w:t xml:space="preserve">ur model distinguished two regions: China and its main food and feed trading partners (MTP, including Brazil, the United States, and Canada). These partners accounted for more than 75% of China's total trade volume related to food and feed in 2014. Our reference year is 2014, which represents the latest available year for data for the </w:t>
      </w:r>
      <w:r w:rsidR="007F0385" w:rsidRPr="001757EA">
        <w:rPr>
          <w:rFonts w:ascii="Times New Roman" w:hAnsi="Times New Roman" w:cs="Times New Roman"/>
          <w:color w:val="000000" w:themeColor="text1"/>
          <w:sz w:val="21"/>
          <w:szCs w:val="21"/>
        </w:rPr>
        <w:t xml:space="preserve">Global Trade Analysis Project (GTAP) </w:t>
      </w:r>
      <w:r w:rsidR="001567D3" w:rsidRPr="001757EA">
        <w:rPr>
          <w:rFonts w:ascii="Times New Roman" w:hAnsi="Times New Roman" w:cs="Times New Roman"/>
          <w:color w:val="000000" w:themeColor="text1"/>
          <w:sz w:val="21"/>
          <w:szCs w:val="21"/>
        </w:rPr>
        <w:t>database.</w:t>
      </w:r>
      <w:r w:rsidR="0090585F" w:rsidRPr="001757EA">
        <w:rPr>
          <w:rFonts w:ascii="Times New Roman" w:hAnsi="Times New Roman" w:cs="Times New Roman"/>
          <w:color w:val="000000" w:themeColor="text1"/>
          <w:sz w:val="21"/>
          <w:szCs w:val="21"/>
        </w:rPr>
        <w:t xml:space="preserve"> </w:t>
      </w:r>
      <w:r w:rsidRPr="001757EA">
        <w:rPr>
          <w:rFonts w:ascii="Times New Roman" w:hAnsi="Times New Roman" w:cs="Times New Roman"/>
          <w:color w:val="000000" w:themeColor="text1"/>
          <w:sz w:val="21"/>
          <w:szCs w:val="21"/>
        </w:rPr>
        <w:t xml:space="preserve">Our model is solved using the general algebraic modelling system (GAMS) software package </w:t>
      </w:r>
      <w:r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gt;&lt;Author&gt;GAMS&lt;/Author&gt;&lt;Year&gt;2022&lt;/Year&gt;&lt;RecNum&gt;1165&lt;/RecNum&gt;&lt;DisplayText&gt;&lt;style face="superscript"&gt;51&lt;/style&gt;&lt;/DisplayText&gt;&lt;record&gt;&lt;rec-number&gt;1165&lt;/rec-number&gt;&lt;foreign-keys&gt;&lt;key app="EN" db-id="ddxvffxvds5aa4er9pcvv20frz5wz59aepdr" timestamp="1729037585" guid="4bf321aa-0a43-425a-96fb-ec01b38dbfe0"&gt;1165&lt;/key&gt;&lt;/foreign-keys&gt;&lt;ref-type name="Web Page"&gt;12&lt;/ref-type&gt;&lt;contributors&gt;&lt;authors&gt;&lt;author&gt;GAMS&lt;/author&gt;&lt;/authors&gt;&lt;/contributors&gt;&lt;titles&gt;&lt;title&gt;General algebraic modeling system&lt;/title&gt;&lt;/titles&gt;&lt;dates&gt;&lt;year&gt;2022&lt;/year&gt;&lt;/dates&gt;&lt;urls&gt;&lt;related-urls&gt;&lt;url&gt;https://www.gams.com/&lt;/url&gt;&lt;/related-urls&gt;&lt;/urls&gt;&lt;/record&gt;&lt;/Cite&gt;&lt;/EndNote&gt;</w:instrText>
      </w:r>
      <w:r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51</w:t>
      </w:r>
      <w:r w:rsidRPr="001757EA">
        <w:rPr>
          <w:rFonts w:ascii="Times New Roman" w:hAnsi="Times New Roman" w:cs="Times New Roman"/>
          <w:color w:val="000000" w:themeColor="text1"/>
          <w:sz w:val="21"/>
          <w:szCs w:val="21"/>
        </w:rPr>
        <w:fldChar w:fldCharType="end"/>
      </w:r>
      <w:r w:rsidRPr="001757EA">
        <w:rPr>
          <w:rFonts w:ascii="Times New Roman" w:hAnsi="Times New Roman" w:cs="Times New Roman"/>
          <w:color w:val="000000" w:themeColor="text1"/>
          <w:sz w:val="21"/>
          <w:szCs w:val="21"/>
        </w:rPr>
        <w:t xml:space="preserve">. </w:t>
      </w:r>
    </w:p>
    <w:p w14:paraId="20381503" w14:textId="60ABC67F" w:rsidR="00BA60E5" w:rsidRPr="001757EA" w:rsidRDefault="00911755" w:rsidP="007A2013">
      <w:pPr>
        <w:snapToGrid w:val="0"/>
        <w:spacing w:beforeLines="50" w:before="156" w:afterLines="50" w:after="156" w:line="240" w:lineRule="auto"/>
        <w:jc w:val="both"/>
        <w:rPr>
          <w:rFonts w:ascii="Times New Roman" w:hAnsi="Times New Roman" w:cs="Times New Roman"/>
          <w:noProof/>
          <w:color w:val="000000" w:themeColor="text1"/>
          <w:sz w:val="21"/>
          <w:szCs w:val="21"/>
        </w:rPr>
      </w:pPr>
      <w:r w:rsidRPr="001757EA">
        <w:rPr>
          <w:rFonts w:ascii="Times New Roman" w:hAnsi="Times New Roman" w:cs="Times New Roman"/>
          <w:color w:val="000000" w:themeColor="text1"/>
          <w:sz w:val="21"/>
          <w:szCs w:val="21"/>
        </w:rPr>
        <w:t xml:space="preserve">Modelling circularity in livestock production requires a detailed representation of biophysical flows to consider nutritional balances and livestock feeding constraints of increasing the utilisation of food waste as feed in monogastric livestock production. Following </w:t>
      </w:r>
      <w:r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 AuthorYear="1"&gt;&lt;Author&gt;Gatto&lt;/Author&gt;&lt;Year&gt;2024&lt;/Year&gt;&lt;RecNum&gt;4862&lt;/RecNum&gt;&lt;DisplayText&gt;Gatto, et al. &lt;style face="superscript"&gt;52&lt;/style&gt;&lt;/DisplayText&gt;&lt;record&gt;&lt;rec-number&gt;4862&lt;/rec-number&gt;&lt;foreign-keys&gt;&lt;key app="EN" db-id="ddxvffxvds5aa4er9pcvv20frz5wz59aepdr" timestamp="1729061218" guid="8d0f47f6-64a2-4296-8a4d-b681cb95ac49"&gt;4862&lt;/key&gt;&lt;/foreign-keys&gt;&lt;ref-type name="Journal Article"&gt;17&lt;/ref-type&gt;&lt;contributors&gt;&lt;authors&gt;&lt;author&gt;Gatto, Alessandro&lt;/author&gt;&lt;author&gt;Kuiper, Marijke&lt;/author&gt;&lt;author&gt;van Middelaar, Corina&lt;/author&gt;&lt;author&gt;van Meijl, Hans&lt;/author&gt;&lt;/authors&gt;&lt;/contributors&gt;&lt;titles&gt;&lt;title&gt;Unveiling the economic and environmental impact of policies to promote animal feed for a circular food system&lt;/title&gt;&lt;secondary-title&gt;Resources, Conservation and Recycling&lt;/secondary-title&gt;&lt;/titles&gt;&lt;periodical&gt;&lt;full-title&gt;Resources, Conservation and Recycling&lt;/full-title&gt;&lt;/periodical&gt;&lt;pages&gt;107317&lt;/pages&gt;&lt;volume&gt;200&lt;/volume&gt;&lt;keywords&gt;&lt;keyword&gt;CGE modelling&lt;/keyword&gt;&lt;keyword&gt;Circular food systems&lt;/keyword&gt;&lt;keyword&gt;Circular biobased economy&lt;/keyword&gt;&lt;keyword&gt;Macroeconomics&lt;/keyword&gt;&lt;keyword&gt;Circular policies&lt;/keyword&gt;&lt;/keywords&gt;&lt;dates&gt;&lt;year&gt;2024&lt;/year&gt;&lt;pub-dates&gt;&lt;date&gt;2024/01/01/&lt;/date&gt;&lt;/pub-dates&gt;&lt;/dates&gt;&lt;isbn&gt;0921-3449&lt;/isbn&gt;&lt;urls&gt;&lt;related-urls&gt;&lt;url&gt;https://www.sciencedirect.com/science/article/pii/S0921344923004512&lt;/url&gt;&lt;/related-urls&gt;&lt;/urls&gt;&lt;electronic-resource-num&gt;https://doi.org/10.1016/j.resconrec.2023.107317&lt;/electronic-resource-num&gt;&lt;research-notes&gt;LCF CGE&lt;/research-notes&gt;&lt;/record&gt;&lt;/Cite&gt;&lt;/EndNote&gt;</w:instrText>
      </w:r>
      <w:r w:rsidRPr="001757EA">
        <w:rPr>
          <w:rFonts w:ascii="Times New Roman" w:hAnsi="Times New Roman" w:cs="Times New Roman"/>
          <w:color w:val="000000" w:themeColor="text1"/>
          <w:sz w:val="21"/>
          <w:szCs w:val="21"/>
        </w:rPr>
        <w:fldChar w:fldCharType="separate"/>
      </w:r>
      <w:r w:rsidR="008052DF">
        <w:rPr>
          <w:rFonts w:ascii="Times New Roman" w:hAnsi="Times New Roman" w:cs="Times New Roman"/>
          <w:noProof/>
          <w:color w:val="000000" w:themeColor="text1"/>
          <w:sz w:val="21"/>
          <w:szCs w:val="21"/>
        </w:rPr>
        <w:t xml:space="preserve">Gatto, et al. </w:t>
      </w:r>
      <w:r w:rsidR="008052DF" w:rsidRPr="008052DF">
        <w:rPr>
          <w:rFonts w:ascii="Times New Roman" w:hAnsi="Times New Roman" w:cs="Times New Roman"/>
          <w:noProof/>
          <w:color w:val="000000" w:themeColor="text1"/>
          <w:sz w:val="21"/>
          <w:szCs w:val="21"/>
          <w:vertAlign w:val="superscript"/>
        </w:rPr>
        <w:t>52</w:t>
      </w:r>
      <w:r w:rsidRPr="001757EA">
        <w:rPr>
          <w:rFonts w:ascii="Times New Roman" w:hAnsi="Times New Roman" w:cs="Times New Roman"/>
          <w:color w:val="000000" w:themeColor="text1"/>
          <w:sz w:val="21"/>
          <w:szCs w:val="21"/>
        </w:rPr>
        <w:fldChar w:fldCharType="end"/>
      </w:r>
      <w:r w:rsidRPr="001757EA">
        <w:rPr>
          <w:rFonts w:ascii="Times New Roman" w:hAnsi="Times New Roman" w:cs="Times New Roman"/>
          <w:color w:val="000000" w:themeColor="text1"/>
          <w:sz w:val="21"/>
          <w:szCs w:val="21"/>
        </w:rPr>
        <w:t xml:space="preserve">, we converted dollar-based quantities to physical quantities (Tg) to allow the tracing of biophysical flows through the global economy. GTAP version 10 database </w:t>
      </w:r>
      <w:r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gt;&lt;Author&gt;GTAP&lt;/Author&gt;&lt;Year&gt;2014&lt;/Year&gt;&lt;RecNum&gt;994&lt;/RecNum&gt;&lt;DisplayText&gt;&lt;style face="superscript"&gt;53&lt;/style&gt;&lt;/DisplayText&gt;&lt;record&gt;&lt;rec-number&gt;994&lt;/rec-number&gt;&lt;foreign-keys&gt;&lt;key app="EN" db-id="ddxvffxvds5aa4er9pcvv20frz5wz59aepdr" timestamp="1729037050" guid="d74199ae-96e7-42c6-a565-b938a80c3b73"&gt;994&lt;/key&gt;&lt;/foreign-keys&gt;&lt;ref-type name="Web Page"&gt;12&lt;/ref-type&gt;&lt;contributors&gt;&lt;authors&gt;&lt;author&gt;GTAP&lt;/author&gt;&lt;/authors&gt;&lt;/contributors&gt;&lt;titles&gt;&lt;title&gt;GTAP version 10 Database&lt;/title&gt;&lt;/titles&gt;&lt;dates&gt;&lt;year&gt;2014&lt;/year&gt;&lt;/dates&gt;&lt;urls&gt;&lt;related-urls&gt;&lt;url&gt;http://www.gtap.agecon.purdue.edu/&lt;/url&gt;&lt;/related-urls&gt;&lt;/urls&gt;&lt;/record&gt;&lt;/Cite&gt;&lt;/EndNote&gt;</w:instrText>
      </w:r>
      <w:r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53</w:t>
      </w:r>
      <w:r w:rsidRPr="001757EA">
        <w:rPr>
          <w:rFonts w:ascii="Times New Roman" w:hAnsi="Times New Roman" w:cs="Times New Roman"/>
          <w:color w:val="000000" w:themeColor="text1"/>
          <w:sz w:val="21"/>
          <w:szCs w:val="21"/>
        </w:rPr>
        <w:fldChar w:fldCharType="end"/>
      </w:r>
      <w:r w:rsidRPr="001757EA">
        <w:rPr>
          <w:rFonts w:ascii="Times New Roman" w:hAnsi="Times New Roman" w:cs="Times New Roman"/>
          <w:color w:val="000000" w:themeColor="text1"/>
          <w:sz w:val="21"/>
          <w:szCs w:val="21"/>
        </w:rPr>
        <w:t xml:space="preserve"> was used to calibrate our AGE model and provide dollar-based quantities. </w:t>
      </w:r>
      <w:r w:rsidR="00B31A6A" w:rsidRPr="001757EA">
        <w:rPr>
          <w:rFonts w:ascii="Times New Roman" w:hAnsi="Times New Roman"/>
          <w:noProof/>
          <w:color w:val="000000" w:themeColor="text1"/>
          <w:sz w:val="21"/>
          <w:szCs w:val="21"/>
        </w:rPr>
        <w:t xml:space="preserve">We designed a sectoral aggregation scheme comprising </w:t>
      </w:r>
      <w:r w:rsidR="002E08C3" w:rsidRPr="001757EA">
        <w:rPr>
          <w:rFonts w:ascii="Times New Roman" w:hAnsi="Times New Roman"/>
          <w:noProof/>
          <w:color w:val="000000" w:themeColor="text1"/>
          <w:sz w:val="21"/>
          <w:szCs w:val="21"/>
        </w:rPr>
        <w:t>16</w:t>
      </w:r>
      <w:r w:rsidR="00B31A6A" w:rsidRPr="001757EA">
        <w:rPr>
          <w:rFonts w:ascii="Times New Roman" w:hAnsi="Times New Roman"/>
          <w:noProof/>
          <w:color w:val="000000" w:themeColor="text1"/>
          <w:sz w:val="21"/>
          <w:szCs w:val="21"/>
        </w:rPr>
        <w:t xml:space="preserve"> sectors (see Appendix Table 1) from the original GTAP database to produce social accounting matrices (SAM) (see Appendix Tables 2</w:t>
      </w:r>
      <w:r w:rsidR="00766D6D" w:rsidRPr="001757EA">
        <w:rPr>
          <w:rFonts w:ascii="Times New Roman" w:hAnsi="Times New Roman"/>
          <w:noProof/>
          <w:color w:val="000000" w:themeColor="text1"/>
          <w:sz w:val="21"/>
          <w:szCs w:val="21"/>
        </w:rPr>
        <w:t>-</w:t>
      </w:r>
      <w:r w:rsidR="00B31A6A" w:rsidRPr="001757EA">
        <w:rPr>
          <w:rFonts w:ascii="Times New Roman" w:hAnsi="Times New Roman"/>
          <w:noProof/>
          <w:color w:val="000000" w:themeColor="text1"/>
          <w:sz w:val="21"/>
          <w:szCs w:val="21"/>
        </w:rPr>
        <w:t xml:space="preserve">3) in our study. </w:t>
      </w:r>
      <w:r w:rsidRPr="001757EA">
        <w:rPr>
          <w:rFonts w:ascii="Times New Roman" w:hAnsi="Times New Roman" w:cs="Times New Roman" w:hint="eastAsia"/>
          <w:color w:val="000000" w:themeColor="text1"/>
          <w:sz w:val="21"/>
          <w:szCs w:val="21"/>
        </w:rPr>
        <w:t>Da</w:t>
      </w:r>
      <w:r w:rsidRPr="001757EA">
        <w:rPr>
          <w:rFonts w:ascii="Times New Roman" w:hAnsi="Times New Roman" w:cs="Times New Roman"/>
          <w:color w:val="000000" w:themeColor="text1"/>
          <w:sz w:val="21"/>
          <w:szCs w:val="21"/>
        </w:rPr>
        <w:t xml:space="preserve">ta on physical quantities (see </w:t>
      </w:r>
      <w:r w:rsidR="000541BE" w:rsidRPr="001757EA">
        <w:rPr>
          <w:rFonts w:ascii="Times New Roman" w:hAnsi="Times New Roman" w:cs="Times New Roman"/>
          <w:color w:val="000000" w:themeColor="text1"/>
          <w:sz w:val="21"/>
          <w:szCs w:val="21"/>
        </w:rPr>
        <w:t xml:space="preserve">Supplementary Table </w:t>
      </w:r>
      <w:r w:rsidR="004C51B8" w:rsidRPr="001757EA">
        <w:rPr>
          <w:rFonts w:ascii="Times New Roman" w:hAnsi="Times New Roman" w:cs="Times New Roman"/>
          <w:color w:val="000000" w:themeColor="text1"/>
          <w:sz w:val="21"/>
          <w:szCs w:val="21"/>
        </w:rPr>
        <w:t>2</w:t>
      </w:r>
      <w:r w:rsidRPr="001757EA">
        <w:rPr>
          <w:rFonts w:ascii="Times New Roman" w:hAnsi="Times New Roman" w:cs="Times New Roman"/>
          <w:color w:val="000000" w:themeColor="text1"/>
          <w:sz w:val="21"/>
          <w:szCs w:val="21"/>
        </w:rPr>
        <w:t xml:space="preserve">) of crop and livestock production was obtained from </w:t>
      </w:r>
      <w:r w:rsidRPr="001757EA">
        <w:rPr>
          <w:rFonts w:ascii="Times New Roman" w:hAnsi="Times New Roman" w:cs="Times New Roman"/>
          <w:noProof/>
          <w:color w:val="000000" w:themeColor="text1"/>
          <w:sz w:val="21"/>
          <w:szCs w:val="21"/>
        </w:rPr>
        <w:fldChar w:fldCharType="begin"/>
      </w:r>
      <w:r w:rsidR="00902A80" w:rsidRPr="001757EA">
        <w:rPr>
          <w:rFonts w:ascii="Times New Roman" w:hAnsi="Times New Roman" w:cs="Times New Roman"/>
          <w:noProof/>
          <w:color w:val="000000" w:themeColor="text1"/>
          <w:sz w:val="21"/>
          <w:szCs w:val="21"/>
        </w:rPr>
        <w:instrText xml:space="preserve"> ADDIN EN.CITE &lt;EndNote&gt;&lt;Cite AuthorYear="1"&gt;&lt;Author&gt;FAO&lt;/Author&gt;&lt;Year&gt;2022&lt;/Year&gt;&lt;RecNum&gt;3128&lt;/RecNum&gt;&lt;DisplayText&gt;FAO &lt;style face="superscript"&gt;27&lt;/style&gt;&lt;/DisplayText&gt;&lt;record&gt;&lt;rec-number&gt;3128&lt;/rec-number&gt;&lt;foreign-keys&gt;&lt;key app="EN" db-id="rt0errs5udtewpe9rf5psfsv5eft2sx0xsex" timestamp="1710431901" guid="b7bcdf11-7b18-4c49-8273-7314b00adbb7"&gt;3128&lt;/key&gt;&lt;/foreign-keys&gt;&lt;ref-type name="Web Page"&gt;12&lt;/ref-type&gt;&lt;contributors&gt;&lt;authors&gt;&lt;author&gt;FAO&lt;/author&gt;&lt;/authors&gt;&lt;/contributors&gt;&lt;titles&gt;&lt;/titles&gt;&lt;dates&gt;&lt;year&gt;2022&lt;/year&gt;&lt;/dates&gt;&lt;urls&gt;&lt;related-urls&gt;&lt;url&gt;http://www.fao.org/faostat/en/#data&lt;/url&gt;&lt;/related-urls&gt;&lt;/urls&gt;&lt;custom2&gt;2020-12-22&lt;/custom2&gt;&lt;/record&gt;&lt;/Cite&gt;&lt;/EndNote&gt;</w:instrText>
      </w:r>
      <w:r w:rsidRPr="001757EA">
        <w:rPr>
          <w:rFonts w:ascii="Times New Roman" w:hAnsi="Times New Roman" w:cs="Times New Roman"/>
          <w:noProof/>
          <w:color w:val="000000" w:themeColor="text1"/>
          <w:sz w:val="21"/>
          <w:szCs w:val="21"/>
        </w:rPr>
        <w:fldChar w:fldCharType="separate"/>
      </w:r>
      <w:r w:rsidR="00902A80" w:rsidRPr="001757EA">
        <w:rPr>
          <w:rFonts w:ascii="Times New Roman" w:hAnsi="Times New Roman" w:cs="Times New Roman"/>
          <w:noProof/>
          <w:color w:val="000000" w:themeColor="text1"/>
          <w:sz w:val="21"/>
          <w:szCs w:val="21"/>
        </w:rPr>
        <w:t xml:space="preserve">FAO </w:t>
      </w:r>
      <w:r w:rsidR="00902A80" w:rsidRPr="001757EA">
        <w:rPr>
          <w:rFonts w:ascii="Times New Roman" w:hAnsi="Times New Roman" w:cs="Times New Roman"/>
          <w:noProof/>
          <w:color w:val="000000" w:themeColor="text1"/>
          <w:sz w:val="21"/>
          <w:szCs w:val="21"/>
          <w:vertAlign w:val="superscript"/>
        </w:rPr>
        <w:t>27</w:t>
      </w:r>
      <w:r w:rsidRPr="001757EA">
        <w:rPr>
          <w:rFonts w:ascii="Times New Roman" w:hAnsi="Times New Roman" w:cs="Times New Roman"/>
          <w:noProof/>
          <w:color w:val="000000" w:themeColor="text1"/>
          <w:sz w:val="21"/>
          <w:szCs w:val="21"/>
        </w:rPr>
        <w:fldChar w:fldCharType="end"/>
      </w:r>
      <w:r w:rsidRPr="001757EA">
        <w:rPr>
          <w:rFonts w:ascii="Times New Roman" w:hAnsi="Times New Roman" w:cs="Times New Roman"/>
          <w:noProof/>
          <w:color w:val="000000" w:themeColor="text1"/>
          <w:sz w:val="21"/>
          <w:szCs w:val="21"/>
        </w:rPr>
        <w:t xml:space="preserve">. Feed production was extracted from “Feed” in the FAO food balance sheet. </w:t>
      </w:r>
      <w:r w:rsidR="00981CCF" w:rsidRPr="001757EA">
        <w:rPr>
          <w:rFonts w:ascii="Times New Roman" w:hAnsi="Times New Roman"/>
          <w:color w:val="000000" w:themeColor="text1"/>
          <w:sz w:val="21"/>
          <w:szCs w:val="21"/>
        </w:rPr>
        <w:t xml:space="preserve">Grass from natural grassland was derived from </w:t>
      </w:r>
      <w:r w:rsidR="00981CCF" w:rsidRPr="001757EA">
        <w:rPr>
          <w:rFonts w:ascii="Times New Roman" w:hAnsi="Times New Roman"/>
          <w:color w:val="000000" w:themeColor="text1"/>
          <w:sz w:val="21"/>
          <w:szCs w:val="21"/>
        </w:rPr>
        <w:fldChar w:fldCharType="begin"/>
      </w:r>
      <w:r w:rsidR="008052DF">
        <w:rPr>
          <w:rFonts w:ascii="Times New Roman" w:hAnsi="Times New Roman"/>
          <w:color w:val="000000" w:themeColor="text1"/>
          <w:sz w:val="21"/>
          <w:szCs w:val="21"/>
        </w:rPr>
        <w:instrText xml:space="preserve"> ADDIN EN.CITE &lt;EndNote&gt;&lt;Cite AuthorYear="1"&gt;&lt;Author&gt;Miao&lt;/Author&gt;&lt;Year&gt;2014&lt;/Year&gt;&lt;RecNum&gt;4772&lt;/RecNum&gt;&lt;DisplayText&gt;Miao and Zhang &lt;style face="superscript"&gt;54&lt;/style&gt;&lt;/DisplayText&gt;&lt;record&gt;&lt;rec-number&gt;4772&lt;/rec-number&gt;&lt;foreign-keys&gt;&lt;key app="EN" db-id="ddxvffxvds5aa4er9pcvv20frz5wz59aepdr" timestamp="1729060978" guid="98e84ab7-1c98-4f9f-9f8d-3a8b86a57439"&gt;4772&lt;/key&gt;&lt;/foreign-keys&gt;&lt;ref-type name="Report"&gt;27&lt;/ref-type&gt;&lt;contributors&gt;&lt;authors&gt;&lt;author&gt;Miao, D.&lt;/author&gt;&lt;author&gt;Zhang, Y.&lt;/author&gt;&lt;/authors&gt;&lt;tertiary-authors&gt;&lt;author&gt;China Animal Husbandry&lt;/author&gt;&lt;/tertiary-authors&gt;&lt;/contributors&gt;&lt;titles&gt;&lt;title&gt;National grassland monitoring report&lt;/title&gt;&lt;/titles&gt;&lt;dates&gt;&lt;year&gt;2014&lt;/year&gt;&lt;/dates&gt;&lt;urls&gt;&lt;/urls&gt;&lt;/record&gt;&lt;/Cite&gt;&lt;/EndNote&gt;</w:instrText>
      </w:r>
      <w:r w:rsidR="00981CCF" w:rsidRPr="001757EA">
        <w:rPr>
          <w:rFonts w:ascii="Times New Roman" w:hAnsi="Times New Roman"/>
          <w:color w:val="000000" w:themeColor="text1"/>
          <w:sz w:val="21"/>
          <w:szCs w:val="21"/>
        </w:rPr>
        <w:fldChar w:fldCharType="separate"/>
      </w:r>
      <w:r w:rsidR="008052DF">
        <w:rPr>
          <w:rFonts w:ascii="Times New Roman" w:hAnsi="Times New Roman"/>
          <w:noProof/>
          <w:color w:val="000000" w:themeColor="text1"/>
          <w:sz w:val="21"/>
          <w:szCs w:val="21"/>
        </w:rPr>
        <w:t xml:space="preserve">Miao and Zhang </w:t>
      </w:r>
      <w:r w:rsidR="008052DF" w:rsidRPr="008052DF">
        <w:rPr>
          <w:rFonts w:ascii="Times New Roman" w:hAnsi="Times New Roman"/>
          <w:noProof/>
          <w:color w:val="000000" w:themeColor="text1"/>
          <w:sz w:val="21"/>
          <w:szCs w:val="21"/>
          <w:vertAlign w:val="superscript"/>
        </w:rPr>
        <w:t>54</w:t>
      </w:r>
      <w:r w:rsidR="00981CCF" w:rsidRPr="001757EA">
        <w:rPr>
          <w:rFonts w:ascii="Times New Roman" w:hAnsi="Times New Roman"/>
          <w:color w:val="000000" w:themeColor="text1"/>
          <w:sz w:val="21"/>
          <w:szCs w:val="21"/>
        </w:rPr>
        <w:fldChar w:fldCharType="end"/>
      </w:r>
      <w:r w:rsidR="00981CCF" w:rsidRPr="001757EA">
        <w:rPr>
          <w:rFonts w:ascii="Times New Roman" w:hAnsi="Times New Roman"/>
          <w:color w:val="000000" w:themeColor="text1"/>
          <w:sz w:val="21"/>
          <w:szCs w:val="21"/>
        </w:rPr>
        <w:t>. We only included grass from natural grassland where ruminant livestock is grazing for feed, and grass from remaining grassland was excluded.</w:t>
      </w:r>
      <w:r w:rsidR="00DE1B36" w:rsidRPr="001757EA">
        <w:rPr>
          <w:rFonts w:ascii="Times New Roman" w:hAnsi="Times New Roman" w:cs="Times New Roman" w:hint="eastAsia"/>
          <w:noProof/>
          <w:color w:val="000000" w:themeColor="text1"/>
          <w:sz w:val="21"/>
          <w:szCs w:val="21"/>
        </w:rPr>
        <w:t xml:space="preserve"> </w:t>
      </w:r>
      <w:r w:rsidRPr="001757EA">
        <w:rPr>
          <w:rFonts w:ascii="Times New Roman" w:hAnsi="Times New Roman" w:cs="Times New Roman"/>
          <w:noProof/>
          <w:color w:val="000000" w:themeColor="text1"/>
          <w:sz w:val="21"/>
          <w:szCs w:val="21"/>
        </w:rPr>
        <w:t xml:space="preserve">Data on the trade shares matrix was calculated from the data from the </w:t>
      </w:r>
      <w:r w:rsidRPr="001757EA">
        <w:rPr>
          <w:rFonts w:ascii="Times New Roman" w:hAnsi="Times New Roman" w:cs="Times New Roman"/>
          <w:noProof/>
          <w:color w:val="000000" w:themeColor="text1"/>
          <w:sz w:val="21"/>
          <w:szCs w:val="21"/>
        </w:rPr>
        <w:fldChar w:fldCharType="begin"/>
      </w:r>
      <w:r w:rsidR="008052DF">
        <w:rPr>
          <w:rFonts w:ascii="Times New Roman" w:hAnsi="Times New Roman" w:cs="Times New Roman"/>
          <w:noProof/>
          <w:color w:val="000000" w:themeColor="text1"/>
          <w:sz w:val="21"/>
          <w:szCs w:val="21"/>
        </w:rPr>
        <w:instrText xml:space="preserve"> ADDIN EN.CITE &lt;EndNote&gt;&lt;Cite AuthorYear="1"&gt;&lt;Author&gt;UN Comtrade Database&lt;/Author&gt;&lt;Year&gt;2022&lt;/Year&gt;&lt;RecNum&gt;4909&lt;/RecNum&gt;&lt;DisplayText&gt;UN Comtrade Database &lt;style face="superscript"&gt;55&lt;/style&gt;&lt;/DisplayText&gt;&lt;record&gt;&lt;rec-number&gt;4909&lt;/rec-number&gt;&lt;foreign-keys&gt;&lt;key app="EN" db-id="ddxvffxvds5aa4er9pcvv20frz5wz59aepdr" timestamp="1729061518" guid="9796036f-7816-4931-846e-7126ec846da8"&gt;4909&lt;/key&gt;&lt;/foreign-keys&gt;&lt;ref-type name="Web Page"&gt;12&lt;/ref-type&gt;&lt;contributors&gt;&lt;authors&gt;&lt;author&gt;UN Comtrade Database,&lt;/author&gt;&lt;/authors&gt;&lt;/contributors&gt;&lt;titles&gt;&lt;/titles&gt;&lt;dates&gt;&lt;year&gt;2022&lt;/year&gt;&lt;/dates&gt;&lt;urls&gt;&lt;related-urls&gt;&lt;url&gt;https://comtrade.un.org/data&lt;/url&gt;&lt;/related-urls&gt;&lt;/urls&gt;&lt;/record&gt;&lt;/Cite&gt;&lt;/EndNote&gt;</w:instrText>
      </w:r>
      <w:r w:rsidRPr="001757EA">
        <w:rPr>
          <w:rFonts w:ascii="Times New Roman" w:hAnsi="Times New Roman" w:cs="Times New Roman"/>
          <w:noProof/>
          <w:color w:val="000000" w:themeColor="text1"/>
          <w:sz w:val="21"/>
          <w:szCs w:val="21"/>
        </w:rPr>
        <w:fldChar w:fldCharType="separate"/>
      </w:r>
      <w:r w:rsidR="008052DF">
        <w:rPr>
          <w:rFonts w:ascii="Times New Roman" w:hAnsi="Times New Roman" w:cs="Times New Roman"/>
          <w:noProof/>
          <w:color w:val="000000" w:themeColor="text1"/>
          <w:sz w:val="21"/>
          <w:szCs w:val="21"/>
        </w:rPr>
        <w:t xml:space="preserve">UN Comtrade Database </w:t>
      </w:r>
      <w:r w:rsidR="008052DF" w:rsidRPr="008052DF">
        <w:rPr>
          <w:rFonts w:ascii="Times New Roman" w:hAnsi="Times New Roman" w:cs="Times New Roman"/>
          <w:noProof/>
          <w:color w:val="000000" w:themeColor="text1"/>
          <w:sz w:val="21"/>
          <w:szCs w:val="21"/>
          <w:vertAlign w:val="superscript"/>
        </w:rPr>
        <w:t>55</w:t>
      </w:r>
      <w:r w:rsidRPr="001757EA">
        <w:rPr>
          <w:rFonts w:ascii="Times New Roman" w:hAnsi="Times New Roman" w:cs="Times New Roman"/>
          <w:noProof/>
          <w:color w:val="000000" w:themeColor="text1"/>
          <w:sz w:val="21"/>
          <w:szCs w:val="21"/>
        </w:rPr>
        <w:fldChar w:fldCharType="end"/>
      </w:r>
      <w:r w:rsidRPr="001757EA">
        <w:rPr>
          <w:rFonts w:ascii="Times New Roman" w:hAnsi="Times New Roman" w:cs="Times New Roman"/>
          <w:noProof/>
          <w:color w:val="000000" w:themeColor="text1"/>
          <w:sz w:val="21"/>
          <w:szCs w:val="21"/>
        </w:rPr>
        <w:t xml:space="preserve">. </w:t>
      </w:r>
    </w:p>
    <w:p w14:paraId="7C6626F5" w14:textId="2A47F8B4" w:rsidR="00911755" w:rsidRPr="001757EA" w:rsidRDefault="00D05168" w:rsidP="007A2013">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color w:val="000000" w:themeColor="text1"/>
          <w:sz w:val="21"/>
          <w:szCs w:val="21"/>
        </w:rPr>
        <w:t>L</w:t>
      </w:r>
      <w:r w:rsidR="00911755" w:rsidRPr="001757EA">
        <w:rPr>
          <w:rFonts w:ascii="Times New Roman" w:hAnsi="Times New Roman" w:cs="Times New Roman"/>
          <w:color w:val="000000" w:themeColor="text1"/>
          <w:sz w:val="21"/>
          <w:szCs w:val="21"/>
        </w:rPr>
        <w:t xml:space="preserve">ivestock </w:t>
      </w:r>
      <w:r w:rsidR="008177B8" w:rsidRPr="001757EA">
        <w:rPr>
          <w:rFonts w:ascii="Times New Roman" w:hAnsi="Times New Roman" w:cs="Times New Roman"/>
          <w:color w:val="000000" w:themeColor="text1"/>
          <w:sz w:val="21"/>
          <w:szCs w:val="21"/>
        </w:rPr>
        <w:t xml:space="preserve">categories were aggregated </w:t>
      </w:r>
      <w:r w:rsidR="00911755" w:rsidRPr="001757EA">
        <w:rPr>
          <w:rFonts w:ascii="Times New Roman" w:hAnsi="Times New Roman" w:cs="Times New Roman"/>
          <w:color w:val="000000" w:themeColor="text1"/>
          <w:sz w:val="21"/>
          <w:szCs w:val="21"/>
        </w:rPr>
        <w:t>into two sectors, i.e., monogastric livestock (including pigs, broilers, and laying hens) and ruminant livestock (including dairy cattle, other cattle, and sheep &amp; goats). Furthermore, the inclusion of animal-specific dietary constraints in our model allow</w:t>
      </w:r>
      <w:r w:rsidR="00981CA9" w:rsidRPr="001757EA">
        <w:rPr>
          <w:rFonts w:ascii="Times New Roman" w:hAnsi="Times New Roman" w:cs="Times New Roman"/>
          <w:color w:val="000000" w:themeColor="text1"/>
          <w:sz w:val="21"/>
          <w:szCs w:val="21"/>
        </w:rPr>
        <w:t>ed</w:t>
      </w:r>
      <w:r w:rsidR="00911755" w:rsidRPr="001757EA">
        <w:rPr>
          <w:rFonts w:ascii="Times New Roman" w:hAnsi="Times New Roman" w:cs="Times New Roman"/>
          <w:color w:val="000000" w:themeColor="text1"/>
          <w:sz w:val="21"/>
          <w:szCs w:val="21"/>
        </w:rPr>
        <w:t xml:space="preserve"> us to calculate the nutritional balance (crude protein and </w:t>
      </w:r>
      <w:r w:rsidR="008F28C8" w:rsidRPr="001757EA">
        <w:rPr>
          <w:rFonts w:ascii="Times New Roman" w:hAnsi="Times New Roman" w:cs="Times New Roman"/>
          <w:color w:val="000000" w:themeColor="text1"/>
          <w:sz w:val="21"/>
          <w:szCs w:val="21"/>
        </w:rPr>
        <w:t>digestible</w:t>
      </w:r>
      <w:r w:rsidR="00911755" w:rsidRPr="001757EA">
        <w:rPr>
          <w:rFonts w:ascii="Times New Roman" w:hAnsi="Times New Roman" w:cs="Times New Roman"/>
          <w:color w:val="000000" w:themeColor="text1"/>
          <w:sz w:val="21"/>
          <w:szCs w:val="21"/>
        </w:rPr>
        <w:t xml:space="preserve"> energy), </w:t>
      </w:r>
      <w:bookmarkStart w:id="7" w:name="_Hlk158820759"/>
      <w:r w:rsidR="00911755" w:rsidRPr="001757EA">
        <w:rPr>
          <w:rFonts w:ascii="Times New Roman" w:hAnsi="Times New Roman" w:cs="Times New Roman"/>
          <w:color w:val="000000" w:themeColor="text1"/>
          <w:sz w:val="21"/>
          <w:szCs w:val="21"/>
        </w:rPr>
        <w:t xml:space="preserve">feed conversion ratios (FCR, </w:t>
      </w:r>
      <w:r w:rsidR="009C1BB3" w:rsidRPr="001757EA">
        <w:rPr>
          <w:rFonts w:ascii="Times New Roman" w:hAnsi="Times New Roman" w:cs="Times New Roman"/>
          <w:color w:val="000000" w:themeColor="text1"/>
          <w:sz w:val="21"/>
          <w:szCs w:val="21"/>
        </w:rPr>
        <w:t>the ratio of fresh feed inputs to live weight gain</w:t>
      </w:r>
      <w:r w:rsidR="00911755" w:rsidRPr="001757EA">
        <w:rPr>
          <w:rFonts w:ascii="Times New Roman" w:hAnsi="Times New Roman" w:cs="Times New Roman"/>
          <w:color w:val="000000" w:themeColor="text1"/>
          <w:sz w:val="21"/>
          <w:szCs w:val="21"/>
        </w:rPr>
        <w:t xml:space="preserve">), </w:t>
      </w:r>
      <w:bookmarkEnd w:id="7"/>
      <w:r w:rsidR="00911755" w:rsidRPr="001757EA">
        <w:rPr>
          <w:rFonts w:ascii="Times New Roman" w:hAnsi="Times New Roman" w:cs="Times New Roman"/>
          <w:color w:val="000000" w:themeColor="text1"/>
          <w:sz w:val="21"/>
          <w:szCs w:val="21"/>
        </w:rPr>
        <w:t xml:space="preserve">and edible feed conversion ratio (eFCR, </w:t>
      </w:r>
      <w:r w:rsidR="009C1BB3" w:rsidRPr="001757EA">
        <w:rPr>
          <w:rFonts w:ascii="Times New Roman" w:hAnsi="Times New Roman" w:cs="Times New Roman"/>
          <w:color w:val="000000" w:themeColor="text1"/>
          <w:sz w:val="21"/>
          <w:szCs w:val="21"/>
        </w:rPr>
        <w:t>the amount of human-edible feedstuffs</w:t>
      </w:r>
      <w:r w:rsidR="000D765C" w:rsidRPr="001757EA">
        <w:rPr>
          <w:rFonts w:ascii="Times New Roman" w:hAnsi="Times New Roman" w:cs="Times New Roman"/>
          <w:color w:val="000000" w:themeColor="text1"/>
          <w:sz w:val="21"/>
          <w:szCs w:val="21"/>
        </w:rPr>
        <w:t xml:space="preserve">, i.e., </w:t>
      </w:r>
      <w:r w:rsidR="009C1BB3" w:rsidRPr="001757EA">
        <w:rPr>
          <w:rFonts w:ascii="Times New Roman" w:hAnsi="Times New Roman" w:cs="Times New Roman"/>
          <w:color w:val="000000" w:themeColor="text1"/>
          <w:sz w:val="21"/>
          <w:szCs w:val="21"/>
        </w:rPr>
        <w:t>feeding crops and compound feed</w:t>
      </w:r>
      <w:r w:rsidR="000D765C" w:rsidRPr="001757EA">
        <w:rPr>
          <w:rFonts w:ascii="Times New Roman" w:hAnsi="Times New Roman" w:cs="Times New Roman"/>
          <w:color w:val="000000" w:themeColor="text1"/>
          <w:sz w:val="21"/>
          <w:szCs w:val="21"/>
        </w:rPr>
        <w:t xml:space="preserve">, </w:t>
      </w:r>
      <w:r w:rsidR="009C1BB3" w:rsidRPr="001757EA">
        <w:rPr>
          <w:rFonts w:ascii="Times New Roman" w:hAnsi="Times New Roman" w:cs="Times New Roman"/>
          <w:color w:val="000000" w:themeColor="text1"/>
          <w:sz w:val="21"/>
          <w:szCs w:val="21"/>
        </w:rPr>
        <w:t>used for per unit of live weight gain</w:t>
      </w:r>
      <w:r w:rsidR="00911755" w:rsidRPr="001757EA">
        <w:rPr>
          <w:rFonts w:ascii="Times New Roman" w:hAnsi="Times New Roman" w:cs="Times New Roman"/>
          <w:color w:val="000000" w:themeColor="text1"/>
          <w:sz w:val="21"/>
          <w:szCs w:val="21"/>
        </w:rPr>
        <w:t xml:space="preserve">) </w:t>
      </w:r>
      <w:r w:rsidR="00911755"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gt;&lt;Author&gt;Wilkinson&lt;/Author&gt;&lt;Year&gt;2011&lt;/Year&gt;&lt;RecNum&gt;4773&lt;/RecNum&gt;&lt;DisplayText&gt;&lt;style face="superscript"&gt;56&lt;/style&gt;&lt;/DisplayText&gt;&lt;record&gt;&lt;rec-number&gt;4773&lt;/rec-number&gt;&lt;foreign-keys&gt;&lt;key app="EN" db-id="ddxvffxvds5aa4er9pcvv20frz5wz59aepdr" timestamp="1729060978" guid="76430cc6-ef50-4dac-b069-781bf84dfc0a"&gt;4773&lt;/key&gt;&lt;/foreign-keys&gt;&lt;ref-type name="Journal Article"&gt;17&lt;/ref-type&gt;&lt;contributors&gt;&lt;authors&gt;&lt;author&gt;Wilkinson, J. M.&lt;/author&gt;&lt;/authors&gt;&lt;/contributors&gt;&lt;auth-address&gt;School of Biosciences, University of Nottingham, Sutton Bonington Campus, Loughborough, Leicestershire LE12 5RD, UK.&lt;/auth-address&gt;&lt;titles&gt;&lt;title&gt;Re-defining efficiency of feed use by livestock&lt;/title&gt;&lt;secondary-title&gt;Animal&lt;/secondary-title&gt;&lt;/titles&gt;&lt;periodical&gt;&lt;full-title&gt;animal&lt;/full-title&gt;&lt;/periodical&gt;&lt;pages&gt;1014-22&lt;/pages&gt;&lt;volume&gt;5&lt;/volume&gt;&lt;number&gt;7&lt;/number&gt;&lt;dates&gt;&lt;year&gt;2011&lt;/year&gt;&lt;pub-dates&gt;&lt;date&gt;May&lt;/date&gt;&lt;/pub-dates&gt;&lt;/dates&gt;&lt;isbn&gt;1751-732X (Electronic)&amp;#xD;1751-7311 (Linking)&lt;/isbn&gt;&lt;accession-num&gt;22440097&lt;/accession-num&gt;&lt;urls&gt;&lt;related-urls&gt;&lt;url&gt;https://www.ncbi.nlm.nih.gov/pubmed/22440097&lt;/url&gt;&lt;/related-urls&gt;&lt;/urls&gt;&lt;electronic-resource-num&gt;10.1017/S175173111100005X&lt;/electronic-resource-num&gt;&lt;remote-database-name&gt;PubMed-not-MEDLINE&lt;/remote-database-name&gt;&lt;remote-database-provider&gt;NLM&lt;/remote-database-provider&gt;&lt;/record&gt;&lt;/Cite&gt;&lt;/EndNote&gt;</w:instrText>
      </w:r>
      <w:r w:rsidR="00911755"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56</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xml:space="preserve"> for each livestock sector. First, we obtained the physical quantities (Tg) of feed protein </w:t>
      </w:r>
      <w:r w:rsidR="00551456" w:rsidRPr="001757EA">
        <w:rPr>
          <w:rFonts w:ascii="Times New Roman" w:hAnsi="Times New Roman" w:cs="Times New Roman"/>
          <w:color w:val="000000" w:themeColor="text1"/>
          <w:sz w:val="21"/>
          <w:szCs w:val="21"/>
        </w:rPr>
        <w:t xml:space="preserve">and energy </w:t>
      </w:r>
      <w:r w:rsidR="00911755" w:rsidRPr="001757EA">
        <w:rPr>
          <w:rFonts w:ascii="Times New Roman" w:hAnsi="Times New Roman" w:cs="Times New Roman"/>
          <w:color w:val="000000" w:themeColor="text1"/>
          <w:sz w:val="21"/>
          <w:szCs w:val="21"/>
        </w:rPr>
        <w:t>required to produce th</w:t>
      </w:r>
      <w:r w:rsidR="00BC1F7A" w:rsidRPr="001757EA">
        <w:rPr>
          <w:rFonts w:ascii="Times New Roman" w:hAnsi="Times New Roman" w:cs="Times New Roman"/>
          <w:color w:val="000000" w:themeColor="text1"/>
          <w:sz w:val="21"/>
          <w:szCs w:val="21"/>
        </w:rPr>
        <w:t>e</w:t>
      </w:r>
      <w:r w:rsidR="00911755" w:rsidRPr="001757EA">
        <w:rPr>
          <w:rFonts w:ascii="Times New Roman" w:hAnsi="Times New Roman" w:cs="Times New Roman"/>
          <w:color w:val="000000" w:themeColor="text1"/>
          <w:sz w:val="21"/>
          <w:szCs w:val="21"/>
        </w:rPr>
        <w:t xml:space="preserve"> output of livestock. Then, the composition of total feed supplied to each livestock sector is specified. </w:t>
      </w:r>
      <w:r w:rsidR="00F071F6" w:rsidRPr="001757EA">
        <w:rPr>
          <w:rFonts w:ascii="Times New Roman" w:hAnsi="Times New Roman" w:cs="Times New Roman"/>
          <w:color w:val="000000" w:themeColor="text1"/>
          <w:sz w:val="21"/>
          <w:szCs w:val="21"/>
        </w:rPr>
        <w:t xml:space="preserve">When substituting primary feed (i.e., feeding crops and compound feed) in animal diets with food waste and </w:t>
      </w:r>
      <w:r w:rsidR="00F071F6" w:rsidRPr="001757EA">
        <w:rPr>
          <w:rFonts w:ascii="Times New Roman" w:hAnsi="Times New Roman" w:cs="Times New Roman" w:hint="eastAsia"/>
          <w:color w:val="000000" w:themeColor="text1"/>
          <w:sz w:val="21"/>
          <w:szCs w:val="21"/>
        </w:rPr>
        <w:t>food</w:t>
      </w:r>
      <w:r w:rsidR="00F071F6" w:rsidRPr="001757EA">
        <w:rPr>
          <w:rFonts w:ascii="Times New Roman" w:hAnsi="Times New Roman" w:cs="Times New Roman"/>
          <w:color w:val="000000" w:themeColor="text1"/>
          <w:sz w:val="21"/>
          <w:szCs w:val="21"/>
        </w:rPr>
        <w:t xml:space="preserve"> </w:t>
      </w:r>
      <w:r w:rsidR="00F071F6" w:rsidRPr="001757EA">
        <w:rPr>
          <w:rFonts w:ascii="Times New Roman" w:hAnsi="Times New Roman" w:cs="Times New Roman" w:hint="eastAsia"/>
          <w:color w:val="000000" w:themeColor="text1"/>
          <w:sz w:val="21"/>
          <w:szCs w:val="21"/>
        </w:rPr>
        <w:t>processing</w:t>
      </w:r>
      <w:r w:rsidR="00F071F6" w:rsidRPr="001757EA">
        <w:rPr>
          <w:rFonts w:ascii="Times New Roman" w:hAnsi="Times New Roman" w:cs="Times New Roman"/>
          <w:color w:val="000000" w:themeColor="text1"/>
          <w:sz w:val="21"/>
          <w:szCs w:val="21"/>
        </w:rPr>
        <w:t xml:space="preserve"> </w:t>
      </w:r>
      <w:r w:rsidR="00F071F6" w:rsidRPr="001757EA">
        <w:rPr>
          <w:rFonts w:ascii="Times New Roman" w:hAnsi="Times New Roman" w:cs="Times New Roman" w:hint="eastAsia"/>
          <w:color w:val="000000" w:themeColor="text1"/>
          <w:sz w:val="21"/>
          <w:szCs w:val="21"/>
        </w:rPr>
        <w:t>by-products</w:t>
      </w:r>
      <w:r w:rsidR="00F071F6" w:rsidRPr="001757EA">
        <w:rPr>
          <w:rFonts w:ascii="Times New Roman" w:hAnsi="Times New Roman" w:cs="Times New Roman"/>
          <w:color w:val="000000" w:themeColor="text1"/>
          <w:sz w:val="21"/>
          <w:szCs w:val="21"/>
        </w:rPr>
        <w:t xml:space="preserve">, we kept the total protein and total energy supplies for per unit of animal output were kept constant in all scenarios. </w:t>
      </w:r>
      <w:r w:rsidR="00963C77" w:rsidRPr="001757EA">
        <w:rPr>
          <w:rFonts w:ascii="Times New Roman" w:hAnsi="Times New Roman" w:cs="Times New Roman"/>
          <w:color w:val="000000" w:themeColor="text1"/>
          <w:sz w:val="21"/>
          <w:szCs w:val="21"/>
        </w:rPr>
        <w:t xml:space="preserve">Our </w:t>
      </w:r>
      <w:r w:rsidR="00911755" w:rsidRPr="001757EA">
        <w:rPr>
          <w:rFonts w:ascii="Times New Roman" w:hAnsi="Times New Roman" w:cs="Times New Roman"/>
          <w:color w:val="000000" w:themeColor="text1"/>
          <w:sz w:val="21"/>
          <w:szCs w:val="21"/>
        </w:rPr>
        <w:t>FCRs for ruminant livestock are slightly different from FCRs in the literature</w:t>
      </w:r>
      <w:r w:rsidR="00B6123C" w:rsidRPr="001757EA">
        <w:rPr>
          <w:rFonts w:ascii="Times New Roman" w:hAnsi="Times New Roman" w:cs="Times New Roman"/>
          <w:color w:val="000000" w:themeColor="text1"/>
          <w:sz w:val="21"/>
          <w:szCs w:val="21"/>
        </w:rPr>
        <w:t xml:space="preserve">, as we did not fully </w:t>
      </w:r>
      <w:r w:rsidR="00CF09D2" w:rsidRPr="001757EA">
        <w:rPr>
          <w:rFonts w:ascii="Times New Roman" w:hAnsi="Times New Roman" w:cs="Times New Roman"/>
          <w:color w:val="000000" w:themeColor="text1"/>
          <w:sz w:val="21"/>
          <w:szCs w:val="21"/>
        </w:rPr>
        <w:t>account for</w:t>
      </w:r>
      <w:r w:rsidR="00B6123C" w:rsidRPr="001757EA">
        <w:rPr>
          <w:rFonts w:ascii="Times New Roman" w:hAnsi="Times New Roman" w:cs="Times New Roman"/>
          <w:color w:val="000000" w:themeColor="text1"/>
          <w:sz w:val="21"/>
          <w:szCs w:val="21"/>
        </w:rPr>
        <w:t xml:space="preserve"> hay, crop residues, and roughage-like by-products,</w:t>
      </w:r>
      <w:r w:rsidR="00E87272" w:rsidRPr="001757EA">
        <w:rPr>
          <w:rFonts w:ascii="Times New Roman" w:hAnsi="Times New Roman" w:cs="Times New Roman"/>
          <w:color w:val="000000" w:themeColor="text1"/>
          <w:sz w:val="21"/>
          <w:szCs w:val="21"/>
        </w:rPr>
        <w:t xml:space="preserve"> but this bias </w:t>
      </w:r>
      <w:r w:rsidR="00D93CBD" w:rsidRPr="001757EA">
        <w:rPr>
          <w:rFonts w:ascii="Times New Roman" w:hAnsi="Times New Roman" w:cs="Times New Roman"/>
          <w:color w:val="000000" w:themeColor="text1"/>
          <w:sz w:val="21"/>
          <w:szCs w:val="21"/>
        </w:rPr>
        <w:t xml:space="preserve">did not affect the impacts of feeding food waste and food processing by-products </w:t>
      </w:r>
      <w:r w:rsidR="00BB14D8" w:rsidRPr="001757EA">
        <w:rPr>
          <w:rFonts w:ascii="Times New Roman" w:hAnsi="Times New Roman" w:cs="Times New Roman"/>
          <w:color w:val="000000" w:themeColor="text1"/>
          <w:sz w:val="21"/>
          <w:szCs w:val="21"/>
        </w:rPr>
        <w:t xml:space="preserve">to monogastric livestock. </w:t>
      </w:r>
      <w:r w:rsidR="00911755" w:rsidRPr="001757EA">
        <w:rPr>
          <w:rFonts w:ascii="Times New Roman" w:hAnsi="Times New Roman" w:cs="Times New Roman"/>
          <w:color w:val="000000" w:themeColor="text1"/>
          <w:sz w:val="21"/>
          <w:szCs w:val="21"/>
        </w:rPr>
        <w:t xml:space="preserve">Further model details, nutritional balance, and detailed composition of animals’ diets are available in the Supplementary Information (SI). </w:t>
      </w:r>
    </w:p>
    <w:p w14:paraId="74E7265E" w14:textId="4130A235" w:rsidR="00A231A0" w:rsidRPr="001757EA" w:rsidRDefault="00EE6F1D" w:rsidP="00A231A0">
      <w:pPr>
        <w:pStyle w:val="Heading2"/>
      </w:pPr>
      <w:r w:rsidRPr="001757EA">
        <w:rPr>
          <w:rFonts w:hint="eastAsia"/>
        </w:rPr>
        <w:t>M</w:t>
      </w:r>
      <w:r w:rsidRPr="001757EA">
        <w:t>odelling</w:t>
      </w:r>
      <w:r w:rsidR="00217F88" w:rsidRPr="001757EA">
        <w:t xml:space="preserve"> </w:t>
      </w:r>
      <w:r w:rsidR="00DF0DCD" w:rsidRPr="001757EA">
        <w:t>food waste</w:t>
      </w:r>
      <w:r w:rsidR="00D07A3B" w:rsidRPr="001757EA">
        <w:t xml:space="preserve"> and food processing waste</w:t>
      </w:r>
      <w:r w:rsidRPr="001757EA">
        <w:t xml:space="preserve">. </w:t>
      </w:r>
    </w:p>
    <w:p w14:paraId="7050ABA4" w14:textId="7451DECA" w:rsidR="00B53049" w:rsidRPr="001757EA" w:rsidRDefault="00812940" w:rsidP="007A2013">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hint="eastAsia"/>
          <w:color w:val="000000" w:themeColor="text1"/>
          <w:sz w:val="21"/>
          <w:szCs w:val="21"/>
        </w:rPr>
        <w:t>I</w:t>
      </w:r>
      <w:r w:rsidRPr="001757EA">
        <w:rPr>
          <w:rFonts w:ascii="Times New Roman" w:hAnsi="Times New Roman" w:cs="Times New Roman"/>
          <w:color w:val="000000" w:themeColor="text1"/>
          <w:sz w:val="21"/>
          <w:szCs w:val="21"/>
        </w:rPr>
        <w:t>n this study, we considered two types of LCFs, i.e., food waste and food processing by-products</w:t>
      </w:r>
      <w:r w:rsidR="002D37EC" w:rsidRPr="001757EA">
        <w:rPr>
          <w:rFonts w:ascii="Times New Roman" w:hAnsi="Times New Roman" w:cs="Times New Roman"/>
          <w:color w:val="000000" w:themeColor="text1"/>
          <w:sz w:val="21"/>
          <w:szCs w:val="21"/>
        </w:rPr>
        <w:t xml:space="preserve">. Food waste was considered a local resource within China, while food processing by-products could be traded between China and MTP. </w:t>
      </w:r>
      <w:r w:rsidR="00911755" w:rsidRPr="001757EA">
        <w:rPr>
          <w:rFonts w:ascii="Times New Roman" w:hAnsi="Times New Roman" w:cs="Times New Roman"/>
          <w:color w:val="000000" w:themeColor="text1"/>
          <w:sz w:val="21"/>
          <w:szCs w:val="21"/>
        </w:rPr>
        <w:t xml:space="preserve">Food waste refers to discarded food products during distribution </w:t>
      </w:r>
      <w:r w:rsidR="00911755" w:rsidRPr="001757EA">
        <w:rPr>
          <w:rFonts w:ascii="Times New Roman" w:hAnsi="Times New Roman" w:cs="Times New Roman"/>
          <w:color w:val="000000" w:themeColor="text1"/>
          <w:sz w:val="21"/>
          <w:szCs w:val="21"/>
        </w:rPr>
        <w:lastRenderedPageBreak/>
        <w:t>and consumption.</w:t>
      </w:r>
      <w:r w:rsidR="002D37EC" w:rsidRPr="001757EA">
        <w:rPr>
          <w:rFonts w:ascii="Times New Roman" w:hAnsi="Times New Roman" w:cs="Times New Roman"/>
          <w:color w:val="000000" w:themeColor="text1"/>
          <w:sz w:val="21"/>
          <w:szCs w:val="21"/>
        </w:rPr>
        <w:t xml:space="preserve"> </w:t>
      </w:r>
      <w:r w:rsidR="00911755" w:rsidRPr="001757EA">
        <w:rPr>
          <w:rFonts w:ascii="Times New Roman" w:hAnsi="Times New Roman" w:cs="Times New Roman"/>
          <w:color w:val="000000" w:themeColor="text1"/>
          <w:sz w:val="21"/>
          <w:szCs w:val="21"/>
        </w:rPr>
        <w:t xml:space="preserve">We only considered plant-sourced food waste because animal-sourced food waste may pose </w:t>
      </w:r>
      <w:r w:rsidR="00573A63" w:rsidRPr="001757EA">
        <w:rPr>
          <w:rFonts w:ascii="Times New Roman" w:hAnsi="Times New Roman" w:cs="Times New Roman"/>
          <w:color w:val="000000" w:themeColor="text1"/>
          <w:sz w:val="21"/>
          <w:szCs w:val="21"/>
        </w:rPr>
        <w:t>a</w:t>
      </w:r>
      <w:r w:rsidR="00911755" w:rsidRPr="001757EA">
        <w:rPr>
          <w:rFonts w:ascii="Times New Roman" w:hAnsi="Times New Roman" w:cs="Times New Roman"/>
          <w:color w:val="000000" w:themeColor="text1"/>
          <w:sz w:val="21"/>
          <w:szCs w:val="21"/>
        </w:rPr>
        <w:t xml:space="preserve"> risk of pathogen transfer, including foot-and-mouth and classical swine fever </w:t>
      </w:r>
      <w:r w:rsidR="00911755"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gt;&lt;Author&gt;Shurson&lt;/Author&gt;&lt;Year&gt;2020&lt;/Year&gt;&lt;RecNum&gt;4742&lt;/RecNum&gt;&lt;DisplayText&gt;&lt;style face="superscript"&gt;57&lt;/style&gt;&lt;/DisplayText&gt;&lt;record&gt;&lt;rec-number&gt;4742&lt;/rec-number&gt;&lt;foreign-keys&gt;&lt;key app="EN" db-id="ddxvffxvds5aa4er9pcvv20frz5wz59aepdr" timestamp="1729060919" guid="30bf8c39-54c3-4c4d-ad94-fef961f7fcba"&gt;4742&lt;/key&gt;&lt;/foreign-keys&gt;&lt;ref-type name="Journal Article"&gt;17&lt;/ref-type&gt;&lt;contributors&gt;&lt;authors&gt;&lt;author&gt;Shurson, Gerald C.&lt;/author&gt;&lt;/authors&gt;&lt;/contributors&gt;&lt;titles&gt;&lt;title&gt;“What a waste”—can we improve sustainability of food animal production systems by recycling food waste streams into animal feed in an era of health, climate, and economic crises?&lt;/title&gt;&lt;secondary-title&gt;Sustainability&lt;/secondary-title&gt;&lt;/titles&gt;&lt;periodical&gt;&lt;full-title&gt;Sustainability&lt;/full-title&gt;&lt;/periodical&gt;&lt;pages&gt;7071&lt;/pages&gt;&lt;volume&gt;12&lt;/volume&gt;&lt;number&gt;17&lt;/number&gt;&lt;dates&gt;&lt;year&gt;2020&lt;/year&gt;&lt;/dates&gt;&lt;publisher&gt;MDPI&lt;/publisher&gt;&lt;isbn&gt;2071-1050&lt;/isbn&gt;&lt;urls&gt;&lt;/urls&gt;&lt;/record&gt;&lt;/Cite&gt;&lt;/EndNote&gt;</w:instrText>
      </w:r>
      <w:r w:rsidR="00911755"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57</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xml:space="preserve">. Food waste was quantified separately for each type of food product using data on food consumption and China-specific food loss and waste fractions </w:t>
      </w:r>
      <w:r w:rsidR="00911755" w:rsidRPr="001757EA">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Xue&lt;/Author&gt;&lt;Year&gt;2021&lt;/Year&gt;&lt;RecNum&gt;4691&lt;/RecNum&gt;&lt;DisplayText&gt;&lt;style face="superscript"&gt;28&lt;/style&gt;&lt;/DisplayText&gt;&lt;record&gt;&lt;rec-number&gt;4691&lt;/rec-number&gt;&lt;foreign-keys&gt;&lt;key app="EN" db-id="ddxvffxvds5aa4er9pcvv20frz5wz59aepdr" timestamp="1729060738" guid="b2984db3-e813-409b-830f-b31cfe775168"&gt;4691&lt;/key&gt;&lt;/foreign-keys&gt;&lt;ref-type name="Journal Article"&gt;17&lt;/ref-type&gt;&lt;contributors&gt;&lt;authors&gt;&lt;author&gt;Xue, Li&lt;/author&gt;&lt;author&gt;Liu, Xiaojie&lt;/author&gt;&lt;author&gt;Lu, Shijun&lt;/author&gt;&lt;author&gt;Cheng, Guangyan&lt;/author&gt;&lt;author&gt;Hu, Yuanchao&lt;/author&gt;&lt;author&gt;Liu, Junguo&lt;/author&gt;&lt;author&gt;Dou, Zhengxia&lt;/author&gt;&lt;author&gt;Cheng, Shengkui&lt;/author&gt;&lt;author&gt;Liu, Gang&lt;/author&gt;&lt;/authors&gt;&lt;/contributors&gt;&lt;titles&gt;&lt;title&gt;China’s food loss and waste embodies increasing environmental impacts&lt;/title&gt;&lt;secondary-title&gt;Nature Food&lt;/secondary-title&gt;&lt;/titles&gt;&lt;periodical&gt;&lt;full-title&gt;Nature Food&lt;/full-title&gt;&lt;/periodical&gt;&lt;pages&gt;519-528&lt;/pages&gt;&lt;volume&gt;2&lt;/volume&gt;&lt;number&gt;7&lt;/number&gt;&lt;dates&gt;&lt;year&gt;2021&lt;/year&gt;&lt;/dates&gt;&lt;publisher&gt;Springer Science and Business Media LLC&lt;/publisher&gt;&lt;isbn&gt;2662-1355&lt;/isbn&gt;&lt;urls&gt;&lt;related-urls&gt;&lt;url&gt;https://dx.doi.org/10.1038/s43016-021-00317-6&lt;/url&gt;&lt;/related-urls&gt;&lt;/urls&gt;&lt;electronic-resource-num&gt;10.1038/s43016-021-00317-6&lt;/electronic-resource-num&gt;&lt;/record&gt;&lt;/Cite&gt;&lt;/EndNote&gt;</w:instrText>
      </w:r>
      <w:r w:rsidR="00911755" w:rsidRPr="001757EA">
        <w:rPr>
          <w:rFonts w:ascii="Times New Roman" w:hAnsi="Times New Roman" w:cs="Times New Roman"/>
          <w:color w:val="000000" w:themeColor="text1"/>
          <w:sz w:val="21"/>
          <w:szCs w:val="21"/>
        </w:rPr>
        <w:fldChar w:fldCharType="separate"/>
      </w:r>
      <w:r w:rsidR="00902A80" w:rsidRPr="001757EA">
        <w:rPr>
          <w:rFonts w:ascii="Times New Roman" w:hAnsi="Times New Roman" w:cs="Times New Roman"/>
          <w:noProof/>
          <w:color w:val="000000" w:themeColor="text1"/>
          <w:sz w:val="21"/>
          <w:szCs w:val="21"/>
          <w:vertAlign w:val="superscript"/>
        </w:rPr>
        <w:t>28</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xml:space="preserve"> following the FAO methodology </w:t>
      </w:r>
      <w:r w:rsidR="00911755"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gt;&lt;Author&gt;Gustafsson&lt;/Author&gt;&lt;Year&gt;2013&lt;/Year&gt;&lt;RecNum&gt;4798&lt;/RecNum&gt;&lt;DisplayText&gt;&lt;style face="superscript"&gt;58&lt;/style&gt;&lt;/DisplayText&gt;&lt;record&gt;&lt;rec-number&gt;4798&lt;/rec-number&gt;&lt;foreign-keys&gt;&lt;key app="EN" db-id="ddxvffxvds5aa4er9pcvv20frz5wz59aepdr" timestamp="1729060989" guid="e6efdefa-e46c-48d0-9229-9c4c05530867"&gt;4798&lt;/key&gt;&lt;/foreign-keys&gt;&lt;ref-type name="Report"&gt;27&lt;/ref-type&gt;&lt;contributors&gt;&lt;authors&gt;&lt;author&gt;Gustafsson, J&lt;/author&gt;&lt;author&gt;Cederberg, Christel&lt;/author&gt;&lt;author&gt;Sonesson, Ulf&lt;/author&gt;&lt;author&gt;Emanuelsson, Andreas&lt;/author&gt;&lt;/authors&gt;&lt;/contributors&gt;&lt;titles&gt;&lt;title&gt;The methodology of the FAO study: Global Food Losses and Food Waste-extent, causes and prevention”-FAO, 2011&lt;/title&gt;&lt;/titles&gt;&lt;dates&gt;&lt;year&gt;2013&lt;/year&gt;&lt;/dates&gt;&lt;publisher&gt;SIK Institutet för livsmedel och bioteknik&lt;/publisher&gt;&lt;urls&gt;&lt;/urls&gt;&lt;/record&gt;&lt;/Cite&gt;&lt;/EndNote&gt;</w:instrText>
      </w:r>
      <w:r w:rsidR="00911755"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58</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xml:space="preserve">. Four types of food waste were distinguished, including cereal grains waste, vegetables &amp; fruits waste, roots &amp; tubers waste, and oilseeds &amp; pulses waste. Food processing by-products refer to by-products produced during the food processing stage, including cereal bran, alcoholic pulp (including distiller’s grains from maize ethanol production, brewer’s grains from barley beer production, and distiller’s grains from liquor production), and oil cakes (including soybean cake and other oil cakes). Food processing by-products were estimated from the consumption of food products and specific technical conversion factors </w:t>
      </w:r>
      <w:r w:rsidR="00911755"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gt;&lt;Author&gt;FAO&lt;/Author&gt;&lt;Year&gt;1997&lt;/Year&gt;&lt;RecNum&gt;4743&lt;/RecNum&gt;&lt;DisplayText&gt;&lt;style face="superscript"&gt;59&lt;/style&gt;&lt;/DisplayText&gt;&lt;record&gt;&lt;rec-number&gt;4743&lt;/rec-number&gt;&lt;foreign-keys&gt;&lt;key app="EN" db-id="ddxvffxvds5aa4er9pcvv20frz5wz59aepdr" timestamp="1729060919" guid="7eecc245-073c-4822-ba0a-6b084590aeed"&gt;4743&lt;/key&gt;&lt;/foreign-keys&gt;&lt;ref-type name="Journal Article"&gt;17&lt;/ref-type&gt;&lt;contributors&gt;&lt;authors&gt;&lt;author&gt;FAO&lt;/author&gt;&lt;/authors&gt;&lt;/contributors&gt;&lt;titles&gt;&lt;title&gt;Technical Conversion Factors for Agricultural Commodities&lt;/title&gt;&lt;/titles&gt;&lt;dates&gt;&lt;year&gt;1997&lt;/year&gt;&lt;/dates&gt;&lt;urls&gt;&lt;/urls&gt;&lt;/record&gt;&lt;/Cite&gt;&lt;/EndNote&gt;</w:instrText>
      </w:r>
      <w:r w:rsidR="00911755"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59</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w:t>
      </w:r>
      <w:bookmarkStart w:id="8" w:name="OLE_LINK30"/>
      <w:r w:rsidR="00911755" w:rsidRPr="001757EA">
        <w:rPr>
          <w:rFonts w:ascii="Times New Roman" w:hAnsi="Times New Roman" w:cs="Times New Roman"/>
          <w:color w:val="000000" w:themeColor="text1"/>
          <w:sz w:val="21"/>
          <w:szCs w:val="21"/>
        </w:rPr>
        <w:t xml:space="preserve"> </w:t>
      </w:r>
      <w:bookmarkEnd w:id="8"/>
      <w:r w:rsidR="00B53049" w:rsidRPr="001757EA">
        <w:rPr>
          <w:rFonts w:ascii="Times New Roman" w:hAnsi="Times New Roman" w:cs="Times New Roman"/>
          <w:color w:val="000000" w:themeColor="text1"/>
          <w:sz w:val="21"/>
          <w:szCs w:val="21"/>
        </w:rPr>
        <w:t xml:space="preserve">The total amounts of food waste and food processing by-products and their current use as animal feed and </w:t>
      </w:r>
      <w:r w:rsidR="005E083A" w:rsidRPr="001757EA">
        <w:rPr>
          <w:rFonts w:ascii="Times New Roman" w:hAnsi="Times New Roman" w:cs="Times New Roman"/>
          <w:color w:val="000000" w:themeColor="text1"/>
          <w:sz w:val="21"/>
          <w:szCs w:val="21"/>
        </w:rPr>
        <w:t>discarded</w:t>
      </w:r>
      <w:r w:rsidR="00B53049" w:rsidRPr="001757EA">
        <w:rPr>
          <w:rFonts w:ascii="Times New Roman" w:hAnsi="Times New Roman" w:cs="Times New Roman"/>
          <w:color w:val="000000" w:themeColor="text1"/>
          <w:sz w:val="21"/>
          <w:szCs w:val="21"/>
        </w:rPr>
        <w:t xml:space="preserve"> biomass (i.e., landfill and incineration) for China in S0 </w:t>
      </w:r>
      <w:r w:rsidR="00573A63" w:rsidRPr="001757EA">
        <w:rPr>
          <w:rFonts w:ascii="Times New Roman" w:hAnsi="Times New Roman" w:cs="Times New Roman"/>
          <w:color w:val="000000" w:themeColor="text1"/>
          <w:sz w:val="21"/>
          <w:szCs w:val="21"/>
        </w:rPr>
        <w:t>a</w:t>
      </w:r>
      <w:r w:rsidR="00B53049" w:rsidRPr="001757EA">
        <w:rPr>
          <w:rFonts w:ascii="Times New Roman" w:hAnsi="Times New Roman" w:cs="Times New Roman"/>
          <w:color w:val="000000" w:themeColor="text1"/>
          <w:sz w:val="21"/>
          <w:szCs w:val="21"/>
        </w:rPr>
        <w:t xml:space="preserve">re presented in Supplementary Table </w:t>
      </w:r>
      <w:r w:rsidR="00E428A2" w:rsidRPr="001757EA">
        <w:rPr>
          <w:rFonts w:ascii="Times New Roman" w:hAnsi="Times New Roman" w:cs="Times New Roman"/>
          <w:color w:val="000000" w:themeColor="text1"/>
          <w:sz w:val="21"/>
          <w:szCs w:val="21"/>
        </w:rPr>
        <w:t>4</w:t>
      </w:r>
      <w:r w:rsidR="00B53049" w:rsidRPr="001757EA">
        <w:rPr>
          <w:rFonts w:ascii="Times New Roman" w:hAnsi="Times New Roman" w:cs="Times New Roman"/>
          <w:color w:val="000000" w:themeColor="text1"/>
          <w:sz w:val="21"/>
          <w:szCs w:val="21"/>
        </w:rPr>
        <w:t xml:space="preserve">. </w:t>
      </w:r>
    </w:p>
    <w:p w14:paraId="1F1CA6E4" w14:textId="28813ACB" w:rsidR="00B53049" w:rsidRPr="001757EA" w:rsidRDefault="00911755" w:rsidP="00B53049">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color w:val="000000" w:themeColor="text1"/>
          <w:sz w:val="21"/>
          <w:szCs w:val="21"/>
        </w:rPr>
        <w:t xml:space="preserve">Our model incorporated two food waste-related sectors, i.e., </w:t>
      </w:r>
      <w:r w:rsidR="007D1F6B" w:rsidRPr="001757EA">
        <w:rPr>
          <w:rFonts w:ascii="Times New Roman" w:hAnsi="Times New Roman" w:cs="Times New Roman"/>
          <w:color w:val="000000" w:themeColor="text1"/>
          <w:sz w:val="21"/>
          <w:szCs w:val="21"/>
        </w:rPr>
        <w:t>“</w:t>
      </w:r>
      <w:r w:rsidRPr="001757EA">
        <w:rPr>
          <w:rFonts w:ascii="Times New Roman" w:hAnsi="Times New Roman" w:cs="Times New Roman"/>
          <w:color w:val="000000" w:themeColor="text1"/>
          <w:sz w:val="21"/>
          <w:szCs w:val="21"/>
        </w:rPr>
        <w:t>food waste collection service</w:t>
      </w:r>
      <w:r w:rsidR="007D1F6B" w:rsidRPr="001757EA">
        <w:rPr>
          <w:rFonts w:ascii="Times New Roman" w:hAnsi="Times New Roman" w:cs="Times New Roman"/>
          <w:color w:val="000000" w:themeColor="text1"/>
          <w:sz w:val="21"/>
          <w:szCs w:val="21"/>
        </w:rPr>
        <w:t>”</w:t>
      </w:r>
      <w:r w:rsidRPr="001757EA">
        <w:rPr>
          <w:rFonts w:ascii="Times New Roman" w:hAnsi="Times New Roman" w:cs="Times New Roman"/>
          <w:color w:val="000000" w:themeColor="text1"/>
          <w:sz w:val="21"/>
          <w:szCs w:val="21"/>
        </w:rPr>
        <w:t xml:space="preserve"> and </w:t>
      </w:r>
      <w:r w:rsidR="007D1F6B" w:rsidRPr="001757EA">
        <w:rPr>
          <w:rFonts w:ascii="Times New Roman" w:hAnsi="Times New Roman" w:cs="Times New Roman"/>
          <w:color w:val="000000" w:themeColor="text1"/>
          <w:sz w:val="21"/>
          <w:szCs w:val="21"/>
        </w:rPr>
        <w:t>“</w:t>
      </w:r>
      <w:r w:rsidRPr="001757EA">
        <w:rPr>
          <w:rFonts w:ascii="Times New Roman" w:hAnsi="Times New Roman" w:cs="Times New Roman"/>
          <w:color w:val="000000" w:themeColor="text1"/>
          <w:sz w:val="21"/>
          <w:szCs w:val="21"/>
        </w:rPr>
        <w:t>food waste recycling service</w:t>
      </w:r>
      <w:r w:rsidR="007D1F6B" w:rsidRPr="001757EA">
        <w:rPr>
          <w:rFonts w:ascii="Times New Roman" w:hAnsi="Times New Roman" w:cs="Times New Roman"/>
          <w:color w:val="000000" w:themeColor="text1"/>
          <w:sz w:val="21"/>
          <w:szCs w:val="21"/>
        </w:rPr>
        <w:t>” (</w:t>
      </w:r>
      <w:r w:rsidRPr="001757EA">
        <w:rPr>
          <w:rFonts w:ascii="Times New Roman" w:hAnsi="Times New Roman" w:cs="Times New Roman"/>
          <w:color w:val="000000" w:themeColor="text1"/>
          <w:sz w:val="21"/>
          <w:szCs w:val="21"/>
        </w:rPr>
        <w:t>Figure 1</w:t>
      </w:r>
      <w:r w:rsidR="007D1F6B" w:rsidRPr="001757EA">
        <w:rPr>
          <w:rFonts w:ascii="Times New Roman" w:hAnsi="Times New Roman" w:cs="Times New Roman"/>
          <w:color w:val="000000" w:themeColor="text1"/>
          <w:sz w:val="21"/>
          <w:szCs w:val="21"/>
        </w:rPr>
        <w:t>)</w:t>
      </w:r>
      <w:r w:rsidRPr="001757EA">
        <w:rPr>
          <w:rFonts w:ascii="Times New Roman" w:hAnsi="Times New Roman" w:cs="Times New Roman"/>
          <w:color w:val="000000" w:themeColor="text1"/>
          <w:sz w:val="21"/>
          <w:szCs w:val="21"/>
        </w:rPr>
        <w:t xml:space="preserve">. </w:t>
      </w:r>
      <w:bookmarkStart w:id="9" w:name="_Hlk158912725"/>
      <w:r w:rsidRPr="001757EA">
        <w:rPr>
          <w:rFonts w:ascii="Times New Roman" w:hAnsi="Times New Roman" w:cs="Times New Roman"/>
          <w:color w:val="000000" w:themeColor="text1"/>
          <w:sz w:val="21"/>
          <w:szCs w:val="21"/>
        </w:rPr>
        <w:t>The food waste recycling service sector recycle</w:t>
      </w:r>
      <w:r w:rsidR="00EF23B2" w:rsidRPr="001757EA">
        <w:rPr>
          <w:rFonts w:ascii="Times New Roman" w:hAnsi="Times New Roman" w:cs="Times New Roman"/>
          <w:color w:val="000000" w:themeColor="text1"/>
          <w:sz w:val="21"/>
          <w:szCs w:val="21"/>
        </w:rPr>
        <w:t>s</w:t>
      </w:r>
      <w:r w:rsidRPr="001757EA">
        <w:rPr>
          <w:rFonts w:ascii="Times New Roman" w:hAnsi="Times New Roman" w:cs="Times New Roman"/>
          <w:color w:val="000000" w:themeColor="text1"/>
          <w:sz w:val="21"/>
          <w:szCs w:val="21"/>
        </w:rPr>
        <w:t xml:space="preserve"> food waste as feed for monogastric livestock production. The food waste collection service sector collect</w:t>
      </w:r>
      <w:r w:rsidR="00EF23B2" w:rsidRPr="001757EA">
        <w:rPr>
          <w:rFonts w:ascii="Times New Roman" w:hAnsi="Times New Roman" w:cs="Times New Roman"/>
          <w:color w:val="000000" w:themeColor="text1"/>
          <w:sz w:val="21"/>
          <w:szCs w:val="21"/>
        </w:rPr>
        <w:t>s</w:t>
      </w:r>
      <w:r w:rsidRPr="001757EA">
        <w:rPr>
          <w:rFonts w:ascii="Times New Roman" w:hAnsi="Times New Roman" w:cs="Times New Roman"/>
          <w:color w:val="000000" w:themeColor="text1"/>
          <w:sz w:val="21"/>
          <w:szCs w:val="21"/>
        </w:rPr>
        <w:t xml:space="preserve"> food waste for landfill and incineration. </w:t>
      </w:r>
      <w:bookmarkEnd w:id="9"/>
      <w:r w:rsidRPr="001757EA">
        <w:rPr>
          <w:rFonts w:ascii="Times New Roman" w:hAnsi="Times New Roman" w:cs="Times New Roman"/>
          <w:color w:val="000000" w:themeColor="text1"/>
          <w:sz w:val="21"/>
          <w:szCs w:val="21"/>
        </w:rPr>
        <w:t xml:space="preserve">Waste collection, treatment and disposal activities were included in the ‘Waste and water (wtr)’ sector in the GTAP database. </w:t>
      </w:r>
      <w:r w:rsidR="00F234BF" w:rsidRPr="001757EA">
        <w:rPr>
          <w:rFonts w:ascii="Times New Roman" w:hAnsi="Times New Roman" w:cs="Times New Roman"/>
          <w:color w:val="000000" w:themeColor="text1"/>
          <w:sz w:val="21"/>
          <w:szCs w:val="21"/>
        </w:rPr>
        <w:t>F</w:t>
      </w:r>
      <w:r w:rsidRPr="001757EA">
        <w:rPr>
          <w:rFonts w:ascii="Times New Roman" w:hAnsi="Times New Roman" w:cs="Times New Roman"/>
          <w:color w:val="000000" w:themeColor="text1"/>
          <w:sz w:val="21"/>
          <w:szCs w:val="21"/>
        </w:rPr>
        <w:t xml:space="preserve">ood waste generation was added as a margin commodity, similar to how GTAP treated transport costs following </w:t>
      </w:r>
      <w:r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 AuthorYear="1"&gt;&lt;Author&gt;Peterson&lt;/Author&gt;&lt;Year&gt;2006&lt;/Year&gt;&lt;RecNum&gt;4800&lt;/RecNum&gt;&lt;DisplayText&gt;Peterson &lt;style face="superscript"&gt;60&lt;/style&gt;&lt;/DisplayText&gt;&lt;record&gt;&lt;rec-number&gt;4800&lt;/rec-number&gt;&lt;foreign-keys&gt;&lt;key app="EN" db-id="ddxvffxvds5aa4er9pcvv20frz5wz59aepdr" timestamp="1729060989" guid="f12dfbb6-45dd-4459-8ee5-684a491d1763"&gt;4800&lt;/key&gt;&lt;/foreign-keys&gt;&lt;ref-type name="Journal Article"&gt;17&lt;/ref-type&gt;&lt;contributors&gt;&lt;authors&gt;&lt;author&gt;Peterson, Everett B&lt;/author&gt;&lt;/authors&gt;&lt;/contributors&gt;&lt;titles&gt;&lt;title&gt;Gtap-m: a gtap model and data base that incorporates domestic margins&lt;/title&gt;&lt;secondary-title&gt;GTAP Technical Papers&lt;/secondary-title&gt;&lt;/titles&gt;&lt;periodical&gt;&lt;full-title&gt;GTAP Technical Papers&lt;/full-title&gt;&lt;/periodical&gt;&lt;dates&gt;&lt;year&gt;2006&lt;/year&gt;&lt;/dates&gt;&lt;urls&gt;&lt;/urls&gt;&lt;/record&gt;&lt;/Cite&gt;&lt;/EndNote&gt;</w:instrText>
      </w:r>
      <w:r w:rsidRPr="001757EA">
        <w:rPr>
          <w:rFonts w:ascii="Times New Roman" w:hAnsi="Times New Roman" w:cs="Times New Roman"/>
          <w:color w:val="000000" w:themeColor="text1"/>
          <w:sz w:val="21"/>
          <w:szCs w:val="21"/>
        </w:rPr>
        <w:fldChar w:fldCharType="separate"/>
      </w:r>
      <w:r w:rsidR="008052DF">
        <w:rPr>
          <w:rFonts w:ascii="Times New Roman" w:hAnsi="Times New Roman" w:cs="Times New Roman"/>
          <w:noProof/>
          <w:color w:val="000000" w:themeColor="text1"/>
          <w:sz w:val="21"/>
          <w:szCs w:val="21"/>
        </w:rPr>
        <w:t xml:space="preserve">Peterson </w:t>
      </w:r>
      <w:r w:rsidR="008052DF" w:rsidRPr="008052DF">
        <w:rPr>
          <w:rFonts w:ascii="Times New Roman" w:hAnsi="Times New Roman" w:cs="Times New Roman"/>
          <w:noProof/>
          <w:color w:val="000000" w:themeColor="text1"/>
          <w:sz w:val="21"/>
          <w:szCs w:val="21"/>
          <w:vertAlign w:val="superscript"/>
        </w:rPr>
        <w:t>60</w:t>
      </w:r>
      <w:r w:rsidRPr="001757EA">
        <w:rPr>
          <w:rFonts w:ascii="Times New Roman" w:hAnsi="Times New Roman" w:cs="Times New Roman"/>
          <w:color w:val="000000" w:themeColor="text1"/>
          <w:sz w:val="21"/>
          <w:szCs w:val="21"/>
        </w:rPr>
        <w:fldChar w:fldCharType="end"/>
      </w:r>
      <w:r w:rsidRPr="001757EA">
        <w:rPr>
          <w:rFonts w:ascii="Times New Roman" w:hAnsi="Times New Roman" w:cs="Times New Roman"/>
          <w:color w:val="000000" w:themeColor="text1"/>
          <w:sz w:val="21"/>
          <w:szCs w:val="21"/>
        </w:rPr>
        <w:t xml:space="preserve">. </w:t>
      </w:r>
      <w:r w:rsidR="002A4699" w:rsidRPr="001757EA">
        <w:rPr>
          <w:rFonts w:ascii="Times New Roman" w:hAnsi="Times New Roman" w:cs="Times New Roman"/>
          <w:color w:val="000000" w:themeColor="text1"/>
          <w:sz w:val="21"/>
          <w:szCs w:val="21"/>
        </w:rPr>
        <w:t>Thus,</w:t>
      </w:r>
      <w:r w:rsidRPr="001757EA">
        <w:rPr>
          <w:rFonts w:ascii="Times New Roman" w:hAnsi="Times New Roman" w:cs="Times New Roman"/>
          <w:color w:val="000000" w:themeColor="text1"/>
          <w:sz w:val="21"/>
          <w:szCs w:val="21"/>
        </w:rPr>
        <w:t xml:space="preserve"> the consumer price of food includes both the market price of food and the cost of collecting food waste. </w:t>
      </w:r>
      <w:r w:rsidR="0083213F" w:rsidRPr="001757EA">
        <w:rPr>
          <w:rFonts w:ascii="Times New Roman" w:hAnsi="Times New Roman" w:cs="Times New Roman"/>
          <w:color w:val="000000" w:themeColor="text1"/>
          <w:sz w:val="21"/>
          <w:szCs w:val="21"/>
        </w:rPr>
        <w:t xml:space="preserve">Consumers allocate their income to both the consumption of goods and food waste collection services, but they derive utility solely from the consumption of goods. </w:t>
      </w:r>
      <w:r w:rsidRPr="001757EA">
        <w:rPr>
          <w:rFonts w:ascii="Times New Roman" w:hAnsi="Times New Roman" w:cs="Times New Roman"/>
          <w:color w:val="000000" w:themeColor="text1"/>
          <w:sz w:val="21"/>
          <w:szCs w:val="21"/>
        </w:rPr>
        <w:t xml:space="preserve">In terms of recycling food waste as feed, monogastric livestock production bears the associated cost. By multiplying the quantity of food waste with the price of food waste treatment, we can calculate the value of food waste generation. </w:t>
      </w:r>
      <w:r w:rsidR="00B53049" w:rsidRPr="001757EA">
        <w:rPr>
          <w:rFonts w:ascii="Times New Roman" w:hAnsi="Times New Roman" w:cs="Times New Roman"/>
          <w:color w:val="000000" w:themeColor="text1"/>
          <w:sz w:val="21"/>
          <w:szCs w:val="21"/>
        </w:rPr>
        <w:t xml:space="preserve">Physical quantities and prices of food waste recycling service and food waste collection service in China were presented in Supplementary Tables </w:t>
      </w:r>
      <w:r w:rsidR="004C51B8" w:rsidRPr="001757EA">
        <w:rPr>
          <w:rFonts w:ascii="Times New Roman" w:hAnsi="Times New Roman" w:cs="Times New Roman"/>
          <w:color w:val="000000" w:themeColor="text1"/>
          <w:sz w:val="21"/>
          <w:szCs w:val="21"/>
        </w:rPr>
        <w:t>4-5</w:t>
      </w:r>
      <w:r w:rsidR="00B53049" w:rsidRPr="001757EA">
        <w:rPr>
          <w:rFonts w:ascii="Times New Roman" w:hAnsi="Times New Roman" w:cs="Times New Roman"/>
          <w:color w:val="000000" w:themeColor="text1"/>
          <w:sz w:val="21"/>
          <w:szCs w:val="21"/>
        </w:rPr>
        <w:t>.</w:t>
      </w:r>
    </w:p>
    <w:p w14:paraId="4C5EB793" w14:textId="77777777" w:rsidR="00A231A0" w:rsidRPr="001757EA" w:rsidRDefault="00217F88" w:rsidP="00A231A0">
      <w:pPr>
        <w:pStyle w:val="Heading2"/>
      </w:pPr>
      <w:bookmarkStart w:id="10" w:name="_Hlk92717252"/>
      <w:r w:rsidRPr="001757EA">
        <w:t xml:space="preserve">Environmental impact assessment. </w:t>
      </w:r>
    </w:p>
    <w:p w14:paraId="49A082B5" w14:textId="380462F7" w:rsidR="003B79EC" w:rsidRPr="001757EA" w:rsidRDefault="00572E99" w:rsidP="007A2013">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color w:val="000000" w:themeColor="text1"/>
          <w:sz w:val="21"/>
          <w:szCs w:val="21"/>
        </w:rPr>
        <w:t>T</w:t>
      </w:r>
      <w:r w:rsidR="00911755" w:rsidRPr="001757EA">
        <w:rPr>
          <w:rFonts w:ascii="Times New Roman" w:hAnsi="Times New Roman" w:cs="Times New Roman"/>
          <w:color w:val="000000" w:themeColor="text1"/>
          <w:sz w:val="21"/>
          <w:szCs w:val="21"/>
        </w:rPr>
        <w:t>hree main environmental impacts of food systems</w:t>
      </w:r>
      <w:r w:rsidR="003B79EC" w:rsidRPr="001757EA">
        <w:rPr>
          <w:rFonts w:ascii="Times New Roman" w:hAnsi="Times New Roman" w:cs="Times New Roman"/>
          <w:color w:val="000000" w:themeColor="text1"/>
          <w:sz w:val="21"/>
          <w:szCs w:val="21"/>
        </w:rPr>
        <w:t xml:space="preserve"> were distinguished</w:t>
      </w:r>
      <w:r w:rsidR="00911755" w:rsidRPr="001757EA">
        <w:rPr>
          <w:rFonts w:ascii="Times New Roman" w:hAnsi="Times New Roman" w:cs="Times New Roman"/>
          <w:color w:val="000000" w:themeColor="text1"/>
          <w:sz w:val="21"/>
          <w:szCs w:val="21"/>
        </w:rPr>
        <w:t xml:space="preserve">, i.e., global warming potential (GWP, caused by </w:t>
      </w:r>
      <w:r w:rsidR="00EE1279" w:rsidRPr="001757EA">
        <w:rPr>
          <w:rFonts w:ascii="Times New Roman" w:hAnsi="Times New Roman" w:cs="Times New Roman"/>
          <w:color w:val="000000" w:themeColor="text1"/>
          <w:sz w:val="21"/>
          <w:szCs w:val="21"/>
        </w:rPr>
        <w:t>greenhouse gas (</w:t>
      </w:r>
      <w:r w:rsidR="00911755" w:rsidRPr="001757EA">
        <w:rPr>
          <w:rFonts w:ascii="Times New Roman" w:hAnsi="Times New Roman" w:cs="Times New Roman"/>
          <w:color w:val="000000" w:themeColor="text1"/>
          <w:sz w:val="21"/>
          <w:szCs w:val="21"/>
        </w:rPr>
        <w:t>GHG</w:t>
      </w:r>
      <w:r w:rsidR="00EE1279" w:rsidRPr="001757EA">
        <w:rPr>
          <w:rFonts w:ascii="Times New Roman" w:hAnsi="Times New Roman" w:cs="Times New Roman"/>
          <w:color w:val="000000" w:themeColor="text1"/>
          <w:sz w:val="21"/>
          <w:szCs w:val="21"/>
        </w:rPr>
        <w:t>)</w:t>
      </w:r>
      <w:r w:rsidR="00911755" w:rsidRPr="001757EA">
        <w:rPr>
          <w:rFonts w:ascii="Times New Roman" w:hAnsi="Times New Roman" w:cs="Times New Roman"/>
          <w:color w:val="000000" w:themeColor="text1"/>
          <w:sz w:val="21"/>
          <w:szCs w:val="21"/>
        </w:rPr>
        <w:t xml:space="preserve"> emissions, including carbon dioxide(CO</w:t>
      </w:r>
      <w:r w:rsidR="00911755" w:rsidRPr="001757EA">
        <w:rPr>
          <w:rFonts w:ascii="Times New Roman" w:hAnsi="Times New Roman" w:cs="Times New Roman"/>
          <w:color w:val="000000" w:themeColor="text1"/>
          <w:sz w:val="21"/>
          <w:szCs w:val="21"/>
          <w:vertAlign w:val="subscript"/>
        </w:rPr>
        <w:t>2</w:t>
      </w:r>
      <w:r w:rsidR="00911755" w:rsidRPr="001757EA">
        <w:rPr>
          <w:rFonts w:ascii="Times New Roman" w:hAnsi="Times New Roman" w:cs="Times New Roman"/>
          <w:color w:val="000000" w:themeColor="text1"/>
          <w:sz w:val="21"/>
          <w:szCs w:val="21"/>
        </w:rPr>
        <w:t>), methane (CH</w:t>
      </w:r>
      <w:r w:rsidR="00911755" w:rsidRPr="001757EA">
        <w:rPr>
          <w:rFonts w:ascii="Times New Roman" w:hAnsi="Times New Roman" w:cs="Times New Roman"/>
          <w:color w:val="000000" w:themeColor="text1"/>
          <w:sz w:val="21"/>
          <w:szCs w:val="21"/>
          <w:vertAlign w:val="subscript"/>
        </w:rPr>
        <w:t>4</w:t>
      </w:r>
      <w:r w:rsidR="00911755" w:rsidRPr="001757EA">
        <w:rPr>
          <w:rFonts w:ascii="Times New Roman" w:hAnsi="Times New Roman" w:cs="Times New Roman"/>
          <w:color w:val="000000" w:themeColor="text1"/>
          <w:sz w:val="21"/>
          <w:szCs w:val="21"/>
        </w:rPr>
        <w:t>), and nitrous oxide (N</w:t>
      </w:r>
      <w:r w:rsidR="00911755" w:rsidRPr="001757EA">
        <w:rPr>
          <w:rFonts w:ascii="Times New Roman" w:hAnsi="Times New Roman" w:cs="Times New Roman"/>
          <w:color w:val="000000" w:themeColor="text1"/>
          <w:sz w:val="21"/>
          <w:szCs w:val="21"/>
          <w:vertAlign w:val="subscript"/>
        </w:rPr>
        <w:t>2</w:t>
      </w:r>
      <w:r w:rsidR="00911755" w:rsidRPr="001757EA">
        <w:rPr>
          <w:rFonts w:ascii="Times New Roman" w:hAnsi="Times New Roman" w:cs="Times New Roman"/>
          <w:color w:val="000000" w:themeColor="text1"/>
          <w:sz w:val="21"/>
          <w:szCs w:val="21"/>
        </w:rPr>
        <w:t>O) emissions; converted to CO</w:t>
      </w:r>
      <w:r w:rsidR="00911755" w:rsidRPr="001757EA">
        <w:rPr>
          <w:rFonts w:ascii="Times New Roman" w:hAnsi="Times New Roman" w:cs="Times New Roman"/>
          <w:color w:val="000000" w:themeColor="text1"/>
          <w:sz w:val="21"/>
          <w:szCs w:val="21"/>
          <w:vertAlign w:val="subscript"/>
        </w:rPr>
        <w:t>2</w:t>
      </w:r>
      <w:r w:rsidR="00911755" w:rsidRPr="001757EA">
        <w:rPr>
          <w:rFonts w:ascii="Times New Roman" w:hAnsi="Times New Roman" w:cs="Times New Roman"/>
          <w:color w:val="000000" w:themeColor="text1"/>
          <w:sz w:val="21"/>
          <w:szCs w:val="21"/>
        </w:rPr>
        <w:t xml:space="preserve"> equivalents), acidification potential (AP, caused by pollutants leading to acidification, including ammonia (NH</w:t>
      </w:r>
      <w:r w:rsidR="00911755" w:rsidRPr="001757EA">
        <w:rPr>
          <w:rFonts w:ascii="Times New Roman" w:hAnsi="Times New Roman" w:cs="Times New Roman"/>
          <w:color w:val="000000" w:themeColor="text1"/>
          <w:sz w:val="21"/>
          <w:szCs w:val="21"/>
          <w:vertAlign w:val="subscript"/>
        </w:rPr>
        <w:t>3</w:t>
      </w:r>
      <w:r w:rsidR="00911755" w:rsidRPr="001757EA">
        <w:rPr>
          <w:rFonts w:ascii="Times New Roman" w:hAnsi="Times New Roman" w:cs="Times New Roman"/>
          <w:color w:val="000000" w:themeColor="text1"/>
          <w:sz w:val="21"/>
          <w:szCs w:val="21"/>
        </w:rPr>
        <w:t>), nitrogen oxides (NO</w:t>
      </w:r>
      <w:r w:rsidR="00911755" w:rsidRPr="001757EA">
        <w:rPr>
          <w:rFonts w:ascii="Times New Roman" w:hAnsi="Times New Roman" w:cs="Times New Roman"/>
          <w:color w:val="000000" w:themeColor="text1"/>
          <w:sz w:val="21"/>
          <w:szCs w:val="21"/>
          <w:vertAlign w:val="subscript"/>
        </w:rPr>
        <w:t>x</w:t>
      </w:r>
      <w:r w:rsidR="00911755" w:rsidRPr="001757EA">
        <w:rPr>
          <w:rFonts w:ascii="Times New Roman" w:hAnsi="Times New Roman" w:cs="Times New Roman"/>
          <w:color w:val="000000" w:themeColor="text1"/>
          <w:sz w:val="21"/>
          <w:szCs w:val="21"/>
        </w:rPr>
        <w:t>), and sulphur dioxide (SO</w:t>
      </w:r>
      <w:r w:rsidR="00911755" w:rsidRPr="001757EA">
        <w:rPr>
          <w:rFonts w:ascii="Times New Roman" w:hAnsi="Times New Roman" w:cs="Times New Roman"/>
          <w:color w:val="000000" w:themeColor="text1"/>
          <w:sz w:val="21"/>
          <w:szCs w:val="21"/>
          <w:vertAlign w:val="subscript"/>
        </w:rPr>
        <w:t>2</w:t>
      </w:r>
      <w:r w:rsidR="00911755" w:rsidRPr="001757EA">
        <w:rPr>
          <w:rFonts w:ascii="Times New Roman" w:hAnsi="Times New Roman" w:cs="Times New Roman"/>
          <w:color w:val="000000" w:themeColor="text1"/>
          <w:sz w:val="21"/>
          <w:szCs w:val="21"/>
        </w:rPr>
        <w:t>) emissions; converted to NH</w:t>
      </w:r>
      <w:r w:rsidR="00911755" w:rsidRPr="001757EA">
        <w:rPr>
          <w:rFonts w:ascii="Times New Roman" w:hAnsi="Times New Roman" w:cs="Times New Roman"/>
          <w:color w:val="000000" w:themeColor="text1"/>
          <w:sz w:val="21"/>
          <w:szCs w:val="21"/>
          <w:vertAlign w:val="subscript"/>
        </w:rPr>
        <w:t>3</w:t>
      </w:r>
      <w:r w:rsidR="00911755" w:rsidRPr="001757EA">
        <w:rPr>
          <w:rFonts w:ascii="Times New Roman" w:hAnsi="Times New Roman" w:cs="Times New Roman"/>
          <w:color w:val="000000" w:themeColor="text1"/>
          <w:sz w:val="21"/>
          <w:szCs w:val="21"/>
        </w:rPr>
        <w:t xml:space="preserve"> equivalents), and eutrophication potential (EP, caused by pollutants leading to eutrophication, including N and P losses; converted to N equivalents). The conversion factors for GWP, AP, and EP were derived from </w:t>
      </w:r>
      <w:r w:rsidR="00911755"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 AuthorYear="1"&gt;&lt;Author&gt;Goedkoop&lt;/Author&gt;&lt;Year&gt;2009&lt;/Year&gt;&lt;RecNum&gt;1401&lt;/RecNum&gt;&lt;DisplayText&gt;Goedkoop, et al. &lt;style face="superscript"&gt;61&lt;/style&gt;&lt;/DisplayText&gt;&lt;record&gt;&lt;rec-number&gt;1401&lt;/rec-number&gt;&lt;foreign-keys&gt;&lt;key app="EN" db-id="ddxvffxvds5aa4er9pcvv20frz5wz59aepdr" timestamp="1729038429" guid="eeb75ced-366c-49e2-afba-fb2c7175cfda"&gt;1401&lt;/key&gt;&lt;/foreign-keys&gt;&lt;ref-type name="Report"&gt;27&lt;/ref-type&gt;&lt;contributors&gt;&lt;authors&gt;&lt;author&gt;Goedkoop, Mark&lt;/author&gt;&lt;author&gt;Heijungs, Reinout&lt;/author&gt;&lt;author&gt;Huijbregts, Mark&lt;/author&gt;&lt;author&gt;De Schryver, An&lt;/author&gt;&lt;author&gt;Struijs, Jaap&lt;/author&gt;&lt;author&gt;Van Zelm, Rosalie&lt;/author&gt;&lt;/authors&gt;&lt;/contributors&gt;&lt;titles&gt;&lt;title&gt;ReCiPe 2008: A life cycle impact assessment method which comprises harmonised category indicators at the midpoint and the endpoint level&lt;/title&gt;&lt;/titles&gt;&lt;pages&gt;1-126&lt;/pages&gt;&lt;volume&gt;1&lt;/volume&gt;&lt;dates&gt;&lt;year&gt;2009&lt;/year&gt;&lt;/dates&gt;&lt;urls&gt;&lt;/urls&gt;&lt;/record&gt;&lt;/Cite&gt;&lt;/EndNote&gt;</w:instrText>
      </w:r>
      <w:r w:rsidR="00911755" w:rsidRPr="001757EA">
        <w:rPr>
          <w:rFonts w:ascii="Times New Roman" w:hAnsi="Times New Roman" w:cs="Times New Roman"/>
          <w:color w:val="000000" w:themeColor="text1"/>
          <w:sz w:val="21"/>
          <w:szCs w:val="21"/>
        </w:rPr>
        <w:fldChar w:fldCharType="separate"/>
      </w:r>
      <w:r w:rsidR="008052DF">
        <w:rPr>
          <w:rFonts w:ascii="Times New Roman" w:hAnsi="Times New Roman" w:cs="Times New Roman"/>
          <w:noProof/>
          <w:color w:val="000000" w:themeColor="text1"/>
          <w:sz w:val="21"/>
          <w:szCs w:val="21"/>
        </w:rPr>
        <w:t xml:space="preserve">Goedkoop, et al. </w:t>
      </w:r>
      <w:r w:rsidR="008052DF" w:rsidRPr="008052DF">
        <w:rPr>
          <w:rFonts w:ascii="Times New Roman" w:hAnsi="Times New Roman" w:cs="Times New Roman"/>
          <w:noProof/>
          <w:color w:val="000000" w:themeColor="text1"/>
          <w:sz w:val="21"/>
          <w:szCs w:val="21"/>
          <w:vertAlign w:val="superscript"/>
        </w:rPr>
        <w:t>61</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Data on CO</w:t>
      </w:r>
      <w:r w:rsidR="00911755" w:rsidRPr="001757EA">
        <w:rPr>
          <w:rFonts w:ascii="Times New Roman" w:hAnsi="Times New Roman" w:cs="Times New Roman"/>
          <w:color w:val="000000" w:themeColor="text1"/>
          <w:sz w:val="21"/>
          <w:szCs w:val="21"/>
          <w:vertAlign w:val="subscript"/>
        </w:rPr>
        <w:t>2</w:t>
      </w:r>
      <w:r w:rsidR="00911755" w:rsidRPr="001757EA">
        <w:rPr>
          <w:rFonts w:ascii="Times New Roman" w:hAnsi="Times New Roman" w:cs="Times New Roman"/>
          <w:color w:val="000000" w:themeColor="text1"/>
          <w:sz w:val="21"/>
          <w:szCs w:val="21"/>
        </w:rPr>
        <w:t>, CH</w:t>
      </w:r>
      <w:r w:rsidR="00911755" w:rsidRPr="001757EA">
        <w:rPr>
          <w:rFonts w:ascii="Times New Roman" w:hAnsi="Times New Roman" w:cs="Times New Roman"/>
          <w:color w:val="000000" w:themeColor="text1"/>
          <w:sz w:val="21"/>
          <w:szCs w:val="21"/>
          <w:vertAlign w:val="subscript"/>
        </w:rPr>
        <w:t>4</w:t>
      </w:r>
      <w:r w:rsidR="00911755" w:rsidRPr="001757EA">
        <w:rPr>
          <w:rFonts w:ascii="Times New Roman" w:hAnsi="Times New Roman" w:cs="Times New Roman"/>
          <w:color w:val="000000" w:themeColor="text1"/>
          <w:sz w:val="21"/>
          <w:szCs w:val="21"/>
        </w:rPr>
        <w:t>, and N</w:t>
      </w:r>
      <w:r w:rsidR="00911755" w:rsidRPr="001757EA">
        <w:rPr>
          <w:rFonts w:ascii="Times New Roman" w:hAnsi="Times New Roman" w:cs="Times New Roman"/>
          <w:color w:val="000000" w:themeColor="text1"/>
          <w:sz w:val="21"/>
          <w:szCs w:val="21"/>
          <w:vertAlign w:val="subscript"/>
        </w:rPr>
        <w:t>2</w:t>
      </w:r>
      <w:r w:rsidR="00911755" w:rsidRPr="001757EA">
        <w:rPr>
          <w:rFonts w:ascii="Times New Roman" w:hAnsi="Times New Roman" w:cs="Times New Roman"/>
          <w:color w:val="000000" w:themeColor="text1"/>
          <w:sz w:val="21"/>
          <w:szCs w:val="21"/>
        </w:rPr>
        <w:t xml:space="preserve">O emissions were obtained from the </w:t>
      </w:r>
      <w:r w:rsidR="00911755"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 AuthorYear="1"&gt;&lt;Author&gt;Climate Analysis Indicators Tool (CAIT)&lt;/Author&gt;&lt;Year&gt;2014&lt;/Year&gt;&lt;RecNum&gt;1157&lt;/RecNum&gt;&lt;DisplayText&gt;Climate Analysis Indicators Tool (CAIT) &lt;style face="superscript"&gt;62&lt;/style&gt;&lt;/DisplayText&gt;&lt;record&gt;&lt;rec-number&gt;1157&lt;/rec-number&gt;&lt;foreign-keys&gt;&lt;key app="EN" db-id="ddxvffxvds5aa4er9pcvv20frz5wz59aepdr" timestamp="1729037581" guid="0ad7fec3-b402-4a80-8b1f-60d293b71af4"&gt;1157&lt;/key&gt;&lt;/foreign-keys&gt;&lt;ref-type name="Web Page"&gt;12&lt;/ref-type&gt;&lt;contributors&gt;&lt;authors&gt;&lt;author&gt;Climate Analysis Indicators Tool (CAIT),&lt;/author&gt;&lt;/authors&gt;&lt;/contributors&gt;&lt;titles&gt;&lt;/titles&gt;&lt;dates&gt;&lt;year&gt;2014&lt;/year&gt;&lt;/dates&gt;&lt;publisher&gt;World Resources Institute&lt;/publisher&gt;&lt;urls&gt;&lt;related-urls&gt;&lt;url&gt;https://www.climatewatchdata.org/?source=cait&lt;/url&gt;&lt;/related-urls&gt;&lt;/urls&gt;&lt;/record&gt;&lt;/Cite&gt;&lt;/EndNote&gt;</w:instrText>
      </w:r>
      <w:r w:rsidR="00911755" w:rsidRPr="001757EA">
        <w:rPr>
          <w:rFonts w:ascii="Times New Roman" w:hAnsi="Times New Roman" w:cs="Times New Roman"/>
          <w:color w:val="000000" w:themeColor="text1"/>
          <w:sz w:val="21"/>
          <w:szCs w:val="21"/>
        </w:rPr>
        <w:fldChar w:fldCharType="separate"/>
      </w:r>
      <w:r w:rsidR="008052DF">
        <w:rPr>
          <w:rFonts w:ascii="Times New Roman" w:hAnsi="Times New Roman" w:cs="Times New Roman"/>
          <w:noProof/>
          <w:color w:val="000000" w:themeColor="text1"/>
          <w:sz w:val="21"/>
          <w:szCs w:val="21"/>
        </w:rPr>
        <w:t xml:space="preserve">Climate Analysis Indicators Tool (CAIT) </w:t>
      </w:r>
      <w:r w:rsidR="008052DF" w:rsidRPr="008052DF">
        <w:rPr>
          <w:rFonts w:ascii="Times New Roman" w:hAnsi="Times New Roman" w:cs="Times New Roman"/>
          <w:noProof/>
          <w:color w:val="000000" w:themeColor="text1"/>
          <w:sz w:val="21"/>
          <w:szCs w:val="21"/>
          <w:vertAlign w:val="superscript"/>
        </w:rPr>
        <w:t>62</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xml:space="preserve">. </w:t>
      </w:r>
      <w:bookmarkStart w:id="11" w:name="_Hlk174049469"/>
      <w:r w:rsidR="00911755" w:rsidRPr="001757EA">
        <w:rPr>
          <w:rFonts w:ascii="Times New Roman" w:hAnsi="Times New Roman" w:cs="Times New Roman"/>
          <w:color w:val="000000" w:themeColor="text1"/>
          <w:sz w:val="21"/>
          <w:szCs w:val="21"/>
        </w:rPr>
        <w:t xml:space="preserve">All GHG emissions calculations in our model follow the IPCC Tier 2 approach </w:t>
      </w:r>
      <w:r w:rsidR="00911755" w:rsidRPr="001757EA">
        <w:rPr>
          <w:rFonts w:ascii="Times New Roman" w:hAnsi="Times New Roman" w:cs="Times New Roman"/>
          <w:color w:val="000000" w:themeColor="text1"/>
          <w:sz w:val="21"/>
          <w:szCs w:val="21"/>
          <w:vertAlign w:val="superscript"/>
        </w:rPr>
        <w:fldChar w:fldCharType="begin"/>
      </w:r>
      <w:r w:rsidR="008052DF">
        <w:rPr>
          <w:rFonts w:ascii="Times New Roman" w:hAnsi="Times New Roman" w:cs="Times New Roman"/>
          <w:color w:val="000000" w:themeColor="text1"/>
          <w:sz w:val="21"/>
          <w:szCs w:val="21"/>
          <w:vertAlign w:val="superscript"/>
        </w:rPr>
        <w:instrText xml:space="preserve"> ADDIN EN.CITE &lt;EndNote&gt;&lt;Cite&gt;&lt;Author&gt;IPCC&lt;/Author&gt;&lt;Year&gt;2006&lt;/Year&gt;&lt;RecNum&gt;3180&lt;/RecNum&gt;&lt;DisplayText&gt;&lt;style face="superscript"&gt;63&lt;/style&gt;&lt;/DisplayText&gt;&lt;record&gt;&lt;rec-number&gt;3180&lt;/rec-number&gt;&lt;foreign-keys&gt;&lt;key app="EN" db-id="2ss5ssw0dxrzame9pfbxsv20zwfwwdzrpd05" timestamp="1573112098" guid="aae58260-7e35-437d-9515-00bd8148a140"&gt;3180&lt;/key&gt;&lt;/foreign-keys&gt;&lt;ref-type name="Generic"&gt;13&lt;/ref-type&gt;&lt;contributors&gt;&lt;authors&gt;&lt;author&gt;IPCC&lt;/author&gt;&lt;/authors&gt;&lt;tertiary-authors&gt;&lt;author&gt;Intergovernmental Panel on Climate Change&lt;/author&gt;&lt;/tertiary-authors&gt;&lt;/contributors&gt;&lt;titles&gt;&lt;title&gt;IPCC Guidelines for National Greenhouse Gas Inventories&lt;/title&gt;&lt;secondary-title&gt;Agriculture, Forestry and Other Land Use&lt;/secondary-title&gt;&lt;/titles&gt;&lt;volume&gt;4&lt;/volume&gt;&lt;section&gt;Agriculture, Forestry and Other Land Use&lt;/section&gt;&lt;dates&gt;&lt;year&gt;2006&lt;/year&gt;&lt;/dates&gt;&lt;publisher&gt;Intergovernmental Panel on Climate Change&lt;/publisher&gt;&lt;urls&gt;&lt;related-urls&gt;&lt;url&gt;http://www.ipcc-nggip.iges.or.jp/public/2006gl/pdf/4_Volume4/V4_10_Ch10_Livestock.pdf&lt;/url&gt;&lt;/related-urls&gt;&lt;/urls&gt;&lt;/record&gt;&lt;/Cite&gt;&lt;/EndNote&gt;</w:instrText>
      </w:r>
      <w:r w:rsidR="00911755" w:rsidRPr="001757EA">
        <w:rPr>
          <w:rFonts w:ascii="Times New Roman" w:hAnsi="Times New Roman" w:cs="Times New Roman"/>
          <w:color w:val="000000" w:themeColor="text1"/>
          <w:sz w:val="21"/>
          <w:szCs w:val="21"/>
          <w:vertAlign w:val="superscript"/>
        </w:rPr>
        <w:fldChar w:fldCharType="separate"/>
      </w:r>
      <w:r w:rsidR="008052DF">
        <w:rPr>
          <w:rFonts w:ascii="Times New Roman" w:hAnsi="Times New Roman" w:cs="Times New Roman"/>
          <w:noProof/>
          <w:color w:val="000000" w:themeColor="text1"/>
          <w:sz w:val="21"/>
          <w:szCs w:val="21"/>
          <w:vertAlign w:val="superscript"/>
        </w:rPr>
        <w:t>63</w:t>
      </w:r>
      <w:r w:rsidR="00911755" w:rsidRPr="001757EA">
        <w:rPr>
          <w:rFonts w:ascii="Times New Roman" w:hAnsi="Times New Roman" w:cs="Times New Roman"/>
          <w:color w:val="000000" w:themeColor="text1"/>
          <w:sz w:val="21"/>
          <w:szCs w:val="21"/>
          <w:vertAlign w:val="superscript"/>
        </w:rPr>
        <w:fldChar w:fldCharType="end"/>
      </w:r>
      <w:r w:rsidR="00911755" w:rsidRPr="001757EA">
        <w:rPr>
          <w:rFonts w:ascii="Times New Roman" w:hAnsi="Times New Roman" w:cs="Times New Roman"/>
          <w:color w:val="000000" w:themeColor="text1"/>
          <w:sz w:val="21"/>
          <w:szCs w:val="21"/>
        </w:rPr>
        <w:t>.</w:t>
      </w:r>
      <w:r w:rsidR="00911755" w:rsidRPr="001757EA">
        <w:rPr>
          <w:rFonts w:ascii="Times New Roman" w:hAnsi="Times New Roman"/>
          <w:color w:val="000000" w:themeColor="text1"/>
        </w:rPr>
        <w:t xml:space="preserve"> </w:t>
      </w:r>
      <w:bookmarkEnd w:id="11"/>
      <w:r w:rsidR="00911755" w:rsidRPr="001757EA">
        <w:rPr>
          <w:rFonts w:ascii="Times New Roman" w:hAnsi="Times New Roman" w:cs="Times New Roman"/>
          <w:color w:val="000000" w:themeColor="text1"/>
          <w:sz w:val="21"/>
          <w:szCs w:val="21"/>
        </w:rPr>
        <w:t>We derived NH</w:t>
      </w:r>
      <w:r w:rsidR="00911755" w:rsidRPr="001757EA">
        <w:rPr>
          <w:rFonts w:ascii="Times New Roman" w:hAnsi="Times New Roman" w:cs="Times New Roman"/>
          <w:color w:val="000000" w:themeColor="text1"/>
          <w:sz w:val="21"/>
          <w:szCs w:val="21"/>
          <w:vertAlign w:val="subscript"/>
        </w:rPr>
        <w:t>3</w:t>
      </w:r>
      <w:r w:rsidR="00911755" w:rsidRPr="001757EA">
        <w:rPr>
          <w:rFonts w:ascii="Times New Roman" w:hAnsi="Times New Roman" w:cs="Times New Roman"/>
          <w:color w:val="000000" w:themeColor="text1"/>
          <w:sz w:val="21"/>
          <w:szCs w:val="21"/>
        </w:rPr>
        <w:t>, NO</w:t>
      </w:r>
      <w:r w:rsidR="00911755" w:rsidRPr="001757EA">
        <w:rPr>
          <w:rFonts w:ascii="Times New Roman" w:hAnsi="Times New Roman" w:cs="Times New Roman"/>
          <w:color w:val="000000" w:themeColor="text1"/>
          <w:sz w:val="21"/>
          <w:szCs w:val="21"/>
          <w:vertAlign w:val="subscript"/>
        </w:rPr>
        <w:t>x</w:t>
      </w:r>
      <w:r w:rsidR="00911755" w:rsidRPr="001757EA">
        <w:rPr>
          <w:rFonts w:ascii="Times New Roman" w:hAnsi="Times New Roman" w:cs="Times New Roman"/>
          <w:color w:val="000000" w:themeColor="text1"/>
          <w:sz w:val="21"/>
          <w:szCs w:val="21"/>
        </w:rPr>
        <w:t>, and SO</w:t>
      </w:r>
      <w:r w:rsidR="00911755" w:rsidRPr="001757EA">
        <w:rPr>
          <w:rFonts w:ascii="Times New Roman" w:hAnsi="Times New Roman" w:cs="Times New Roman"/>
          <w:color w:val="000000" w:themeColor="text1"/>
          <w:sz w:val="21"/>
          <w:szCs w:val="21"/>
          <w:vertAlign w:val="subscript"/>
        </w:rPr>
        <w:t>2</w:t>
      </w:r>
      <w:r w:rsidR="00911755" w:rsidRPr="001757EA">
        <w:rPr>
          <w:rFonts w:ascii="Times New Roman" w:hAnsi="Times New Roman" w:cs="Times New Roman"/>
          <w:color w:val="000000" w:themeColor="text1"/>
          <w:sz w:val="21"/>
          <w:szCs w:val="21"/>
        </w:rPr>
        <w:t xml:space="preserve"> emissions from </w:t>
      </w:r>
      <w:r w:rsidR="00911755"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 AuthorYear="1"&gt;&lt;Author&gt;Liu&lt;/Author&gt;&lt;Year&gt;2022&lt;/Year&gt;&lt;RecNum&gt;1091&lt;/RecNum&gt;&lt;DisplayText&gt;Liu, et al. &lt;style face="superscript"&gt;64&lt;/style&gt;&lt;/DisplayText&gt;&lt;record&gt;&lt;rec-number&gt;1091&lt;/rec-number&gt;&lt;foreign-keys&gt;&lt;key app="EN" db-id="ddxvffxvds5aa4er9pcvv20frz5wz59aepdr" timestamp="1729037397" guid="0d1b84a6-347f-4a2a-8b9c-6b80a695dbf2"&gt;1091&lt;/key&gt;&lt;/foreign-keys&gt;&lt;ref-type name="Journal Article"&gt;17&lt;/ref-type&gt;&lt;contributors&gt;&lt;authors&gt;&lt;author&gt;Liu, Lei&lt;/author&gt;&lt;author&gt;Xu, Wen&lt;/author&gt;&lt;author&gt;Lu, Xiankai&lt;/author&gt;&lt;author&gt;Zhong, Buqing&lt;/author&gt;&lt;author&gt;Guo, Yixin&lt;/author&gt;&lt;author&gt;Lu, Xiao&lt;/author&gt;&lt;author&gt;Zhao, Yuanhong&lt;/author&gt;&lt;author&gt;He, Wei&lt;/author&gt;&lt;author&gt;Wang, Songhan&lt;/author&gt;&lt;author&gt;Zhang, Xiuying&lt;/author&gt;&lt;author&gt;Liu, Xuejun&lt;/author&gt;&lt;author&gt;Vitousek, Peter&lt;/author&gt;&lt;/authors&gt;&lt;/contributors&gt;&lt;titles&gt;&lt;title&gt;Exploring global changes in agricultural ammonia emissions and their contribution to nitrogen deposition since 1980&lt;/title&gt;&lt;secondary-title&gt;Proceedings of the National Academy of Sciences&lt;/secondary-title&gt;&lt;/titles&gt;&lt;periodical&gt;&lt;full-title&gt;Proceedings of the National Academy of Sciences&lt;/full-title&gt;&lt;/periodical&gt;&lt;pages&gt;e2121998119&lt;/pages&gt;&lt;volume&gt;119&lt;/volume&gt;&lt;number&gt;14&lt;/number&gt;&lt;dates&gt;&lt;year&gt;2022&lt;/year&gt;&lt;/dates&gt;&lt;urls&gt;&lt;related-urls&gt;&lt;url&gt;https://www.pnas.org/doi/abs/10.1073/pnas.2121998119&lt;/url&gt;&lt;/related-urls&gt;&lt;/urls&gt;&lt;electronic-resource-num&gt;doi:10.1073/pnas.2121998119&lt;/electronic-resource-num&gt;&lt;research-notes&gt;NH3 proportion&lt;/research-notes&gt;&lt;/record&gt;&lt;/Cite&gt;&lt;/EndNote&gt;</w:instrText>
      </w:r>
      <w:r w:rsidR="00911755" w:rsidRPr="001757EA">
        <w:rPr>
          <w:rFonts w:ascii="Times New Roman" w:hAnsi="Times New Roman" w:cs="Times New Roman"/>
          <w:color w:val="000000" w:themeColor="text1"/>
          <w:sz w:val="21"/>
          <w:szCs w:val="21"/>
        </w:rPr>
        <w:fldChar w:fldCharType="separate"/>
      </w:r>
      <w:r w:rsidR="008052DF">
        <w:rPr>
          <w:rFonts w:ascii="Times New Roman" w:hAnsi="Times New Roman" w:cs="Times New Roman"/>
          <w:noProof/>
          <w:color w:val="000000" w:themeColor="text1"/>
          <w:sz w:val="21"/>
          <w:szCs w:val="21"/>
        </w:rPr>
        <w:t xml:space="preserve">Liu, et al. </w:t>
      </w:r>
      <w:r w:rsidR="008052DF" w:rsidRPr="008052DF">
        <w:rPr>
          <w:rFonts w:ascii="Times New Roman" w:hAnsi="Times New Roman" w:cs="Times New Roman"/>
          <w:noProof/>
          <w:color w:val="000000" w:themeColor="text1"/>
          <w:sz w:val="21"/>
          <w:szCs w:val="21"/>
          <w:vertAlign w:val="superscript"/>
        </w:rPr>
        <w:t>64</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xml:space="preserve">, </w:t>
      </w:r>
      <w:r w:rsidR="00911755"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 AuthorYear="1"&gt;&lt;Author&gt;Huang&lt;/Author&gt;&lt;Year&gt;2017&lt;/Year&gt;&lt;RecNum&gt;1096&lt;/RecNum&gt;&lt;DisplayText&gt;Huang, et al. &lt;style face="superscript"&gt;65&lt;/style&gt;&lt;/DisplayText&gt;&lt;record&gt;&lt;rec-number&gt;1096&lt;/rec-number&gt;&lt;foreign-keys&gt;&lt;key app="EN" db-id="ddxvffxvds5aa4er9pcvv20frz5wz59aepdr" timestamp="1729037427" guid="230f1dd4-48fb-43c8-b595-1a2525a1d026"&gt;1096&lt;/key&gt;&lt;/foreign-keys&gt;&lt;ref-type name="Journal Article"&gt;17&lt;/ref-type&gt;&lt;contributors&gt;&lt;authors&gt;&lt;author&gt;Huang, Tianbo&lt;/author&gt;&lt;author&gt;Zhu, Xi&lt;/author&gt;&lt;author&gt;Zhong, Qirui&lt;/author&gt;&lt;author&gt;Yun, Xiao&lt;/author&gt;&lt;author&gt;Meng, Wenjun&lt;/author&gt;&lt;author&gt;Li, Bengang&lt;/author&gt;&lt;author&gt;Ma, Jianmin&lt;/author&gt;&lt;author&gt;Zeng, Eddy Y.&lt;/author&gt;&lt;author&gt;Tao, Shu&lt;/author&gt;&lt;/authors&gt;&lt;/contributors&gt;&lt;titles&gt;&lt;title&gt;Spatial and Temporal Trends in Global Emissions of Nitrogen Oxides from 1960 to 2014&lt;/title&gt;&lt;secondary-title&gt;Environmental Science &amp;amp; Technology&lt;/secondary-title&gt;&lt;/titles&gt;&lt;periodical&gt;&lt;full-title&gt;Environmental Science &amp;amp; Technology&lt;/full-title&gt;&lt;/periodical&gt;&lt;pages&gt;7992-8000&lt;/pages&gt;&lt;volume&gt;51&lt;/volume&gt;&lt;number&gt;14&lt;/number&gt;&lt;dates&gt;&lt;year&gt;2017&lt;/year&gt;&lt;pub-dates&gt;&lt;date&gt;2017/07/18&lt;/date&gt;&lt;/pub-dates&gt;&lt;/dates&gt;&lt;publisher&gt;American Chemical Society&lt;/publisher&gt;&lt;isbn&gt;0013-936X&lt;/isbn&gt;&lt;urls&gt;&lt;related-urls&gt;&lt;url&gt;https://doi.org/10.1021/acs.est.7b02235&lt;/url&gt;&lt;/related-urls&gt;&lt;/urls&gt;&lt;electronic-resource-num&gt;10.1021/acs.est.7b02235&lt;/electronic-resource-num&gt;&lt;research-notes&gt;NOx&lt;/research-notes&gt;&lt;/record&gt;&lt;/Cite&gt;&lt;/EndNote&gt;</w:instrText>
      </w:r>
      <w:r w:rsidR="00911755" w:rsidRPr="001757EA">
        <w:rPr>
          <w:rFonts w:ascii="Times New Roman" w:hAnsi="Times New Roman" w:cs="Times New Roman"/>
          <w:color w:val="000000" w:themeColor="text1"/>
          <w:sz w:val="21"/>
          <w:szCs w:val="21"/>
        </w:rPr>
        <w:fldChar w:fldCharType="separate"/>
      </w:r>
      <w:r w:rsidR="008052DF">
        <w:rPr>
          <w:rFonts w:ascii="Times New Roman" w:hAnsi="Times New Roman" w:cs="Times New Roman"/>
          <w:noProof/>
          <w:color w:val="000000" w:themeColor="text1"/>
          <w:sz w:val="21"/>
          <w:szCs w:val="21"/>
        </w:rPr>
        <w:t xml:space="preserve">Huang, et al. </w:t>
      </w:r>
      <w:r w:rsidR="008052DF" w:rsidRPr="008052DF">
        <w:rPr>
          <w:rFonts w:ascii="Times New Roman" w:hAnsi="Times New Roman" w:cs="Times New Roman"/>
          <w:noProof/>
          <w:color w:val="000000" w:themeColor="text1"/>
          <w:sz w:val="21"/>
          <w:szCs w:val="21"/>
          <w:vertAlign w:val="superscript"/>
        </w:rPr>
        <w:t>65</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xml:space="preserve">, and </w:t>
      </w:r>
      <w:r w:rsidR="00911755"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 AuthorYear="1"&gt;&lt;Author&gt;Dahiya&lt;/Author&gt;&lt;Year&gt;2020&lt;/Year&gt;&lt;RecNum&gt;1158&lt;/RecNum&gt;&lt;DisplayText&gt;Dahiya, et al. &lt;style face="superscript"&gt;66&lt;/style&gt;&lt;/DisplayText&gt;&lt;record&gt;&lt;rec-number&gt;1158&lt;/rec-number&gt;&lt;foreign-keys&gt;&lt;key app="EN" db-id="ddxvffxvds5aa4er9pcvv20frz5wz59aepdr" timestamp="1729037581" guid="dbd8cf72-7435-4191-8a72-7b9cfae76f10"&gt;1158&lt;/key&gt;&lt;/foreign-keys&gt;&lt;ref-type name="Journal Article"&gt;17&lt;/ref-type&gt;&lt;contributors&gt;&lt;authors&gt;&lt;author&gt;Dahiya, S.&lt;/author&gt;&lt;author&gt;Anhäuser, A.&lt;/author&gt;&lt;author&gt;Farrow, A.&lt;/author&gt;&lt;author&gt;Thieriot, H.&lt;/author&gt;&lt;author&gt;Kumar, A.&lt;/author&gt;&lt;author&gt;Myllyvirta, L.&lt;/author&gt;&lt;/authors&gt;&lt;/contributors&gt;&lt;titles&gt;&lt;title&gt;Ranking the World’s Sulfur Dioxide (SO2) Hotspots: 2019–2020&lt;/title&gt;&lt;secondary-title&gt;Delhi Center for Research on Energy and Clean Air-Greenpeace India: Chennai, India&lt;/secondary-title&gt;&lt;/titles&gt;&lt;periodical&gt;&lt;full-title&gt;Delhi Center for Research on Energy and Clean Air-Greenpeace India: Chennai, India&lt;/full-title&gt;&lt;/periodical&gt;&lt;volume&gt;48&lt;/volume&gt;&lt;dates&gt;&lt;year&gt;2020&lt;/year&gt;&lt;/dates&gt;&lt;urls&gt;&lt;/urls&gt;&lt;research-notes&gt;SO2&lt;/research-notes&gt;&lt;/record&gt;&lt;/Cite&gt;&lt;/EndNote&gt;</w:instrText>
      </w:r>
      <w:r w:rsidR="00911755" w:rsidRPr="001757EA">
        <w:rPr>
          <w:rFonts w:ascii="Times New Roman" w:hAnsi="Times New Roman" w:cs="Times New Roman"/>
          <w:color w:val="000000" w:themeColor="text1"/>
          <w:sz w:val="21"/>
          <w:szCs w:val="21"/>
        </w:rPr>
        <w:fldChar w:fldCharType="separate"/>
      </w:r>
      <w:r w:rsidR="008052DF">
        <w:rPr>
          <w:rFonts w:ascii="Times New Roman" w:hAnsi="Times New Roman" w:cs="Times New Roman"/>
          <w:noProof/>
          <w:color w:val="000000" w:themeColor="text1"/>
          <w:sz w:val="21"/>
          <w:szCs w:val="21"/>
        </w:rPr>
        <w:t xml:space="preserve">Dahiya, et al. </w:t>
      </w:r>
      <w:r w:rsidR="008052DF" w:rsidRPr="008052DF">
        <w:rPr>
          <w:rFonts w:ascii="Times New Roman" w:hAnsi="Times New Roman" w:cs="Times New Roman"/>
          <w:noProof/>
          <w:color w:val="000000" w:themeColor="text1"/>
          <w:sz w:val="21"/>
          <w:szCs w:val="21"/>
          <w:vertAlign w:val="superscript"/>
        </w:rPr>
        <w:t>66</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respectively. We considered NO</w:t>
      </w:r>
      <w:r w:rsidR="00911755" w:rsidRPr="001757EA">
        <w:rPr>
          <w:rFonts w:ascii="Times New Roman" w:hAnsi="Times New Roman" w:cs="Times New Roman"/>
          <w:color w:val="000000" w:themeColor="text1"/>
          <w:sz w:val="21"/>
          <w:szCs w:val="21"/>
          <w:vertAlign w:val="subscript"/>
        </w:rPr>
        <w:t>x</w:t>
      </w:r>
      <w:r w:rsidR="00911755" w:rsidRPr="001757EA">
        <w:rPr>
          <w:rFonts w:ascii="Times New Roman" w:hAnsi="Times New Roman" w:cs="Times New Roman"/>
          <w:color w:val="000000" w:themeColor="text1"/>
          <w:sz w:val="21"/>
          <w:szCs w:val="21"/>
        </w:rPr>
        <w:t xml:space="preserve"> emissions from energy use only, as agriculture’s contribution to NO</w:t>
      </w:r>
      <w:r w:rsidR="00911755" w:rsidRPr="001757EA">
        <w:rPr>
          <w:rFonts w:ascii="Times New Roman" w:hAnsi="Times New Roman" w:cs="Times New Roman"/>
          <w:color w:val="000000" w:themeColor="text1"/>
          <w:sz w:val="21"/>
          <w:szCs w:val="21"/>
          <w:vertAlign w:val="subscript"/>
        </w:rPr>
        <w:t>x</w:t>
      </w:r>
      <w:r w:rsidR="00911755" w:rsidRPr="001757EA">
        <w:rPr>
          <w:rFonts w:ascii="Times New Roman" w:hAnsi="Times New Roman" w:cs="Times New Roman"/>
          <w:color w:val="000000" w:themeColor="text1"/>
          <w:sz w:val="21"/>
          <w:szCs w:val="21"/>
        </w:rPr>
        <w:t xml:space="preserve"> emissions is generally small (</w:t>
      </w:r>
      <w:r w:rsidR="00911755" w:rsidRPr="001757EA">
        <w:rPr>
          <w:rFonts w:ascii="Times New Roman" w:hAnsi="Times New Roman" w:cs="Times New Roman" w:hint="eastAsia"/>
          <w:color w:val="000000" w:themeColor="text1"/>
          <w:sz w:val="21"/>
          <w:szCs w:val="21"/>
        </w:rPr>
        <w:t>≤</w:t>
      </w:r>
      <w:r w:rsidR="00911755" w:rsidRPr="001757EA">
        <w:rPr>
          <w:rFonts w:ascii="Times New Roman" w:hAnsi="Times New Roman" w:cs="Times New Roman"/>
          <w:color w:val="000000" w:themeColor="text1"/>
          <w:sz w:val="21"/>
          <w:szCs w:val="21"/>
        </w:rPr>
        <w:t xml:space="preserve">2%). We used the global eutrophication database of food and non-food provided by </w:t>
      </w:r>
      <w:r w:rsidR="00911755" w:rsidRPr="001757EA">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 AuthorYear="1"&gt;&lt;Author&gt;Hamilton&lt;/Author&gt;&lt;Year&gt;2018&lt;/Year&gt;&lt;RecNum&gt;1154&lt;/RecNum&gt;&lt;DisplayText&gt;Hamilton, et al. &lt;style face="superscript"&gt;7&lt;/style&gt;&lt;/DisplayText&gt;&lt;record&gt;&lt;rec-number&gt;1154&lt;/rec-number&gt;&lt;foreign-keys&gt;&lt;key app="EN" db-id="ddxvffxvds5aa4er9pcvv20frz5wz59aepdr" timestamp="1729037479" guid="84fa6ef2-d1b5-406f-bcf3-747eead45a1f"&gt;1154&lt;/key&gt;&lt;/foreign-keys&gt;&lt;ref-type name="Journal Article"&gt;17&lt;/ref-type&gt;&lt;contributors&gt;&lt;authors&gt;&lt;author&gt;Hamilton, Helen A&lt;/author&gt;&lt;author&gt;Ivanova, Diana&lt;/author&gt;&lt;author&gt;Stadler, Konstantin&lt;/author&gt;&lt;author&gt;Merciai, Stefano&lt;/author&gt;&lt;author&gt;Schmidt, Jannick&lt;/author&gt;&lt;author&gt;Van Zelm, Rosalie&lt;/author&gt;&lt;author&gt;Moran, Daniel&lt;/author&gt;&lt;author&gt;Wood, Richard&lt;/author&gt;&lt;/authors&gt;&lt;/contributors&gt;&lt;titles&gt;&lt;title&gt;Trade and the role of non-food commodities for global eutrophication&lt;/title&gt;&lt;secondary-title&gt;Nature Sustainability&lt;/secondary-title&gt;&lt;/titles&gt;&lt;periodical&gt;&lt;full-title&gt;Nature Sustainability&lt;/full-title&gt;&lt;/periodical&gt;&lt;pages&gt;314-321&lt;/pages&gt;&lt;volume&gt;1&lt;/volume&gt;&lt;number&gt;6&lt;/number&gt;&lt;dates&gt;&lt;year&gt;2018&lt;/year&gt;&lt;/dates&gt;&lt;isbn&gt;2398-9629&lt;/isbn&gt;&lt;urls&gt;&lt;/urls&gt;&lt;research-notes&gt;Non-food&lt;/research-notes&gt;&lt;/record&gt;&lt;/Cite&gt;&lt;/EndNote&gt;</w:instrText>
      </w:r>
      <w:r w:rsidR="00911755" w:rsidRPr="001757EA">
        <w:rPr>
          <w:rFonts w:ascii="Times New Roman" w:hAnsi="Times New Roman" w:cs="Times New Roman"/>
          <w:color w:val="000000" w:themeColor="text1"/>
          <w:sz w:val="21"/>
          <w:szCs w:val="21"/>
        </w:rPr>
        <w:fldChar w:fldCharType="separate"/>
      </w:r>
      <w:r w:rsidR="00911755" w:rsidRPr="001757EA">
        <w:rPr>
          <w:rFonts w:ascii="Times New Roman" w:hAnsi="Times New Roman" w:cs="Times New Roman"/>
          <w:noProof/>
          <w:color w:val="000000" w:themeColor="text1"/>
          <w:sz w:val="21"/>
          <w:szCs w:val="21"/>
        </w:rPr>
        <w:t xml:space="preserve">Hamilton, et al. </w:t>
      </w:r>
      <w:r w:rsidR="00911755" w:rsidRPr="001757EA">
        <w:rPr>
          <w:rFonts w:ascii="Times New Roman" w:hAnsi="Times New Roman" w:cs="Times New Roman"/>
          <w:noProof/>
          <w:color w:val="000000" w:themeColor="text1"/>
          <w:sz w:val="21"/>
          <w:szCs w:val="21"/>
          <w:vertAlign w:val="superscript"/>
        </w:rPr>
        <w:t>7</w:t>
      </w:r>
      <w:r w:rsidR="00911755" w:rsidRPr="001757EA">
        <w:rPr>
          <w:rFonts w:ascii="Times New Roman" w:hAnsi="Times New Roman" w:cs="Times New Roman"/>
          <w:color w:val="000000" w:themeColor="text1"/>
          <w:sz w:val="21"/>
          <w:szCs w:val="21"/>
        </w:rPr>
        <w:fldChar w:fldCharType="end"/>
      </w:r>
      <w:r w:rsidR="00911755" w:rsidRPr="001757EA">
        <w:rPr>
          <w:rFonts w:ascii="Times New Roman" w:hAnsi="Times New Roman" w:cs="Times New Roman"/>
          <w:color w:val="000000" w:themeColor="text1"/>
          <w:sz w:val="21"/>
          <w:szCs w:val="21"/>
        </w:rPr>
        <w:t xml:space="preserve"> to obtain data on N and P losses to water bodies. </w:t>
      </w:r>
    </w:p>
    <w:p w14:paraId="2B9A5EA6" w14:textId="173B5A32" w:rsidR="00911755" w:rsidRPr="001757EA" w:rsidRDefault="009F2E0A" w:rsidP="007A2013">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color w:val="000000" w:themeColor="text1"/>
          <w:sz w:val="21"/>
          <w:szCs w:val="21"/>
        </w:rPr>
        <w:t>T</w:t>
      </w:r>
      <w:r w:rsidR="00911755" w:rsidRPr="001757EA">
        <w:rPr>
          <w:rFonts w:ascii="Times New Roman" w:hAnsi="Times New Roman" w:cs="Times New Roman"/>
          <w:color w:val="000000" w:themeColor="text1"/>
          <w:sz w:val="21"/>
          <w:szCs w:val="21"/>
        </w:rPr>
        <w:t xml:space="preserve">he total </w:t>
      </w:r>
      <w:r w:rsidR="00C86A85" w:rsidRPr="001757EA">
        <w:rPr>
          <w:rFonts w:ascii="Times New Roman" w:hAnsi="Times New Roman" w:cs="Times New Roman"/>
          <w:color w:val="000000" w:themeColor="text1"/>
          <w:sz w:val="21"/>
          <w:szCs w:val="21"/>
        </w:rPr>
        <w:t xml:space="preserve">emissions of </w:t>
      </w:r>
      <w:r w:rsidR="00911755" w:rsidRPr="001757EA">
        <w:rPr>
          <w:rFonts w:ascii="Times New Roman" w:hAnsi="Times New Roman" w:cs="Times New Roman"/>
          <w:color w:val="000000" w:themeColor="text1"/>
          <w:sz w:val="21"/>
          <w:szCs w:val="21"/>
        </w:rPr>
        <w:t>GHG</w:t>
      </w:r>
      <w:r w:rsidR="00681239" w:rsidRPr="001757EA">
        <w:rPr>
          <w:rFonts w:ascii="Times New Roman" w:hAnsi="Times New Roman" w:cs="Times New Roman"/>
          <w:color w:val="000000" w:themeColor="text1"/>
          <w:sz w:val="21"/>
          <w:szCs w:val="21"/>
        </w:rPr>
        <w:t xml:space="preserve">s, </w:t>
      </w:r>
      <w:r w:rsidR="00911755" w:rsidRPr="001757EA">
        <w:rPr>
          <w:rFonts w:ascii="Times New Roman" w:hAnsi="Times New Roman" w:cs="Times New Roman"/>
          <w:color w:val="000000" w:themeColor="text1"/>
          <w:sz w:val="21"/>
          <w:szCs w:val="21"/>
        </w:rPr>
        <w:t xml:space="preserve">acidification </w:t>
      </w:r>
      <w:r w:rsidR="00681239" w:rsidRPr="001757EA">
        <w:rPr>
          <w:rFonts w:ascii="Times New Roman" w:hAnsi="Times New Roman" w:cs="Times New Roman"/>
          <w:color w:val="000000" w:themeColor="text1"/>
          <w:sz w:val="21"/>
          <w:szCs w:val="21"/>
        </w:rPr>
        <w:t xml:space="preserve">pollutants, </w:t>
      </w:r>
      <w:r w:rsidR="00911755" w:rsidRPr="001757EA">
        <w:rPr>
          <w:rFonts w:ascii="Times New Roman" w:hAnsi="Times New Roman" w:cs="Times New Roman"/>
          <w:color w:val="000000" w:themeColor="text1"/>
          <w:sz w:val="21"/>
          <w:szCs w:val="21"/>
        </w:rPr>
        <w:t xml:space="preserve">and eutrophication </w:t>
      </w:r>
      <w:r w:rsidR="00681239" w:rsidRPr="001757EA">
        <w:rPr>
          <w:rFonts w:ascii="Times New Roman" w:hAnsi="Times New Roman" w:cs="Times New Roman"/>
          <w:color w:val="000000" w:themeColor="text1"/>
          <w:sz w:val="21"/>
          <w:szCs w:val="21"/>
        </w:rPr>
        <w:t xml:space="preserve">poluutants </w:t>
      </w:r>
      <w:r w:rsidR="00911755" w:rsidRPr="001757EA">
        <w:rPr>
          <w:rFonts w:ascii="Times New Roman" w:hAnsi="Times New Roman" w:cs="Times New Roman"/>
          <w:color w:val="000000" w:themeColor="text1"/>
          <w:sz w:val="21"/>
          <w:szCs w:val="21"/>
        </w:rPr>
        <w:t>for the food and non-food sectors in the base year</w:t>
      </w:r>
      <w:r w:rsidR="00E765F3" w:rsidRPr="001757EA">
        <w:rPr>
          <w:rFonts w:ascii="Times New Roman" w:hAnsi="Times New Roman" w:cs="Times New Roman"/>
          <w:color w:val="000000" w:themeColor="text1"/>
          <w:sz w:val="21"/>
          <w:szCs w:val="21"/>
        </w:rPr>
        <w:t xml:space="preserve"> were estimated first</w:t>
      </w:r>
      <w:r w:rsidR="00911755" w:rsidRPr="001757EA">
        <w:rPr>
          <w:rFonts w:ascii="Times New Roman" w:hAnsi="Times New Roman" w:cs="Times New Roman"/>
          <w:color w:val="000000" w:themeColor="text1"/>
          <w:sz w:val="21"/>
          <w:szCs w:val="21"/>
        </w:rPr>
        <w:t xml:space="preserve">. Then, we allocated the total emissions to specific sectors according to the shares of emissions per sector in total emissions to unify the emission data from different years. </w:t>
      </w:r>
      <w:r w:rsidR="00BC331C" w:rsidRPr="001757EA">
        <w:rPr>
          <w:rFonts w:ascii="Times New Roman" w:hAnsi="Times New Roman" w:cs="Times New Roman"/>
          <w:color w:val="000000" w:themeColor="text1"/>
          <w:sz w:val="21"/>
          <w:szCs w:val="21"/>
        </w:rPr>
        <w:t>D</w:t>
      </w:r>
      <w:r w:rsidR="00674DDB" w:rsidRPr="001757EA">
        <w:rPr>
          <w:rFonts w:ascii="Times New Roman" w:hAnsi="Times New Roman" w:cs="Times New Roman"/>
          <w:color w:val="000000" w:themeColor="text1"/>
          <w:sz w:val="21"/>
          <w:szCs w:val="21"/>
        </w:rPr>
        <w:t>etailed information about emissions sources across sectors</w:t>
      </w:r>
      <w:r w:rsidR="006401E2" w:rsidRPr="001757EA">
        <w:rPr>
          <w:rFonts w:ascii="Times New Roman" w:hAnsi="Times New Roman" w:cs="Times New Roman"/>
          <w:color w:val="000000" w:themeColor="text1"/>
          <w:sz w:val="21"/>
          <w:szCs w:val="21"/>
        </w:rPr>
        <w:t xml:space="preserve"> is</w:t>
      </w:r>
      <w:r w:rsidR="00674DDB" w:rsidRPr="001757EA">
        <w:rPr>
          <w:rFonts w:ascii="Times New Roman" w:hAnsi="Times New Roman" w:cs="Times New Roman"/>
          <w:color w:val="000000" w:themeColor="text1"/>
          <w:sz w:val="21"/>
          <w:szCs w:val="21"/>
        </w:rPr>
        <w:t xml:space="preserve"> provided in Appendix Table 4. </w:t>
      </w:r>
      <w:r w:rsidR="003C4E0D" w:rsidRPr="001757EA">
        <w:rPr>
          <w:rFonts w:ascii="Times New Roman" w:hAnsi="Times New Roman" w:cs="Times New Roman"/>
          <w:color w:val="000000" w:themeColor="text1"/>
          <w:sz w:val="21"/>
          <w:szCs w:val="21"/>
        </w:rPr>
        <w:t>The sector-level emissions as well as the US dollar-based emission intensities of GHGs (t CO</w:t>
      </w:r>
      <w:r w:rsidR="003C4E0D" w:rsidRPr="001757EA">
        <w:rPr>
          <w:rFonts w:ascii="Times New Roman" w:hAnsi="Times New Roman" w:cs="Times New Roman"/>
          <w:color w:val="000000" w:themeColor="text1"/>
          <w:sz w:val="21"/>
          <w:szCs w:val="21"/>
          <w:vertAlign w:val="subscript"/>
        </w:rPr>
        <w:t>2</w:t>
      </w:r>
      <w:r w:rsidR="003C4E0D" w:rsidRPr="001757EA">
        <w:rPr>
          <w:rFonts w:ascii="Times New Roman" w:hAnsi="Times New Roman" w:cs="Times New Roman"/>
          <w:color w:val="000000" w:themeColor="text1"/>
          <w:sz w:val="21"/>
          <w:szCs w:val="21"/>
        </w:rPr>
        <w:t xml:space="preserve"> equivalents million USD</w:t>
      </w:r>
      <w:r w:rsidR="003C4E0D" w:rsidRPr="001757EA">
        <w:rPr>
          <w:rFonts w:ascii="Times New Roman" w:hAnsi="Times New Roman" w:cs="Times New Roman"/>
          <w:color w:val="000000" w:themeColor="text1"/>
          <w:sz w:val="21"/>
          <w:szCs w:val="21"/>
          <w:vertAlign w:val="superscript"/>
        </w:rPr>
        <w:t>-1</w:t>
      </w:r>
      <w:r w:rsidR="003C4E0D" w:rsidRPr="001757EA">
        <w:rPr>
          <w:rFonts w:ascii="Times New Roman" w:hAnsi="Times New Roman" w:cs="Times New Roman"/>
          <w:color w:val="000000" w:themeColor="text1"/>
          <w:sz w:val="21"/>
          <w:szCs w:val="21"/>
        </w:rPr>
        <w:t>), acidification pollutants (t NH</w:t>
      </w:r>
      <w:r w:rsidR="003C4E0D" w:rsidRPr="001757EA">
        <w:rPr>
          <w:rFonts w:ascii="Times New Roman" w:hAnsi="Times New Roman" w:cs="Times New Roman"/>
          <w:color w:val="000000" w:themeColor="text1"/>
          <w:sz w:val="21"/>
          <w:szCs w:val="21"/>
          <w:vertAlign w:val="subscript"/>
        </w:rPr>
        <w:t>3</w:t>
      </w:r>
      <w:r w:rsidR="003C4E0D" w:rsidRPr="001757EA">
        <w:rPr>
          <w:rFonts w:ascii="Times New Roman" w:hAnsi="Times New Roman" w:cs="Times New Roman"/>
          <w:color w:val="000000" w:themeColor="text1"/>
          <w:sz w:val="21"/>
          <w:szCs w:val="21"/>
        </w:rPr>
        <w:t xml:space="preserve"> equivalents million USD</w:t>
      </w:r>
      <w:r w:rsidR="003C4E0D" w:rsidRPr="001757EA">
        <w:rPr>
          <w:rFonts w:ascii="Times New Roman" w:hAnsi="Times New Roman" w:cs="Times New Roman"/>
          <w:color w:val="000000" w:themeColor="text1"/>
          <w:sz w:val="21"/>
          <w:szCs w:val="21"/>
          <w:vertAlign w:val="superscript"/>
        </w:rPr>
        <w:t>-1</w:t>
      </w:r>
      <w:r w:rsidR="003C4E0D" w:rsidRPr="001757EA">
        <w:rPr>
          <w:rFonts w:ascii="Times New Roman" w:hAnsi="Times New Roman" w:cs="Times New Roman"/>
          <w:color w:val="000000" w:themeColor="text1"/>
          <w:sz w:val="21"/>
          <w:szCs w:val="21"/>
        </w:rPr>
        <w:t>), and eutrophication pollutants (t N equivalents million USD</w:t>
      </w:r>
      <w:r w:rsidR="003C4E0D" w:rsidRPr="001757EA">
        <w:rPr>
          <w:rFonts w:ascii="Times New Roman" w:hAnsi="Times New Roman" w:cs="Times New Roman"/>
          <w:color w:val="000000" w:themeColor="text1"/>
          <w:sz w:val="21"/>
          <w:szCs w:val="21"/>
          <w:vertAlign w:val="superscript"/>
        </w:rPr>
        <w:t>-1</w:t>
      </w:r>
      <w:r w:rsidR="003C4E0D" w:rsidRPr="001757EA">
        <w:rPr>
          <w:rFonts w:ascii="Times New Roman" w:hAnsi="Times New Roman" w:cs="Times New Roman"/>
          <w:color w:val="000000" w:themeColor="text1"/>
          <w:sz w:val="21"/>
          <w:szCs w:val="21"/>
        </w:rPr>
        <w:t xml:space="preserve">) </w:t>
      </w:r>
      <w:r w:rsidR="00014075" w:rsidRPr="001757EA">
        <w:rPr>
          <w:rFonts w:ascii="Times New Roman" w:hAnsi="Times New Roman" w:cs="Times New Roman"/>
          <w:color w:val="000000" w:themeColor="text1"/>
          <w:sz w:val="21"/>
          <w:szCs w:val="21"/>
        </w:rPr>
        <w:t>a</w:t>
      </w:r>
      <w:r w:rsidR="003C4E0D" w:rsidRPr="001757EA">
        <w:rPr>
          <w:rFonts w:ascii="Times New Roman" w:hAnsi="Times New Roman" w:cs="Times New Roman"/>
          <w:color w:val="000000" w:themeColor="text1"/>
          <w:sz w:val="21"/>
          <w:szCs w:val="21"/>
        </w:rPr>
        <w:t xml:space="preserve">re presented in </w:t>
      </w:r>
      <w:r w:rsidR="004822D6" w:rsidRPr="001757EA">
        <w:rPr>
          <w:rFonts w:ascii="Times New Roman" w:hAnsi="Times New Roman" w:cs="Times New Roman"/>
          <w:color w:val="000000" w:themeColor="text1"/>
          <w:sz w:val="21"/>
          <w:szCs w:val="21"/>
        </w:rPr>
        <w:t>Appendix</w:t>
      </w:r>
      <w:r w:rsidR="003C4E0D" w:rsidRPr="001757EA">
        <w:rPr>
          <w:rFonts w:ascii="Times New Roman" w:hAnsi="Times New Roman" w:cs="Times New Roman"/>
          <w:color w:val="000000" w:themeColor="text1"/>
          <w:sz w:val="21"/>
          <w:szCs w:val="21"/>
        </w:rPr>
        <w:t xml:space="preserve"> Tables </w:t>
      </w:r>
      <w:r w:rsidR="00680C78" w:rsidRPr="001757EA">
        <w:rPr>
          <w:rFonts w:ascii="Times New Roman" w:hAnsi="Times New Roman" w:cs="Times New Roman"/>
          <w:color w:val="000000" w:themeColor="text1"/>
          <w:sz w:val="21"/>
          <w:szCs w:val="21"/>
        </w:rPr>
        <w:t>5</w:t>
      </w:r>
      <w:r w:rsidR="00014075" w:rsidRPr="001757EA">
        <w:rPr>
          <w:rFonts w:ascii="Times New Roman" w:hAnsi="Times New Roman" w:cs="Times New Roman"/>
          <w:color w:val="000000" w:themeColor="text1"/>
          <w:sz w:val="21"/>
          <w:szCs w:val="21"/>
        </w:rPr>
        <w:t>-</w:t>
      </w:r>
      <w:r w:rsidR="00680C78" w:rsidRPr="001757EA">
        <w:rPr>
          <w:rFonts w:ascii="Times New Roman" w:hAnsi="Times New Roman" w:cs="Times New Roman"/>
          <w:color w:val="000000" w:themeColor="text1"/>
          <w:sz w:val="21"/>
          <w:szCs w:val="21"/>
        </w:rPr>
        <w:t>10</w:t>
      </w:r>
      <w:r w:rsidR="003C4E0D" w:rsidRPr="001757EA">
        <w:rPr>
          <w:rFonts w:ascii="Times New Roman" w:hAnsi="Times New Roman" w:cs="Times New Roman"/>
          <w:color w:val="000000" w:themeColor="text1"/>
          <w:sz w:val="21"/>
          <w:szCs w:val="21"/>
        </w:rPr>
        <w:t xml:space="preserve">. </w:t>
      </w:r>
      <w:r w:rsidR="00014075" w:rsidRPr="001757EA">
        <w:rPr>
          <w:rFonts w:ascii="Times New Roman" w:hAnsi="Times New Roman" w:cs="Times New Roman"/>
          <w:color w:val="000000" w:themeColor="text1"/>
          <w:sz w:val="21"/>
          <w:szCs w:val="21"/>
        </w:rPr>
        <w:t>W</w:t>
      </w:r>
      <w:r w:rsidR="00911755" w:rsidRPr="001757EA">
        <w:rPr>
          <w:rFonts w:ascii="Times New Roman" w:hAnsi="Times New Roman" w:cs="Times New Roman"/>
          <w:color w:val="000000" w:themeColor="text1"/>
          <w:sz w:val="21"/>
          <w:szCs w:val="21"/>
        </w:rPr>
        <w:t xml:space="preserve">e attributed the environmental impacts between the main (e.g., cereal flour) and joint products (e.g., cereal bran) according to their relative economic values (see Supplementary Table </w:t>
      </w:r>
      <w:r w:rsidR="004C51B8" w:rsidRPr="001757EA">
        <w:rPr>
          <w:rFonts w:ascii="Times New Roman" w:hAnsi="Times New Roman" w:cs="Times New Roman"/>
          <w:color w:val="000000" w:themeColor="text1"/>
          <w:sz w:val="21"/>
          <w:szCs w:val="21"/>
        </w:rPr>
        <w:t>6</w:t>
      </w:r>
      <w:r w:rsidR="00911755" w:rsidRPr="001757EA">
        <w:rPr>
          <w:rFonts w:ascii="Times New Roman" w:hAnsi="Times New Roman" w:cs="Times New Roman"/>
          <w:color w:val="000000" w:themeColor="text1"/>
          <w:sz w:val="21"/>
          <w:szCs w:val="21"/>
        </w:rPr>
        <w:t>).</w:t>
      </w:r>
      <w:bookmarkEnd w:id="10"/>
      <w:r w:rsidR="00911755" w:rsidRPr="001757EA">
        <w:rPr>
          <w:rFonts w:ascii="Times New Roman" w:hAnsi="Times New Roman" w:cs="Times New Roman"/>
          <w:color w:val="000000" w:themeColor="text1"/>
          <w:sz w:val="21"/>
          <w:szCs w:val="21"/>
        </w:rPr>
        <w:t xml:space="preserve"> </w:t>
      </w:r>
    </w:p>
    <w:p w14:paraId="560D2299" w14:textId="466E9C83" w:rsidR="00AF07FB" w:rsidRPr="001757EA" w:rsidRDefault="00A946AE" w:rsidP="00AF07FB">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color w:val="000000" w:themeColor="text1"/>
          <w:sz w:val="21"/>
          <w:szCs w:val="21"/>
        </w:rPr>
        <w:t>T</w:t>
      </w:r>
      <w:r w:rsidR="002361C4" w:rsidRPr="001757EA">
        <w:rPr>
          <w:rFonts w:ascii="Times New Roman" w:hAnsi="Times New Roman" w:cs="Times New Roman"/>
          <w:color w:val="000000" w:themeColor="text1"/>
          <w:sz w:val="21"/>
          <w:szCs w:val="21"/>
        </w:rPr>
        <w:t xml:space="preserve">wo types of </w:t>
      </w:r>
      <w:r w:rsidR="00CC7C14" w:rsidRPr="001757EA">
        <w:rPr>
          <w:rFonts w:ascii="Times New Roman" w:hAnsi="Times New Roman" w:cs="Times New Roman"/>
          <w:color w:val="000000" w:themeColor="text1"/>
          <w:sz w:val="21"/>
          <w:szCs w:val="21"/>
        </w:rPr>
        <w:t>land</w:t>
      </w:r>
      <w:r w:rsidRPr="001757EA">
        <w:rPr>
          <w:rFonts w:ascii="Times New Roman" w:hAnsi="Times New Roman" w:cs="Times New Roman"/>
          <w:color w:val="000000" w:themeColor="text1"/>
          <w:sz w:val="21"/>
          <w:szCs w:val="21"/>
        </w:rPr>
        <w:t xml:space="preserve"> use</w:t>
      </w:r>
      <w:r w:rsidR="00CC7C14" w:rsidRPr="001757EA">
        <w:rPr>
          <w:rFonts w:ascii="Times New Roman" w:hAnsi="Times New Roman" w:cs="Times New Roman"/>
          <w:color w:val="000000" w:themeColor="text1"/>
          <w:sz w:val="21"/>
          <w:szCs w:val="21"/>
        </w:rPr>
        <w:t xml:space="preserve">, </w:t>
      </w:r>
      <w:r w:rsidR="003E752C" w:rsidRPr="001757EA">
        <w:rPr>
          <w:rFonts w:ascii="Times New Roman" w:hAnsi="Times New Roman" w:cs="Times New Roman"/>
          <w:color w:val="000000" w:themeColor="text1"/>
          <w:sz w:val="21"/>
          <w:szCs w:val="21"/>
        </w:rPr>
        <w:t xml:space="preserve">i.e., </w:t>
      </w:r>
      <w:r w:rsidR="00CC7C14" w:rsidRPr="001757EA">
        <w:rPr>
          <w:rFonts w:ascii="Times New Roman" w:hAnsi="Times New Roman" w:cs="Times New Roman"/>
          <w:color w:val="000000" w:themeColor="text1"/>
          <w:sz w:val="21"/>
          <w:szCs w:val="21"/>
        </w:rPr>
        <w:t>cropland and pastureland</w:t>
      </w:r>
      <w:r w:rsidRPr="001757EA">
        <w:rPr>
          <w:rFonts w:ascii="Times New Roman" w:hAnsi="Times New Roman" w:cs="Times New Roman"/>
          <w:color w:val="000000" w:themeColor="text1"/>
          <w:sz w:val="21"/>
          <w:szCs w:val="21"/>
        </w:rPr>
        <w:t xml:space="preserve">, were </w:t>
      </w:r>
      <w:r w:rsidR="001C436E" w:rsidRPr="001757EA">
        <w:rPr>
          <w:rFonts w:ascii="Times New Roman" w:hAnsi="Times New Roman" w:cs="Times New Roman"/>
          <w:color w:val="000000" w:themeColor="text1"/>
          <w:sz w:val="21"/>
          <w:szCs w:val="21"/>
        </w:rPr>
        <w:t>distinguished</w:t>
      </w:r>
      <w:r w:rsidR="00CC7C14" w:rsidRPr="001757EA">
        <w:rPr>
          <w:rFonts w:ascii="Times New Roman" w:hAnsi="Times New Roman" w:cs="Times New Roman"/>
          <w:color w:val="000000" w:themeColor="text1"/>
          <w:sz w:val="21"/>
          <w:szCs w:val="21"/>
        </w:rPr>
        <w:t xml:space="preserve">. </w:t>
      </w:r>
      <w:r w:rsidR="00F30252" w:rsidRPr="001757EA">
        <w:rPr>
          <w:rFonts w:ascii="Times New Roman" w:hAnsi="Times New Roman" w:cs="Times New Roman"/>
          <w:color w:val="000000" w:themeColor="text1"/>
          <w:sz w:val="21"/>
          <w:szCs w:val="21"/>
        </w:rPr>
        <w:t>W</w:t>
      </w:r>
      <w:r w:rsidR="00CC7C14" w:rsidRPr="001757EA">
        <w:rPr>
          <w:rFonts w:ascii="Times New Roman" w:hAnsi="Times New Roman" w:cs="Times New Roman"/>
          <w:color w:val="000000" w:themeColor="text1"/>
          <w:sz w:val="21"/>
          <w:szCs w:val="21"/>
        </w:rPr>
        <w:t xml:space="preserve">e </w:t>
      </w:r>
      <w:r w:rsidR="003E752C" w:rsidRPr="001757EA">
        <w:rPr>
          <w:rFonts w:ascii="Times New Roman" w:hAnsi="Times New Roman" w:cs="Times New Roman"/>
          <w:color w:val="000000" w:themeColor="text1"/>
          <w:sz w:val="21"/>
          <w:szCs w:val="21"/>
        </w:rPr>
        <w:t>updated the GTAP data on crop harvested areas using</w:t>
      </w:r>
      <w:r w:rsidR="00CC7C14" w:rsidRPr="001757EA">
        <w:rPr>
          <w:rFonts w:ascii="Times New Roman" w:hAnsi="Times New Roman" w:cs="Times New Roman"/>
          <w:color w:val="000000" w:themeColor="text1"/>
          <w:sz w:val="21"/>
          <w:szCs w:val="21"/>
        </w:rPr>
        <w:t xml:space="preserve"> the </w:t>
      </w:r>
      <w:r w:rsidR="00CC7C14" w:rsidRPr="001757EA">
        <w:rPr>
          <w:rFonts w:ascii="Times New Roman" w:hAnsi="Times New Roman" w:cs="Times New Roman"/>
          <w:noProof/>
          <w:color w:val="000000" w:themeColor="text1"/>
          <w:sz w:val="21"/>
          <w:szCs w:val="21"/>
        </w:rPr>
        <w:fldChar w:fldCharType="begin"/>
      </w:r>
      <w:r w:rsidR="00902A80" w:rsidRPr="001757EA">
        <w:rPr>
          <w:rFonts w:ascii="Times New Roman" w:hAnsi="Times New Roman" w:cs="Times New Roman"/>
          <w:noProof/>
          <w:color w:val="000000" w:themeColor="text1"/>
          <w:sz w:val="21"/>
          <w:szCs w:val="21"/>
        </w:rPr>
        <w:instrText xml:space="preserve"> ADDIN EN.CITE &lt;EndNote&gt;&lt;Cite AuthorYear="1"&gt;&lt;Author&gt;FAO&lt;/Author&gt;&lt;Year&gt;2022&lt;/Year&gt;&lt;RecNum&gt;3128&lt;/RecNum&gt;&lt;DisplayText&gt;FAO &lt;style face="superscript"&gt;27&lt;/style&gt;&lt;/DisplayText&gt;&lt;record&gt;&lt;rec-number&gt;3128&lt;/rec-number&gt;&lt;foreign-keys&gt;&lt;key app="EN" db-id="rt0errs5udtewpe9rf5psfsv5eft2sx0xsex" timestamp="1710431901" guid="b7bcdf11-7b18-4c49-8273-7314b00adbb7"&gt;3128&lt;/key&gt;&lt;/foreign-keys&gt;&lt;ref-type name="Web Page"&gt;12&lt;/ref-type&gt;&lt;contributors&gt;&lt;authors&gt;&lt;author&gt;FAO&lt;/author&gt;&lt;/authors&gt;&lt;/contributors&gt;&lt;titles&gt;&lt;/titles&gt;&lt;dates&gt;&lt;year&gt;2022&lt;/year&gt;&lt;/dates&gt;&lt;urls&gt;&lt;related-urls&gt;&lt;url&gt;http://www.fao.org/faostat/en/#data&lt;/url&gt;&lt;/related-urls&gt;&lt;/urls&gt;&lt;custom2&gt;2020-12-22&lt;/custom2&gt;&lt;/record&gt;&lt;/Cite&gt;&lt;/EndNote&gt;</w:instrText>
      </w:r>
      <w:r w:rsidR="00CC7C14" w:rsidRPr="001757EA">
        <w:rPr>
          <w:rFonts w:ascii="Times New Roman" w:hAnsi="Times New Roman" w:cs="Times New Roman"/>
          <w:noProof/>
          <w:color w:val="000000" w:themeColor="text1"/>
          <w:sz w:val="21"/>
          <w:szCs w:val="21"/>
        </w:rPr>
        <w:fldChar w:fldCharType="separate"/>
      </w:r>
      <w:r w:rsidR="00902A80" w:rsidRPr="001757EA">
        <w:rPr>
          <w:rFonts w:ascii="Times New Roman" w:hAnsi="Times New Roman" w:cs="Times New Roman"/>
          <w:noProof/>
          <w:color w:val="000000" w:themeColor="text1"/>
          <w:sz w:val="21"/>
          <w:szCs w:val="21"/>
        </w:rPr>
        <w:t xml:space="preserve">FAO </w:t>
      </w:r>
      <w:r w:rsidR="00902A80" w:rsidRPr="001757EA">
        <w:rPr>
          <w:rFonts w:ascii="Times New Roman" w:hAnsi="Times New Roman" w:cs="Times New Roman"/>
          <w:noProof/>
          <w:color w:val="000000" w:themeColor="text1"/>
          <w:sz w:val="21"/>
          <w:szCs w:val="21"/>
          <w:vertAlign w:val="superscript"/>
        </w:rPr>
        <w:t>27</w:t>
      </w:r>
      <w:r w:rsidR="00CC7C14" w:rsidRPr="001757EA">
        <w:rPr>
          <w:rFonts w:ascii="Times New Roman" w:hAnsi="Times New Roman" w:cs="Times New Roman"/>
          <w:noProof/>
          <w:color w:val="000000" w:themeColor="text1"/>
          <w:sz w:val="21"/>
          <w:szCs w:val="21"/>
        </w:rPr>
        <w:fldChar w:fldCharType="end"/>
      </w:r>
      <w:r w:rsidR="00CC7C14" w:rsidRPr="001757EA">
        <w:rPr>
          <w:rFonts w:ascii="Times New Roman" w:hAnsi="Times New Roman" w:cs="Times New Roman"/>
          <w:color w:val="000000" w:themeColor="text1"/>
          <w:sz w:val="21"/>
          <w:szCs w:val="21"/>
        </w:rPr>
        <w:t xml:space="preserve"> data</w:t>
      </w:r>
      <w:r w:rsidR="003E752C" w:rsidRPr="001757EA">
        <w:rPr>
          <w:rFonts w:ascii="Times New Roman" w:hAnsi="Times New Roman" w:cs="Times New Roman"/>
          <w:color w:val="000000" w:themeColor="text1"/>
          <w:sz w:val="21"/>
          <w:szCs w:val="21"/>
        </w:rPr>
        <w:t>base</w:t>
      </w:r>
      <w:r w:rsidR="00CC7C14" w:rsidRPr="001757EA">
        <w:rPr>
          <w:rFonts w:ascii="Times New Roman" w:hAnsi="Times New Roman" w:cs="Times New Roman"/>
          <w:color w:val="000000" w:themeColor="text1"/>
          <w:sz w:val="21"/>
          <w:szCs w:val="21"/>
        </w:rPr>
        <w:t xml:space="preserve">. </w:t>
      </w:r>
      <w:r w:rsidR="001C436E" w:rsidRPr="001757EA">
        <w:rPr>
          <w:rFonts w:ascii="Times New Roman" w:hAnsi="Times New Roman" w:cs="Times New Roman"/>
          <w:color w:val="000000" w:themeColor="text1"/>
          <w:sz w:val="21"/>
          <w:szCs w:val="21"/>
        </w:rPr>
        <w:t>P</w:t>
      </w:r>
      <w:r w:rsidR="003E752C" w:rsidRPr="001757EA">
        <w:rPr>
          <w:rFonts w:ascii="Times New Roman" w:hAnsi="Times New Roman" w:cs="Times New Roman"/>
          <w:color w:val="000000" w:themeColor="text1"/>
          <w:sz w:val="21"/>
          <w:szCs w:val="21"/>
        </w:rPr>
        <w:t xml:space="preserve">astureland </w:t>
      </w:r>
      <w:r w:rsidR="00656DBB" w:rsidRPr="001757EA">
        <w:rPr>
          <w:rFonts w:ascii="Times New Roman" w:hAnsi="Times New Roman" w:cs="Times New Roman"/>
          <w:color w:val="000000" w:themeColor="text1"/>
          <w:sz w:val="21"/>
          <w:szCs w:val="21"/>
        </w:rPr>
        <w:t>wa</w:t>
      </w:r>
      <w:r w:rsidR="003E752C" w:rsidRPr="001757EA">
        <w:rPr>
          <w:rFonts w:ascii="Times New Roman" w:hAnsi="Times New Roman" w:cs="Times New Roman"/>
          <w:color w:val="000000" w:themeColor="text1"/>
          <w:sz w:val="21"/>
          <w:szCs w:val="21"/>
        </w:rPr>
        <w:t xml:space="preserve">s defined as areas where </w:t>
      </w:r>
      <w:r w:rsidR="003E752C" w:rsidRPr="001757EA">
        <w:rPr>
          <w:rFonts w:ascii="Times New Roman" w:hAnsi="Times New Roman" w:cs="Times New Roman"/>
          <w:color w:val="000000" w:themeColor="text1"/>
          <w:sz w:val="21"/>
          <w:szCs w:val="21"/>
        </w:rPr>
        <w:lastRenderedPageBreak/>
        <w:t>ruminant grazing occurs</w:t>
      </w:r>
      <w:r w:rsidR="00FA53E5" w:rsidRPr="001757EA">
        <w:rPr>
          <w:rFonts w:ascii="Times New Roman" w:hAnsi="Times New Roman" w:cs="Times New Roman"/>
          <w:color w:val="000000" w:themeColor="text1"/>
          <w:sz w:val="21"/>
          <w:szCs w:val="21"/>
        </w:rPr>
        <w:t>.</w:t>
      </w:r>
      <w:r w:rsidR="00CB12B3" w:rsidRPr="001757EA">
        <w:rPr>
          <w:rFonts w:ascii="Times New Roman" w:hAnsi="Times New Roman" w:cs="Times New Roman"/>
          <w:color w:val="000000" w:themeColor="text1"/>
          <w:sz w:val="21"/>
          <w:szCs w:val="21"/>
        </w:rPr>
        <w:t xml:space="preserve"> </w:t>
      </w:r>
      <w:r w:rsidR="009A07A9" w:rsidRPr="001757EA">
        <w:rPr>
          <w:rFonts w:ascii="Times New Roman" w:hAnsi="Times New Roman" w:cs="Times New Roman"/>
          <w:color w:val="000000" w:themeColor="text1"/>
          <w:sz w:val="21"/>
          <w:szCs w:val="21"/>
        </w:rPr>
        <w:t>W</w:t>
      </w:r>
      <w:r w:rsidR="00913C79" w:rsidRPr="001757EA">
        <w:rPr>
          <w:rFonts w:ascii="Times New Roman" w:hAnsi="Times New Roman" w:cs="Times New Roman"/>
          <w:color w:val="000000" w:themeColor="text1"/>
          <w:sz w:val="21"/>
          <w:szCs w:val="21"/>
        </w:rPr>
        <w:t xml:space="preserve">e derived </w:t>
      </w:r>
      <w:r w:rsidR="00F455EC" w:rsidRPr="001757EA">
        <w:rPr>
          <w:rFonts w:ascii="Times New Roman" w:hAnsi="Times New Roman" w:cs="Times New Roman"/>
          <w:color w:val="000000" w:themeColor="text1"/>
          <w:sz w:val="21"/>
          <w:szCs w:val="21"/>
        </w:rPr>
        <w:t>nitrogen and phosphorous fertiliser use by crop types and countries</w:t>
      </w:r>
      <w:r w:rsidR="00913C79" w:rsidRPr="001757EA">
        <w:rPr>
          <w:rFonts w:ascii="Times New Roman" w:hAnsi="Times New Roman" w:cs="Times New Roman"/>
          <w:color w:val="000000" w:themeColor="text1"/>
          <w:sz w:val="21"/>
          <w:szCs w:val="21"/>
        </w:rPr>
        <w:t xml:space="preserve"> from</w:t>
      </w:r>
      <w:r w:rsidR="00D741B6" w:rsidRPr="001757EA">
        <w:rPr>
          <w:rFonts w:ascii="Times New Roman" w:hAnsi="Times New Roman" w:cs="Times New Roman"/>
          <w:color w:val="000000" w:themeColor="text1"/>
          <w:sz w:val="21"/>
          <w:szCs w:val="21"/>
        </w:rPr>
        <w:t xml:space="preserve"> </w:t>
      </w:r>
      <w:r w:rsidR="0039382B" w:rsidRPr="001757EA">
        <w:rPr>
          <w:rFonts w:ascii="Times New Roman" w:hAnsi="Times New Roman"/>
          <w:color w:val="000000" w:themeColor="text1"/>
          <w:sz w:val="21"/>
          <w:szCs w:val="21"/>
        </w:rPr>
        <w:fldChar w:fldCharType="begin"/>
      </w:r>
      <w:r w:rsidR="008052DF">
        <w:rPr>
          <w:rFonts w:ascii="Times New Roman" w:hAnsi="Times New Roman"/>
          <w:color w:val="000000" w:themeColor="text1"/>
          <w:sz w:val="21"/>
          <w:szCs w:val="21"/>
        </w:rPr>
        <w:instrText xml:space="preserve"> ADDIN EN.CITE &lt;EndNote&gt;&lt;Cite AuthorYear="1"&gt;&lt;Author&gt;Ludemann&lt;/Author&gt;&lt;Year&gt;2022&lt;/Year&gt;&lt;RecNum&gt;1146&lt;/RecNum&gt;&lt;DisplayText&gt;Ludemann, et al. &lt;style face="superscript"&gt;67&lt;/style&gt;&lt;/DisplayText&gt;&lt;record&gt;&lt;rec-number&gt;1146&lt;/rec-number&gt;&lt;foreign-keys&gt;&lt;key app="EN" db-id="ddxvffxvds5aa4er9pcvv20frz5wz59aepdr" timestamp="1729037434" guid="c937e85f-6096-4ecd-a8b3-981fde960ad7"&gt;1146&lt;/key&gt;&lt;/foreign-keys&gt;&lt;ref-type name="Journal Article"&gt;17&lt;/ref-type&gt;&lt;contributors&gt;&lt;authors&gt;&lt;author&gt;Ludemann, Cameron I.&lt;/author&gt;&lt;author&gt;Gruere, Armelle&lt;/author&gt;&lt;author&gt;Heffer, Patrick&lt;/author&gt;&lt;author&gt;Dobermann, Achim&lt;/author&gt;&lt;/authors&gt;&lt;/contributors&gt;&lt;titles&gt;&lt;title&gt;Global data on fertilizer use by crop and by country&lt;/title&gt;&lt;secondary-title&gt;Scientific Data&lt;/secondary-title&gt;&lt;/titles&gt;&lt;periodical&gt;&lt;full-title&gt;Scientific data&lt;/full-title&gt;&lt;/periodical&gt;&lt;pages&gt;501&lt;/pages&gt;&lt;volume&gt;9&lt;/volume&gt;&lt;number&gt;1&lt;/number&gt;&lt;dates&gt;&lt;year&gt;2022&lt;/year&gt;&lt;pub-dates&gt;&lt;date&gt;2022/08/17&lt;/date&gt;&lt;/pub-dates&gt;&lt;/dates&gt;&lt;isbn&gt;2052-4463&lt;/isbn&gt;&lt;urls&gt;&lt;related-urls&gt;&lt;url&gt;https://doi.org/10.1038/s41597-022-01592-z&lt;/url&gt;&lt;/related-urls&gt;&lt;/urls&gt;&lt;electronic-resource-num&gt;10.1038/s41597-022-01592-z&lt;/electronic-resource-num&gt;&lt;research-notes&gt;Fertiliser use by crop&lt;/research-notes&gt;&lt;/record&gt;&lt;/Cite&gt;&lt;/EndNote&gt;</w:instrText>
      </w:r>
      <w:r w:rsidR="0039382B" w:rsidRPr="001757EA">
        <w:rPr>
          <w:rFonts w:ascii="Times New Roman" w:hAnsi="Times New Roman"/>
          <w:color w:val="000000" w:themeColor="text1"/>
          <w:sz w:val="21"/>
          <w:szCs w:val="21"/>
        </w:rPr>
        <w:fldChar w:fldCharType="separate"/>
      </w:r>
      <w:r w:rsidR="008052DF">
        <w:rPr>
          <w:rFonts w:ascii="Times New Roman" w:hAnsi="Times New Roman"/>
          <w:noProof/>
          <w:color w:val="000000" w:themeColor="text1"/>
          <w:sz w:val="21"/>
          <w:szCs w:val="21"/>
        </w:rPr>
        <w:t xml:space="preserve">Ludemann, et al. </w:t>
      </w:r>
      <w:r w:rsidR="008052DF" w:rsidRPr="008052DF">
        <w:rPr>
          <w:rFonts w:ascii="Times New Roman" w:hAnsi="Times New Roman"/>
          <w:noProof/>
          <w:color w:val="000000" w:themeColor="text1"/>
          <w:sz w:val="21"/>
          <w:szCs w:val="21"/>
          <w:vertAlign w:val="superscript"/>
        </w:rPr>
        <w:t>67</w:t>
      </w:r>
      <w:r w:rsidR="0039382B" w:rsidRPr="001757EA">
        <w:rPr>
          <w:rFonts w:ascii="Times New Roman" w:hAnsi="Times New Roman"/>
          <w:color w:val="000000" w:themeColor="text1"/>
          <w:sz w:val="21"/>
          <w:szCs w:val="21"/>
        </w:rPr>
        <w:fldChar w:fldCharType="end"/>
      </w:r>
      <w:r w:rsidR="00D741B6" w:rsidRPr="001757EA">
        <w:rPr>
          <w:rFonts w:ascii="Times New Roman" w:hAnsi="Times New Roman" w:cs="Times New Roman" w:hint="eastAsia"/>
          <w:color w:val="000000" w:themeColor="text1"/>
          <w:sz w:val="21"/>
          <w:szCs w:val="21"/>
        </w:rPr>
        <w:t>.</w:t>
      </w:r>
      <w:r w:rsidR="00D741B6" w:rsidRPr="001757EA">
        <w:rPr>
          <w:rFonts w:ascii="Times New Roman" w:hAnsi="Times New Roman" w:cs="Times New Roman"/>
          <w:color w:val="000000" w:themeColor="text1"/>
          <w:sz w:val="21"/>
          <w:szCs w:val="21"/>
        </w:rPr>
        <w:t xml:space="preserve"> </w:t>
      </w:r>
    </w:p>
    <w:p w14:paraId="12357976" w14:textId="2B860E4C" w:rsidR="00217F88" w:rsidRPr="001757EA" w:rsidRDefault="00217F88" w:rsidP="00A231A0">
      <w:pPr>
        <w:pStyle w:val="Heading2"/>
      </w:pPr>
      <w:r w:rsidRPr="001757EA">
        <w:rPr>
          <w:rFonts w:hint="eastAsia"/>
        </w:rPr>
        <w:t>F</w:t>
      </w:r>
      <w:r w:rsidRPr="001757EA">
        <w:t xml:space="preserve">ood security </w:t>
      </w:r>
      <w:r w:rsidR="00C30132" w:rsidRPr="001757EA">
        <w:t xml:space="preserve">indicators. </w:t>
      </w:r>
    </w:p>
    <w:p w14:paraId="3E80CA64" w14:textId="551334FF" w:rsidR="00792A33" w:rsidRPr="001757EA" w:rsidRDefault="00784004" w:rsidP="003B4B41">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color w:val="000000" w:themeColor="text1"/>
          <w:sz w:val="21"/>
          <w:szCs w:val="21"/>
        </w:rPr>
        <w:t xml:space="preserve">The </w:t>
      </w:r>
      <w:r w:rsidR="00607DFA"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 AuthorYear="1"&gt;&lt;Author&gt;FAO&lt;/Author&gt;&lt;Year&gt;1996&lt;/Year&gt;&lt;RecNum&gt;4934&lt;/RecNum&gt;&lt;DisplayText&gt;FAO &lt;style face="superscript"&gt;68&lt;/style&gt;&lt;/DisplayText&gt;&lt;record&gt;&lt;rec-number&gt;4934&lt;/rec-number&gt;&lt;foreign-keys&gt;&lt;key app="EN" db-id="ddxvffxvds5aa4er9pcvv20frz5wz59aepdr" timestamp="1729061639" guid="3f7515fe-19c3-4861-9fcc-6d1f5b927fbf"&gt;4934&lt;/key&gt;&lt;/foreign-keys&gt;&lt;ref-type name="Report"&gt;27&lt;/ref-type&gt;&lt;contributors&gt;&lt;authors&gt;&lt;author&gt;FAO&lt;/author&gt;&lt;/authors&gt;&lt;/contributors&gt;&lt;titles&gt;&lt;title&gt;Rome Declaration on World Food Security and World Food Summit Plan of Action.&lt;/title&gt;&lt;/titles&gt;&lt;dates&gt;&lt;year&gt;1996&lt;/year&gt;&lt;/dates&gt;&lt;urls&gt;&lt;/urls&gt;&lt;/record&gt;&lt;/Cite&gt;&lt;/EndNote&gt;</w:instrText>
      </w:r>
      <w:r w:rsidR="00607DFA" w:rsidRPr="001757EA">
        <w:rPr>
          <w:rFonts w:ascii="Times New Roman" w:hAnsi="Times New Roman" w:cs="Times New Roman"/>
          <w:color w:val="000000" w:themeColor="text1"/>
          <w:sz w:val="21"/>
          <w:szCs w:val="21"/>
        </w:rPr>
        <w:fldChar w:fldCharType="separate"/>
      </w:r>
      <w:r w:rsidR="008052DF">
        <w:rPr>
          <w:rFonts w:ascii="Times New Roman" w:hAnsi="Times New Roman" w:cs="Times New Roman"/>
          <w:noProof/>
          <w:color w:val="000000" w:themeColor="text1"/>
          <w:sz w:val="21"/>
          <w:szCs w:val="21"/>
        </w:rPr>
        <w:t xml:space="preserve">FAO </w:t>
      </w:r>
      <w:r w:rsidR="008052DF" w:rsidRPr="008052DF">
        <w:rPr>
          <w:rFonts w:ascii="Times New Roman" w:hAnsi="Times New Roman" w:cs="Times New Roman"/>
          <w:noProof/>
          <w:color w:val="000000" w:themeColor="text1"/>
          <w:sz w:val="21"/>
          <w:szCs w:val="21"/>
          <w:vertAlign w:val="superscript"/>
        </w:rPr>
        <w:t>68</w:t>
      </w:r>
      <w:r w:rsidR="00607DFA" w:rsidRPr="001757EA">
        <w:rPr>
          <w:rFonts w:ascii="Times New Roman" w:hAnsi="Times New Roman" w:cs="Times New Roman"/>
          <w:color w:val="000000" w:themeColor="text1"/>
          <w:sz w:val="21"/>
          <w:szCs w:val="21"/>
        </w:rPr>
        <w:fldChar w:fldCharType="end"/>
      </w:r>
      <w:r w:rsidRPr="001757EA">
        <w:rPr>
          <w:rFonts w:ascii="Times New Roman" w:hAnsi="Times New Roman" w:cs="Times New Roman"/>
          <w:color w:val="000000" w:themeColor="text1"/>
          <w:sz w:val="21"/>
          <w:szCs w:val="21"/>
        </w:rPr>
        <w:t xml:space="preserve"> defines food security as encompassing </w:t>
      </w:r>
      <w:r w:rsidR="00BF7D2F" w:rsidRPr="001757EA">
        <w:rPr>
          <w:rFonts w:ascii="Times New Roman" w:hAnsi="Times New Roman" w:cs="Times New Roman"/>
          <w:color w:val="000000" w:themeColor="text1"/>
          <w:sz w:val="21"/>
          <w:szCs w:val="21"/>
        </w:rPr>
        <w:t>four key dimensions: availability (</w:t>
      </w:r>
      <w:r w:rsidR="00BF490A" w:rsidRPr="001757EA">
        <w:rPr>
          <w:rFonts w:ascii="Times New Roman" w:hAnsi="Times New Roman" w:cs="Times New Roman"/>
          <w:color w:val="000000" w:themeColor="text1"/>
          <w:sz w:val="21"/>
          <w:szCs w:val="21"/>
        </w:rPr>
        <w:t>adequate food supply</w:t>
      </w:r>
      <w:r w:rsidR="00BF7D2F" w:rsidRPr="001757EA">
        <w:rPr>
          <w:rFonts w:ascii="Times New Roman" w:hAnsi="Times New Roman" w:cs="Times New Roman"/>
          <w:color w:val="000000" w:themeColor="text1"/>
          <w:sz w:val="21"/>
          <w:szCs w:val="21"/>
        </w:rPr>
        <w:t>), access (</w:t>
      </w:r>
      <w:r w:rsidR="002D7B09" w:rsidRPr="001757EA">
        <w:rPr>
          <w:rFonts w:ascii="Times New Roman" w:hAnsi="Times New Roman" w:cs="Times New Roman"/>
          <w:color w:val="000000" w:themeColor="text1"/>
          <w:sz w:val="21"/>
          <w:szCs w:val="21"/>
        </w:rPr>
        <w:t>sufficient</w:t>
      </w:r>
      <w:r w:rsidR="00BF7D2F" w:rsidRPr="001757EA">
        <w:rPr>
          <w:rFonts w:ascii="Times New Roman" w:hAnsi="Times New Roman" w:cs="Times New Roman"/>
          <w:color w:val="000000" w:themeColor="text1"/>
          <w:sz w:val="21"/>
          <w:szCs w:val="21"/>
        </w:rPr>
        <w:t xml:space="preserve"> resources to obtain food), utili</w:t>
      </w:r>
      <w:r w:rsidRPr="001757EA">
        <w:rPr>
          <w:rFonts w:ascii="Times New Roman" w:hAnsi="Times New Roman" w:cs="Times New Roman"/>
          <w:color w:val="000000" w:themeColor="text1"/>
          <w:sz w:val="21"/>
          <w:szCs w:val="21"/>
        </w:rPr>
        <w:t>s</w:t>
      </w:r>
      <w:r w:rsidR="00BF7D2F" w:rsidRPr="001757EA">
        <w:rPr>
          <w:rFonts w:ascii="Times New Roman" w:hAnsi="Times New Roman" w:cs="Times New Roman"/>
          <w:color w:val="000000" w:themeColor="text1"/>
          <w:sz w:val="21"/>
          <w:szCs w:val="21"/>
        </w:rPr>
        <w:t>ation (nutritious and safe diets), and stability (consistent access to food over time).</w:t>
      </w:r>
      <w:r w:rsidR="009F2647" w:rsidRPr="001757EA">
        <w:rPr>
          <w:rFonts w:ascii="Times New Roman" w:hAnsi="Times New Roman" w:cs="Times New Roman"/>
          <w:color w:val="000000" w:themeColor="text1"/>
          <w:sz w:val="21"/>
          <w:szCs w:val="21"/>
        </w:rPr>
        <w:t xml:space="preserve"> </w:t>
      </w:r>
      <w:r w:rsidR="004F5F15" w:rsidRPr="001757EA">
        <w:rPr>
          <w:rFonts w:ascii="Times New Roman" w:hAnsi="Times New Roman" w:cs="Times New Roman"/>
          <w:color w:val="000000" w:themeColor="text1"/>
          <w:sz w:val="21"/>
          <w:szCs w:val="21"/>
        </w:rPr>
        <w:t>W</w:t>
      </w:r>
      <w:r w:rsidR="0053132B" w:rsidRPr="001757EA">
        <w:rPr>
          <w:rFonts w:ascii="Times New Roman" w:hAnsi="Times New Roman" w:cs="Times New Roman"/>
          <w:color w:val="000000" w:themeColor="text1"/>
          <w:sz w:val="21"/>
          <w:szCs w:val="21"/>
        </w:rPr>
        <w:t>e focus</w:t>
      </w:r>
      <w:r w:rsidR="009F2647" w:rsidRPr="001757EA">
        <w:rPr>
          <w:rFonts w:ascii="Times New Roman" w:hAnsi="Times New Roman" w:cs="Times New Roman"/>
          <w:color w:val="000000" w:themeColor="text1"/>
          <w:sz w:val="21"/>
          <w:szCs w:val="21"/>
        </w:rPr>
        <w:t>ed</w:t>
      </w:r>
      <w:r w:rsidR="0053132B" w:rsidRPr="001757EA">
        <w:rPr>
          <w:rFonts w:ascii="Times New Roman" w:hAnsi="Times New Roman" w:cs="Times New Roman"/>
          <w:color w:val="000000" w:themeColor="text1"/>
          <w:sz w:val="21"/>
          <w:szCs w:val="21"/>
        </w:rPr>
        <w:t xml:space="preserve"> on </w:t>
      </w:r>
      <w:r w:rsidR="002C42F6" w:rsidRPr="001757EA">
        <w:rPr>
          <w:rFonts w:ascii="Times New Roman" w:hAnsi="Times New Roman" w:cs="Times New Roman"/>
          <w:color w:val="000000" w:themeColor="text1"/>
          <w:sz w:val="21"/>
          <w:szCs w:val="21"/>
        </w:rPr>
        <w:t xml:space="preserve">the first two dimensions. </w:t>
      </w:r>
      <w:r w:rsidR="007A1418" w:rsidRPr="001757EA">
        <w:rPr>
          <w:rFonts w:ascii="Times New Roman" w:hAnsi="Times New Roman" w:cs="Times New Roman"/>
          <w:color w:val="000000" w:themeColor="text1"/>
          <w:sz w:val="21"/>
          <w:szCs w:val="21"/>
        </w:rPr>
        <w:t xml:space="preserve">First, food availability is defined as 'calories per capita per day available for consumption'. </w:t>
      </w:r>
      <w:r w:rsidR="006F1318" w:rsidRPr="001757EA">
        <w:rPr>
          <w:rFonts w:ascii="Times New Roman" w:hAnsi="Times New Roman" w:cs="Times New Roman"/>
          <w:color w:val="000000" w:themeColor="text1"/>
          <w:sz w:val="21"/>
          <w:szCs w:val="21"/>
        </w:rPr>
        <w:t>‘</w:t>
      </w:r>
      <w:r w:rsidR="00D911DE" w:rsidRPr="001757EA">
        <w:rPr>
          <w:rFonts w:ascii="Times New Roman" w:hAnsi="Times New Roman" w:cs="Times New Roman"/>
          <w:color w:val="000000" w:themeColor="text1"/>
          <w:sz w:val="21"/>
          <w:szCs w:val="21"/>
        </w:rPr>
        <w:t>P</w:t>
      </w:r>
      <w:r w:rsidR="000F3490" w:rsidRPr="001757EA">
        <w:rPr>
          <w:rFonts w:ascii="Times New Roman" w:hAnsi="Times New Roman" w:cs="Times New Roman"/>
          <w:color w:val="000000" w:themeColor="text1"/>
          <w:sz w:val="21"/>
          <w:szCs w:val="21"/>
        </w:rPr>
        <w:t>opulation</w:t>
      </w:r>
      <w:r w:rsidR="006F1318" w:rsidRPr="001757EA">
        <w:rPr>
          <w:rFonts w:ascii="Times New Roman" w:hAnsi="Times New Roman" w:cs="Times New Roman"/>
          <w:color w:val="000000" w:themeColor="text1"/>
          <w:sz w:val="21"/>
          <w:szCs w:val="21"/>
        </w:rPr>
        <w:t xml:space="preserve"> at risk of hunger’ </w:t>
      </w:r>
      <w:r w:rsidR="00A0335E" w:rsidRPr="001757EA">
        <w:rPr>
          <w:rFonts w:ascii="Times New Roman" w:hAnsi="Times New Roman" w:cs="Times New Roman"/>
          <w:color w:val="000000" w:themeColor="text1"/>
          <w:sz w:val="21"/>
          <w:szCs w:val="21"/>
        </w:rPr>
        <w:t>refers to the portion of people experiencing dietary energy (calorie) deprivation lasting more than a year</w:t>
      </w:r>
      <w:r w:rsidR="00E17BF8" w:rsidRPr="001757EA">
        <w:rPr>
          <w:rFonts w:ascii="Times New Roman" w:hAnsi="Times New Roman" w:cs="Times New Roman" w:hint="eastAsia"/>
          <w:color w:val="000000" w:themeColor="text1"/>
          <w:sz w:val="21"/>
          <w:szCs w:val="21"/>
        </w:rPr>
        <w:t xml:space="preserve"> </w:t>
      </w:r>
      <w:r w:rsidR="006F1318" w:rsidRPr="001757EA">
        <w:rPr>
          <w:rFonts w:ascii="Times New Roman" w:hAnsi="Times New Roman" w:cs="Times New Roman"/>
          <w:color w:val="000000" w:themeColor="text1"/>
          <w:sz w:val="21"/>
          <w:szCs w:val="21"/>
        </w:rPr>
        <w:t xml:space="preserve">following </w:t>
      </w:r>
      <w:r w:rsidR="00A362ED" w:rsidRPr="001757EA">
        <w:rPr>
          <w:rFonts w:ascii="Times New Roman" w:hAnsi="Times New Roman" w:cs="Times New Roman"/>
          <w:color w:val="000000" w:themeColor="text1"/>
          <w:sz w:val="21"/>
          <w:szCs w:val="21"/>
        </w:rPr>
        <w:t>the FAO-based approach</w:t>
      </w:r>
      <w:r w:rsidR="00CF68B0" w:rsidRPr="001757EA">
        <w:rPr>
          <w:rFonts w:ascii="Times New Roman" w:hAnsi="Times New Roman" w:cs="Times New Roman"/>
          <w:color w:val="000000" w:themeColor="text1"/>
          <w:sz w:val="21"/>
          <w:szCs w:val="21"/>
        </w:rPr>
        <w:t xml:space="preserve"> </w:t>
      </w:r>
      <w:r w:rsidR="00CF68B0"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gt;&lt;Author&gt;FAO&lt;/Author&gt;&lt;Year&gt;2008&lt;/Year&gt;&lt;RecNum&gt;4936&lt;/RecNum&gt;&lt;DisplayText&gt;&lt;style face="superscript"&gt;69&lt;/style&gt;&lt;/DisplayText&gt;&lt;record&gt;&lt;rec-number&gt;4936&lt;/rec-number&gt;&lt;foreign-keys&gt;&lt;key app="EN" db-id="ddxvffxvds5aa4er9pcvv20frz5wz59aepdr" timestamp="1729061640" guid="72bb3b3a-cbe6-4892-a0f6-765dc17c1921"&gt;4936&lt;/key&gt;&lt;/foreign-keys&gt;&lt;ref-type name="Report"&gt;27&lt;/ref-type&gt;&lt;contributors&gt;&lt;authors&gt;&lt;author&gt;FAO&lt;/author&gt;&lt;/authors&gt;&lt;/contributors&gt;&lt;titles&gt;&lt;title&gt;Methodology for the Measurement of Food Deprivation: Updating the Minimum Dietary Energy Requirements&lt;/title&gt;&lt;/titles&gt;&lt;dates&gt;&lt;year&gt;2008&lt;/year&gt;&lt;/dates&gt;&lt;urls&gt;&lt;/urls&gt;&lt;/record&gt;&lt;/Cite&gt;&lt;/EndNote&gt;</w:instrText>
      </w:r>
      <w:r w:rsidR="00CF68B0"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69</w:t>
      </w:r>
      <w:r w:rsidR="00CF68B0" w:rsidRPr="001757EA">
        <w:rPr>
          <w:rFonts w:ascii="Times New Roman" w:hAnsi="Times New Roman" w:cs="Times New Roman"/>
          <w:color w:val="000000" w:themeColor="text1"/>
          <w:sz w:val="21"/>
          <w:szCs w:val="21"/>
        </w:rPr>
        <w:fldChar w:fldCharType="end"/>
      </w:r>
      <w:r w:rsidR="006F1318" w:rsidRPr="001757EA">
        <w:rPr>
          <w:rFonts w:ascii="Times New Roman" w:hAnsi="Times New Roman" w:cs="Times New Roman"/>
          <w:color w:val="000000" w:themeColor="text1"/>
          <w:sz w:val="21"/>
          <w:szCs w:val="21"/>
        </w:rPr>
        <w:t xml:space="preserve">. </w:t>
      </w:r>
      <w:r w:rsidR="005846AB" w:rsidRPr="001757EA">
        <w:rPr>
          <w:rFonts w:ascii="Times New Roman" w:hAnsi="Times New Roman" w:cs="Times New Roman"/>
          <w:color w:val="000000" w:themeColor="text1"/>
          <w:sz w:val="21"/>
          <w:szCs w:val="21"/>
        </w:rPr>
        <w:t>Th</w:t>
      </w:r>
      <w:r w:rsidR="006E74E8" w:rsidRPr="001757EA">
        <w:rPr>
          <w:rFonts w:ascii="Times New Roman" w:hAnsi="Times New Roman" w:cs="Times New Roman"/>
          <w:color w:val="000000" w:themeColor="text1"/>
          <w:sz w:val="21"/>
          <w:szCs w:val="21"/>
        </w:rPr>
        <w:t>is</w:t>
      </w:r>
      <w:r w:rsidR="005846AB" w:rsidRPr="001757EA">
        <w:rPr>
          <w:rFonts w:ascii="Times New Roman" w:hAnsi="Times New Roman" w:cs="Times New Roman"/>
          <w:color w:val="000000" w:themeColor="text1"/>
          <w:sz w:val="21"/>
          <w:szCs w:val="21"/>
        </w:rPr>
        <w:t xml:space="preserve"> approach has been </w:t>
      </w:r>
      <w:r w:rsidR="005846AB" w:rsidRPr="001757EA">
        <w:rPr>
          <w:rFonts w:ascii="Times New Roman" w:hAnsi="Times New Roman" w:cs="Times New Roman" w:hint="eastAsia"/>
          <w:color w:val="000000" w:themeColor="text1"/>
          <w:sz w:val="21"/>
          <w:szCs w:val="21"/>
        </w:rPr>
        <w:t>widely</w:t>
      </w:r>
      <w:r w:rsidR="005846AB" w:rsidRPr="001757EA">
        <w:rPr>
          <w:rFonts w:ascii="Times New Roman" w:hAnsi="Times New Roman" w:cs="Times New Roman"/>
          <w:color w:val="000000" w:themeColor="text1"/>
          <w:sz w:val="21"/>
          <w:szCs w:val="21"/>
        </w:rPr>
        <w:t xml:space="preserve"> </w:t>
      </w:r>
      <w:r w:rsidR="005846AB" w:rsidRPr="001757EA">
        <w:rPr>
          <w:rFonts w:ascii="Times New Roman" w:hAnsi="Times New Roman" w:cs="Times New Roman" w:hint="eastAsia"/>
          <w:color w:val="000000" w:themeColor="text1"/>
          <w:sz w:val="21"/>
          <w:szCs w:val="21"/>
        </w:rPr>
        <w:t>used</w:t>
      </w:r>
      <w:r w:rsidR="005846AB" w:rsidRPr="001757EA">
        <w:rPr>
          <w:rFonts w:ascii="Times New Roman" w:hAnsi="Times New Roman" w:cs="Times New Roman"/>
          <w:color w:val="000000" w:themeColor="text1"/>
          <w:sz w:val="21"/>
          <w:szCs w:val="21"/>
        </w:rPr>
        <w:t xml:space="preserve"> in agricultural economic models to evaluate the risk of food insecurity </w:t>
      </w:r>
      <w:r w:rsidR="005846AB" w:rsidRPr="001757EA">
        <w:rPr>
          <w:rFonts w:ascii="Times New Roman" w:hAnsi="Times New Roman" w:cs="Times New Roman"/>
          <w:color w:val="000000" w:themeColor="text1"/>
          <w:sz w:val="21"/>
          <w:szCs w:val="21"/>
        </w:rPr>
        <w:fldChar w:fldCharType="begin">
          <w:fldData xml:space="preserve">PEVuZE5vdGU+PENpdGU+PEF1dGhvcj5IYXNlZ2F3YTwvQXV0aG9yPjxZZWFyPjIwMTU8L1llYXI+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</w:fldData>
        </w:fldChar>
      </w:r>
      <w:r w:rsidR="008052DF">
        <w:rPr>
          <w:rFonts w:ascii="Times New Roman" w:hAnsi="Times New Roman" w:cs="Times New Roman"/>
          <w:color w:val="000000" w:themeColor="text1"/>
          <w:sz w:val="21"/>
          <w:szCs w:val="21"/>
        </w:rPr>
        <w:instrText xml:space="preserve"> ADDIN EN.CITE </w:instrText>
      </w:r>
      <w:r w:rsidR="008052DF">
        <w:rPr>
          <w:rFonts w:ascii="Times New Roman" w:hAnsi="Times New Roman" w:cs="Times New Roman"/>
          <w:color w:val="000000" w:themeColor="text1"/>
          <w:sz w:val="21"/>
          <w:szCs w:val="21"/>
        </w:rPr>
        <w:fldChar w:fldCharType="begin">
          <w:fldData xml:space="preserve">PEVuZE5vdGU+PENpdGU+PEF1dGhvcj5IYXNlZ2F3YTwvQXV0aG9yPjxZZWFyPjIwMTU8L1llYXI+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</w:fldData>
        </w:fldChar>
      </w:r>
      <w:r w:rsidR="008052DF">
        <w:rPr>
          <w:rFonts w:ascii="Times New Roman" w:hAnsi="Times New Roman" w:cs="Times New Roman"/>
          <w:color w:val="000000" w:themeColor="text1"/>
          <w:sz w:val="21"/>
          <w:szCs w:val="21"/>
        </w:rPr>
        <w:instrText xml:space="preserve"> ADDIN EN.CITE.DATA </w:instrText>
      </w:r>
      <w:r w:rsidR="008052DF">
        <w:rPr>
          <w:rFonts w:ascii="Times New Roman" w:hAnsi="Times New Roman" w:cs="Times New Roman"/>
          <w:color w:val="000000" w:themeColor="text1"/>
          <w:sz w:val="21"/>
          <w:szCs w:val="21"/>
        </w:rPr>
      </w:r>
      <w:r w:rsidR="008052DF">
        <w:rPr>
          <w:rFonts w:ascii="Times New Roman" w:hAnsi="Times New Roman" w:cs="Times New Roman"/>
          <w:color w:val="000000" w:themeColor="text1"/>
          <w:sz w:val="21"/>
          <w:szCs w:val="21"/>
        </w:rPr>
        <w:fldChar w:fldCharType="end"/>
      </w:r>
      <w:r w:rsidR="005846AB"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21,70,71</w:t>
      </w:r>
      <w:r w:rsidR="005846AB" w:rsidRPr="001757EA">
        <w:rPr>
          <w:rFonts w:ascii="Times New Roman" w:hAnsi="Times New Roman" w:cs="Times New Roman"/>
          <w:color w:val="000000" w:themeColor="text1"/>
          <w:sz w:val="21"/>
          <w:szCs w:val="21"/>
        </w:rPr>
        <w:fldChar w:fldCharType="end"/>
      </w:r>
      <w:r w:rsidR="005846AB" w:rsidRPr="001757EA">
        <w:rPr>
          <w:rFonts w:ascii="Times New Roman" w:hAnsi="Times New Roman" w:cs="Times New Roman"/>
          <w:color w:val="000000" w:themeColor="text1"/>
          <w:sz w:val="21"/>
          <w:szCs w:val="21"/>
        </w:rPr>
        <w:t xml:space="preserve">. </w:t>
      </w:r>
      <w:r w:rsidR="00EB26A8" w:rsidRPr="001757EA">
        <w:rPr>
          <w:rFonts w:ascii="Times New Roman" w:hAnsi="Times New Roman" w:cs="Times New Roman"/>
          <w:color w:val="000000" w:themeColor="text1"/>
          <w:sz w:val="21"/>
          <w:szCs w:val="21"/>
        </w:rPr>
        <w:t xml:space="preserve">In essence, the population at risk of hunger is determined by multiplying the prevalence of undernourishment (PoU) by the total population and is based on dietary energy availability calculated by our model. </w:t>
      </w:r>
      <w:r w:rsidR="008D671A" w:rsidRPr="001757EA">
        <w:rPr>
          <w:rFonts w:ascii="Times New Roman" w:hAnsi="Times New Roman" w:cs="Times New Roman"/>
          <w:color w:val="000000" w:themeColor="text1"/>
          <w:sz w:val="21"/>
          <w:szCs w:val="21"/>
        </w:rPr>
        <w:t>I</w:t>
      </w:r>
      <w:r w:rsidR="00556208" w:rsidRPr="001757EA">
        <w:rPr>
          <w:rFonts w:ascii="Times New Roman" w:hAnsi="Times New Roman" w:cs="Times New Roman"/>
          <w:color w:val="000000" w:themeColor="text1"/>
          <w:sz w:val="21"/>
          <w:szCs w:val="21"/>
        </w:rPr>
        <w:t>t is assumed that there is no risk of hunger for high-income countries</w:t>
      </w:r>
      <w:r w:rsidR="008D671A" w:rsidRPr="001757EA">
        <w:rPr>
          <w:rFonts w:ascii="Times New Roman" w:hAnsi="Times New Roman" w:cs="Times New Roman"/>
          <w:color w:val="000000" w:themeColor="text1"/>
          <w:sz w:val="21"/>
          <w:szCs w:val="21"/>
        </w:rPr>
        <w:t>; c</w:t>
      </w:r>
      <w:r w:rsidR="00556208" w:rsidRPr="001757EA">
        <w:rPr>
          <w:rFonts w:ascii="Times New Roman" w:hAnsi="Times New Roman" w:cs="Times New Roman"/>
          <w:color w:val="000000" w:themeColor="text1"/>
          <w:sz w:val="21"/>
          <w:szCs w:val="21"/>
        </w:rPr>
        <w:t xml:space="preserve">onsequently, </w:t>
      </w:r>
      <w:r w:rsidR="006557DD" w:rsidRPr="001757EA">
        <w:rPr>
          <w:rFonts w:ascii="Times New Roman" w:hAnsi="Times New Roman" w:cs="Times New Roman"/>
          <w:color w:val="000000" w:themeColor="text1"/>
          <w:sz w:val="21"/>
          <w:szCs w:val="21"/>
        </w:rPr>
        <w:t xml:space="preserve">the </w:t>
      </w:r>
      <w:r w:rsidR="00556208" w:rsidRPr="001757EA">
        <w:rPr>
          <w:rFonts w:ascii="Times New Roman" w:hAnsi="Times New Roman" w:cs="Times New Roman"/>
          <w:color w:val="000000" w:themeColor="text1"/>
          <w:sz w:val="21"/>
          <w:szCs w:val="21"/>
        </w:rPr>
        <w:t xml:space="preserve">population at risk of hunger is not applied to the United States and Canada </w:t>
      </w:r>
      <w:r w:rsidR="00556208" w:rsidRPr="001757EA">
        <w:rPr>
          <w:rFonts w:ascii="Times New Roman" w:hAnsi="Times New Roman" w:cs="Times New Roman"/>
          <w:color w:val="000000" w:themeColor="text1"/>
          <w:sz w:val="21"/>
          <w:szCs w:val="21"/>
        </w:rPr>
        <w:fldChar w:fldCharType="begin">
          <w:fldData xml:space="preserve">PEVuZE5vdGU+PENpdGU+PEF1dGhvcj5IYXNlZ2F3YTwvQXV0aG9yPjxZZWFyPjIwMTU8L1llYXI+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</w:fldData>
        </w:fldChar>
      </w:r>
      <w:r w:rsidR="008052DF">
        <w:rPr>
          <w:rFonts w:ascii="Times New Roman" w:hAnsi="Times New Roman" w:cs="Times New Roman"/>
          <w:color w:val="000000" w:themeColor="text1"/>
          <w:sz w:val="21"/>
          <w:szCs w:val="21"/>
        </w:rPr>
        <w:instrText xml:space="preserve"> ADDIN EN.CITE </w:instrText>
      </w:r>
      <w:r w:rsidR="008052DF">
        <w:rPr>
          <w:rFonts w:ascii="Times New Roman" w:hAnsi="Times New Roman" w:cs="Times New Roman"/>
          <w:color w:val="000000" w:themeColor="text1"/>
          <w:sz w:val="21"/>
          <w:szCs w:val="21"/>
        </w:rPr>
        <w:fldChar w:fldCharType="begin">
          <w:fldData xml:space="preserve">PEVuZE5vdGU+PENpdGU+PEF1dGhvcj5IYXNlZ2F3YTwvQXV0aG9yPjxZZWFyPjIwMTU8L1llYXI+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</w:fldData>
        </w:fldChar>
      </w:r>
      <w:r w:rsidR="008052DF">
        <w:rPr>
          <w:rFonts w:ascii="Times New Roman" w:hAnsi="Times New Roman" w:cs="Times New Roman"/>
          <w:color w:val="000000" w:themeColor="text1"/>
          <w:sz w:val="21"/>
          <w:szCs w:val="21"/>
        </w:rPr>
        <w:instrText xml:space="preserve"> ADDIN EN.CITE.DATA </w:instrText>
      </w:r>
      <w:r w:rsidR="008052DF">
        <w:rPr>
          <w:rFonts w:ascii="Times New Roman" w:hAnsi="Times New Roman" w:cs="Times New Roman"/>
          <w:color w:val="000000" w:themeColor="text1"/>
          <w:sz w:val="21"/>
          <w:szCs w:val="21"/>
        </w:rPr>
      </w:r>
      <w:r w:rsidR="008052DF">
        <w:rPr>
          <w:rFonts w:ascii="Times New Roman" w:hAnsi="Times New Roman" w:cs="Times New Roman"/>
          <w:color w:val="000000" w:themeColor="text1"/>
          <w:sz w:val="21"/>
          <w:szCs w:val="21"/>
        </w:rPr>
        <w:fldChar w:fldCharType="end"/>
      </w:r>
      <w:r w:rsidR="00556208"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21,70,71</w:t>
      </w:r>
      <w:r w:rsidR="00556208" w:rsidRPr="001757EA">
        <w:rPr>
          <w:rFonts w:ascii="Times New Roman" w:hAnsi="Times New Roman" w:cs="Times New Roman"/>
          <w:color w:val="000000" w:themeColor="text1"/>
          <w:sz w:val="21"/>
          <w:szCs w:val="21"/>
        </w:rPr>
        <w:fldChar w:fldCharType="end"/>
      </w:r>
      <w:r w:rsidR="00556208" w:rsidRPr="001757EA">
        <w:rPr>
          <w:rFonts w:ascii="Times New Roman" w:hAnsi="Times New Roman" w:cs="Times New Roman"/>
          <w:color w:val="000000" w:themeColor="text1"/>
          <w:sz w:val="21"/>
          <w:szCs w:val="21"/>
        </w:rPr>
        <w:t xml:space="preserve">. </w:t>
      </w:r>
      <w:r w:rsidR="00E54197" w:rsidRPr="001757EA">
        <w:rPr>
          <w:rFonts w:ascii="Times New Roman" w:hAnsi="Times New Roman" w:cs="Times New Roman"/>
          <w:color w:val="000000" w:themeColor="text1"/>
          <w:sz w:val="21"/>
          <w:szCs w:val="21"/>
        </w:rPr>
        <w:t>Second, t</w:t>
      </w:r>
      <w:r w:rsidR="00CF0F8E" w:rsidRPr="001757EA">
        <w:rPr>
          <w:rFonts w:ascii="Times New Roman" w:hAnsi="Times New Roman" w:cs="Times New Roman"/>
          <w:color w:val="000000" w:themeColor="text1"/>
          <w:sz w:val="21"/>
          <w:szCs w:val="21"/>
        </w:rPr>
        <w:t>he access dimension is tied to people’s purchasing power, which depends on food prices, dietary habits, and income trends</w:t>
      </w:r>
      <w:r w:rsidR="00320DF5" w:rsidRPr="001757EA">
        <w:rPr>
          <w:rFonts w:ascii="Times New Roman" w:hAnsi="Times New Roman" w:cs="Times New Roman"/>
          <w:color w:val="000000" w:themeColor="text1"/>
          <w:sz w:val="21"/>
          <w:szCs w:val="21"/>
        </w:rPr>
        <w:t xml:space="preserve"> </w:t>
      </w:r>
      <w:r w:rsidR="002405AF" w:rsidRPr="001757EA">
        <w:rPr>
          <w:rFonts w:ascii="Times New Roman" w:hAnsi="Times New Roman" w:cs="Times New Roman"/>
          <w:color w:val="000000" w:themeColor="text1"/>
          <w:sz w:val="21"/>
          <w:szCs w:val="21"/>
        </w:rPr>
        <w:fldChar w:fldCharType="begin"/>
      </w:r>
      <w:r w:rsidR="008052DF">
        <w:rPr>
          <w:rFonts w:ascii="Times New Roman" w:hAnsi="Times New Roman" w:cs="Times New Roman"/>
          <w:color w:val="000000" w:themeColor="text1"/>
          <w:sz w:val="21"/>
          <w:szCs w:val="21"/>
        </w:rPr>
        <w:instrText xml:space="preserve"> ADDIN EN.CITE &lt;EndNote&gt;&lt;Cite&gt;&lt;Author&gt;Lele&lt;/Author&gt;&lt;Year&gt;2016&lt;/Year&gt;&lt;RecNum&gt;4935&lt;/RecNum&gt;&lt;DisplayText&gt;&lt;style face="superscript"&gt;72&lt;/style&gt;&lt;/DisplayText&gt;&lt;record&gt;&lt;rec-number&gt;4935&lt;/rec-number&gt;&lt;foreign-keys&gt;&lt;key app="EN" db-id="ddxvffxvds5aa4er9pcvv20frz5wz59aepdr" timestamp="1729061640" guid="b04776c1-63ef-4ab8-802b-7064e7038885"&gt;4935&lt;/key&gt;&lt;/foreign-keys&gt;&lt;ref-type name="Journal Article"&gt;17&lt;/ref-type&gt;&lt;contributors&gt;&lt;authors&gt;&lt;author&gt;Lele, Uma&lt;/author&gt;&lt;author&gt;Masters, William A&lt;/author&gt;&lt;author&gt;Kinabo, Joyce&lt;/author&gt;&lt;author&gt;Meenakshi, JV&lt;/author&gt;&lt;author&gt;Ramaswami, Bharat&lt;/author&gt;&lt;author&gt;Tagwireyi, Julia&lt;/author&gt;&lt;author&gt;Goswami, Sambuddha&lt;/author&gt;&lt;/authors&gt;&lt;/contributors&gt;&lt;titles&gt;&lt;title&gt;Measuring food and nutrition security: An independent technical assessment and user’s guide for existing indicators&lt;/title&gt;&lt;secondary-title&gt;Rome: Food Security Information Network, Measuring Food and Nutrition Security Technical Working Group&lt;/secondary-title&gt;&lt;/titles&gt;&lt;periodical&gt;&lt;full-title&gt;Rome: Food Security Information Network, Measuring Food and Nutrition Security Technical Working Group&lt;/full-title&gt;&lt;/periodical&gt;&lt;volume&gt;177&lt;/volume&gt;&lt;dates&gt;&lt;year&gt;2016&lt;/year&gt;&lt;/dates&gt;&lt;urls&gt;&lt;/urls&gt;&lt;/record&gt;&lt;/Cite&gt;&lt;/EndNote&gt;</w:instrText>
      </w:r>
      <w:r w:rsidR="002405AF"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72</w:t>
      </w:r>
      <w:r w:rsidR="002405AF" w:rsidRPr="001757EA">
        <w:rPr>
          <w:rFonts w:ascii="Times New Roman" w:hAnsi="Times New Roman" w:cs="Times New Roman"/>
          <w:color w:val="000000" w:themeColor="text1"/>
          <w:sz w:val="21"/>
          <w:szCs w:val="21"/>
        </w:rPr>
        <w:fldChar w:fldCharType="end"/>
      </w:r>
      <w:r w:rsidR="00CF0F8E" w:rsidRPr="001757EA">
        <w:rPr>
          <w:rFonts w:ascii="Times New Roman" w:hAnsi="Times New Roman" w:cs="Times New Roman"/>
          <w:color w:val="000000" w:themeColor="text1"/>
          <w:sz w:val="21"/>
          <w:szCs w:val="21"/>
        </w:rPr>
        <w:t xml:space="preserve">. </w:t>
      </w:r>
      <w:r w:rsidR="00BC5F93" w:rsidRPr="001757EA">
        <w:rPr>
          <w:rFonts w:ascii="Times New Roman" w:hAnsi="Times New Roman" w:cs="Times New Roman"/>
          <w:color w:val="000000" w:themeColor="text1"/>
          <w:sz w:val="21"/>
          <w:szCs w:val="21"/>
        </w:rPr>
        <w:t>We</w:t>
      </w:r>
      <w:r w:rsidR="00A7278E" w:rsidRPr="001757EA">
        <w:rPr>
          <w:rFonts w:ascii="Times New Roman" w:hAnsi="Times New Roman" w:cs="Times New Roman"/>
          <w:color w:val="000000" w:themeColor="text1"/>
          <w:sz w:val="21"/>
          <w:szCs w:val="21"/>
        </w:rPr>
        <w:t xml:space="preserve"> calculate</w:t>
      </w:r>
      <w:r w:rsidR="00BC5F93" w:rsidRPr="001757EA">
        <w:rPr>
          <w:rFonts w:ascii="Times New Roman" w:hAnsi="Times New Roman" w:cs="Times New Roman"/>
          <w:color w:val="000000" w:themeColor="text1"/>
          <w:sz w:val="21"/>
          <w:szCs w:val="21"/>
        </w:rPr>
        <w:t>d</w:t>
      </w:r>
      <w:r w:rsidR="00A7278E" w:rsidRPr="001757EA">
        <w:rPr>
          <w:rFonts w:ascii="Times New Roman" w:hAnsi="Times New Roman" w:cs="Times New Roman"/>
          <w:color w:val="000000" w:themeColor="text1"/>
          <w:sz w:val="21"/>
          <w:szCs w:val="21"/>
        </w:rPr>
        <w:t xml:space="preserve"> </w:t>
      </w:r>
      <w:r w:rsidR="006F1318" w:rsidRPr="001757EA">
        <w:rPr>
          <w:rFonts w:ascii="Times New Roman" w:hAnsi="Times New Roman" w:cs="Times New Roman"/>
          <w:color w:val="000000" w:themeColor="text1"/>
          <w:sz w:val="21"/>
          <w:szCs w:val="21"/>
        </w:rPr>
        <w:t xml:space="preserve">the average </w:t>
      </w:r>
      <w:r w:rsidR="007A1418" w:rsidRPr="001757EA">
        <w:rPr>
          <w:rFonts w:ascii="Times New Roman" w:hAnsi="Times New Roman" w:cs="Times New Roman"/>
          <w:color w:val="000000" w:themeColor="text1"/>
          <w:sz w:val="21"/>
          <w:szCs w:val="21"/>
        </w:rPr>
        <w:t>food</w:t>
      </w:r>
      <w:r w:rsidR="00E40AC4" w:rsidRPr="001757EA">
        <w:rPr>
          <w:rFonts w:ascii="Times New Roman" w:hAnsi="Times New Roman" w:cs="Times New Roman"/>
          <w:color w:val="000000" w:themeColor="text1"/>
          <w:sz w:val="21"/>
          <w:szCs w:val="21"/>
        </w:rPr>
        <w:t xml:space="preserve"> (including</w:t>
      </w:r>
      <w:r w:rsidR="00E40AC4" w:rsidRPr="001757EA">
        <w:rPr>
          <w:rFonts w:ascii="Times New Roman" w:hAnsi="Times New Roman" w:cs="Times New Roman" w:hint="eastAsia"/>
          <w:color w:val="000000" w:themeColor="text1"/>
          <w:sz w:val="21"/>
          <w:szCs w:val="21"/>
        </w:rPr>
        <w:t xml:space="preserve"> </w:t>
      </w:r>
      <w:r w:rsidR="00E40AC4" w:rsidRPr="001757EA">
        <w:rPr>
          <w:rFonts w:ascii="Times New Roman" w:hAnsi="Times New Roman" w:cs="Times New Roman"/>
          <w:color w:val="000000" w:themeColor="text1"/>
          <w:sz w:val="21"/>
          <w:szCs w:val="21"/>
        </w:rPr>
        <w:t xml:space="preserve">primary </w:t>
      </w:r>
      <w:r w:rsidR="00BC5F93" w:rsidRPr="001757EA">
        <w:rPr>
          <w:rFonts w:ascii="Times New Roman" w:hAnsi="Times New Roman" w:cs="Times New Roman"/>
          <w:color w:val="000000" w:themeColor="text1"/>
          <w:sz w:val="21"/>
          <w:szCs w:val="21"/>
        </w:rPr>
        <w:t>food</w:t>
      </w:r>
      <w:r w:rsidR="00E40AC4" w:rsidRPr="001757EA">
        <w:rPr>
          <w:rFonts w:ascii="Times New Roman" w:hAnsi="Times New Roman" w:cs="Times New Roman"/>
          <w:color w:val="000000" w:themeColor="text1"/>
          <w:sz w:val="21"/>
          <w:szCs w:val="21"/>
        </w:rPr>
        <w:t xml:space="preserve"> products and processed food)</w:t>
      </w:r>
      <w:r w:rsidR="007A1418" w:rsidRPr="001757EA">
        <w:rPr>
          <w:rFonts w:ascii="Times New Roman" w:hAnsi="Times New Roman" w:cs="Times New Roman"/>
          <w:color w:val="000000" w:themeColor="text1"/>
          <w:sz w:val="21"/>
          <w:szCs w:val="21"/>
        </w:rPr>
        <w:t xml:space="preserve"> </w:t>
      </w:r>
      <w:r w:rsidR="006F1318" w:rsidRPr="001757EA">
        <w:rPr>
          <w:rFonts w:ascii="Times New Roman" w:hAnsi="Times New Roman" w:cs="Times New Roman"/>
          <w:color w:val="000000" w:themeColor="text1"/>
          <w:sz w:val="21"/>
          <w:szCs w:val="21"/>
        </w:rPr>
        <w:t>price</w:t>
      </w:r>
      <w:r w:rsidR="00D24BFE" w:rsidRPr="001757EA">
        <w:rPr>
          <w:rFonts w:ascii="Times New Roman" w:hAnsi="Times New Roman" w:cs="Times New Roman"/>
          <w:color w:val="000000" w:themeColor="text1"/>
          <w:sz w:val="21"/>
          <w:szCs w:val="21"/>
        </w:rPr>
        <w:t xml:space="preserve">, and estimated </w:t>
      </w:r>
      <w:r w:rsidR="009C7732" w:rsidRPr="001757EA">
        <w:rPr>
          <w:rFonts w:ascii="Times New Roman" w:hAnsi="Times New Roman" w:cs="Times New Roman"/>
          <w:color w:val="000000" w:themeColor="text1"/>
          <w:sz w:val="21"/>
          <w:szCs w:val="21"/>
        </w:rPr>
        <w:t xml:space="preserve">changes in </w:t>
      </w:r>
      <w:r w:rsidR="00FA7011" w:rsidRPr="001757EA">
        <w:rPr>
          <w:rFonts w:ascii="Times New Roman" w:hAnsi="Times New Roman" w:cs="Times New Roman"/>
          <w:color w:val="000000" w:themeColor="text1"/>
          <w:sz w:val="21"/>
          <w:szCs w:val="21"/>
        </w:rPr>
        <w:t xml:space="preserve">food affordability </w:t>
      </w:r>
      <w:r w:rsidR="003B4B41" w:rsidRPr="001757EA">
        <w:rPr>
          <w:rFonts w:ascii="Times New Roman" w:hAnsi="Times New Roman" w:cs="Times New Roman"/>
          <w:color w:val="000000" w:themeColor="text1"/>
          <w:sz w:val="21"/>
          <w:szCs w:val="21"/>
        </w:rPr>
        <w:t xml:space="preserve">by subtracting changes in </w:t>
      </w:r>
      <w:r w:rsidR="00AC7825" w:rsidRPr="001757EA">
        <w:rPr>
          <w:rFonts w:ascii="Times New Roman" w:hAnsi="Times New Roman" w:cs="Times New Roman"/>
          <w:color w:val="000000" w:themeColor="text1"/>
          <w:sz w:val="21"/>
          <w:szCs w:val="21"/>
        </w:rPr>
        <w:t>the average wage across the whole economy</w:t>
      </w:r>
      <w:r w:rsidR="003B4B41" w:rsidRPr="001757EA">
        <w:rPr>
          <w:rFonts w:ascii="Times New Roman" w:hAnsi="Times New Roman" w:cs="Times New Roman"/>
          <w:color w:val="000000" w:themeColor="text1"/>
          <w:sz w:val="21"/>
          <w:szCs w:val="21"/>
        </w:rPr>
        <w:t xml:space="preserve"> from fluctuations in cereal prices.</w:t>
      </w:r>
      <w:r w:rsidR="00985535" w:rsidRPr="001757EA">
        <w:rPr>
          <w:rFonts w:ascii="Times New Roman" w:hAnsi="Times New Roman" w:cs="Times New Roman"/>
          <w:color w:val="000000" w:themeColor="text1"/>
          <w:sz w:val="21"/>
          <w:szCs w:val="21"/>
        </w:rPr>
        <w:t xml:space="preserve"> </w:t>
      </w:r>
    </w:p>
    <w:p w14:paraId="5006C399" w14:textId="77777777" w:rsidR="00873ED9" w:rsidRPr="001757EA" w:rsidRDefault="00911755" w:rsidP="00873ED9">
      <w:pPr>
        <w:pStyle w:val="Heading2"/>
      </w:pPr>
      <w:r w:rsidRPr="001757EA">
        <w:t xml:space="preserve">Definition of scenarios. </w:t>
      </w:r>
    </w:p>
    <w:p w14:paraId="493D541C" w14:textId="5849EADD" w:rsidR="00563C55" w:rsidRPr="001757EA" w:rsidRDefault="002677B4" w:rsidP="007A2013">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color w:val="000000" w:themeColor="text1"/>
          <w:sz w:val="21"/>
          <w:szCs w:val="21"/>
        </w:rPr>
        <w:t>To estimate the impacts of increased utili</w:t>
      </w:r>
      <w:r w:rsidR="002E47A1" w:rsidRPr="001757EA">
        <w:rPr>
          <w:rFonts w:ascii="Times New Roman" w:hAnsi="Times New Roman" w:cs="Times New Roman"/>
          <w:color w:val="000000" w:themeColor="text1"/>
          <w:sz w:val="21"/>
          <w:szCs w:val="21"/>
        </w:rPr>
        <w:t>s</w:t>
      </w:r>
      <w:r w:rsidRPr="001757EA">
        <w:rPr>
          <w:rFonts w:ascii="Times New Roman" w:hAnsi="Times New Roman" w:cs="Times New Roman"/>
          <w:color w:val="000000" w:themeColor="text1"/>
          <w:sz w:val="21"/>
          <w:szCs w:val="21"/>
        </w:rPr>
        <w:t xml:space="preserve">ation of </w:t>
      </w:r>
      <w:r w:rsidR="0030170F" w:rsidRPr="001757EA">
        <w:rPr>
          <w:rFonts w:ascii="Times New Roman" w:hAnsi="Times New Roman" w:cs="Times New Roman"/>
          <w:color w:val="000000" w:themeColor="text1"/>
          <w:sz w:val="21"/>
          <w:szCs w:val="21"/>
        </w:rPr>
        <w:t>LCFs</w:t>
      </w:r>
      <w:r w:rsidRPr="001757EA">
        <w:rPr>
          <w:rFonts w:ascii="Times New Roman" w:hAnsi="Times New Roman" w:cs="Times New Roman"/>
          <w:color w:val="000000" w:themeColor="text1"/>
          <w:sz w:val="21"/>
          <w:szCs w:val="21"/>
        </w:rPr>
        <w:t xml:space="preserve"> as animal feed on food security and the environment</w:t>
      </w:r>
      <w:r w:rsidR="002E47A1" w:rsidRPr="001757EA">
        <w:rPr>
          <w:rFonts w:ascii="Times New Roman" w:hAnsi="Times New Roman" w:cs="Times New Roman"/>
          <w:color w:val="000000" w:themeColor="text1"/>
          <w:sz w:val="21"/>
          <w:szCs w:val="21"/>
        </w:rPr>
        <w:t>, w</w:t>
      </w:r>
      <w:r w:rsidR="00805E20" w:rsidRPr="001757EA">
        <w:rPr>
          <w:rFonts w:ascii="Times New Roman" w:hAnsi="Times New Roman" w:cs="Times New Roman"/>
          <w:color w:val="000000" w:themeColor="text1"/>
          <w:sz w:val="21"/>
          <w:szCs w:val="21"/>
        </w:rPr>
        <w:t xml:space="preserve">e examined </w:t>
      </w:r>
      <w:r w:rsidR="00A56BBA" w:rsidRPr="001757EA">
        <w:rPr>
          <w:rFonts w:ascii="Times New Roman" w:hAnsi="Times New Roman" w:cs="Times New Roman"/>
          <w:color w:val="000000" w:themeColor="text1"/>
          <w:sz w:val="21"/>
          <w:szCs w:val="21"/>
        </w:rPr>
        <w:t>five</w:t>
      </w:r>
      <w:r w:rsidR="00805E20" w:rsidRPr="001757EA">
        <w:rPr>
          <w:rFonts w:ascii="Times New Roman" w:hAnsi="Times New Roman" w:cs="Times New Roman"/>
          <w:color w:val="000000" w:themeColor="text1"/>
          <w:sz w:val="21"/>
          <w:szCs w:val="21"/>
        </w:rPr>
        <w:t xml:space="preserve"> scenarios</w:t>
      </w:r>
      <w:r w:rsidR="002E47A1" w:rsidRPr="001757EA">
        <w:rPr>
          <w:rFonts w:ascii="Times New Roman" w:hAnsi="Times New Roman" w:cs="Times New Roman"/>
          <w:color w:val="000000" w:themeColor="text1"/>
          <w:sz w:val="21"/>
          <w:szCs w:val="21"/>
        </w:rPr>
        <w:t>, including</w:t>
      </w:r>
      <w:r w:rsidR="003A2892" w:rsidRPr="001757EA">
        <w:rPr>
          <w:rFonts w:ascii="Times New Roman" w:hAnsi="Times New Roman" w:cs="Times New Roman"/>
          <w:color w:val="000000" w:themeColor="text1"/>
          <w:sz w:val="21"/>
          <w:szCs w:val="21"/>
        </w:rPr>
        <w:t xml:space="preserve"> </w:t>
      </w:r>
      <w:r w:rsidR="00193070" w:rsidRPr="001757EA">
        <w:rPr>
          <w:rFonts w:ascii="Times New Roman" w:hAnsi="Times New Roman" w:cs="Times New Roman"/>
          <w:color w:val="000000" w:themeColor="text1"/>
          <w:sz w:val="21"/>
          <w:szCs w:val="21"/>
        </w:rPr>
        <w:t xml:space="preserve">one baseline (S0) scenario representing the economies of China and MTP in 2014, two scenarios involving increased </w:t>
      </w:r>
      <w:r w:rsidR="0030170F" w:rsidRPr="001757EA">
        <w:rPr>
          <w:rFonts w:ascii="Times New Roman" w:hAnsi="Times New Roman" w:cs="Times New Roman"/>
          <w:color w:val="000000" w:themeColor="text1"/>
          <w:sz w:val="21"/>
          <w:szCs w:val="21"/>
        </w:rPr>
        <w:t>utilisation of LCFs as animal feed</w:t>
      </w:r>
      <w:r w:rsidR="00193070" w:rsidRPr="001757EA">
        <w:rPr>
          <w:rFonts w:ascii="Times New Roman" w:hAnsi="Times New Roman" w:cs="Times New Roman"/>
          <w:color w:val="000000" w:themeColor="text1"/>
          <w:sz w:val="21"/>
          <w:szCs w:val="21"/>
        </w:rPr>
        <w:t xml:space="preserve">, and two scenarios with </w:t>
      </w:r>
      <w:r w:rsidR="0030170F" w:rsidRPr="001757EA">
        <w:rPr>
          <w:rFonts w:ascii="Times New Roman" w:hAnsi="Times New Roman" w:cs="Times New Roman"/>
          <w:color w:val="000000" w:themeColor="text1"/>
          <w:sz w:val="21"/>
          <w:szCs w:val="21"/>
        </w:rPr>
        <w:t>utilisation of LCFs as animal feed</w:t>
      </w:r>
      <w:r w:rsidR="00193070" w:rsidRPr="001757EA">
        <w:rPr>
          <w:rFonts w:ascii="Times New Roman" w:hAnsi="Times New Roman" w:cs="Times New Roman"/>
          <w:color w:val="000000" w:themeColor="text1"/>
          <w:sz w:val="21"/>
          <w:szCs w:val="21"/>
        </w:rPr>
        <w:t xml:space="preserve"> combined with emission mitigation measures</w:t>
      </w:r>
      <w:r w:rsidR="00EF66A4" w:rsidRPr="001757EA">
        <w:rPr>
          <w:rFonts w:ascii="Times New Roman" w:hAnsi="Times New Roman" w:cs="Times New Roman"/>
          <w:color w:val="000000" w:themeColor="text1"/>
          <w:sz w:val="21"/>
          <w:szCs w:val="21"/>
        </w:rPr>
        <w:t xml:space="preserve">. </w:t>
      </w:r>
      <w:r w:rsidR="00A47985" w:rsidRPr="001757EA">
        <w:rPr>
          <w:rFonts w:ascii="Times New Roman" w:hAnsi="Times New Roman" w:cs="Times New Roman"/>
          <w:color w:val="000000" w:themeColor="text1"/>
          <w:sz w:val="21"/>
          <w:szCs w:val="21"/>
        </w:rPr>
        <w:t>We implemented economy-wide emission taxes under the partial use of LCFs as animal feed (scenario S1), considering the perishability and collection challenges of food waste, as well as the reduced availability of food waste for feed in accordance with SDG 12.3 (</w:t>
      </w:r>
      <w:r w:rsidR="006A0275" w:rsidRPr="001757EA">
        <w:rPr>
          <w:rFonts w:ascii="Times New Roman" w:hAnsi="Times New Roman" w:cs="Times New Roman"/>
          <w:color w:val="000000" w:themeColor="text1"/>
          <w:sz w:val="21"/>
          <w:szCs w:val="21"/>
        </w:rPr>
        <w:t>“</w:t>
      </w:r>
      <w:r w:rsidR="00A47985" w:rsidRPr="001757EA">
        <w:rPr>
          <w:rFonts w:ascii="Times New Roman" w:hAnsi="Times New Roman" w:cs="Times New Roman"/>
          <w:color w:val="000000" w:themeColor="text1"/>
          <w:sz w:val="21"/>
          <w:szCs w:val="21"/>
        </w:rPr>
        <w:t>halving food waste</w:t>
      </w:r>
      <w:r w:rsidR="006A0275" w:rsidRPr="001757EA">
        <w:rPr>
          <w:rFonts w:ascii="Times New Roman" w:hAnsi="Times New Roman" w:cs="Times New Roman"/>
          <w:color w:val="000000" w:themeColor="text1"/>
          <w:sz w:val="21"/>
          <w:szCs w:val="21"/>
        </w:rPr>
        <w:t>”</w:t>
      </w:r>
      <w:r w:rsidR="00A47985" w:rsidRPr="001757EA">
        <w:rPr>
          <w:rFonts w:ascii="Times New Roman" w:hAnsi="Times New Roman" w:cs="Times New Roman"/>
          <w:color w:val="000000" w:themeColor="text1"/>
          <w:sz w:val="21"/>
          <w:szCs w:val="21"/>
        </w:rPr>
        <w:t>)</w:t>
      </w:r>
      <w:r w:rsidR="00EF66A4" w:rsidRPr="001757EA">
        <w:rPr>
          <w:rFonts w:ascii="Times New Roman" w:hAnsi="Times New Roman" w:cs="Times New Roman"/>
          <w:color w:val="000000" w:themeColor="text1"/>
          <w:sz w:val="21"/>
          <w:szCs w:val="21"/>
        </w:rPr>
        <w:t xml:space="preserve"> </w:t>
      </w:r>
      <w:r w:rsidR="00EF66A4" w:rsidRPr="001757EA">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gt;&lt;Author&gt;UN&lt;/Author&gt;&lt;Year&gt;2015&lt;/Year&gt;&lt;RecNum&gt;4902&lt;/RecNum&gt;&lt;DisplayText&gt;&lt;style face="superscript"&gt;14&lt;/style&gt;&lt;/DisplayText&gt;&lt;record&gt;&lt;rec-number&gt;4902&lt;/rec-number&gt;&lt;foreign-keys&gt;&lt;key app="EN" db-id="ddxvffxvds5aa4er9pcvv20frz5wz59aepdr" timestamp="1729061513" guid="a5ab46bb-44a6-4dac-a126-897116c8eda3"&gt;4902&lt;/key&gt;&lt;/foreign-keys&gt;&lt;ref-type name="Web Page"&gt;12&lt;/ref-type&gt;&lt;contributors&gt;&lt;authors&gt;&lt;author&gt;UN&lt;/author&gt;&lt;/authors&gt;&lt;/contributors&gt;&lt;titles&gt;&lt;title&gt;Transforming our world: the 2030 agenda for sustainable development&lt;/title&gt;&lt;/titles&gt;&lt;dates&gt;&lt;year&gt;2015&lt;/year&gt;&lt;/dates&gt;&lt;urls&gt;&lt;related-urls&gt;&lt;url&gt;https://sdgs.un.org/2030agenda&lt;/url&gt;&lt;/related-urls&gt;&lt;/urls&gt;&lt;/record&gt;&lt;/Cite&gt;&lt;/EndNote&gt;</w:instrText>
      </w:r>
      <w:r w:rsidR="00EF66A4" w:rsidRPr="001757EA">
        <w:rPr>
          <w:rFonts w:ascii="Times New Roman" w:hAnsi="Times New Roman" w:cs="Times New Roman"/>
          <w:color w:val="000000" w:themeColor="text1"/>
          <w:sz w:val="21"/>
          <w:szCs w:val="21"/>
        </w:rPr>
        <w:fldChar w:fldCharType="separate"/>
      </w:r>
      <w:r w:rsidR="00EF66A4" w:rsidRPr="001757EA">
        <w:rPr>
          <w:rFonts w:ascii="Times New Roman" w:hAnsi="Times New Roman" w:cs="Times New Roman"/>
          <w:noProof/>
          <w:color w:val="000000" w:themeColor="text1"/>
          <w:sz w:val="21"/>
          <w:szCs w:val="21"/>
          <w:vertAlign w:val="superscript"/>
        </w:rPr>
        <w:t>14</w:t>
      </w:r>
      <w:r w:rsidR="00EF66A4" w:rsidRPr="001757EA">
        <w:rPr>
          <w:rFonts w:ascii="Times New Roman" w:hAnsi="Times New Roman" w:cs="Times New Roman"/>
          <w:color w:val="000000" w:themeColor="text1"/>
          <w:sz w:val="21"/>
          <w:szCs w:val="21"/>
        </w:rPr>
        <w:fldChar w:fldCharType="end"/>
      </w:r>
      <w:r w:rsidR="00A47985" w:rsidRPr="001757EA">
        <w:rPr>
          <w:rFonts w:ascii="Times New Roman" w:hAnsi="Times New Roman" w:cs="Times New Roman"/>
          <w:color w:val="000000" w:themeColor="text1"/>
          <w:sz w:val="21"/>
          <w:szCs w:val="21"/>
        </w:rPr>
        <w:t>.</w:t>
      </w:r>
      <w:r w:rsidR="00EF66A4" w:rsidRPr="001757EA">
        <w:rPr>
          <w:rFonts w:ascii="Times New Roman" w:hAnsi="Times New Roman" w:cs="Times New Roman"/>
          <w:color w:val="000000" w:themeColor="text1"/>
          <w:sz w:val="21"/>
          <w:szCs w:val="21"/>
        </w:rPr>
        <w:t xml:space="preserve"> </w:t>
      </w:r>
      <w:r w:rsidR="00193070" w:rsidRPr="001757EA">
        <w:rPr>
          <w:rFonts w:ascii="Times New Roman" w:hAnsi="Times New Roman" w:cs="Times New Roman"/>
          <w:color w:val="000000" w:themeColor="text1"/>
          <w:sz w:val="21"/>
          <w:szCs w:val="21"/>
        </w:rPr>
        <w:t xml:space="preserve">The latter four scenarios were compared to the 2014 baseline (S0) scenario. The scenarios are further described below and in </w:t>
      </w:r>
      <w:r w:rsidR="00FF61E1" w:rsidRPr="001757EA">
        <w:rPr>
          <w:rFonts w:ascii="Times New Roman" w:hAnsi="Times New Roman" w:cs="Times New Roman"/>
          <w:color w:val="000000" w:themeColor="text1"/>
          <w:sz w:val="21"/>
          <w:szCs w:val="21"/>
        </w:rPr>
        <w:t xml:space="preserve">Supplementary </w:t>
      </w:r>
      <w:r w:rsidR="00193070" w:rsidRPr="001757EA">
        <w:rPr>
          <w:rFonts w:ascii="Times New Roman" w:hAnsi="Times New Roman" w:cs="Times New Roman"/>
          <w:color w:val="000000" w:themeColor="text1"/>
          <w:sz w:val="21"/>
          <w:szCs w:val="21"/>
        </w:rPr>
        <w:t>Table 1.</w:t>
      </w:r>
      <w:r w:rsidR="00EF66A4" w:rsidRPr="001757EA">
        <w:rPr>
          <w:rFonts w:ascii="Times New Roman" w:hAnsi="Times New Roman" w:cs="Times New Roman"/>
          <w:color w:val="000000" w:themeColor="text1"/>
          <w:sz w:val="21"/>
          <w:szCs w:val="21"/>
        </w:rPr>
        <w:t xml:space="preserve"> </w:t>
      </w:r>
    </w:p>
    <w:p w14:paraId="3219716D" w14:textId="069A065D" w:rsidR="00DA732D" w:rsidRPr="001757EA" w:rsidRDefault="005563FB" w:rsidP="007A2013">
      <w:pPr>
        <w:snapToGrid w:val="0"/>
        <w:spacing w:beforeLines="50" w:before="156" w:afterLines="50" w:after="156" w:line="240" w:lineRule="auto"/>
        <w:jc w:val="both"/>
        <w:rPr>
          <w:rFonts w:ascii="Times New Roman" w:hAnsi="Times New Roman" w:cs="Times New Roman"/>
          <w:b/>
          <w:bCs/>
          <w:color w:val="000000" w:themeColor="text1"/>
          <w:sz w:val="21"/>
          <w:szCs w:val="21"/>
        </w:rPr>
      </w:pPr>
      <w:r w:rsidRPr="001757EA">
        <w:rPr>
          <w:rFonts w:ascii="Times New Roman" w:hAnsi="Times New Roman" w:cs="Times New Roman"/>
          <w:b/>
          <w:bCs/>
          <w:color w:val="000000" w:themeColor="text1"/>
          <w:sz w:val="21"/>
          <w:szCs w:val="21"/>
        </w:rPr>
        <w:t>S1</w:t>
      </w:r>
      <w:r w:rsidR="00A02369" w:rsidRPr="001757EA">
        <w:rPr>
          <w:rFonts w:ascii="Times New Roman" w:hAnsi="Times New Roman" w:cs="Times New Roman"/>
          <w:b/>
          <w:bCs/>
          <w:color w:val="000000" w:themeColor="text1"/>
          <w:sz w:val="21"/>
          <w:szCs w:val="21"/>
        </w:rPr>
        <w:t xml:space="preserve"> - </w:t>
      </w:r>
      <w:r w:rsidR="001D4D7E" w:rsidRPr="001757EA">
        <w:rPr>
          <w:rFonts w:ascii="Times New Roman" w:hAnsi="Times New Roman" w:cs="Times New Roman"/>
          <w:b/>
          <w:bCs/>
          <w:color w:val="000000" w:themeColor="text1"/>
          <w:sz w:val="21"/>
          <w:szCs w:val="21"/>
        </w:rPr>
        <w:t>P</w:t>
      </w:r>
      <w:r w:rsidRPr="001757EA">
        <w:rPr>
          <w:rFonts w:ascii="Times New Roman" w:hAnsi="Times New Roman" w:cs="Times New Roman"/>
          <w:b/>
          <w:bCs/>
          <w:color w:val="000000" w:themeColor="text1"/>
          <w:sz w:val="21"/>
          <w:szCs w:val="21"/>
        </w:rPr>
        <w:t>artial use of</w:t>
      </w:r>
      <w:r w:rsidR="003C2616" w:rsidRPr="001757EA">
        <w:rPr>
          <w:rFonts w:ascii="Times New Roman" w:hAnsi="Times New Roman" w:cs="Times New Roman"/>
          <w:b/>
          <w:bCs/>
          <w:color w:val="000000" w:themeColor="text1"/>
          <w:sz w:val="21"/>
          <w:szCs w:val="21"/>
        </w:rPr>
        <w:t xml:space="preserve"> LCFs</w:t>
      </w:r>
      <w:r w:rsidRPr="001757EA">
        <w:rPr>
          <w:rFonts w:ascii="Times New Roman" w:hAnsi="Times New Roman" w:cs="Times New Roman"/>
          <w:b/>
          <w:bCs/>
          <w:color w:val="000000" w:themeColor="text1"/>
          <w:sz w:val="21"/>
          <w:szCs w:val="21"/>
        </w:rPr>
        <w:t xml:space="preserve"> as feed</w:t>
      </w:r>
      <w:r w:rsidR="00070ABE" w:rsidRPr="001757EA">
        <w:rPr>
          <w:rFonts w:ascii="Times New Roman" w:hAnsi="Times New Roman" w:cs="Times New Roman"/>
          <w:b/>
          <w:bCs/>
          <w:color w:val="000000" w:themeColor="text1"/>
          <w:sz w:val="21"/>
          <w:szCs w:val="21"/>
        </w:rPr>
        <w:t xml:space="preserve">. </w:t>
      </w:r>
      <w:r w:rsidR="00070ABE" w:rsidRPr="001757EA">
        <w:rPr>
          <w:rFonts w:ascii="Times New Roman" w:hAnsi="Times New Roman" w:cs="Times New Roman"/>
          <w:color w:val="000000" w:themeColor="text1"/>
          <w:sz w:val="21"/>
          <w:szCs w:val="21"/>
        </w:rPr>
        <w:t xml:space="preserve">Scenario S1 investigated the impacts of </w:t>
      </w:r>
      <w:r w:rsidR="00C32838" w:rsidRPr="001757EA">
        <w:rPr>
          <w:rFonts w:ascii="Times New Roman" w:hAnsi="Times New Roman" w:cs="Times New Roman"/>
          <w:color w:val="000000" w:themeColor="text1"/>
          <w:sz w:val="21"/>
          <w:szCs w:val="21"/>
        </w:rPr>
        <w:t>upcycling</w:t>
      </w:r>
      <w:r w:rsidR="00070ABE" w:rsidRPr="001757EA">
        <w:rPr>
          <w:rFonts w:ascii="Times New Roman" w:hAnsi="Times New Roman" w:cs="Times New Roman"/>
          <w:color w:val="000000" w:themeColor="text1"/>
          <w:sz w:val="21"/>
          <w:szCs w:val="21"/>
        </w:rPr>
        <w:t xml:space="preserve"> partial </w:t>
      </w:r>
      <w:r w:rsidR="00A91A79" w:rsidRPr="001757EA">
        <w:rPr>
          <w:rFonts w:ascii="Times New Roman" w:hAnsi="Times New Roman" w:cs="Times New Roman"/>
          <w:color w:val="000000" w:themeColor="text1"/>
          <w:sz w:val="21"/>
          <w:szCs w:val="21"/>
        </w:rPr>
        <w:t>LCFs</w:t>
      </w:r>
      <w:r w:rsidR="00070ABE" w:rsidRPr="001757EA">
        <w:rPr>
          <w:rFonts w:ascii="Times New Roman" w:hAnsi="Times New Roman" w:cs="Times New Roman"/>
          <w:color w:val="000000" w:themeColor="text1"/>
          <w:sz w:val="21"/>
          <w:szCs w:val="21"/>
        </w:rPr>
        <w:t xml:space="preserve"> as feed (54% of food waste and 100% of food processing by-product</w:t>
      </w:r>
      <w:r w:rsidR="00F14E81" w:rsidRPr="001757EA">
        <w:rPr>
          <w:rFonts w:ascii="Times New Roman" w:hAnsi="Times New Roman" w:cs="Times New Roman"/>
          <w:color w:val="000000" w:themeColor="text1"/>
          <w:sz w:val="21"/>
          <w:szCs w:val="21"/>
        </w:rPr>
        <w:t>s</w:t>
      </w:r>
      <w:r w:rsidR="00070ABE" w:rsidRPr="001757EA">
        <w:rPr>
          <w:rFonts w:ascii="Times New Roman" w:hAnsi="Times New Roman" w:cs="Times New Roman"/>
          <w:color w:val="000000" w:themeColor="text1"/>
          <w:sz w:val="21"/>
          <w:szCs w:val="21"/>
        </w:rPr>
        <w:t xml:space="preserve"> for monogastric livestock). </w:t>
      </w:r>
      <w:r w:rsidR="00932B44" w:rsidRPr="001757EA">
        <w:rPr>
          <w:rFonts w:ascii="Times New Roman" w:hAnsi="Times New Roman" w:cs="Times New Roman"/>
          <w:color w:val="000000" w:themeColor="text1"/>
          <w:sz w:val="21"/>
          <w:szCs w:val="21"/>
        </w:rPr>
        <w:t>C</w:t>
      </w:r>
      <w:r w:rsidR="00070ABE" w:rsidRPr="001757EA">
        <w:rPr>
          <w:rFonts w:ascii="Times New Roman" w:hAnsi="Times New Roman" w:cs="Times New Roman"/>
          <w:color w:val="000000" w:themeColor="text1"/>
          <w:sz w:val="21"/>
          <w:szCs w:val="21"/>
        </w:rPr>
        <w:t>ross-provincial transportation of food waste was not allowed</w:t>
      </w:r>
      <w:r w:rsidR="005D07C5" w:rsidRPr="001757EA">
        <w:rPr>
          <w:rFonts w:ascii="Times New Roman" w:hAnsi="Times New Roman" w:cs="Times New Roman"/>
          <w:color w:val="000000" w:themeColor="text1"/>
          <w:sz w:val="21"/>
          <w:szCs w:val="21"/>
        </w:rPr>
        <w:t xml:space="preserve"> in S1</w:t>
      </w:r>
      <w:r w:rsidR="00070ABE" w:rsidRPr="001757EA">
        <w:rPr>
          <w:rFonts w:ascii="Times New Roman" w:hAnsi="Times New Roman" w:cs="Times New Roman"/>
          <w:color w:val="000000" w:themeColor="text1"/>
          <w:sz w:val="21"/>
          <w:szCs w:val="21"/>
        </w:rPr>
        <w:t>, which limits the maximum utilisation rate of food waste with high moisture content to 54% in China</w:t>
      </w:r>
      <w:r w:rsidR="00676A74" w:rsidRPr="001757EA">
        <w:rPr>
          <w:rFonts w:ascii="Times New Roman" w:hAnsi="Times New Roman" w:cs="Times New Roman"/>
          <w:color w:val="000000" w:themeColor="text1"/>
          <w:sz w:val="21"/>
          <w:szCs w:val="21"/>
        </w:rPr>
        <w:t xml:space="preserve">, according to </w:t>
      </w:r>
      <w:r w:rsidR="00676A74" w:rsidRPr="001757EA">
        <w:rPr>
          <w:rFonts w:ascii="Times New Roman" w:hAnsi="Times New Roman" w:cs="Times New Roman"/>
          <w:color w:val="000000" w:themeColor="text1"/>
          <w:sz w:val="21"/>
          <w:szCs w:val="21"/>
        </w:rPr>
        <w:fldChar w:fldCharType="begin"/>
      </w:r>
      <w:r w:rsidR="004F77C1">
        <w:rPr>
          <w:rFonts w:ascii="Times New Roman" w:hAnsi="Times New Roman" w:cs="Times New Roman"/>
          <w:color w:val="000000" w:themeColor="text1"/>
          <w:sz w:val="21"/>
          <w:szCs w:val="21"/>
        </w:rPr>
        <w:instrText xml:space="preserve"> ADDIN EN.CITE &lt;EndNote&gt;&lt;Cite AuthorYear="1"&gt;&lt;Author&gt;Fang&lt;/Author&gt;&lt;Year&gt;2023&lt;/Year&gt;&lt;RecNum&gt;5001&lt;/RecNum&gt;&lt;DisplayText&gt;Fang, et al. &lt;style face="superscript"&gt;12&lt;/style&gt;&lt;/DisplayText&gt;&lt;record&gt;&lt;rec-number&gt;5001&lt;/rec-number&gt;&lt;foreign-keys&gt;&lt;key app="EN" db-id="ddxvffxvds5aa4er9pcvv20frz5wz59aepdr" timestamp="1729061945" guid="97e7a8c8-a96e-48d1-9220-684a3d7d2040"&gt;5001&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676A74" w:rsidRPr="001757EA">
        <w:rPr>
          <w:rFonts w:ascii="Times New Roman" w:hAnsi="Times New Roman" w:cs="Times New Roman"/>
          <w:color w:val="000000" w:themeColor="text1"/>
          <w:sz w:val="21"/>
          <w:szCs w:val="21"/>
        </w:rPr>
        <w:fldChar w:fldCharType="separate"/>
      </w:r>
      <w:r w:rsidR="00676A74" w:rsidRPr="001757EA">
        <w:rPr>
          <w:rFonts w:ascii="Times New Roman" w:hAnsi="Times New Roman" w:cs="Times New Roman"/>
          <w:noProof/>
          <w:color w:val="000000" w:themeColor="text1"/>
          <w:sz w:val="21"/>
          <w:szCs w:val="21"/>
        </w:rPr>
        <w:t xml:space="preserve">Fang, et al. </w:t>
      </w:r>
      <w:r w:rsidR="00676A74" w:rsidRPr="001757EA">
        <w:rPr>
          <w:rFonts w:ascii="Times New Roman" w:hAnsi="Times New Roman" w:cs="Times New Roman"/>
          <w:noProof/>
          <w:color w:val="000000" w:themeColor="text1"/>
          <w:sz w:val="21"/>
          <w:szCs w:val="21"/>
          <w:vertAlign w:val="superscript"/>
        </w:rPr>
        <w:t>12</w:t>
      </w:r>
      <w:r w:rsidR="00676A74" w:rsidRPr="001757EA">
        <w:rPr>
          <w:rFonts w:ascii="Times New Roman" w:hAnsi="Times New Roman" w:cs="Times New Roman"/>
          <w:color w:val="000000" w:themeColor="text1"/>
          <w:sz w:val="21"/>
          <w:szCs w:val="21"/>
        </w:rPr>
        <w:fldChar w:fldCharType="end"/>
      </w:r>
      <w:r w:rsidR="00070ABE" w:rsidRPr="001757EA">
        <w:rPr>
          <w:rFonts w:ascii="Times New Roman" w:hAnsi="Times New Roman" w:cs="Times New Roman"/>
          <w:color w:val="000000" w:themeColor="text1"/>
          <w:sz w:val="21"/>
          <w:szCs w:val="21"/>
        </w:rPr>
        <w:t xml:space="preserve">. </w:t>
      </w:r>
    </w:p>
    <w:p w14:paraId="7E482E4F" w14:textId="4D6D3A21" w:rsidR="00DA732D" w:rsidRPr="001757EA" w:rsidRDefault="005563FB" w:rsidP="007A2013">
      <w:pPr>
        <w:snapToGrid w:val="0"/>
        <w:spacing w:beforeLines="50" w:before="156" w:afterLines="50" w:after="156" w:line="240" w:lineRule="auto"/>
        <w:jc w:val="both"/>
        <w:rPr>
          <w:rFonts w:ascii="Times New Roman" w:hAnsi="Times New Roman" w:cs="Times New Roman"/>
          <w:b/>
          <w:bCs/>
          <w:color w:val="000000" w:themeColor="text1"/>
          <w:sz w:val="21"/>
          <w:szCs w:val="21"/>
        </w:rPr>
      </w:pPr>
      <w:r w:rsidRPr="001757EA">
        <w:rPr>
          <w:rFonts w:ascii="Times New Roman" w:hAnsi="Times New Roman" w:cs="Times New Roman"/>
          <w:b/>
          <w:bCs/>
          <w:color w:val="000000" w:themeColor="text1"/>
          <w:sz w:val="21"/>
          <w:szCs w:val="21"/>
        </w:rPr>
        <w:t>S2</w:t>
      </w:r>
      <w:r w:rsidR="00A02369" w:rsidRPr="001757EA">
        <w:rPr>
          <w:rFonts w:ascii="Times New Roman" w:hAnsi="Times New Roman" w:cs="Times New Roman"/>
          <w:b/>
          <w:bCs/>
          <w:color w:val="000000" w:themeColor="text1"/>
          <w:sz w:val="21"/>
          <w:szCs w:val="21"/>
        </w:rPr>
        <w:t xml:space="preserve"> - </w:t>
      </w:r>
      <w:r w:rsidR="001D4D7E" w:rsidRPr="001757EA">
        <w:rPr>
          <w:rFonts w:ascii="Times New Roman" w:hAnsi="Times New Roman" w:cs="Times New Roman"/>
          <w:b/>
          <w:bCs/>
          <w:color w:val="000000" w:themeColor="text1"/>
          <w:sz w:val="21"/>
          <w:szCs w:val="21"/>
        </w:rPr>
        <w:t>F</w:t>
      </w:r>
      <w:r w:rsidRPr="001757EA">
        <w:rPr>
          <w:rFonts w:ascii="Times New Roman" w:hAnsi="Times New Roman" w:cs="Times New Roman"/>
          <w:b/>
          <w:bCs/>
          <w:color w:val="000000" w:themeColor="text1"/>
          <w:sz w:val="21"/>
          <w:szCs w:val="21"/>
        </w:rPr>
        <w:t xml:space="preserve">ull use of </w:t>
      </w:r>
      <w:r w:rsidR="003C2616" w:rsidRPr="001757EA">
        <w:rPr>
          <w:rFonts w:ascii="Times New Roman" w:hAnsi="Times New Roman" w:cs="Times New Roman"/>
          <w:b/>
          <w:bCs/>
          <w:color w:val="000000" w:themeColor="text1"/>
          <w:sz w:val="21"/>
          <w:szCs w:val="21"/>
        </w:rPr>
        <w:t>LCFs</w:t>
      </w:r>
      <w:r w:rsidRPr="001757EA">
        <w:rPr>
          <w:rFonts w:ascii="Times New Roman" w:hAnsi="Times New Roman" w:cs="Times New Roman"/>
          <w:b/>
          <w:bCs/>
          <w:color w:val="000000" w:themeColor="text1"/>
          <w:sz w:val="21"/>
          <w:szCs w:val="21"/>
        </w:rPr>
        <w:t xml:space="preserve"> as feed</w:t>
      </w:r>
      <w:r w:rsidR="00070ABE" w:rsidRPr="001757EA">
        <w:rPr>
          <w:rFonts w:ascii="Times New Roman" w:hAnsi="Times New Roman" w:cs="Times New Roman"/>
          <w:b/>
          <w:bCs/>
          <w:color w:val="000000" w:themeColor="text1"/>
          <w:sz w:val="21"/>
          <w:szCs w:val="21"/>
        </w:rPr>
        <w:t xml:space="preserve">. </w:t>
      </w:r>
      <w:r w:rsidR="00DA732D" w:rsidRPr="001757EA">
        <w:rPr>
          <w:rFonts w:ascii="Times New Roman" w:hAnsi="Times New Roman" w:cs="Times New Roman"/>
          <w:color w:val="000000" w:themeColor="text1"/>
          <w:sz w:val="21"/>
          <w:szCs w:val="21"/>
        </w:rPr>
        <w:t xml:space="preserve">Scenario S2 analysed the impacts of </w:t>
      </w:r>
      <w:r w:rsidR="00C32838" w:rsidRPr="001757EA">
        <w:rPr>
          <w:rFonts w:ascii="Times New Roman" w:hAnsi="Times New Roman" w:cs="Times New Roman"/>
          <w:color w:val="000000" w:themeColor="text1"/>
          <w:sz w:val="21"/>
          <w:szCs w:val="21"/>
        </w:rPr>
        <w:t>upcycling</w:t>
      </w:r>
      <w:r w:rsidR="00DA732D" w:rsidRPr="001757EA">
        <w:rPr>
          <w:rFonts w:ascii="Times New Roman" w:hAnsi="Times New Roman" w:cs="Times New Roman"/>
          <w:color w:val="000000" w:themeColor="text1"/>
          <w:sz w:val="21"/>
          <w:szCs w:val="21"/>
        </w:rPr>
        <w:t xml:space="preserve"> </w:t>
      </w:r>
      <w:r w:rsidR="00A91A79" w:rsidRPr="001757EA">
        <w:rPr>
          <w:rFonts w:ascii="Times New Roman" w:hAnsi="Times New Roman" w:cs="Times New Roman"/>
          <w:color w:val="000000" w:themeColor="text1"/>
          <w:sz w:val="21"/>
          <w:szCs w:val="21"/>
        </w:rPr>
        <w:t>sull LCFs</w:t>
      </w:r>
      <w:r w:rsidR="00DA732D" w:rsidRPr="001757EA">
        <w:rPr>
          <w:rFonts w:ascii="Times New Roman" w:hAnsi="Times New Roman" w:cs="Times New Roman"/>
          <w:color w:val="000000" w:themeColor="text1"/>
          <w:sz w:val="21"/>
          <w:szCs w:val="21"/>
        </w:rPr>
        <w:t xml:space="preserve"> as feed</w:t>
      </w:r>
      <w:r w:rsidR="00557A47" w:rsidRPr="001757EA">
        <w:rPr>
          <w:rFonts w:ascii="Times New Roman" w:hAnsi="Times New Roman" w:cs="Times New Roman"/>
          <w:color w:val="000000" w:themeColor="text1"/>
          <w:sz w:val="21"/>
          <w:szCs w:val="21"/>
        </w:rPr>
        <w:t xml:space="preserve"> (100% of food waste and 100% of food processing by-products</w:t>
      </w:r>
      <w:r w:rsidR="000E6948" w:rsidRPr="001757EA">
        <w:rPr>
          <w:rFonts w:ascii="Times New Roman" w:hAnsi="Times New Roman" w:cs="Times New Roman"/>
          <w:color w:val="000000" w:themeColor="text1"/>
          <w:sz w:val="21"/>
          <w:szCs w:val="21"/>
        </w:rPr>
        <w:t xml:space="preserve"> </w:t>
      </w:r>
      <w:r w:rsidR="00557A47" w:rsidRPr="001757EA">
        <w:rPr>
          <w:rFonts w:ascii="Times New Roman" w:hAnsi="Times New Roman" w:cs="Times New Roman"/>
          <w:color w:val="000000" w:themeColor="text1"/>
          <w:sz w:val="21"/>
          <w:szCs w:val="21"/>
        </w:rPr>
        <w:t>for monogastric livestock)</w:t>
      </w:r>
      <w:r w:rsidR="00DA732D" w:rsidRPr="001757EA">
        <w:rPr>
          <w:rFonts w:ascii="Times New Roman" w:hAnsi="Times New Roman" w:cs="Times New Roman"/>
          <w:color w:val="000000" w:themeColor="text1"/>
          <w:sz w:val="21"/>
          <w:szCs w:val="21"/>
        </w:rPr>
        <w:t xml:space="preserve">. </w:t>
      </w:r>
      <w:r w:rsidR="002926EC" w:rsidRPr="001757EA">
        <w:rPr>
          <w:rFonts w:ascii="Times New Roman" w:hAnsi="Times New Roman" w:cs="Times New Roman"/>
          <w:color w:val="000000" w:themeColor="text1"/>
          <w:sz w:val="21"/>
          <w:szCs w:val="21"/>
        </w:rPr>
        <w:t>C</w:t>
      </w:r>
      <w:r w:rsidR="00DA732D" w:rsidRPr="001757EA">
        <w:rPr>
          <w:rFonts w:ascii="Times New Roman" w:hAnsi="Times New Roman" w:cs="Times New Roman"/>
          <w:color w:val="000000" w:themeColor="text1"/>
          <w:sz w:val="21"/>
          <w:szCs w:val="21"/>
        </w:rPr>
        <w:t>ross-provincial transportation of food waste was allowed in S</w:t>
      </w:r>
      <w:r w:rsidR="005D07C5" w:rsidRPr="001757EA">
        <w:rPr>
          <w:rFonts w:ascii="Times New Roman" w:hAnsi="Times New Roman" w:cs="Times New Roman"/>
          <w:color w:val="000000" w:themeColor="text1"/>
          <w:sz w:val="21"/>
          <w:szCs w:val="21"/>
        </w:rPr>
        <w:t>2</w:t>
      </w:r>
      <w:r w:rsidR="005D07C5" w:rsidRPr="001757EA">
        <w:rPr>
          <w:color w:val="000000" w:themeColor="text1"/>
        </w:rPr>
        <w:t xml:space="preserve"> </w:t>
      </w:r>
      <w:r w:rsidR="005D07C5" w:rsidRPr="001757EA">
        <w:rPr>
          <w:rFonts w:ascii="Times New Roman" w:hAnsi="Times New Roman" w:cs="Times New Roman"/>
          <w:color w:val="000000" w:themeColor="text1"/>
          <w:sz w:val="21"/>
          <w:szCs w:val="21"/>
        </w:rPr>
        <w:t>because we assumed that new technology will become available for processing food waste</w:t>
      </w:r>
      <w:r w:rsidR="00AB2622" w:rsidRPr="001757EA">
        <w:rPr>
          <w:rFonts w:ascii="Times New Roman" w:hAnsi="Times New Roman" w:cs="Times New Roman"/>
          <w:color w:val="000000" w:themeColor="text1"/>
          <w:sz w:val="21"/>
          <w:szCs w:val="21"/>
        </w:rPr>
        <w:t xml:space="preserve"> with high moisture content</w:t>
      </w:r>
      <w:r w:rsidR="00DA732D" w:rsidRPr="001757EA">
        <w:rPr>
          <w:rFonts w:ascii="Times New Roman" w:hAnsi="Times New Roman" w:cs="Times New Roman"/>
          <w:color w:val="000000" w:themeColor="text1"/>
          <w:sz w:val="21"/>
          <w:szCs w:val="21"/>
        </w:rPr>
        <w:t>. Economies of scale in food waste recycling were considered in S2</w:t>
      </w:r>
      <w:r w:rsidR="007B5D4A" w:rsidRPr="001757EA">
        <w:rPr>
          <w:rFonts w:ascii="Times New Roman" w:hAnsi="Times New Roman" w:cs="Times New Roman"/>
          <w:color w:val="000000" w:themeColor="text1"/>
          <w:sz w:val="21"/>
          <w:szCs w:val="21"/>
        </w:rPr>
        <w:t>;</w:t>
      </w:r>
      <w:r w:rsidR="00DA732D" w:rsidRPr="001757EA">
        <w:rPr>
          <w:rFonts w:ascii="Times New Roman" w:hAnsi="Times New Roman" w:cs="Times New Roman"/>
          <w:color w:val="000000" w:themeColor="text1"/>
          <w:sz w:val="21"/>
          <w:szCs w:val="21"/>
        </w:rPr>
        <w:t xml:space="preserve"> a 1% increase in recycled waste resulted in only a 0.078% rise in recycling costs </w:t>
      </w:r>
      <w:r w:rsidR="00DA732D" w:rsidRPr="001757EA">
        <w:rPr>
          <w:rFonts w:ascii="Times New Roman" w:hAnsi="Times New Roman" w:cs="Times New Roman"/>
          <w:bCs/>
          <w:color w:val="000000" w:themeColor="text1"/>
          <w:sz w:val="21"/>
          <w:szCs w:val="21"/>
        </w:rPr>
        <w:fldChar w:fldCharType="begin">
          <w:fldData xml:space="preserve">PEVuZE5vdGU+PENpdGU+PEF1dGhvcj5DaWFsYW5pPC9BdXRob3I+PFllYXI+MjAyMDwvWWVhcj48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</w:fldData>
        </w:fldChar>
      </w:r>
      <w:r w:rsidR="008052DF">
        <w:rPr>
          <w:rFonts w:ascii="Times New Roman" w:hAnsi="Times New Roman" w:cs="Times New Roman"/>
          <w:bCs/>
          <w:color w:val="000000" w:themeColor="text1"/>
          <w:sz w:val="21"/>
          <w:szCs w:val="21"/>
        </w:rPr>
        <w:instrText xml:space="preserve"> ADDIN EN.CITE </w:instrText>
      </w:r>
      <w:r w:rsidR="008052DF">
        <w:rPr>
          <w:rFonts w:ascii="Times New Roman" w:hAnsi="Times New Roman" w:cs="Times New Roman"/>
          <w:bCs/>
          <w:color w:val="000000" w:themeColor="text1"/>
          <w:sz w:val="21"/>
          <w:szCs w:val="21"/>
        </w:rPr>
        <w:fldChar w:fldCharType="begin">
          <w:fldData xml:space="preserve">PEVuZE5vdGU+PENpdGU+PEF1dGhvcj5DaWFsYW5pPC9BdXRob3I+PFllYXI+MjAyMDwvWWVhcj48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</w:fldData>
        </w:fldChar>
      </w:r>
      <w:r w:rsidR="008052DF">
        <w:rPr>
          <w:rFonts w:ascii="Times New Roman" w:hAnsi="Times New Roman" w:cs="Times New Roman"/>
          <w:bCs/>
          <w:color w:val="000000" w:themeColor="text1"/>
          <w:sz w:val="21"/>
          <w:szCs w:val="21"/>
        </w:rPr>
        <w:instrText xml:space="preserve"> ADDIN EN.CITE.DATA </w:instrText>
      </w:r>
      <w:r w:rsidR="008052DF">
        <w:rPr>
          <w:rFonts w:ascii="Times New Roman" w:hAnsi="Times New Roman" w:cs="Times New Roman"/>
          <w:bCs/>
          <w:color w:val="000000" w:themeColor="text1"/>
          <w:sz w:val="21"/>
          <w:szCs w:val="21"/>
        </w:rPr>
      </w:r>
      <w:r w:rsidR="008052DF">
        <w:rPr>
          <w:rFonts w:ascii="Times New Roman" w:hAnsi="Times New Roman" w:cs="Times New Roman"/>
          <w:bCs/>
          <w:color w:val="000000" w:themeColor="text1"/>
          <w:sz w:val="21"/>
          <w:szCs w:val="21"/>
        </w:rPr>
        <w:fldChar w:fldCharType="end"/>
      </w:r>
      <w:r w:rsidR="00DA732D" w:rsidRPr="001757EA">
        <w:rPr>
          <w:rFonts w:ascii="Times New Roman" w:hAnsi="Times New Roman" w:cs="Times New Roman"/>
          <w:bCs/>
          <w:color w:val="000000" w:themeColor="text1"/>
          <w:sz w:val="21"/>
          <w:szCs w:val="21"/>
        </w:rPr>
        <w:fldChar w:fldCharType="separate"/>
      </w:r>
      <w:r w:rsidR="008052DF" w:rsidRPr="008052DF">
        <w:rPr>
          <w:rFonts w:ascii="Times New Roman" w:hAnsi="Times New Roman" w:cs="Times New Roman"/>
          <w:bCs/>
          <w:noProof/>
          <w:color w:val="000000" w:themeColor="text1"/>
          <w:sz w:val="21"/>
          <w:szCs w:val="21"/>
          <w:vertAlign w:val="superscript"/>
        </w:rPr>
        <w:t>73</w:t>
      </w:r>
      <w:r w:rsidR="00DA732D" w:rsidRPr="001757EA">
        <w:rPr>
          <w:rFonts w:ascii="Times New Roman" w:hAnsi="Times New Roman" w:cs="Times New Roman"/>
          <w:bCs/>
          <w:color w:val="000000" w:themeColor="text1"/>
          <w:sz w:val="21"/>
          <w:szCs w:val="21"/>
        </w:rPr>
        <w:fldChar w:fldCharType="end"/>
      </w:r>
      <w:r w:rsidR="00DA732D" w:rsidRPr="001757EA">
        <w:rPr>
          <w:rFonts w:ascii="Times New Roman" w:hAnsi="Times New Roman" w:cs="Times New Roman"/>
          <w:bCs/>
          <w:color w:val="000000" w:themeColor="text1"/>
          <w:sz w:val="21"/>
          <w:szCs w:val="21"/>
        </w:rPr>
        <w:t>.</w:t>
      </w:r>
      <w:r w:rsidR="00DA732D" w:rsidRPr="001757EA">
        <w:rPr>
          <w:rFonts w:ascii="Times New Roman" w:hAnsi="Times New Roman" w:cs="Times New Roman"/>
          <w:color w:val="000000" w:themeColor="text1"/>
          <w:sz w:val="21"/>
          <w:szCs w:val="21"/>
        </w:rPr>
        <w:t xml:space="preserve"> Th</w:t>
      </w:r>
      <w:r w:rsidR="006F1586" w:rsidRPr="001757EA">
        <w:rPr>
          <w:rFonts w:ascii="Times New Roman" w:hAnsi="Times New Roman" w:cs="Times New Roman"/>
          <w:color w:val="000000" w:themeColor="text1"/>
          <w:sz w:val="21"/>
          <w:szCs w:val="21"/>
        </w:rPr>
        <w:t>us,</w:t>
      </w:r>
      <w:r w:rsidR="00DA732D" w:rsidRPr="001757EA">
        <w:rPr>
          <w:rFonts w:ascii="Times New Roman" w:hAnsi="Times New Roman" w:cs="Times New Roman"/>
          <w:color w:val="000000" w:themeColor="text1"/>
          <w:sz w:val="21"/>
          <w:szCs w:val="21"/>
        </w:rPr>
        <w:t xml:space="preserve"> as production scales up, marginal costs decrease and </w:t>
      </w:r>
      <w:r w:rsidR="006F1586" w:rsidRPr="001757EA">
        <w:rPr>
          <w:rFonts w:ascii="Times New Roman" w:hAnsi="Times New Roman" w:cs="Times New Roman"/>
          <w:color w:val="000000" w:themeColor="text1"/>
          <w:sz w:val="21"/>
          <w:szCs w:val="21"/>
        </w:rPr>
        <w:t xml:space="preserve">then </w:t>
      </w:r>
      <w:r w:rsidR="00DA732D" w:rsidRPr="001757EA">
        <w:rPr>
          <w:rFonts w:ascii="Times New Roman" w:hAnsi="Times New Roman" w:cs="Times New Roman"/>
          <w:color w:val="000000" w:themeColor="text1"/>
          <w:sz w:val="21"/>
          <w:szCs w:val="21"/>
        </w:rPr>
        <w:t>stabilise.</w:t>
      </w:r>
      <w:r w:rsidR="0070789C" w:rsidRPr="001757EA">
        <w:rPr>
          <w:rFonts w:ascii="Times New Roman" w:hAnsi="Times New Roman" w:cs="Times New Roman"/>
          <w:color w:val="000000" w:themeColor="text1"/>
          <w:sz w:val="21"/>
          <w:szCs w:val="21"/>
        </w:rPr>
        <w:t xml:space="preserve"> </w:t>
      </w:r>
    </w:p>
    <w:p w14:paraId="396CB346" w14:textId="1776C5AE" w:rsidR="00496446" w:rsidRPr="001757EA" w:rsidRDefault="005563FB" w:rsidP="007A2013">
      <w:pPr>
        <w:snapToGrid w:val="0"/>
        <w:spacing w:beforeLines="50" w:before="156" w:afterLines="50" w:after="156" w:line="240" w:lineRule="auto"/>
        <w:jc w:val="both"/>
        <w:rPr>
          <w:rFonts w:ascii="Times New Roman" w:hAnsi="Times New Roman" w:cs="Times New Roman"/>
          <w:b/>
          <w:bCs/>
          <w:color w:val="000000" w:themeColor="text1"/>
          <w:sz w:val="21"/>
          <w:szCs w:val="21"/>
        </w:rPr>
      </w:pPr>
      <w:r w:rsidRPr="001757EA">
        <w:rPr>
          <w:rFonts w:ascii="Times New Roman" w:hAnsi="Times New Roman" w:cs="Times New Roman"/>
          <w:b/>
          <w:bCs/>
          <w:color w:val="000000" w:themeColor="text1"/>
          <w:sz w:val="21"/>
          <w:szCs w:val="21"/>
        </w:rPr>
        <w:t>S3</w:t>
      </w:r>
      <w:r w:rsidR="00A02369" w:rsidRPr="001757EA">
        <w:rPr>
          <w:rFonts w:ascii="Times New Roman" w:hAnsi="Times New Roman" w:cs="Times New Roman"/>
          <w:b/>
          <w:bCs/>
          <w:color w:val="000000" w:themeColor="text1"/>
          <w:sz w:val="21"/>
          <w:szCs w:val="21"/>
        </w:rPr>
        <w:t xml:space="preserve"> - </w:t>
      </w:r>
      <w:r w:rsidRPr="001757EA">
        <w:rPr>
          <w:rFonts w:ascii="Times New Roman" w:hAnsi="Times New Roman" w:cs="Times New Roman"/>
          <w:b/>
          <w:bCs/>
          <w:color w:val="000000" w:themeColor="text1"/>
          <w:sz w:val="21"/>
          <w:szCs w:val="21"/>
        </w:rPr>
        <w:t xml:space="preserve">S1 + A modest </w:t>
      </w:r>
      <w:r w:rsidR="00970523" w:rsidRPr="001757EA">
        <w:rPr>
          <w:rFonts w:ascii="Times New Roman" w:hAnsi="Times New Roman" w:cs="Times New Roman"/>
          <w:b/>
          <w:bCs/>
          <w:color w:val="000000" w:themeColor="text1"/>
          <w:sz w:val="21"/>
          <w:szCs w:val="21"/>
        </w:rPr>
        <w:t xml:space="preserve">emission </w:t>
      </w:r>
      <w:r w:rsidRPr="001757EA">
        <w:rPr>
          <w:rFonts w:ascii="Times New Roman" w:hAnsi="Times New Roman" w:cs="Times New Roman"/>
          <w:b/>
          <w:bCs/>
          <w:color w:val="000000" w:themeColor="text1"/>
          <w:sz w:val="21"/>
          <w:szCs w:val="21"/>
        </w:rPr>
        <w:t>mitigation target</w:t>
      </w:r>
      <w:r w:rsidR="00070ABE" w:rsidRPr="001757EA">
        <w:rPr>
          <w:rFonts w:ascii="Times New Roman" w:hAnsi="Times New Roman" w:cs="Times New Roman"/>
          <w:b/>
          <w:bCs/>
          <w:color w:val="000000" w:themeColor="text1"/>
          <w:sz w:val="21"/>
          <w:szCs w:val="21"/>
        </w:rPr>
        <w:t xml:space="preserve">. </w:t>
      </w:r>
      <w:r w:rsidR="00EE1BA5" w:rsidRPr="001757EA">
        <w:rPr>
          <w:rFonts w:ascii="Times New Roman" w:hAnsi="Times New Roman" w:cs="Times New Roman"/>
          <w:color w:val="000000" w:themeColor="text1"/>
          <w:sz w:val="21"/>
          <w:szCs w:val="21"/>
        </w:rPr>
        <w:t>E</w:t>
      </w:r>
      <w:r w:rsidR="00EE2722" w:rsidRPr="001757EA">
        <w:rPr>
          <w:rFonts w:ascii="Times New Roman" w:hAnsi="Times New Roman" w:cs="Times New Roman"/>
          <w:color w:val="000000" w:themeColor="text1"/>
          <w:sz w:val="21"/>
          <w:szCs w:val="21"/>
        </w:rPr>
        <w:t xml:space="preserve">conomy-wide </w:t>
      </w:r>
      <w:r w:rsidR="00EE1BA5" w:rsidRPr="001757EA">
        <w:rPr>
          <w:rFonts w:ascii="Times New Roman" w:hAnsi="Times New Roman" w:cs="Times New Roman"/>
          <w:color w:val="000000" w:themeColor="text1"/>
          <w:sz w:val="21"/>
          <w:szCs w:val="21"/>
        </w:rPr>
        <w:t xml:space="preserve">and </w:t>
      </w:r>
      <w:r w:rsidR="00EE2722" w:rsidRPr="001757EA">
        <w:rPr>
          <w:rFonts w:ascii="Times New Roman" w:hAnsi="Times New Roman" w:cs="Times New Roman"/>
          <w:color w:val="000000" w:themeColor="text1"/>
          <w:sz w:val="21"/>
          <w:szCs w:val="21"/>
        </w:rPr>
        <w:t xml:space="preserve">uniform emission taxes were </w:t>
      </w:r>
      <w:r w:rsidR="00EE1BA5" w:rsidRPr="001757EA">
        <w:rPr>
          <w:rFonts w:ascii="Times New Roman" w:hAnsi="Times New Roman" w:cs="Times New Roman"/>
          <w:color w:val="000000" w:themeColor="text1"/>
          <w:sz w:val="21"/>
          <w:szCs w:val="21"/>
        </w:rPr>
        <w:t>implemented</w:t>
      </w:r>
      <w:r w:rsidR="00EE2722" w:rsidRPr="001757EA">
        <w:rPr>
          <w:rFonts w:ascii="Times New Roman" w:hAnsi="Times New Roman" w:cs="Times New Roman"/>
          <w:color w:val="000000" w:themeColor="text1"/>
          <w:sz w:val="21"/>
          <w:szCs w:val="21"/>
        </w:rPr>
        <w:t xml:space="preserve"> across all sectors (crop, livestock, and non-food) at the regional level to achieve a modest </w:t>
      </w:r>
      <w:r w:rsidR="00970523" w:rsidRPr="001757EA">
        <w:rPr>
          <w:rFonts w:ascii="Times New Roman" w:hAnsi="Times New Roman" w:cs="Times New Roman"/>
          <w:color w:val="000000" w:themeColor="text1"/>
          <w:sz w:val="21"/>
          <w:szCs w:val="21"/>
        </w:rPr>
        <w:t xml:space="preserve">emission </w:t>
      </w:r>
      <w:r w:rsidR="00EE2722" w:rsidRPr="001757EA">
        <w:rPr>
          <w:rFonts w:ascii="Times New Roman" w:hAnsi="Times New Roman" w:cs="Times New Roman"/>
          <w:color w:val="000000" w:themeColor="text1"/>
          <w:sz w:val="21"/>
          <w:szCs w:val="21"/>
        </w:rPr>
        <w:t xml:space="preserve">mitigation target, </w:t>
      </w:r>
      <w:r w:rsidR="00875DFF" w:rsidRPr="001757EA">
        <w:rPr>
          <w:rFonts w:ascii="Times New Roman" w:hAnsi="Times New Roman" w:cs="Times New Roman"/>
          <w:color w:val="000000" w:themeColor="text1"/>
          <w:sz w:val="21"/>
          <w:szCs w:val="21"/>
        </w:rPr>
        <w:t>assuming</w:t>
      </w:r>
      <w:r w:rsidR="00EE2722" w:rsidRPr="001757EA">
        <w:rPr>
          <w:rFonts w:ascii="Times New Roman" w:hAnsi="Times New Roman" w:cs="Times New Roman"/>
          <w:color w:val="000000" w:themeColor="text1"/>
          <w:sz w:val="21"/>
          <w:szCs w:val="21"/>
        </w:rPr>
        <w:t xml:space="preserve"> that emissions of GHGs, acidification pollutants, and eutrophication pollutants in </w:t>
      </w:r>
      <w:r w:rsidR="00DE2F86" w:rsidRPr="001757EA">
        <w:rPr>
          <w:rFonts w:ascii="Times New Roman" w:hAnsi="Times New Roman" w:cs="Times New Roman"/>
          <w:color w:val="000000" w:themeColor="text1"/>
          <w:sz w:val="21"/>
          <w:szCs w:val="21"/>
        </w:rPr>
        <w:t xml:space="preserve">both </w:t>
      </w:r>
      <w:r w:rsidR="00EE2722" w:rsidRPr="001757EA">
        <w:rPr>
          <w:rFonts w:ascii="Times New Roman" w:hAnsi="Times New Roman" w:cs="Times New Roman"/>
          <w:color w:val="000000" w:themeColor="text1"/>
          <w:sz w:val="21"/>
          <w:szCs w:val="21"/>
        </w:rPr>
        <w:t xml:space="preserve">China and MTP do not exceed their baseline (S0) levels. </w:t>
      </w:r>
      <w:r w:rsidR="00D44182" w:rsidRPr="001757EA">
        <w:rPr>
          <w:rFonts w:ascii="Times New Roman" w:hAnsi="Times New Roman" w:cs="Times New Roman"/>
          <w:color w:val="000000" w:themeColor="text1"/>
          <w:sz w:val="21"/>
          <w:szCs w:val="21"/>
        </w:rPr>
        <w:t xml:space="preserve">For a given emission mitigation target for each type of </w:t>
      </w:r>
      <w:r w:rsidR="00874B21" w:rsidRPr="001757EA">
        <w:rPr>
          <w:rFonts w:ascii="Times New Roman" w:hAnsi="Times New Roman" w:cs="Times New Roman"/>
          <w:color w:val="000000" w:themeColor="text1"/>
          <w:sz w:val="21"/>
          <w:szCs w:val="21"/>
        </w:rPr>
        <w:t>pollutant</w:t>
      </w:r>
      <w:r w:rsidR="00D44182" w:rsidRPr="001757EA">
        <w:rPr>
          <w:rFonts w:ascii="Times New Roman" w:hAnsi="Times New Roman" w:cs="Times New Roman"/>
          <w:color w:val="000000" w:themeColor="text1"/>
          <w:sz w:val="21"/>
          <w:szCs w:val="21"/>
        </w:rPr>
        <w:t xml:space="preserve">, the AGE model can endogenously </w:t>
      </w:r>
      <w:r w:rsidR="00FE2F8E" w:rsidRPr="001757EA">
        <w:rPr>
          <w:rFonts w:ascii="Times New Roman" w:hAnsi="Times New Roman" w:cs="Times New Roman"/>
          <w:color w:val="000000" w:themeColor="text1"/>
          <w:sz w:val="21"/>
          <w:szCs w:val="21"/>
        </w:rPr>
        <w:t>determine the emission taxes for</w:t>
      </w:r>
      <w:r w:rsidR="00D44182" w:rsidRPr="001757EA">
        <w:rPr>
          <w:rFonts w:ascii="Times New Roman" w:hAnsi="Times New Roman" w:cs="Times New Roman"/>
          <w:color w:val="000000" w:themeColor="text1"/>
          <w:sz w:val="21"/>
          <w:szCs w:val="21"/>
        </w:rPr>
        <w:t xml:space="preserve"> </w:t>
      </w:r>
      <w:r w:rsidR="00FE2F8E" w:rsidRPr="001757EA">
        <w:rPr>
          <w:rFonts w:ascii="Times New Roman" w:hAnsi="Times New Roman" w:cs="Times New Roman"/>
          <w:color w:val="000000" w:themeColor="text1"/>
          <w:sz w:val="21"/>
          <w:szCs w:val="21"/>
        </w:rPr>
        <w:t>various</w:t>
      </w:r>
      <w:r w:rsidR="00D44182" w:rsidRPr="001757EA">
        <w:rPr>
          <w:rFonts w:ascii="Times New Roman" w:hAnsi="Times New Roman" w:cs="Times New Roman"/>
          <w:color w:val="000000" w:themeColor="text1"/>
          <w:sz w:val="21"/>
          <w:szCs w:val="21"/>
        </w:rPr>
        <w:t xml:space="preserve"> pollutants</w:t>
      </w:r>
      <w:r w:rsidR="00050812" w:rsidRPr="001757EA">
        <w:rPr>
          <w:rFonts w:ascii="Times New Roman" w:hAnsi="Times New Roman" w:cs="Times New Roman"/>
          <w:color w:val="000000" w:themeColor="text1"/>
          <w:sz w:val="21"/>
          <w:szCs w:val="21"/>
        </w:rPr>
        <w:t xml:space="preserve"> </w:t>
      </w:r>
      <w:r w:rsidR="00EE2722" w:rsidRPr="001757EA">
        <w:rPr>
          <w:rFonts w:ascii="Times New Roman" w:hAnsi="Times New Roman" w:cs="Times New Roman"/>
          <w:color w:val="000000" w:themeColor="text1"/>
          <w:sz w:val="21"/>
          <w:szCs w:val="21"/>
        </w:rPr>
        <w:t>(expressed in $ per ton of CO</w:t>
      </w:r>
      <w:r w:rsidR="00EE2722" w:rsidRPr="001757EA">
        <w:rPr>
          <w:rFonts w:ascii="Times New Roman" w:hAnsi="Times New Roman" w:cs="Times New Roman"/>
          <w:color w:val="000000" w:themeColor="text1"/>
          <w:sz w:val="21"/>
          <w:szCs w:val="21"/>
          <w:vertAlign w:val="subscript"/>
        </w:rPr>
        <w:t>2</w:t>
      </w:r>
      <w:r w:rsidR="00EE2722" w:rsidRPr="001757EA">
        <w:rPr>
          <w:rFonts w:ascii="Times New Roman" w:hAnsi="Times New Roman" w:cs="Times New Roman"/>
          <w:color w:val="000000" w:themeColor="text1"/>
          <w:sz w:val="21"/>
          <w:szCs w:val="21"/>
        </w:rPr>
        <w:t xml:space="preserve"> equivalents, $ per ton of NH</w:t>
      </w:r>
      <w:r w:rsidR="00EE2722" w:rsidRPr="001757EA">
        <w:rPr>
          <w:rFonts w:ascii="Times New Roman" w:hAnsi="Times New Roman" w:cs="Times New Roman"/>
          <w:color w:val="000000" w:themeColor="text1"/>
          <w:sz w:val="21"/>
          <w:szCs w:val="21"/>
          <w:vertAlign w:val="subscript"/>
        </w:rPr>
        <w:t>3</w:t>
      </w:r>
      <w:r w:rsidR="00EE2722" w:rsidRPr="001757EA">
        <w:rPr>
          <w:rFonts w:ascii="Times New Roman" w:hAnsi="Times New Roman" w:cs="Times New Roman"/>
          <w:color w:val="000000" w:themeColor="text1"/>
          <w:sz w:val="21"/>
          <w:szCs w:val="21"/>
        </w:rPr>
        <w:t xml:space="preserve"> equivalents, and $ per ton of </w:t>
      </w:r>
      <w:r w:rsidR="00843E04" w:rsidRPr="001757EA">
        <w:rPr>
          <w:rFonts w:ascii="Times New Roman" w:hAnsi="Times New Roman" w:cs="Times New Roman"/>
          <w:color w:val="000000" w:themeColor="text1"/>
          <w:sz w:val="21"/>
          <w:szCs w:val="21"/>
        </w:rPr>
        <w:t>N</w:t>
      </w:r>
      <w:r w:rsidR="00EE2722" w:rsidRPr="001757EA">
        <w:rPr>
          <w:rFonts w:ascii="Times New Roman" w:hAnsi="Times New Roman" w:cs="Times New Roman"/>
          <w:color w:val="000000" w:themeColor="text1"/>
          <w:sz w:val="21"/>
          <w:szCs w:val="21"/>
        </w:rPr>
        <w:t xml:space="preserve"> equivalents). </w:t>
      </w:r>
      <w:r w:rsidR="00461A4F" w:rsidRPr="001757EA">
        <w:rPr>
          <w:rFonts w:ascii="Times New Roman" w:hAnsi="Times New Roman" w:cs="Times New Roman"/>
          <w:color w:val="000000" w:themeColor="text1"/>
          <w:sz w:val="21"/>
          <w:szCs w:val="21"/>
        </w:rPr>
        <w:t xml:space="preserve">This approach is commonly used in the literature </w:t>
      </w:r>
      <w:r w:rsidR="00907406" w:rsidRPr="001757EA">
        <w:rPr>
          <w:rFonts w:ascii="Times New Roman" w:hAnsi="Times New Roman" w:cs="Times New Roman"/>
          <w:color w:val="000000" w:themeColor="text1"/>
          <w:sz w:val="21"/>
          <w:szCs w:val="21"/>
        </w:rPr>
        <w:fldChar w:fldCharType="begin">
          <w:fldData xml:space="preserve">PEVuZE5vdGU+PENpdGU+PEF1dGhvcj5IYXNlZ2F3YTwvQXV0aG9yPjxZZWFyPjIwMTg8L1llYXI+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</w:fldData>
        </w:fldChar>
      </w:r>
      <w:r w:rsidR="008052DF">
        <w:rPr>
          <w:rFonts w:ascii="Times New Roman" w:hAnsi="Times New Roman" w:cs="Times New Roman"/>
          <w:color w:val="000000" w:themeColor="text1"/>
          <w:sz w:val="21"/>
          <w:szCs w:val="21"/>
        </w:rPr>
        <w:instrText xml:space="preserve"> ADDIN EN.CITE </w:instrText>
      </w:r>
      <w:r w:rsidR="008052DF">
        <w:rPr>
          <w:rFonts w:ascii="Times New Roman" w:hAnsi="Times New Roman" w:cs="Times New Roman"/>
          <w:color w:val="000000" w:themeColor="text1"/>
          <w:sz w:val="21"/>
          <w:szCs w:val="21"/>
        </w:rPr>
        <w:fldChar w:fldCharType="begin">
          <w:fldData xml:space="preserve">PEVuZE5vdGU+PENpdGU+PEF1dGhvcj5IYXNlZ2F3YTwvQXV0aG9yPjxZZWFyPjIwMTg8L1llYXI+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</w:fldData>
        </w:fldChar>
      </w:r>
      <w:r w:rsidR="008052DF">
        <w:rPr>
          <w:rFonts w:ascii="Times New Roman" w:hAnsi="Times New Roman" w:cs="Times New Roman"/>
          <w:color w:val="000000" w:themeColor="text1"/>
          <w:sz w:val="21"/>
          <w:szCs w:val="21"/>
        </w:rPr>
        <w:instrText xml:space="preserve"> ADDIN EN.CITE.DATA </w:instrText>
      </w:r>
      <w:r w:rsidR="008052DF">
        <w:rPr>
          <w:rFonts w:ascii="Times New Roman" w:hAnsi="Times New Roman" w:cs="Times New Roman"/>
          <w:color w:val="000000" w:themeColor="text1"/>
          <w:sz w:val="21"/>
          <w:szCs w:val="21"/>
        </w:rPr>
      </w:r>
      <w:r w:rsidR="008052DF">
        <w:rPr>
          <w:rFonts w:ascii="Times New Roman" w:hAnsi="Times New Roman" w:cs="Times New Roman"/>
          <w:color w:val="000000" w:themeColor="text1"/>
          <w:sz w:val="21"/>
          <w:szCs w:val="21"/>
        </w:rPr>
        <w:fldChar w:fldCharType="end"/>
      </w:r>
      <w:r w:rsidR="00907406" w:rsidRPr="001757EA">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21,22,71,74</w:t>
      </w:r>
      <w:r w:rsidR="00907406" w:rsidRPr="001757EA">
        <w:rPr>
          <w:rFonts w:ascii="Times New Roman" w:hAnsi="Times New Roman" w:cs="Times New Roman"/>
          <w:color w:val="000000" w:themeColor="text1"/>
          <w:sz w:val="21"/>
          <w:szCs w:val="21"/>
        </w:rPr>
        <w:fldChar w:fldCharType="end"/>
      </w:r>
      <w:r w:rsidR="00461A4F" w:rsidRPr="001757EA">
        <w:rPr>
          <w:rFonts w:ascii="Times New Roman" w:hAnsi="Times New Roman" w:cs="Times New Roman"/>
          <w:color w:val="000000" w:themeColor="text1"/>
          <w:sz w:val="21"/>
          <w:szCs w:val="21"/>
        </w:rPr>
        <w:t xml:space="preserve"> and allows</w:t>
      </w:r>
      <w:r w:rsidR="00F80E11" w:rsidRPr="001757EA">
        <w:rPr>
          <w:rFonts w:ascii="Times New Roman" w:hAnsi="Times New Roman" w:cs="Times New Roman"/>
          <w:color w:val="000000" w:themeColor="text1"/>
          <w:sz w:val="21"/>
          <w:szCs w:val="21"/>
        </w:rPr>
        <w:t xml:space="preserve"> </w:t>
      </w:r>
      <w:r w:rsidR="005941B6" w:rsidRPr="001757EA">
        <w:rPr>
          <w:rFonts w:ascii="Times New Roman" w:hAnsi="Times New Roman" w:cs="Times New Roman"/>
          <w:color w:val="000000" w:themeColor="text1"/>
          <w:sz w:val="21"/>
          <w:szCs w:val="21"/>
        </w:rPr>
        <w:t>to</w:t>
      </w:r>
      <w:r w:rsidR="00461A4F" w:rsidRPr="001757EA">
        <w:rPr>
          <w:rFonts w:ascii="Times New Roman" w:hAnsi="Times New Roman" w:cs="Times New Roman"/>
          <w:color w:val="000000" w:themeColor="text1"/>
          <w:sz w:val="21"/>
          <w:szCs w:val="21"/>
        </w:rPr>
        <w:t xml:space="preserve"> identify the most cost-effective mitigation pathway for achieving </w:t>
      </w:r>
      <w:r w:rsidR="00D04DB5" w:rsidRPr="001757EA">
        <w:rPr>
          <w:rFonts w:ascii="Times New Roman" w:hAnsi="Times New Roman" w:cs="Times New Roman"/>
          <w:color w:val="000000" w:themeColor="text1"/>
          <w:sz w:val="21"/>
          <w:szCs w:val="21"/>
        </w:rPr>
        <w:t>a</w:t>
      </w:r>
      <w:r w:rsidR="00461A4F" w:rsidRPr="001757EA">
        <w:rPr>
          <w:rFonts w:ascii="Times New Roman" w:hAnsi="Times New Roman" w:cs="Times New Roman"/>
          <w:color w:val="000000" w:themeColor="text1"/>
          <w:sz w:val="21"/>
          <w:szCs w:val="21"/>
        </w:rPr>
        <w:t xml:space="preserve"> given</w:t>
      </w:r>
      <w:r w:rsidR="00664361" w:rsidRPr="001757EA">
        <w:rPr>
          <w:rFonts w:ascii="Times New Roman" w:hAnsi="Times New Roman" w:cs="Times New Roman"/>
          <w:color w:val="000000" w:themeColor="text1"/>
          <w:sz w:val="21"/>
          <w:szCs w:val="21"/>
        </w:rPr>
        <w:t xml:space="preserve"> </w:t>
      </w:r>
      <w:r w:rsidR="00D04DB5" w:rsidRPr="001757EA">
        <w:rPr>
          <w:rFonts w:ascii="Times New Roman" w:hAnsi="Times New Roman" w:cs="Times New Roman"/>
          <w:color w:val="000000" w:themeColor="text1"/>
          <w:sz w:val="21"/>
          <w:szCs w:val="21"/>
        </w:rPr>
        <w:t xml:space="preserve">emission </w:t>
      </w:r>
      <w:r w:rsidR="00664361" w:rsidRPr="001757EA">
        <w:rPr>
          <w:rFonts w:ascii="Times New Roman" w:hAnsi="Times New Roman" w:cs="Times New Roman"/>
          <w:color w:val="000000" w:themeColor="text1"/>
          <w:sz w:val="21"/>
          <w:szCs w:val="21"/>
        </w:rPr>
        <w:t>mitigation</w:t>
      </w:r>
      <w:r w:rsidR="00461A4F" w:rsidRPr="001757EA">
        <w:rPr>
          <w:rFonts w:ascii="Times New Roman" w:hAnsi="Times New Roman" w:cs="Times New Roman"/>
          <w:color w:val="000000" w:themeColor="text1"/>
          <w:sz w:val="21"/>
          <w:szCs w:val="21"/>
        </w:rPr>
        <w:t xml:space="preserve"> target.</w:t>
      </w:r>
      <w:r w:rsidR="00664361" w:rsidRPr="001757EA">
        <w:rPr>
          <w:rFonts w:ascii="Times New Roman" w:hAnsi="Times New Roman" w:cs="Times New Roman"/>
          <w:color w:val="000000" w:themeColor="text1"/>
          <w:sz w:val="21"/>
          <w:szCs w:val="21"/>
        </w:rPr>
        <w:t xml:space="preserve"> </w:t>
      </w:r>
    </w:p>
    <w:p w14:paraId="04FBB5F2" w14:textId="2DADC30D" w:rsidR="00AA2C03" w:rsidRPr="001757EA" w:rsidRDefault="005563FB" w:rsidP="0068077F">
      <w:pPr>
        <w:snapToGrid w:val="0"/>
        <w:spacing w:beforeLines="50" w:before="156" w:afterLines="50" w:after="156" w:line="240" w:lineRule="auto"/>
        <w:jc w:val="both"/>
        <w:rPr>
          <w:rFonts w:ascii="Times New Roman" w:hAnsi="Times New Roman" w:cs="Times New Roman"/>
          <w:color w:val="000000" w:themeColor="text1"/>
          <w:sz w:val="21"/>
          <w:szCs w:val="21"/>
        </w:rPr>
      </w:pPr>
      <w:r w:rsidRPr="001757EA">
        <w:rPr>
          <w:rFonts w:ascii="Times New Roman" w:hAnsi="Times New Roman" w:cs="Times New Roman"/>
          <w:b/>
          <w:bCs/>
          <w:color w:val="000000" w:themeColor="text1"/>
          <w:sz w:val="21"/>
          <w:szCs w:val="21"/>
        </w:rPr>
        <w:t>S4</w:t>
      </w:r>
      <w:r w:rsidR="00A02369" w:rsidRPr="001757EA">
        <w:rPr>
          <w:rFonts w:ascii="Times New Roman" w:hAnsi="Times New Roman" w:cs="Times New Roman"/>
          <w:b/>
          <w:bCs/>
          <w:color w:val="000000" w:themeColor="text1"/>
          <w:sz w:val="21"/>
          <w:szCs w:val="21"/>
        </w:rPr>
        <w:t xml:space="preserve"> - </w:t>
      </w:r>
      <w:r w:rsidRPr="001757EA">
        <w:rPr>
          <w:rFonts w:ascii="Times New Roman" w:hAnsi="Times New Roman" w:cs="Times New Roman"/>
          <w:b/>
          <w:bCs/>
          <w:color w:val="000000" w:themeColor="text1"/>
          <w:sz w:val="21"/>
          <w:szCs w:val="21"/>
        </w:rPr>
        <w:t xml:space="preserve">S1 + An ambitious </w:t>
      </w:r>
      <w:r w:rsidR="00970523" w:rsidRPr="001757EA">
        <w:rPr>
          <w:rFonts w:ascii="Times New Roman" w:hAnsi="Times New Roman" w:cs="Times New Roman"/>
          <w:b/>
          <w:bCs/>
          <w:color w:val="000000" w:themeColor="text1"/>
          <w:sz w:val="21"/>
          <w:szCs w:val="21"/>
        </w:rPr>
        <w:t xml:space="preserve">emission </w:t>
      </w:r>
      <w:r w:rsidRPr="001757EA">
        <w:rPr>
          <w:rFonts w:ascii="Times New Roman" w:hAnsi="Times New Roman" w:cs="Times New Roman"/>
          <w:b/>
          <w:bCs/>
          <w:color w:val="000000" w:themeColor="text1"/>
          <w:sz w:val="21"/>
          <w:szCs w:val="21"/>
        </w:rPr>
        <w:t>mitigation target</w:t>
      </w:r>
      <w:r w:rsidR="00070ABE" w:rsidRPr="001757EA">
        <w:rPr>
          <w:rFonts w:ascii="Times New Roman" w:hAnsi="Times New Roman" w:cs="Times New Roman"/>
          <w:b/>
          <w:bCs/>
          <w:color w:val="000000" w:themeColor="text1"/>
          <w:sz w:val="21"/>
          <w:szCs w:val="21"/>
        </w:rPr>
        <w:t xml:space="preserve">. </w:t>
      </w:r>
      <w:r w:rsidR="00EE1BA5" w:rsidRPr="001757EA">
        <w:rPr>
          <w:rFonts w:ascii="Times New Roman" w:hAnsi="Times New Roman" w:cs="Times New Roman"/>
          <w:color w:val="000000" w:themeColor="text1"/>
          <w:sz w:val="21"/>
          <w:szCs w:val="21"/>
        </w:rPr>
        <w:t>E</w:t>
      </w:r>
      <w:r w:rsidR="00BF0BF1" w:rsidRPr="001757EA">
        <w:rPr>
          <w:rFonts w:ascii="Times New Roman" w:hAnsi="Times New Roman" w:cs="Times New Roman"/>
          <w:color w:val="000000" w:themeColor="text1"/>
          <w:sz w:val="21"/>
          <w:szCs w:val="21"/>
        </w:rPr>
        <w:t xml:space="preserve">conomy-wide </w:t>
      </w:r>
      <w:r w:rsidR="00EE1BA5" w:rsidRPr="001757EA">
        <w:rPr>
          <w:rFonts w:ascii="Times New Roman" w:hAnsi="Times New Roman" w:cs="Times New Roman"/>
          <w:color w:val="000000" w:themeColor="text1"/>
          <w:sz w:val="21"/>
          <w:szCs w:val="21"/>
        </w:rPr>
        <w:t xml:space="preserve">and </w:t>
      </w:r>
      <w:r w:rsidR="00BF0BF1" w:rsidRPr="001757EA">
        <w:rPr>
          <w:rFonts w:ascii="Times New Roman" w:hAnsi="Times New Roman" w:cs="Times New Roman"/>
          <w:color w:val="000000" w:themeColor="text1"/>
          <w:sz w:val="21"/>
          <w:szCs w:val="21"/>
        </w:rPr>
        <w:t xml:space="preserve">uniform emission taxes were </w:t>
      </w:r>
      <w:r w:rsidR="000B0DA0" w:rsidRPr="001757EA">
        <w:rPr>
          <w:rFonts w:ascii="Times New Roman" w:hAnsi="Times New Roman" w:cs="Times New Roman"/>
          <w:color w:val="000000" w:themeColor="text1"/>
          <w:sz w:val="21"/>
          <w:szCs w:val="21"/>
        </w:rPr>
        <w:t>implemented</w:t>
      </w:r>
      <w:r w:rsidR="00BF0BF1" w:rsidRPr="001757EA">
        <w:rPr>
          <w:rFonts w:ascii="Times New Roman" w:hAnsi="Times New Roman" w:cs="Times New Roman"/>
          <w:color w:val="000000" w:themeColor="text1"/>
          <w:sz w:val="21"/>
          <w:szCs w:val="21"/>
        </w:rPr>
        <w:t xml:space="preserve"> across all sectors (crop, livestock, and non-food) at the regional level to achieve a</w:t>
      </w:r>
      <w:r w:rsidR="00602213" w:rsidRPr="001757EA">
        <w:rPr>
          <w:rFonts w:ascii="Times New Roman" w:hAnsi="Times New Roman" w:cs="Times New Roman"/>
          <w:color w:val="000000" w:themeColor="text1"/>
          <w:sz w:val="21"/>
          <w:szCs w:val="21"/>
        </w:rPr>
        <w:t xml:space="preserve">n ambitious </w:t>
      </w:r>
      <w:r w:rsidR="00970523" w:rsidRPr="001757EA">
        <w:rPr>
          <w:rFonts w:ascii="Times New Roman" w:hAnsi="Times New Roman" w:cs="Times New Roman"/>
          <w:color w:val="000000" w:themeColor="text1"/>
          <w:sz w:val="21"/>
          <w:szCs w:val="21"/>
        </w:rPr>
        <w:t xml:space="preserve">emission </w:t>
      </w:r>
      <w:r w:rsidR="00BF0BF1" w:rsidRPr="001757EA">
        <w:rPr>
          <w:rFonts w:ascii="Times New Roman" w:hAnsi="Times New Roman" w:cs="Times New Roman"/>
          <w:color w:val="000000" w:themeColor="text1"/>
          <w:sz w:val="21"/>
          <w:szCs w:val="21"/>
        </w:rPr>
        <w:t>mitigation target</w:t>
      </w:r>
      <w:r w:rsidR="000F5EC6" w:rsidRPr="001757EA">
        <w:rPr>
          <w:rFonts w:ascii="Times New Roman" w:hAnsi="Times New Roman" w:cs="Times New Roman"/>
          <w:color w:val="000000" w:themeColor="text1"/>
          <w:sz w:val="21"/>
          <w:szCs w:val="21"/>
        </w:rPr>
        <w:t xml:space="preserve">, assuming </w:t>
      </w:r>
      <w:r w:rsidR="00F11379" w:rsidRPr="001757EA">
        <w:rPr>
          <w:rFonts w:ascii="Times New Roman" w:hAnsi="Times New Roman" w:cs="Times New Roman"/>
          <w:color w:val="000000" w:themeColor="text1"/>
          <w:sz w:val="21"/>
          <w:szCs w:val="21"/>
        </w:rPr>
        <w:t xml:space="preserve">that emissions of GHGs, acidification pollutants, </w:t>
      </w:r>
      <w:r w:rsidR="00F11379" w:rsidRPr="001757EA">
        <w:rPr>
          <w:rFonts w:ascii="Times New Roman" w:hAnsi="Times New Roman" w:cs="Times New Roman"/>
          <w:color w:val="000000" w:themeColor="text1"/>
          <w:sz w:val="21"/>
          <w:szCs w:val="21"/>
        </w:rPr>
        <w:lastRenderedPageBreak/>
        <w:t xml:space="preserve">and eutrophication pollutants remain within the </w:t>
      </w:r>
      <w:r w:rsidR="003A2181" w:rsidRPr="001757EA">
        <w:rPr>
          <w:rFonts w:ascii="Times New Roman" w:hAnsi="Times New Roman" w:cs="Times New Roman"/>
          <w:color w:val="000000" w:themeColor="text1"/>
          <w:sz w:val="21"/>
          <w:szCs w:val="21"/>
        </w:rPr>
        <w:t xml:space="preserve">emission </w:t>
      </w:r>
      <w:r w:rsidR="00F11379" w:rsidRPr="001757EA">
        <w:rPr>
          <w:rFonts w:ascii="Times New Roman" w:hAnsi="Times New Roman" w:cs="Times New Roman"/>
          <w:color w:val="000000" w:themeColor="text1"/>
          <w:sz w:val="21"/>
          <w:szCs w:val="21"/>
        </w:rPr>
        <w:t xml:space="preserve">thresholds set by </w:t>
      </w:r>
      <w:r w:rsidR="00AA2C03" w:rsidRPr="001757EA">
        <w:rPr>
          <w:rFonts w:ascii="Times New Roman" w:hAnsi="Times New Roman" w:cs="Times New Roman"/>
          <w:color w:val="000000" w:themeColor="text1"/>
          <w:sz w:val="21"/>
          <w:szCs w:val="21"/>
        </w:rPr>
        <w:t xml:space="preserve">China’s and the MTP’s annual GHG mitigation targets under the Intended Nationally Determined Contributions (INDC) of the Paris Agreement </w:t>
      </w:r>
      <w:r w:rsidR="00AA2C03" w:rsidRPr="001757EA">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IPCC-WGIII&lt;/Author&gt;&lt;Year&gt;2014&lt;/Year&gt;&lt;RecNum&gt;4964&lt;/RecNum&gt;&lt;DisplayText&gt;&lt;style face="superscript"&gt;24,25&lt;/style&gt;&lt;/DisplayText&gt;&lt;record&gt;&lt;rec-number&gt;4964&lt;/rec-number&gt;&lt;foreign-keys&gt;&lt;key app="EN" db-id="ddxvffxvds5aa4er9pcvv20frz5wz59aepdr" timestamp="1729061782" guid="21c276a2-9755-4c2f-a3c6-bb00f4a361b1"&gt;4964&lt;/key&gt;&lt;/foreign-keys&gt;&lt;ref-type name="Journal Article"&gt;17&lt;/ref-type&gt;&lt;contributors&gt;&lt;authors&gt;&lt;author&gt;IPCC-WGIII&lt;/author&gt;&lt;/authors&gt;&lt;/contributors&gt;&lt;titles&gt;&lt;title&gt;Summary for policymakers (AR5)&lt;/title&gt;&lt;/titles&gt;&lt;dates&gt;&lt;year&gt;2014&lt;/year&gt;&lt;/dates&gt;&lt;urls&gt;&lt;/urls&gt;&lt;/record&gt;&lt;/Cite&gt;&lt;Cite&gt;&lt;Author&gt;UNFCC&lt;/Author&gt;&lt;Year&gt;2015&lt;/Year&gt;&lt;RecNum&gt;4965&lt;/RecNum&gt;&lt;record&gt;&lt;rec-number&gt;4965&lt;/rec-number&gt;&lt;foreign-keys&gt;&lt;key app="EN" db-id="ddxvffxvds5aa4er9pcvv20frz5wz59aepdr" timestamp="1729061782" guid="ffdc6130-b29f-444c-a261-7f1948dda483"&gt;4965&lt;/key&gt;&lt;/foreign-keys&gt;&lt;ref-type name="Journal Article"&gt;17&lt;/ref-type&gt;&lt;contributors&gt;&lt;authors&gt;&lt;author&gt;UNFCC&lt;/author&gt;&lt;/authors&gt;&lt;/contributors&gt;&lt;titles&gt;&lt;title&gt;Paris agreement&lt;/title&gt;&lt;/titles&gt;&lt;dates&gt;&lt;year&gt;2015&lt;/year&gt;&lt;/dates&gt;&lt;pub-location&gt;Paris&lt;/pub-location&gt;&lt;publisher&gt;UNFCCC (Ed.)&lt;/publisher&gt;&lt;urls&gt;&lt;/urls&gt;&lt;/record&gt;&lt;/Cite&gt;&lt;/EndNote&gt;</w:instrText>
      </w:r>
      <w:r w:rsidR="00AA2C03" w:rsidRPr="001757EA">
        <w:rPr>
          <w:rFonts w:ascii="Times New Roman" w:hAnsi="Times New Roman" w:cs="Times New Roman"/>
          <w:color w:val="000000" w:themeColor="text1"/>
          <w:sz w:val="21"/>
          <w:szCs w:val="21"/>
          <w:vertAlign w:val="superscript"/>
        </w:rPr>
        <w:fldChar w:fldCharType="separate"/>
      </w:r>
      <w:r w:rsidR="00AA2C03" w:rsidRPr="001757EA">
        <w:rPr>
          <w:rFonts w:ascii="Times New Roman" w:hAnsi="Times New Roman" w:cs="Times New Roman"/>
          <w:noProof/>
          <w:color w:val="000000" w:themeColor="text1"/>
          <w:sz w:val="21"/>
          <w:szCs w:val="21"/>
          <w:vertAlign w:val="superscript"/>
        </w:rPr>
        <w:t>24,25</w:t>
      </w:r>
      <w:r w:rsidR="00AA2C03" w:rsidRPr="001757EA">
        <w:rPr>
          <w:rFonts w:ascii="Times New Roman" w:hAnsi="Times New Roman" w:cs="Times New Roman"/>
          <w:color w:val="000000" w:themeColor="text1"/>
          <w:sz w:val="21"/>
          <w:szCs w:val="21"/>
          <w:vertAlign w:val="superscript"/>
        </w:rPr>
        <w:fldChar w:fldCharType="end"/>
      </w:r>
      <w:r w:rsidR="00AA2C03" w:rsidRPr="001757EA">
        <w:rPr>
          <w:rFonts w:ascii="Times New Roman" w:hAnsi="Times New Roman" w:cs="Times New Roman"/>
          <w:color w:val="000000" w:themeColor="text1"/>
          <w:sz w:val="21"/>
          <w:szCs w:val="21"/>
        </w:rPr>
        <w:t xml:space="preserve">, </w:t>
      </w:r>
      <w:r w:rsidR="00752546" w:rsidRPr="001757EA">
        <w:rPr>
          <w:rFonts w:ascii="Times New Roman" w:hAnsi="Times New Roman" w:cs="Times New Roman"/>
          <w:color w:val="000000" w:themeColor="text1"/>
          <w:sz w:val="21"/>
          <w:szCs w:val="21"/>
        </w:rPr>
        <w:t>as well as</w:t>
      </w:r>
      <w:r w:rsidR="00AA2C03" w:rsidRPr="001757EA">
        <w:rPr>
          <w:rFonts w:ascii="Times New Roman" w:hAnsi="Times New Roman" w:cs="Times New Roman"/>
          <w:color w:val="000000" w:themeColor="text1"/>
          <w:sz w:val="21"/>
          <w:szCs w:val="21"/>
        </w:rPr>
        <w:t xml:space="preserve"> China's emission reduction goals for acidification and eutrophication pollutants in line with the “1</w:t>
      </w:r>
      <w:r w:rsidR="00445589" w:rsidRPr="001757EA">
        <w:rPr>
          <w:rFonts w:ascii="Times New Roman" w:hAnsi="Times New Roman" w:cs="Times New Roman"/>
          <w:color w:val="000000" w:themeColor="text1"/>
          <w:sz w:val="21"/>
          <w:szCs w:val="21"/>
        </w:rPr>
        <w:t>4</w:t>
      </w:r>
      <w:r w:rsidR="00AA2C03" w:rsidRPr="001757EA">
        <w:rPr>
          <w:rFonts w:ascii="Times New Roman" w:hAnsi="Times New Roman" w:cs="Times New Roman"/>
          <w:color w:val="000000" w:themeColor="text1"/>
          <w:sz w:val="21"/>
          <w:szCs w:val="21"/>
          <w:vertAlign w:val="superscript"/>
        </w:rPr>
        <w:t>th</w:t>
      </w:r>
      <w:r w:rsidR="00AA2C03" w:rsidRPr="001757EA">
        <w:rPr>
          <w:rFonts w:ascii="Times New Roman" w:hAnsi="Times New Roman" w:cs="Times New Roman"/>
          <w:color w:val="000000" w:themeColor="text1"/>
          <w:sz w:val="21"/>
          <w:szCs w:val="21"/>
        </w:rPr>
        <w:t xml:space="preserve"> Five-Year Plan” </w:t>
      </w:r>
      <w:r w:rsidR="00AA2C03" w:rsidRPr="001757EA">
        <w:rPr>
          <w:rFonts w:ascii="Times New Roman" w:hAnsi="Times New Roman" w:cs="Times New Roman"/>
          <w:color w:val="000000" w:themeColor="text1"/>
          <w:sz w:val="21"/>
          <w:szCs w:val="21"/>
          <w:vertAlign w:val="superscript"/>
        </w:rPr>
        <w:fldChar w:fldCharType="begin"/>
      </w:r>
      <w:r w:rsidR="004F77C1">
        <w:rPr>
          <w:rFonts w:ascii="Times New Roman" w:hAnsi="Times New Roman" w:cs="Times New Roman"/>
          <w:color w:val="000000" w:themeColor="text1"/>
          <w:sz w:val="21"/>
          <w:szCs w:val="21"/>
          <w:vertAlign w:val="superscript"/>
        </w:rPr>
        <w:instrText xml:space="preserve"> ADDIN EN.CITE &lt;EndNote&gt;&lt;Cite&gt;&lt;Author&gt;State Council of the People&amp;apos;s Republic of China&lt;/Author&gt;&lt;Year&gt;2022&lt;/Year&gt;&lt;RecNum&gt;4998&lt;/RecNum&gt;&lt;DisplayText&gt;&lt;style face="superscript"&gt;26&lt;/style&gt;&lt;/DisplayText&gt;&lt;record&gt;&lt;rec-number&gt;4998&lt;/rec-number&gt;&lt;foreign-keys&gt;&lt;key app="EN" db-id="ddxvffxvds5aa4er9pcvv20frz5wz59aepdr" timestamp="1729061929" guid="10dbc122-7ccf-44a1-8147-2c1d69378df2"&gt;4998&lt;/key&gt;&lt;/foreign-keys&gt;&lt;ref-type name="Web Page"&gt;12&lt;/ref-type&gt;&lt;contributors&gt;&lt;authors&gt;&lt;author&gt;State Council of the People&amp;apos;s Republic of China, &lt;/author&gt;&lt;/authors&gt;&lt;/contributors&gt;&lt;titles&gt;&lt;title&gt;Notice of the State Council on Issuing the Comprehensive Work Plan for Energy Conservation and Emission Reduction during the 14th Five-Year Plan&lt;/title&gt;&lt;/titles&gt;&lt;dates&gt;&lt;year&gt;2022&lt;/year&gt;&lt;/dates&gt;&lt;urls&gt;&lt;related-urls&gt;&lt;url&gt;https://www.gov.cn/xinwen/2022-01/24/content_5670214.htm&lt;/url&gt;&lt;/related-urls&gt;&lt;/urls&gt;&lt;/record&gt;&lt;/Cite&gt;&lt;/EndNote&gt;</w:instrText>
      </w:r>
      <w:r w:rsidR="00AA2C03" w:rsidRPr="001757EA">
        <w:rPr>
          <w:rFonts w:ascii="Times New Roman" w:hAnsi="Times New Roman" w:cs="Times New Roman"/>
          <w:color w:val="000000" w:themeColor="text1"/>
          <w:sz w:val="21"/>
          <w:szCs w:val="21"/>
          <w:vertAlign w:val="superscript"/>
        </w:rPr>
        <w:fldChar w:fldCharType="separate"/>
      </w:r>
      <w:r w:rsidR="00AA2C03" w:rsidRPr="001757EA">
        <w:rPr>
          <w:rFonts w:ascii="Times New Roman" w:hAnsi="Times New Roman" w:cs="Times New Roman"/>
          <w:noProof/>
          <w:color w:val="000000" w:themeColor="text1"/>
          <w:sz w:val="21"/>
          <w:szCs w:val="21"/>
          <w:vertAlign w:val="superscript"/>
        </w:rPr>
        <w:t>26</w:t>
      </w:r>
      <w:r w:rsidR="00AA2C03" w:rsidRPr="001757EA">
        <w:rPr>
          <w:rFonts w:ascii="Times New Roman" w:hAnsi="Times New Roman" w:cs="Times New Roman"/>
          <w:color w:val="000000" w:themeColor="text1"/>
          <w:sz w:val="21"/>
          <w:szCs w:val="21"/>
          <w:vertAlign w:val="superscript"/>
        </w:rPr>
        <w:fldChar w:fldCharType="end"/>
      </w:r>
      <w:r w:rsidR="00AA2C03" w:rsidRPr="001757EA">
        <w:rPr>
          <w:rFonts w:ascii="Times New Roman" w:hAnsi="Times New Roman" w:cs="Times New Roman"/>
          <w:color w:val="000000" w:themeColor="text1"/>
          <w:sz w:val="21"/>
          <w:szCs w:val="21"/>
        </w:rPr>
        <w:t>.</w:t>
      </w:r>
      <w:r w:rsidR="00574D0C" w:rsidRPr="001757EA">
        <w:rPr>
          <w:rFonts w:ascii="Times New Roman" w:hAnsi="Times New Roman" w:cs="Times New Roman"/>
          <w:color w:val="000000" w:themeColor="text1"/>
          <w:sz w:val="21"/>
          <w:szCs w:val="21"/>
        </w:rPr>
        <w:t xml:space="preserve"> </w:t>
      </w:r>
    </w:p>
    <w:p w14:paraId="641FBE17" w14:textId="77777777" w:rsidR="00911755" w:rsidRPr="001757EA" w:rsidRDefault="00911755" w:rsidP="007A2013">
      <w:pPr>
        <w:pStyle w:val="Heading1"/>
        <w:snapToGrid w:val="0"/>
        <w:spacing w:beforeLines="50" w:before="156" w:afterLines="50" w:after="156" w:line="480" w:lineRule="auto"/>
        <w:rPr>
          <w:b w:val="0"/>
          <w:bCs/>
          <w:szCs w:val="24"/>
        </w:rPr>
      </w:pPr>
      <w:r w:rsidRPr="001757EA">
        <w:rPr>
          <w:szCs w:val="24"/>
        </w:rPr>
        <w:t>Data availability</w:t>
      </w:r>
    </w:p>
    <w:p w14:paraId="30CC60CF" w14:textId="77777777" w:rsidR="00911755" w:rsidRPr="00A332DF" w:rsidRDefault="00911755" w:rsidP="007A2013">
      <w:pPr>
        <w:snapToGrid w:val="0"/>
        <w:spacing w:beforeLines="50" w:before="156" w:afterLines="50" w:after="156" w:line="240" w:lineRule="auto"/>
        <w:jc w:val="both"/>
        <w:rPr>
          <w:rFonts w:ascii="Times New Roman" w:hAnsi="Times New Roman" w:cs="Times New Roman"/>
          <w:color w:val="000000" w:themeColor="text1"/>
          <w:sz w:val="21"/>
          <w:szCs w:val="21"/>
        </w:rPr>
      </w:pPr>
      <w:r w:rsidRPr="00CE3443">
        <w:rPr>
          <w:rFonts w:ascii="Times New Roman" w:hAnsi="Times New Roman" w:cs="Times New Roman"/>
          <w:color w:val="000000" w:themeColor="text1"/>
          <w:sz w:val="21"/>
          <w:szCs w:val="21"/>
        </w:rPr>
        <w:t xml:space="preserve">The data and parameters that support the economic model in this study are available from the GTAP </w:t>
      </w:r>
      <w:r w:rsidRPr="008E267D">
        <w:rPr>
          <w:rFonts w:ascii="Times New Roman" w:hAnsi="Times New Roman" w:cs="Times New Roman"/>
          <w:color w:val="000000" w:themeColor="text1"/>
          <w:sz w:val="21"/>
          <w:szCs w:val="21"/>
        </w:rPr>
        <w:t>version 10 database</w:t>
      </w:r>
      <w:r w:rsidRPr="00CE3443">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w:t>
      </w:r>
      <w:hyperlink r:id="rId12" w:history="1">
        <w:r w:rsidRPr="00AF3197">
          <w:rPr>
            <w:rStyle w:val="Hyperlink"/>
            <w:rFonts w:ascii="Times New Roman" w:hAnsi="Times New Roman" w:cs="Times New Roman"/>
            <w:sz w:val="21"/>
            <w:szCs w:val="21"/>
          </w:rPr>
          <w:t>https://www.gtap.agecon.purdue.edu/databases/v10/</w:t>
        </w:r>
      </w:hyperlink>
      <w:r>
        <w:rPr>
          <w:rFonts w:ascii="Times New Roman" w:hAnsi="Times New Roman" w:cs="Times New Roman"/>
          <w:color w:val="000000" w:themeColor="text1"/>
          <w:sz w:val="21"/>
          <w:szCs w:val="21"/>
        </w:rPr>
        <w:t>)</w:t>
      </w:r>
      <w:r w:rsidRPr="00CE3443">
        <w:rPr>
          <w:rFonts w:ascii="Times New Roman" w:hAnsi="Times New Roman" w:cs="Times New Roman"/>
          <w:color w:val="000000" w:themeColor="text1"/>
          <w:sz w:val="21"/>
          <w:szCs w:val="21"/>
        </w:rPr>
        <w:t xml:space="preserve">, which was used under license for the current study. Data are available with permission from the GTAP Centre. The other data that support splitting </w:t>
      </w:r>
      <w:r w:rsidRPr="00A332DF">
        <w:rPr>
          <w:rFonts w:ascii="Times New Roman" w:hAnsi="Times New Roman" w:cs="Times New Roman"/>
          <w:color w:val="000000" w:themeColor="text1"/>
          <w:sz w:val="21"/>
          <w:szCs w:val="21"/>
        </w:rPr>
        <w:t>food-related (crop and livestock) sectors and associated non-food (compound feed, food processing by-products, nitrogen and phosphorous fertiliser, food waste treatment, and non-food) sectors</w:t>
      </w:r>
      <w:r w:rsidRPr="00CE3443">
        <w:rPr>
          <w:rFonts w:ascii="Times New Roman" w:hAnsi="Times New Roman" w:cs="Times New Roman"/>
          <w:color w:val="000000" w:themeColor="text1"/>
          <w:sz w:val="21"/>
          <w:szCs w:val="21"/>
        </w:rPr>
        <w:t xml:space="preserve"> from the original database GTAP </w:t>
      </w:r>
      <w:r>
        <w:rPr>
          <w:rFonts w:ascii="Times New Roman" w:hAnsi="Times New Roman" w:cs="Times New Roman"/>
          <w:color w:val="000000" w:themeColor="text1"/>
          <w:sz w:val="21"/>
          <w:szCs w:val="21"/>
        </w:rPr>
        <w:t>10</w:t>
      </w:r>
      <w:r w:rsidRPr="00CE3443">
        <w:rPr>
          <w:rFonts w:ascii="Times New Roman" w:hAnsi="Times New Roman" w:cs="Times New Roman"/>
          <w:color w:val="000000" w:themeColor="text1"/>
          <w:sz w:val="21"/>
          <w:szCs w:val="21"/>
        </w:rPr>
        <w:t xml:space="preserve"> are publicly available at FAOSTAT (</w:t>
      </w:r>
      <w:hyperlink r:id="rId13" w:anchor="data" w:history="1">
        <w:r w:rsidRPr="00AF3197">
          <w:rPr>
            <w:rStyle w:val="Hyperlink"/>
            <w:rFonts w:ascii="Times New Roman" w:hAnsi="Times New Roman" w:cs="Times New Roman"/>
            <w:sz w:val="21"/>
            <w:szCs w:val="21"/>
          </w:rPr>
          <w:t>http://www.fao.org/faostat/en/#data</w:t>
        </w:r>
      </w:hyperlink>
      <w:r>
        <w:rPr>
          <w:rFonts w:ascii="Times New Roman" w:hAnsi="Times New Roman" w:cs="Times New Roman"/>
          <w:color w:val="000000" w:themeColor="text1"/>
          <w:sz w:val="21"/>
          <w:szCs w:val="21"/>
        </w:rPr>
        <w:t>)</w:t>
      </w:r>
      <w:r w:rsidRPr="00CE3443">
        <w:rPr>
          <w:rFonts w:ascii="Times New Roman" w:hAnsi="Times New Roman" w:cs="Times New Roman"/>
          <w:color w:val="000000" w:themeColor="text1"/>
          <w:sz w:val="21"/>
          <w:szCs w:val="21"/>
        </w:rPr>
        <w:t xml:space="preserve"> and the UN Comtrade Database (</w:t>
      </w:r>
      <w:hyperlink r:id="rId14" w:history="1">
        <w:r w:rsidRPr="00AF3197">
          <w:rPr>
            <w:rStyle w:val="Hyperlink"/>
            <w:rFonts w:ascii="Times New Roman" w:hAnsi="Times New Roman" w:cs="Times New Roman"/>
            <w:sz w:val="21"/>
            <w:szCs w:val="21"/>
          </w:rPr>
          <w:t>https://comtrade.un.org/data</w:t>
        </w:r>
      </w:hyperlink>
      <w:r>
        <w:rPr>
          <w:rFonts w:ascii="Times New Roman" w:hAnsi="Times New Roman" w:cs="Times New Roman"/>
          <w:color w:val="000000" w:themeColor="text1"/>
          <w:sz w:val="21"/>
          <w:szCs w:val="21"/>
        </w:rPr>
        <w:t>)</w:t>
      </w:r>
      <w:r w:rsidRPr="00CE3443">
        <w:rPr>
          <w:rFonts w:ascii="Times New Roman" w:hAnsi="Times New Roman" w:cs="Times New Roman"/>
          <w:color w:val="000000" w:themeColor="text1"/>
          <w:sz w:val="21"/>
          <w:szCs w:val="21"/>
        </w:rPr>
        <w:t xml:space="preserve">. </w:t>
      </w:r>
      <w:r w:rsidRPr="00505CFD">
        <w:rPr>
          <w:rFonts w:ascii="Times New Roman" w:hAnsi="Times New Roman" w:cs="Times New Roman"/>
          <w:color w:val="000000" w:themeColor="text1"/>
          <w:sz w:val="21"/>
          <w:szCs w:val="21"/>
        </w:rPr>
        <w:t>The authors declare that all other data supporting the findings of this study are available</w:t>
      </w:r>
      <w:r>
        <w:rPr>
          <w:rFonts w:ascii="Times New Roman" w:hAnsi="Times New Roman" w:cs="Times New Roman" w:hint="eastAsia"/>
          <w:color w:val="000000" w:themeColor="text1"/>
          <w:sz w:val="21"/>
          <w:szCs w:val="21"/>
        </w:rPr>
        <w:t xml:space="preserve"> </w:t>
      </w:r>
      <w:r w:rsidRPr="00505CFD">
        <w:rPr>
          <w:rFonts w:ascii="Times New Roman" w:hAnsi="Times New Roman" w:cs="Times New Roman"/>
          <w:color w:val="000000" w:themeColor="text1"/>
          <w:sz w:val="21"/>
          <w:szCs w:val="21"/>
        </w:rPr>
        <w:t>within the article and its Supplementary Information files, or are available from the</w:t>
      </w:r>
      <w:r>
        <w:rPr>
          <w:rFonts w:ascii="Times New Roman" w:hAnsi="Times New Roman" w:cs="Times New Roman" w:hint="eastAsia"/>
          <w:color w:val="000000" w:themeColor="text1"/>
          <w:sz w:val="21"/>
          <w:szCs w:val="21"/>
        </w:rPr>
        <w:t xml:space="preserve"> </w:t>
      </w:r>
      <w:r w:rsidRPr="00505CFD">
        <w:rPr>
          <w:rFonts w:ascii="Times New Roman" w:hAnsi="Times New Roman" w:cs="Times New Roman"/>
          <w:color w:val="000000" w:themeColor="text1"/>
          <w:sz w:val="21"/>
          <w:szCs w:val="21"/>
        </w:rPr>
        <w:t>corresponding author upon reasonable request.</w:t>
      </w:r>
      <w:r>
        <w:rPr>
          <w:rFonts w:ascii="Times New Roman" w:hAnsi="Times New Roman" w:cs="Times New Roman"/>
          <w:color w:val="000000" w:themeColor="text1"/>
          <w:sz w:val="21"/>
          <w:szCs w:val="21"/>
        </w:rPr>
        <w:t xml:space="preserve"> </w:t>
      </w:r>
    </w:p>
    <w:p w14:paraId="2BAAA09E" w14:textId="77777777" w:rsidR="00911755" w:rsidRPr="00BF546E" w:rsidRDefault="00911755" w:rsidP="007A2013">
      <w:pPr>
        <w:pStyle w:val="Heading1"/>
        <w:snapToGrid w:val="0"/>
        <w:spacing w:beforeLines="50" w:before="156" w:afterLines="50" w:after="156" w:line="480" w:lineRule="auto"/>
        <w:rPr>
          <w:b w:val="0"/>
          <w:bCs/>
          <w:szCs w:val="24"/>
        </w:rPr>
      </w:pPr>
      <w:r>
        <w:rPr>
          <w:szCs w:val="24"/>
        </w:rPr>
        <w:t>Code availability</w:t>
      </w:r>
    </w:p>
    <w:p w14:paraId="47036045" w14:textId="77777777" w:rsidR="00911755" w:rsidRDefault="00911755" w:rsidP="007A2013">
      <w:pPr>
        <w:snapToGrid w:val="0"/>
        <w:spacing w:beforeLines="50" w:before="156" w:afterLines="50" w:after="156" w:line="240" w:lineRule="auto"/>
        <w:jc w:val="both"/>
        <w:rPr>
          <w:rFonts w:ascii="Times New Roman" w:hAnsi="Times New Roman" w:cs="Times New Roman"/>
          <w:color w:val="000000" w:themeColor="text1"/>
          <w:sz w:val="21"/>
          <w:szCs w:val="21"/>
        </w:rPr>
      </w:pPr>
      <w:r w:rsidRPr="00505CFD">
        <w:rPr>
          <w:rFonts w:ascii="Times New Roman" w:hAnsi="Times New Roman" w:cs="Times New Roman"/>
          <w:color w:val="000000" w:themeColor="text1"/>
          <w:sz w:val="21"/>
          <w:szCs w:val="21"/>
        </w:rPr>
        <w:t>The authors d</w:t>
      </w:r>
      <w:r w:rsidRPr="001C068B">
        <w:rPr>
          <w:rFonts w:ascii="Times New Roman" w:hAnsi="Times New Roman" w:cs="Times New Roman"/>
          <w:color w:val="000000" w:themeColor="text1"/>
          <w:sz w:val="21"/>
          <w:szCs w:val="21"/>
        </w:rPr>
        <w:t xml:space="preserve">eclare that the GAMS codes </w:t>
      </w:r>
      <w:r>
        <w:rPr>
          <w:rFonts w:ascii="Times New Roman" w:hAnsi="Times New Roman" w:cs="Times New Roman"/>
          <w:color w:val="000000" w:themeColor="text1"/>
          <w:sz w:val="21"/>
          <w:szCs w:val="21"/>
        </w:rPr>
        <w:t xml:space="preserve">for producing the results of this study </w:t>
      </w:r>
      <w:r w:rsidRPr="001C068B">
        <w:rPr>
          <w:rFonts w:ascii="Times New Roman" w:hAnsi="Times New Roman" w:cs="Times New Roman"/>
          <w:color w:val="000000" w:themeColor="text1"/>
          <w:sz w:val="21"/>
          <w:szCs w:val="21"/>
        </w:rPr>
        <w:t>are available from the corresponding author upon reasonable request.</w:t>
      </w:r>
      <w:r>
        <w:rPr>
          <w:rFonts w:ascii="Times New Roman" w:hAnsi="Times New Roman" w:cs="Times New Roman"/>
          <w:color w:val="000000" w:themeColor="text1"/>
          <w:sz w:val="21"/>
          <w:szCs w:val="21"/>
        </w:rPr>
        <w:t xml:space="preserve"> </w:t>
      </w:r>
    </w:p>
    <w:p w14:paraId="4A3B6B0A" w14:textId="77777777" w:rsidR="00710E80" w:rsidRDefault="00710E80" w:rsidP="007A2013">
      <w:pPr>
        <w:snapToGrid w:val="0"/>
        <w:spacing w:beforeLines="50" w:before="156" w:afterLines="50" w:after="156" w:line="240" w:lineRule="auto"/>
        <w:jc w:val="both"/>
        <w:rPr>
          <w:rFonts w:ascii="Times New Roman" w:hAnsi="Times New Roman" w:cs="Times New Roman"/>
          <w:color w:val="000000" w:themeColor="text1"/>
          <w:sz w:val="21"/>
          <w:szCs w:val="21"/>
        </w:rPr>
      </w:pPr>
    </w:p>
    <w:p w14:paraId="4BE0A8D0" w14:textId="77777777" w:rsidR="00710E80" w:rsidRPr="001928F1" w:rsidRDefault="00710E80" w:rsidP="007A2013">
      <w:pPr>
        <w:snapToGrid w:val="0"/>
        <w:spacing w:beforeLines="50" w:before="156" w:afterLines="50" w:after="156" w:line="240" w:lineRule="auto"/>
        <w:jc w:val="both"/>
        <w:rPr>
          <w:rFonts w:ascii="Times New Roman" w:hAnsi="Times New Roman" w:cs="Times New Roman"/>
          <w:color w:val="000000" w:themeColor="text1"/>
          <w:sz w:val="21"/>
          <w:szCs w:val="21"/>
        </w:rPr>
        <w:sectPr w:rsidR="00710E80" w:rsidRPr="001928F1" w:rsidSect="00AE6A7A">
          <w:pgSz w:w="11906" w:h="16838"/>
          <w:pgMar w:top="1440" w:right="1797" w:bottom="1440" w:left="1797" w:header="851" w:footer="992" w:gutter="0"/>
          <w:lnNumType w:countBy="1" w:restart="continuous"/>
          <w:cols w:space="425"/>
          <w:docGrid w:type="lines" w:linePitch="312"/>
        </w:sectPr>
      </w:pPr>
    </w:p>
    <w:p w14:paraId="3508C468" w14:textId="77777777" w:rsidR="00131C87" w:rsidRPr="006D131B" w:rsidRDefault="00131C87" w:rsidP="00131C87">
      <w:pPr>
        <w:pStyle w:val="Heading1"/>
        <w:snapToGrid w:val="0"/>
        <w:spacing w:line="480" w:lineRule="auto"/>
        <w:rPr>
          <w:szCs w:val="24"/>
        </w:rPr>
      </w:pPr>
      <w:r w:rsidRPr="006D131B">
        <w:rPr>
          <w:szCs w:val="24"/>
        </w:rPr>
        <w:lastRenderedPageBreak/>
        <w:t>References</w:t>
      </w:r>
    </w:p>
    <w:p w14:paraId="01F7B3B6" w14:textId="0EE9D543" w:rsidR="008052DF" w:rsidRPr="008052DF" w:rsidRDefault="00131C87" w:rsidP="008052DF">
      <w:pPr>
        <w:pStyle w:val="EndNoteBibliography"/>
        <w:spacing w:after="0"/>
        <w:ind w:left="720" w:hanging="720"/>
      </w:pPr>
      <w:r w:rsidRPr="005928E0">
        <w:rPr>
          <w:sz w:val="21"/>
          <w:szCs w:val="21"/>
        </w:rPr>
        <w:fldChar w:fldCharType="begin"/>
      </w:r>
      <w:r w:rsidRPr="005928E0">
        <w:rPr>
          <w:sz w:val="21"/>
          <w:szCs w:val="21"/>
        </w:rPr>
        <w:instrText xml:space="preserve"> ADDIN EN.REFLIST </w:instrText>
      </w:r>
      <w:r w:rsidRPr="005928E0">
        <w:rPr>
          <w:sz w:val="21"/>
          <w:szCs w:val="21"/>
        </w:rPr>
        <w:fldChar w:fldCharType="separate"/>
      </w:r>
      <w:r w:rsidR="008052DF" w:rsidRPr="008052DF">
        <w:t>1</w:t>
      </w:r>
      <w:r w:rsidR="008052DF" w:rsidRPr="008052DF">
        <w:tab/>
        <w:t>Bai, Z.</w:t>
      </w:r>
      <w:r w:rsidR="008052DF" w:rsidRPr="008052DF">
        <w:rPr>
          <w:i/>
        </w:rPr>
        <w:t xml:space="preserve"> et al.</w:t>
      </w:r>
      <w:r w:rsidR="008052DF" w:rsidRPr="008052DF">
        <w:t xml:space="preserve"> China’s livestock transition: Driving forces, impacts, and consequences. </w:t>
      </w:r>
      <w:r w:rsidR="008052DF" w:rsidRPr="008052DF">
        <w:rPr>
          <w:i/>
        </w:rPr>
        <w:t>Science Advances</w:t>
      </w:r>
      <w:r w:rsidR="008052DF" w:rsidRPr="008052DF">
        <w:t xml:space="preserve"> </w:t>
      </w:r>
      <w:r w:rsidR="008052DF" w:rsidRPr="008052DF">
        <w:rPr>
          <w:b/>
        </w:rPr>
        <w:t>4</w:t>
      </w:r>
      <w:r w:rsidR="008052DF" w:rsidRPr="008052DF">
        <w:t xml:space="preserve">, eaar8534 (2018). </w:t>
      </w:r>
      <w:hyperlink r:id="rId15" w:history="1">
        <w:r w:rsidR="008052DF" w:rsidRPr="008052DF">
          <w:rPr>
            <w:rStyle w:val="Hyperlink"/>
          </w:rPr>
          <w:t>https://doi.org/doi:10.1126/sciadv.aar8534</w:t>
        </w:r>
      </w:hyperlink>
    </w:p>
    <w:p w14:paraId="3BDD0426" w14:textId="5D44F1C7" w:rsidR="008052DF" w:rsidRPr="008052DF" w:rsidRDefault="008052DF" w:rsidP="008052DF">
      <w:pPr>
        <w:pStyle w:val="EndNoteBibliography"/>
        <w:spacing w:after="0"/>
        <w:ind w:left="720" w:hanging="720"/>
      </w:pPr>
      <w:r w:rsidRPr="008052DF">
        <w:t>2</w:t>
      </w:r>
      <w:r w:rsidRPr="008052DF">
        <w:tab/>
        <w:t>Hu, Y.</w:t>
      </w:r>
      <w:r w:rsidRPr="008052DF">
        <w:rPr>
          <w:i/>
        </w:rPr>
        <w:t xml:space="preserve"> et al.</w:t>
      </w:r>
      <w:r w:rsidRPr="008052DF">
        <w:t xml:space="preserve"> Food production in China requires intensified measures to be consistent with national and provincial environmental boundaries. </w:t>
      </w:r>
      <w:r w:rsidRPr="008052DF">
        <w:rPr>
          <w:i/>
        </w:rPr>
        <w:t>Nature Food</w:t>
      </w:r>
      <w:r w:rsidRPr="008052DF">
        <w:t xml:space="preserve"> </w:t>
      </w:r>
      <w:r w:rsidRPr="008052DF">
        <w:rPr>
          <w:b/>
        </w:rPr>
        <w:t>1</w:t>
      </w:r>
      <w:r w:rsidRPr="008052DF">
        <w:t xml:space="preserve">, 572-582 (2020). </w:t>
      </w:r>
      <w:hyperlink r:id="rId16" w:history="1">
        <w:r w:rsidRPr="008052DF">
          <w:rPr>
            <w:rStyle w:val="Hyperlink"/>
          </w:rPr>
          <w:t>https://doi.org/10.1038/s43016-020-00143-2</w:t>
        </w:r>
      </w:hyperlink>
    </w:p>
    <w:p w14:paraId="050AB94F" w14:textId="77777777" w:rsidR="008052DF" w:rsidRPr="008052DF" w:rsidRDefault="008052DF" w:rsidP="008052DF">
      <w:pPr>
        <w:pStyle w:val="EndNoteBibliography"/>
        <w:spacing w:after="0"/>
        <w:ind w:left="720" w:hanging="720"/>
      </w:pPr>
      <w:r w:rsidRPr="008052DF">
        <w:t>3</w:t>
      </w:r>
      <w:r w:rsidRPr="008052DF">
        <w:tab/>
        <w:t xml:space="preserve">Tilman, D., Balzer, C., Hill, J. &amp; Befort, B. L. Global food demand and the sustainable intensification of agriculture. </w:t>
      </w:r>
      <w:r w:rsidRPr="008052DF">
        <w:rPr>
          <w:i/>
        </w:rPr>
        <w:t>Proceedings of the national academy of sciences</w:t>
      </w:r>
      <w:r w:rsidRPr="008052DF">
        <w:t xml:space="preserve"> </w:t>
      </w:r>
      <w:r w:rsidRPr="008052DF">
        <w:rPr>
          <w:b/>
        </w:rPr>
        <w:t>108</w:t>
      </w:r>
      <w:r w:rsidRPr="008052DF">
        <w:t xml:space="preserve">, 20260-20264 (2011). </w:t>
      </w:r>
    </w:p>
    <w:p w14:paraId="7DB95BAE" w14:textId="77777777" w:rsidR="008052DF" w:rsidRPr="008052DF" w:rsidRDefault="008052DF" w:rsidP="008052DF">
      <w:pPr>
        <w:pStyle w:val="EndNoteBibliography"/>
        <w:spacing w:after="0"/>
        <w:ind w:left="720" w:hanging="720"/>
      </w:pPr>
      <w:r w:rsidRPr="008052DF">
        <w:t>4</w:t>
      </w:r>
      <w:r w:rsidRPr="008052DF">
        <w:tab/>
        <w:t>Steinfeld, H.</w:t>
      </w:r>
      <w:r w:rsidRPr="008052DF">
        <w:rPr>
          <w:i/>
        </w:rPr>
        <w:t xml:space="preserve"> et al.</w:t>
      </w:r>
      <w:r w:rsidRPr="008052DF">
        <w:t xml:space="preserve"> </w:t>
      </w:r>
      <w:r w:rsidRPr="008052DF">
        <w:rPr>
          <w:i/>
        </w:rPr>
        <w:t>Livestock’s long shadow: environmental issues and options</w:t>
      </w:r>
      <w:r w:rsidRPr="008052DF">
        <w:t>.  (Food &amp; Agriculture Org., 2006).</w:t>
      </w:r>
    </w:p>
    <w:p w14:paraId="3FCBDF74" w14:textId="1D6D6FB1" w:rsidR="008052DF" w:rsidRPr="008052DF" w:rsidRDefault="008052DF" w:rsidP="008052DF">
      <w:pPr>
        <w:pStyle w:val="EndNoteBibliography"/>
        <w:spacing w:after="0"/>
        <w:ind w:left="720" w:hanging="720"/>
      </w:pPr>
      <w:r w:rsidRPr="008052DF">
        <w:t>5</w:t>
      </w:r>
      <w:r w:rsidRPr="008052DF">
        <w:tab/>
        <w:t>Herrero, M.</w:t>
      </w:r>
      <w:r w:rsidRPr="008052DF">
        <w:rPr>
          <w:i/>
        </w:rPr>
        <w:t xml:space="preserve"> et al.</w:t>
      </w:r>
      <w:r w:rsidRPr="008052DF">
        <w:t xml:space="preserve"> Greenhouse gas mitigation potentials in the livestock sector. </w:t>
      </w:r>
      <w:r w:rsidRPr="008052DF">
        <w:rPr>
          <w:i/>
        </w:rPr>
        <w:t>Nature Climate Change</w:t>
      </w:r>
      <w:r w:rsidRPr="008052DF">
        <w:t xml:space="preserve"> </w:t>
      </w:r>
      <w:r w:rsidRPr="008052DF">
        <w:rPr>
          <w:b/>
        </w:rPr>
        <w:t>6</w:t>
      </w:r>
      <w:r w:rsidRPr="008052DF">
        <w:t xml:space="preserve">, 452-461 (2016). </w:t>
      </w:r>
      <w:hyperlink r:id="rId17" w:history="1">
        <w:r w:rsidRPr="008052DF">
          <w:rPr>
            <w:rStyle w:val="Hyperlink"/>
          </w:rPr>
          <w:t>https://doi.org/10.1038/Nclimate2925</w:t>
        </w:r>
      </w:hyperlink>
    </w:p>
    <w:p w14:paraId="700099B2" w14:textId="34E30372" w:rsidR="008052DF" w:rsidRPr="008052DF" w:rsidRDefault="008052DF" w:rsidP="008052DF">
      <w:pPr>
        <w:pStyle w:val="EndNoteBibliography"/>
        <w:spacing w:after="0"/>
        <w:ind w:left="720" w:hanging="720"/>
      </w:pPr>
      <w:r w:rsidRPr="008052DF">
        <w:t>6</w:t>
      </w:r>
      <w:r w:rsidRPr="008052DF">
        <w:tab/>
        <w:t>Uwizeye, A.</w:t>
      </w:r>
      <w:r w:rsidRPr="008052DF">
        <w:rPr>
          <w:i/>
        </w:rPr>
        <w:t xml:space="preserve"> et al.</w:t>
      </w:r>
      <w:r w:rsidRPr="008052DF">
        <w:t xml:space="preserve"> Nitrogen emissions along global livestock supply chains. </w:t>
      </w:r>
      <w:r w:rsidRPr="008052DF">
        <w:rPr>
          <w:i/>
        </w:rPr>
        <w:t>Nature Food</w:t>
      </w:r>
      <w:r w:rsidRPr="008052DF">
        <w:t xml:space="preserve"> </w:t>
      </w:r>
      <w:r w:rsidRPr="008052DF">
        <w:rPr>
          <w:b/>
        </w:rPr>
        <w:t>1</w:t>
      </w:r>
      <w:r w:rsidRPr="008052DF">
        <w:t xml:space="preserve">, 437-446 (2020). </w:t>
      </w:r>
      <w:hyperlink r:id="rId18" w:history="1">
        <w:r w:rsidRPr="008052DF">
          <w:rPr>
            <w:rStyle w:val="Hyperlink"/>
          </w:rPr>
          <w:t>https://doi.org/10.1038/s43016-020-0113-y</w:t>
        </w:r>
      </w:hyperlink>
    </w:p>
    <w:p w14:paraId="3C7A41FA" w14:textId="77777777" w:rsidR="008052DF" w:rsidRPr="008052DF" w:rsidRDefault="008052DF" w:rsidP="008052DF">
      <w:pPr>
        <w:pStyle w:val="EndNoteBibliography"/>
        <w:spacing w:after="0"/>
        <w:ind w:left="720" w:hanging="720"/>
      </w:pPr>
      <w:r w:rsidRPr="008052DF">
        <w:t>7</w:t>
      </w:r>
      <w:r w:rsidRPr="008052DF">
        <w:tab/>
        <w:t>Hamilton, H. A.</w:t>
      </w:r>
      <w:r w:rsidRPr="008052DF">
        <w:rPr>
          <w:i/>
        </w:rPr>
        <w:t xml:space="preserve"> et al.</w:t>
      </w:r>
      <w:r w:rsidRPr="008052DF">
        <w:t xml:space="preserve"> Trade and the role of non-food commodities for global eutrophication. </w:t>
      </w:r>
      <w:r w:rsidRPr="008052DF">
        <w:rPr>
          <w:i/>
        </w:rPr>
        <w:t>Nature Sustainability</w:t>
      </w:r>
      <w:r w:rsidRPr="008052DF">
        <w:t xml:space="preserve"> </w:t>
      </w:r>
      <w:r w:rsidRPr="008052DF">
        <w:rPr>
          <w:b/>
        </w:rPr>
        <w:t>1</w:t>
      </w:r>
      <w:r w:rsidRPr="008052DF">
        <w:t xml:space="preserve">, 314-321 (2018). </w:t>
      </w:r>
    </w:p>
    <w:p w14:paraId="5C497E37" w14:textId="77777777" w:rsidR="008052DF" w:rsidRPr="008052DF" w:rsidRDefault="008052DF" w:rsidP="008052DF">
      <w:pPr>
        <w:pStyle w:val="EndNoteBibliography"/>
        <w:spacing w:after="0"/>
        <w:ind w:left="720" w:hanging="720"/>
      </w:pPr>
      <w:r w:rsidRPr="008052DF">
        <w:t>8</w:t>
      </w:r>
      <w:r w:rsidRPr="008052DF">
        <w:tab/>
        <w:t>Clark, M. A.</w:t>
      </w:r>
      <w:r w:rsidRPr="008052DF">
        <w:rPr>
          <w:i/>
        </w:rPr>
        <w:t xml:space="preserve"> et al.</w:t>
      </w:r>
      <w:r w:rsidRPr="008052DF">
        <w:t xml:space="preserve"> Global food system emissions could preclude achieving the 1.5 and 2 C climate change targets. </w:t>
      </w:r>
      <w:r w:rsidRPr="008052DF">
        <w:rPr>
          <w:i/>
        </w:rPr>
        <w:t>Science</w:t>
      </w:r>
      <w:r w:rsidRPr="008052DF">
        <w:t xml:space="preserve"> </w:t>
      </w:r>
      <w:r w:rsidRPr="008052DF">
        <w:rPr>
          <w:b/>
        </w:rPr>
        <w:t>370</w:t>
      </w:r>
      <w:r w:rsidRPr="008052DF">
        <w:t xml:space="preserve">, 705-708 (2020). </w:t>
      </w:r>
    </w:p>
    <w:p w14:paraId="564410FF" w14:textId="040894A4" w:rsidR="008052DF" w:rsidRPr="008052DF" w:rsidRDefault="008052DF" w:rsidP="008052DF">
      <w:pPr>
        <w:pStyle w:val="EndNoteBibliography"/>
        <w:spacing w:after="0"/>
        <w:ind w:left="720" w:hanging="720"/>
      </w:pPr>
      <w:r w:rsidRPr="008052DF">
        <w:t>9</w:t>
      </w:r>
      <w:r w:rsidRPr="008052DF">
        <w:tab/>
        <w:t>Wang, Y.</w:t>
      </w:r>
      <w:r w:rsidRPr="008052DF">
        <w:rPr>
          <w:i/>
        </w:rPr>
        <w:t xml:space="preserve"> et al.</w:t>
      </w:r>
      <w:r w:rsidRPr="008052DF">
        <w:t xml:space="preserve"> Evidence of animal productivity outcomes when fed diets including food waste: A systematic review of global primary data. </w:t>
      </w:r>
      <w:r w:rsidRPr="008052DF">
        <w:rPr>
          <w:i/>
        </w:rPr>
        <w:t>Resources, Conservation and Recycling</w:t>
      </w:r>
      <w:r w:rsidRPr="008052DF">
        <w:t xml:space="preserve"> </w:t>
      </w:r>
      <w:r w:rsidRPr="008052DF">
        <w:rPr>
          <w:b/>
        </w:rPr>
        <w:t>203</w:t>
      </w:r>
      <w:r w:rsidRPr="008052DF">
        <w:t xml:space="preserve">, 107411 (2024). </w:t>
      </w:r>
      <w:hyperlink r:id="rId19" w:history="1">
        <w:r w:rsidRPr="008052DF">
          <w:rPr>
            <w:rStyle w:val="Hyperlink"/>
          </w:rPr>
          <w:t>https://doi.org/https://doi.org/10.1016/j.resconrec.2024.107411</w:t>
        </w:r>
      </w:hyperlink>
    </w:p>
    <w:p w14:paraId="7FFB4F92" w14:textId="77777777" w:rsidR="008052DF" w:rsidRPr="008052DF" w:rsidRDefault="008052DF" w:rsidP="008052DF">
      <w:pPr>
        <w:pStyle w:val="EndNoteBibliography"/>
        <w:spacing w:after="0"/>
        <w:ind w:left="720" w:hanging="720"/>
      </w:pPr>
      <w:r w:rsidRPr="008052DF">
        <w:t>10</w:t>
      </w:r>
      <w:r w:rsidRPr="008052DF">
        <w:tab/>
        <w:t>Gustavsson, J., Cederberg, C., Sonesson, U., Van Otterdijk, R. &amp; Meybeck, A.     (FAO Rome, 2011).</w:t>
      </w:r>
    </w:p>
    <w:p w14:paraId="53BF7933" w14:textId="592502E4" w:rsidR="008052DF" w:rsidRPr="008052DF" w:rsidRDefault="008052DF" w:rsidP="008052DF">
      <w:pPr>
        <w:pStyle w:val="EndNoteBibliography"/>
        <w:spacing w:after="0"/>
        <w:ind w:left="720" w:hanging="720"/>
      </w:pPr>
      <w:r w:rsidRPr="008052DF">
        <w:t>11</w:t>
      </w:r>
      <w:r w:rsidRPr="008052DF">
        <w:tab/>
        <w:t>Van Zanten, H. H. E.</w:t>
      </w:r>
      <w:r w:rsidRPr="008052DF">
        <w:rPr>
          <w:i/>
        </w:rPr>
        <w:t xml:space="preserve"> et al.</w:t>
      </w:r>
      <w:r w:rsidRPr="008052DF">
        <w:t xml:space="preserve"> Defining a land boundary for sustainable livestock consumption. </w:t>
      </w:r>
      <w:r w:rsidRPr="008052DF">
        <w:rPr>
          <w:i/>
        </w:rPr>
        <w:t>Global Change Biology</w:t>
      </w:r>
      <w:r w:rsidRPr="008052DF">
        <w:t xml:space="preserve"> </w:t>
      </w:r>
      <w:r w:rsidRPr="008052DF">
        <w:rPr>
          <w:b/>
        </w:rPr>
        <w:t>24</w:t>
      </w:r>
      <w:r w:rsidRPr="008052DF">
        <w:t xml:space="preserve">, 4185-4194 (2018). </w:t>
      </w:r>
      <w:hyperlink r:id="rId20" w:history="1">
        <w:r w:rsidRPr="008052DF">
          <w:rPr>
            <w:rStyle w:val="Hyperlink"/>
          </w:rPr>
          <w:t>https://doi.org/10.1111/gcb.14321</w:t>
        </w:r>
      </w:hyperlink>
    </w:p>
    <w:p w14:paraId="62FC9706" w14:textId="28B80322" w:rsidR="008052DF" w:rsidRPr="008052DF" w:rsidRDefault="008052DF" w:rsidP="008052DF">
      <w:pPr>
        <w:pStyle w:val="EndNoteBibliography"/>
        <w:spacing w:after="0"/>
        <w:ind w:left="720" w:hanging="720"/>
      </w:pPr>
      <w:r w:rsidRPr="008052DF">
        <w:t>12</w:t>
      </w:r>
      <w:r w:rsidRPr="008052DF">
        <w:tab/>
        <w:t>Fang, Q.</w:t>
      </w:r>
      <w:r w:rsidRPr="008052DF">
        <w:rPr>
          <w:i/>
        </w:rPr>
        <w:t xml:space="preserve"> et al.</w:t>
      </w:r>
      <w:r w:rsidRPr="008052DF">
        <w:t xml:space="preserve"> Low-opportunity-cost feed can reduce land-use-related environmental impacts by about one-third in China. </w:t>
      </w:r>
      <w:r w:rsidRPr="008052DF">
        <w:rPr>
          <w:i/>
        </w:rPr>
        <w:t>Nature Food</w:t>
      </w:r>
      <w:r w:rsidRPr="008052DF">
        <w:t xml:space="preserve"> (2023). </w:t>
      </w:r>
      <w:hyperlink r:id="rId21" w:history="1">
        <w:r w:rsidRPr="008052DF">
          <w:rPr>
            <w:rStyle w:val="Hyperlink"/>
          </w:rPr>
          <w:t>https://doi.org/10.1038/s43016-023-00813-x</w:t>
        </w:r>
      </w:hyperlink>
    </w:p>
    <w:p w14:paraId="48EDF01E" w14:textId="6D21B94E" w:rsidR="008052DF" w:rsidRPr="008052DF" w:rsidRDefault="008052DF" w:rsidP="008052DF">
      <w:pPr>
        <w:pStyle w:val="EndNoteBibliography"/>
        <w:spacing w:after="0"/>
        <w:ind w:left="720" w:hanging="720"/>
      </w:pPr>
      <w:r w:rsidRPr="008052DF">
        <w:t>13</w:t>
      </w:r>
      <w:r w:rsidRPr="008052DF">
        <w:tab/>
        <w:t>van Hal, O.</w:t>
      </w:r>
      <w:r w:rsidRPr="008052DF">
        <w:rPr>
          <w:i/>
        </w:rPr>
        <w:t xml:space="preserve"> et al.</w:t>
      </w:r>
      <w:r w:rsidRPr="008052DF">
        <w:t xml:space="preserve"> Upcycling food leftovers and grass resources through livestock: Impact of livestock system and productivity. </w:t>
      </w:r>
      <w:r w:rsidRPr="008052DF">
        <w:rPr>
          <w:i/>
        </w:rPr>
        <w:t>Journal of Cleaner Production</w:t>
      </w:r>
      <w:r w:rsidRPr="008052DF">
        <w:t xml:space="preserve"> </w:t>
      </w:r>
      <w:r w:rsidRPr="008052DF">
        <w:rPr>
          <w:b/>
        </w:rPr>
        <w:t>219</w:t>
      </w:r>
      <w:r w:rsidRPr="008052DF">
        <w:t xml:space="preserve">, 485-496 (2019). </w:t>
      </w:r>
      <w:hyperlink r:id="rId22" w:history="1">
        <w:r w:rsidRPr="008052DF">
          <w:rPr>
            <w:rStyle w:val="Hyperlink"/>
          </w:rPr>
          <w:t>https://doi.org/https://doi.org/10.1016/j.jclepro.2019.01.329</w:t>
        </w:r>
      </w:hyperlink>
    </w:p>
    <w:p w14:paraId="713175DA" w14:textId="44B777BE" w:rsidR="008052DF" w:rsidRPr="008052DF" w:rsidRDefault="008052DF" w:rsidP="008052DF">
      <w:pPr>
        <w:pStyle w:val="EndNoteBibliography"/>
        <w:spacing w:after="0"/>
        <w:ind w:left="720" w:hanging="720"/>
      </w:pPr>
      <w:r w:rsidRPr="008052DF">
        <w:t>14</w:t>
      </w:r>
      <w:r w:rsidRPr="008052DF">
        <w:tab/>
        <w:t xml:space="preserve">UN. </w:t>
      </w:r>
      <w:r w:rsidRPr="008052DF">
        <w:rPr>
          <w:i/>
        </w:rPr>
        <w:t>Transforming our world: the 2030 agenda for sustainable development</w:t>
      </w:r>
      <w:r w:rsidRPr="008052DF">
        <w:t>, &lt;</w:t>
      </w:r>
      <w:hyperlink r:id="rId23" w:history="1">
        <w:r w:rsidRPr="008052DF">
          <w:rPr>
            <w:rStyle w:val="Hyperlink"/>
          </w:rPr>
          <w:t>https://sdgs.un.org/2030agenda</w:t>
        </w:r>
      </w:hyperlink>
      <w:r w:rsidRPr="008052DF">
        <w:t>&gt; (2015).</w:t>
      </w:r>
    </w:p>
    <w:p w14:paraId="701D3514" w14:textId="77777777" w:rsidR="008052DF" w:rsidRPr="008052DF" w:rsidRDefault="008052DF" w:rsidP="008052DF">
      <w:pPr>
        <w:pStyle w:val="EndNoteBibliography"/>
        <w:spacing w:after="0"/>
        <w:ind w:left="720" w:hanging="720"/>
      </w:pPr>
      <w:r w:rsidRPr="008052DF">
        <w:t>15</w:t>
      </w:r>
      <w:r w:rsidRPr="008052DF">
        <w:tab/>
        <w:t xml:space="preserve">Ceddia, M. G., Sedlacek, S., Bardsley, N. &amp; Gomez-y-Paloma, S. Sustainable agricultural intensification or Jevons paradox? The role of public governance in tropical South America. </w:t>
      </w:r>
      <w:r w:rsidRPr="008052DF">
        <w:rPr>
          <w:i/>
        </w:rPr>
        <w:t>Global Environmental Change</w:t>
      </w:r>
      <w:r w:rsidRPr="008052DF">
        <w:t xml:space="preserve"> </w:t>
      </w:r>
      <w:r w:rsidRPr="008052DF">
        <w:rPr>
          <w:b/>
        </w:rPr>
        <w:t>23</w:t>
      </w:r>
      <w:r w:rsidRPr="008052DF">
        <w:t xml:space="preserve">, 1052-1063 (2013). </w:t>
      </w:r>
    </w:p>
    <w:p w14:paraId="70681DE4" w14:textId="77777777" w:rsidR="008052DF" w:rsidRPr="008052DF" w:rsidRDefault="008052DF" w:rsidP="008052DF">
      <w:pPr>
        <w:pStyle w:val="EndNoteBibliography"/>
        <w:spacing w:after="0"/>
        <w:ind w:left="720" w:hanging="720"/>
      </w:pPr>
      <w:r w:rsidRPr="008052DF">
        <w:t>16</w:t>
      </w:r>
      <w:r w:rsidRPr="008052DF">
        <w:tab/>
        <w:t xml:space="preserve">Schipper, L. &amp; Grubb, M. On the rebound? Feedback between energy intensities and energy uses in IEA countries. </w:t>
      </w:r>
      <w:r w:rsidRPr="008052DF">
        <w:rPr>
          <w:i/>
        </w:rPr>
        <w:t>Energy policy</w:t>
      </w:r>
      <w:r w:rsidRPr="008052DF">
        <w:t xml:space="preserve"> </w:t>
      </w:r>
      <w:r w:rsidRPr="008052DF">
        <w:rPr>
          <w:b/>
        </w:rPr>
        <w:t>28</w:t>
      </w:r>
      <w:r w:rsidRPr="008052DF">
        <w:t xml:space="preserve">, 367-388 (2000). </w:t>
      </w:r>
    </w:p>
    <w:p w14:paraId="0A099962" w14:textId="77777777" w:rsidR="008052DF" w:rsidRPr="008052DF" w:rsidRDefault="008052DF" w:rsidP="008052DF">
      <w:pPr>
        <w:pStyle w:val="EndNoteBibliography"/>
        <w:spacing w:after="0"/>
        <w:ind w:left="720" w:hanging="720"/>
      </w:pPr>
      <w:r w:rsidRPr="008052DF">
        <w:t>17</w:t>
      </w:r>
      <w:r w:rsidRPr="008052DF">
        <w:tab/>
        <w:t xml:space="preserve">Sorrell, S., Dimitropoulos, J. &amp; Sommerville, M. Empirical estimates of the direct rebound effect: A review. </w:t>
      </w:r>
      <w:r w:rsidRPr="008052DF">
        <w:rPr>
          <w:i/>
        </w:rPr>
        <w:t>Energy policy</w:t>
      </w:r>
      <w:r w:rsidRPr="008052DF">
        <w:t xml:space="preserve"> </w:t>
      </w:r>
      <w:r w:rsidRPr="008052DF">
        <w:rPr>
          <w:b/>
        </w:rPr>
        <w:t>37</w:t>
      </w:r>
      <w:r w:rsidRPr="008052DF">
        <w:t xml:space="preserve">, 1356-1371 (2009). </w:t>
      </w:r>
    </w:p>
    <w:p w14:paraId="0AAC77FD" w14:textId="605AFE21" w:rsidR="008052DF" w:rsidRPr="008052DF" w:rsidRDefault="008052DF" w:rsidP="008052DF">
      <w:pPr>
        <w:pStyle w:val="EndNoteBibliography"/>
        <w:spacing w:after="0"/>
        <w:ind w:left="720" w:hanging="720"/>
      </w:pPr>
      <w:r w:rsidRPr="008052DF">
        <w:t>18</w:t>
      </w:r>
      <w:r w:rsidRPr="008052DF">
        <w:tab/>
        <w:t xml:space="preserve">Gatto, A., Kuiper, M. &amp; van Meijl, H. Economic, social and environmental spillovers decrease the benefits of a global dietary shift. </w:t>
      </w:r>
      <w:r w:rsidRPr="008052DF">
        <w:rPr>
          <w:i/>
        </w:rPr>
        <w:t>Nature Food</w:t>
      </w:r>
      <w:r w:rsidRPr="008052DF">
        <w:t xml:space="preserve"> (2023). </w:t>
      </w:r>
      <w:hyperlink r:id="rId24" w:history="1">
        <w:r w:rsidRPr="008052DF">
          <w:rPr>
            <w:rStyle w:val="Hyperlink"/>
          </w:rPr>
          <w:t>https://doi.org/10.1038/s43016-023-00769-y</w:t>
        </w:r>
      </w:hyperlink>
    </w:p>
    <w:p w14:paraId="7EAF3885" w14:textId="43FBB93D" w:rsidR="008052DF" w:rsidRPr="008052DF" w:rsidRDefault="008052DF" w:rsidP="008052DF">
      <w:pPr>
        <w:pStyle w:val="EndNoteBibliography"/>
        <w:spacing w:after="0"/>
        <w:ind w:left="720" w:hanging="720"/>
      </w:pPr>
      <w:r w:rsidRPr="008052DF">
        <w:t>19</w:t>
      </w:r>
      <w:r w:rsidRPr="008052DF">
        <w:tab/>
        <w:t>Hegwood, M.</w:t>
      </w:r>
      <w:r w:rsidRPr="008052DF">
        <w:rPr>
          <w:i/>
        </w:rPr>
        <w:t xml:space="preserve"> et al.</w:t>
      </w:r>
      <w:r w:rsidRPr="008052DF">
        <w:t xml:space="preserve"> Rebound effects could offset more than half of avoided food loss and waste. </w:t>
      </w:r>
      <w:r w:rsidRPr="008052DF">
        <w:rPr>
          <w:i/>
        </w:rPr>
        <w:t>Nature Food</w:t>
      </w:r>
      <w:r w:rsidRPr="008052DF">
        <w:t xml:space="preserve"> </w:t>
      </w:r>
      <w:r w:rsidRPr="008052DF">
        <w:rPr>
          <w:b/>
        </w:rPr>
        <w:t>4</w:t>
      </w:r>
      <w:r w:rsidRPr="008052DF">
        <w:t xml:space="preserve">, 585-595 (2023). </w:t>
      </w:r>
      <w:hyperlink r:id="rId25" w:history="1">
        <w:r w:rsidRPr="008052DF">
          <w:rPr>
            <w:rStyle w:val="Hyperlink"/>
          </w:rPr>
          <w:t>https://doi.org/10.1038/s43016-023-00792-z</w:t>
        </w:r>
      </w:hyperlink>
    </w:p>
    <w:p w14:paraId="5F965CA9" w14:textId="665D42F7" w:rsidR="008052DF" w:rsidRPr="008052DF" w:rsidRDefault="008052DF" w:rsidP="008052DF">
      <w:pPr>
        <w:pStyle w:val="EndNoteBibliography"/>
        <w:spacing w:after="0"/>
        <w:ind w:left="720" w:hanging="720"/>
      </w:pPr>
      <w:r w:rsidRPr="008052DF">
        <w:t>20</w:t>
      </w:r>
      <w:r w:rsidRPr="008052DF">
        <w:tab/>
        <w:t xml:space="preserve">Avetisyan, M., Golub, A., Hertel, T., Rose, S. &amp; Henderson, B. Why a Global Carbon Policy Could Have a Dramatic Impact on the Pattern of the Worldwide Livestock Production. </w:t>
      </w:r>
      <w:r w:rsidRPr="008052DF">
        <w:rPr>
          <w:i/>
        </w:rPr>
        <w:t>Applied Economic Perspectives and Policy</w:t>
      </w:r>
      <w:r w:rsidRPr="008052DF">
        <w:t xml:space="preserve"> </w:t>
      </w:r>
      <w:r w:rsidRPr="008052DF">
        <w:rPr>
          <w:b/>
        </w:rPr>
        <w:t>33</w:t>
      </w:r>
      <w:r w:rsidRPr="008052DF">
        <w:t xml:space="preserve">, 584-605 (2011). </w:t>
      </w:r>
      <w:hyperlink r:id="rId26" w:history="1">
        <w:r w:rsidRPr="008052DF">
          <w:rPr>
            <w:rStyle w:val="Hyperlink"/>
          </w:rPr>
          <w:t>https://doi.org/https://doi.org/10.1093/aepp/ppr026</w:t>
        </w:r>
      </w:hyperlink>
    </w:p>
    <w:p w14:paraId="56F27514" w14:textId="0FAD2784" w:rsidR="008052DF" w:rsidRPr="008052DF" w:rsidRDefault="008052DF" w:rsidP="008052DF">
      <w:pPr>
        <w:pStyle w:val="EndNoteBibliography"/>
        <w:spacing w:after="0"/>
        <w:ind w:left="720" w:hanging="720"/>
      </w:pPr>
      <w:r w:rsidRPr="008052DF">
        <w:t>21</w:t>
      </w:r>
      <w:r w:rsidRPr="008052DF">
        <w:tab/>
        <w:t>Hasegawa, T.</w:t>
      </w:r>
      <w:r w:rsidRPr="008052DF">
        <w:rPr>
          <w:i/>
        </w:rPr>
        <w:t xml:space="preserve"> et al.</w:t>
      </w:r>
      <w:r w:rsidRPr="008052DF">
        <w:t xml:space="preserve"> Risk of increased food insecurity under stringent global climate change mitigation policy. </w:t>
      </w:r>
      <w:r w:rsidRPr="008052DF">
        <w:rPr>
          <w:i/>
        </w:rPr>
        <w:t>Nature Climate Change</w:t>
      </w:r>
      <w:r w:rsidRPr="008052DF">
        <w:t xml:space="preserve"> </w:t>
      </w:r>
      <w:r w:rsidRPr="008052DF">
        <w:rPr>
          <w:b/>
        </w:rPr>
        <w:t>8</w:t>
      </w:r>
      <w:r w:rsidRPr="008052DF">
        <w:t xml:space="preserve">, 699-703 (2018). </w:t>
      </w:r>
      <w:hyperlink r:id="rId27" w:history="1">
        <w:r w:rsidRPr="008052DF">
          <w:rPr>
            <w:rStyle w:val="Hyperlink"/>
          </w:rPr>
          <w:t>https://doi.org/10.1038/s41558-018-0230-x</w:t>
        </w:r>
      </w:hyperlink>
    </w:p>
    <w:p w14:paraId="12B9A999" w14:textId="401E6A69" w:rsidR="008052DF" w:rsidRPr="008052DF" w:rsidRDefault="008052DF" w:rsidP="008052DF">
      <w:pPr>
        <w:pStyle w:val="EndNoteBibliography"/>
        <w:spacing w:after="0"/>
        <w:ind w:left="720" w:hanging="720"/>
      </w:pPr>
      <w:r w:rsidRPr="008052DF">
        <w:t>22</w:t>
      </w:r>
      <w:r w:rsidRPr="008052DF">
        <w:tab/>
        <w:t xml:space="preserve">Jiang, H.-D., Liu, L.-J. &amp; Deng, H.-M. Co-benefit comparison of carbon tax, sulfur tax and nitrogen tax: The case of China. </w:t>
      </w:r>
      <w:r w:rsidRPr="008052DF">
        <w:rPr>
          <w:i/>
        </w:rPr>
        <w:t>Sustainable Production and Consumption</w:t>
      </w:r>
      <w:r w:rsidRPr="008052DF">
        <w:t xml:space="preserve"> </w:t>
      </w:r>
      <w:r w:rsidRPr="008052DF">
        <w:rPr>
          <w:b/>
        </w:rPr>
        <w:t>29</w:t>
      </w:r>
      <w:r w:rsidRPr="008052DF">
        <w:t xml:space="preserve">, 239-248 (2022). </w:t>
      </w:r>
      <w:hyperlink r:id="rId28" w:history="1">
        <w:r w:rsidRPr="008052DF">
          <w:rPr>
            <w:rStyle w:val="Hyperlink"/>
          </w:rPr>
          <w:t>https://doi.org/https://doi.org/10.1016/j.spc.2021.10.017</w:t>
        </w:r>
      </w:hyperlink>
    </w:p>
    <w:p w14:paraId="7180A52D" w14:textId="5C9CDD56" w:rsidR="008052DF" w:rsidRPr="008052DF" w:rsidRDefault="008052DF" w:rsidP="008052DF">
      <w:pPr>
        <w:pStyle w:val="EndNoteBibliography"/>
        <w:spacing w:after="0"/>
        <w:ind w:left="720" w:hanging="720"/>
      </w:pPr>
      <w:r w:rsidRPr="008052DF">
        <w:t>23</w:t>
      </w:r>
      <w:r w:rsidRPr="008052DF">
        <w:tab/>
        <w:t>Nsabiyeze, A.</w:t>
      </w:r>
      <w:r w:rsidRPr="008052DF">
        <w:rPr>
          <w:i/>
        </w:rPr>
        <w:t xml:space="preserve"> et al.</w:t>
      </w:r>
      <w:r w:rsidRPr="008052DF">
        <w:t xml:space="preserve"> Tackling climate change in agriculture: A global evaluation of the effectiveness of carbon emission reduction policies. </w:t>
      </w:r>
      <w:r w:rsidRPr="008052DF">
        <w:rPr>
          <w:i/>
        </w:rPr>
        <w:t>Journal of Cleaner Production</w:t>
      </w:r>
      <w:r w:rsidRPr="008052DF">
        <w:t xml:space="preserve"> </w:t>
      </w:r>
      <w:r w:rsidRPr="008052DF">
        <w:rPr>
          <w:b/>
        </w:rPr>
        <w:t>468</w:t>
      </w:r>
      <w:r w:rsidRPr="008052DF">
        <w:t xml:space="preserve">, 142973 (2024). </w:t>
      </w:r>
      <w:hyperlink r:id="rId29" w:history="1">
        <w:r w:rsidRPr="008052DF">
          <w:rPr>
            <w:rStyle w:val="Hyperlink"/>
          </w:rPr>
          <w:t>https://doi.org/https://doi.org/10.1016/j.jclepro.2024.142973</w:t>
        </w:r>
      </w:hyperlink>
    </w:p>
    <w:p w14:paraId="0E5DD3B3" w14:textId="77777777" w:rsidR="008052DF" w:rsidRPr="008052DF" w:rsidRDefault="008052DF" w:rsidP="008052DF">
      <w:pPr>
        <w:pStyle w:val="EndNoteBibliography"/>
        <w:spacing w:after="0"/>
        <w:ind w:left="720" w:hanging="720"/>
      </w:pPr>
      <w:r w:rsidRPr="008052DF">
        <w:t>24</w:t>
      </w:r>
      <w:r w:rsidRPr="008052DF">
        <w:tab/>
        <w:t xml:space="preserve">IPCC-WGIII. Summary for policymakers (AR5).  (2014). </w:t>
      </w:r>
    </w:p>
    <w:p w14:paraId="01986CDB" w14:textId="77777777" w:rsidR="008052DF" w:rsidRPr="008052DF" w:rsidRDefault="008052DF" w:rsidP="008052DF">
      <w:pPr>
        <w:pStyle w:val="EndNoteBibliography"/>
        <w:spacing w:after="0"/>
        <w:ind w:left="720" w:hanging="720"/>
      </w:pPr>
      <w:r w:rsidRPr="008052DF">
        <w:t>25</w:t>
      </w:r>
      <w:r w:rsidRPr="008052DF">
        <w:tab/>
        <w:t xml:space="preserve">UNFCC. Paris agreement.  (2015). </w:t>
      </w:r>
    </w:p>
    <w:p w14:paraId="0DEE73CD" w14:textId="673772D0" w:rsidR="008052DF" w:rsidRPr="008052DF" w:rsidRDefault="008052DF" w:rsidP="008052DF">
      <w:pPr>
        <w:pStyle w:val="EndNoteBibliography"/>
        <w:spacing w:after="0"/>
        <w:ind w:left="720" w:hanging="720"/>
      </w:pPr>
      <w:r w:rsidRPr="008052DF">
        <w:t>26</w:t>
      </w:r>
      <w:r w:rsidRPr="008052DF">
        <w:tab/>
        <w:t xml:space="preserve">State Council of the People's Republic of China. </w:t>
      </w:r>
      <w:r w:rsidRPr="008052DF">
        <w:rPr>
          <w:i/>
        </w:rPr>
        <w:t>Notice of the State Council on Issuing the Comprehensive Work Plan for Energy Conservation and Emission Reduction during the 14th Five-Year Plan</w:t>
      </w:r>
      <w:r w:rsidRPr="008052DF">
        <w:t>, &lt;</w:t>
      </w:r>
      <w:hyperlink r:id="rId30" w:history="1">
        <w:r w:rsidRPr="008052DF">
          <w:rPr>
            <w:rStyle w:val="Hyperlink"/>
          </w:rPr>
          <w:t>https://www.gov.cn/xinwen/2022-01/24/content_5670214.htm</w:t>
        </w:r>
      </w:hyperlink>
      <w:r w:rsidRPr="008052DF">
        <w:t>&gt; (2022).</w:t>
      </w:r>
    </w:p>
    <w:p w14:paraId="32E1927F" w14:textId="09EA22BC" w:rsidR="008052DF" w:rsidRPr="008052DF" w:rsidRDefault="008052DF" w:rsidP="008052DF">
      <w:pPr>
        <w:pStyle w:val="EndNoteBibliography"/>
        <w:spacing w:after="0"/>
        <w:ind w:left="720" w:hanging="720"/>
      </w:pPr>
      <w:r w:rsidRPr="008052DF">
        <w:t>27</w:t>
      </w:r>
      <w:r w:rsidRPr="008052DF">
        <w:tab/>
        <w:t>FAO. &lt;</w:t>
      </w:r>
      <w:hyperlink r:id="rId31" w:history="1">
        <w:r w:rsidRPr="008052DF">
          <w:rPr>
            <w:rStyle w:val="Hyperlink"/>
          </w:rPr>
          <w:t>http://www.fao.org/faostat/en/#data</w:t>
        </w:r>
      </w:hyperlink>
      <w:r w:rsidRPr="008052DF">
        <w:t>&gt; (2022).</w:t>
      </w:r>
    </w:p>
    <w:p w14:paraId="17ABAEAE" w14:textId="3D613764" w:rsidR="008052DF" w:rsidRPr="008052DF" w:rsidRDefault="008052DF" w:rsidP="008052DF">
      <w:pPr>
        <w:pStyle w:val="EndNoteBibliography"/>
        <w:spacing w:after="0"/>
        <w:ind w:left="720" w:hanging="720"/>
      </w:pPr>
      <w:r w:rsidRPr="008052DF">
        <w:t>28</w:t>
      </w:r>
      <w:r w:rsidRPr="008052DF">
        <w:tab/>
        <w:t>Xue, L.</w:t>
      </w:r>
      <w:r w:rsidRPr="008052DF">
        <w:rPr>
          <w:i/>
        </w:rPr>
        <w:t xml:space="preserve"> et al.</w:t>
      </w:r>
      <w:r w:rsidRPr="008052DF">
        <w:t xml:space="preserve"> China’s food loss and waste embodies increasing environmental impacts. </w:t>
      </w:r>
      <w:r w:rsidRPr="008052DF">
        <w:rPr>
          <w:i/>
        </w:rPr>
        <w:t>Nature Food</w:t>
      </w:r>
      <w:r w:rsidRPr="008052DF">
        <w:t xml:space="preserve"> </w:t>
      </w:r>
      <w:r w:rsidRPr="008052DF">
        <w:rPr>
          <w:b/>
        </w:rPr>
        <w:t>2</w:t>
      </w:r>
      <w:r w:rsidRPr="008052DF">
        <w:t xml:space="preserve">, 519-528 (2021). </w:t>
      </w:r>
      <w:hyperlink r:id="rId32" w:history="1">
        <w:r w:rsidRPr="008052DF">
          <w:rPr>
            <w:rStyle w:val="Hyperlink"/>
          </w:rPr>
          <w:t>https://doi.org/10.1038/s43016-021-00317-6</w:t>
        </w:r>
      </w:hyperlink>
    </w:p>
    <w:p w14:paraId="6B34A2FE" w14:textId="0073556D" w:rsidR="008052DF" w:rsidRPr="008052DF" w:rsidRDefault="008052DF" w:rsidP="008052DF">
      <w:pPr>
        <w:pStyle w:val="EndNoteBibliography"/>
        <w:spacing w:after="0"/>
        <w:ind w:left="720" w:hanging="720"/>
      </w:pPr>
      <w:r w:rsidRPr="008052DF">
        <w:t>29</w:t>
      </w:r>
      <w:r w:rsidRPr="008052DF">
        <w:tab/>
        <w:t xml:space="preserve">Ministry of Agriculture and Rural Affairs. </w:t>
      </w:r>
      <w:r w:rsidRPr="008052DF">
        <w:rPr>
          <w:i/>
        </w:rPr>
        <w:t>Guiding Opinions on Promoting Loss Reduction and Efficiency Increase in Agricultural Product Processing</w:t>
      </w:r>
      <w:r w:rsidRPr="008052DF">
        <w:t>, &lt;</w:t>
      </w:r>
      <w:hyperlink r:id="rId33" w:history="1">
        <w:r w:rsidRPr="008052DF">
          <w:rPr>
            <w:rStyle w:val="Hyperlink"/>
          </w:rPr>
          <w:t>http://www.moa.gov.cn/govpublic/XZQYJ/202012/t20201225_6358876.htm</w:t>
        </w:r>
      </w:hyperlink>
      <w:r w:rsidRPr="008052DF">
        <w:t>&gt; (2020).</w:t>
      </w:r>
    </w:p>
    <w:p w14:paraId="2ECBE316" w14:textId="5EA4BB2E" w:rsidR="008052DF" w:rsidRPr="008052DF" w:rsidRDefault="008052DF" w:rsidP="008052DF">
      <w:pPr>
        <w:pStyle w:val="EndNoteBibliography"/>
        <w:spacing w:after="0"/>
        <w:ind w:left="720" w:hanging="720"/>
      </w:pPr>
      <w:r w:rsidRPr="008052DF">
        <w:t>30</w:t>
      </w:r>
      <w:r w:rsidRPr="008052DF">
        <w:tab/>
        <w:t xml:space="preserve">Ministry of Agriculture and Rural Affairs of the People's Republic of China. </w:t>
      </w:r>
      <w:r w:rsidRPr="008052DF">
        <w:rPr>
          <w:i/>
        </w:rPr>
        <w:t>Technical solution for reducing corn and soybean meal in pig and chicken feed</w:t>
      </w:r>
      <w:r w:rsidRPr="008052DF">
        <w:t>, &lt;</w:t>
      </w:r>
      <w:hyperlink r:id="rId34" w:history="1">
        <w:r w:rsidRPr="008052DF">
          <w:rPr>
            <w:rStyle w:val="Hyperlink"/>
          </w:rPr>
          <w:t>http://www.moa.gov.cn/gk/nszd_1/2021/202104/t20210421_6366304.htm</w:t>
        </w:r>
      </w:hyperlink>
      <w:r w:rsidRPr="008052DF">
        <w:t>&gt; (2021).</w:t>
      </w:r>
    </w:p>
    <w:p w14:paraId="235EB4AB" w14:textId="5ED32612" w:rsidR="008052DF" w:rsidRPr="008052DF" w:rsidRDefault="008052DF" w:rsidP="008052DF">
      <w:pPr>
        <w:pStyle w:val="EndNoteBibliography"/>
        <w:spacing w:after="0"/>
        <w:ind w:left="720" w:hanging="720"/>
      </w:pPr>
      <w:r w:rsidRPr="008052DF">
        <w:t>31</w:t>
      </w:r>
      <w:r w:rsidRPr="008052DF">
        <w:tab/>
        <w:t>Wang, Y.</w:t>
      </w:r>
      <w:r w:rsidRPr="008052DF">
        <w:rPr>
          <w:i/>
        </w:rPr>
        <w:t xml:space="preserve"> et al.</w:t>
      </w:r>
      <w:r w:rsidRPr="008052DF">
        <w:t xml:space="preserve"> Pursuing zero-grain livestock production in China. </w:t>
      </w:r>
      <w:r w:rsidRPr="008052DF">
        <w:rPr>
          <w:i/>
        </w:rPr>
        <w:t>One Earth</w:t>
      </w:r>
      <w:r w:rsidRPr="008052DF">
        <w:t xml:space="preserve"> </w:t>
      </w:r>
      <w:r w:rsidRPr="008052DF">
        <w:rPr>
          <w:b/>
        </w:rPr>
        <w:t>6</w:t>
      </w:r>
      <w:r w:rsidRPr="008052DF">
        <w:t xml:space="preserve">, 1748-1758 (2023). </w:t>
      </w:r>
      <w:hyperlink r:id="rId35" w:history="1">
        <w:r w:rsidRPr="008052DF">
          <w:rPr>
            <w:rStyle w:val="Hyperlink"/>
          </w:rPr>
          <w:t>https://doi.org/https://doi.org/10.1016/j.oneear.2023.10.019</w:t>
        </w:r>
      </w:hyperlink>
    </w:p>
    <w:p w14:paraId="65D31FAA" w14:textId="77777777" w:rsidR="008052DF" w:rsidRPr="008052DF" w:rsidRDefault="008052DF" w:rsidP="008052DF">
      <w:pPr>
        <w:pStyle w:val="EndNoteBibliography"/>
        <w:spacing w:after="0"/>
        <w:ind w:left="720" w:hanging="720"/>
      </w:pPr>
      <w:r w:rsidRPr="008052DF">
        <w:t>32</w:t>
      </w:r>
      <w:r w:rsidRPr="008052DF">
        <w:tab/>
        <w:t xml:space="preserve">Mathivanan, R., Selvaraj, P. &amp; Nanjappan, K. Feeding of fermented soybean meal on broiler performance. </w:t>
      </w:r>
      <w:r w:rsidRPr="008052DF">
        <w:rPr>
          <w:i/>
        </w:rPr>
        <w:t>International Journal of Poultry Science</w:t>
      </w:r>
      <w:r w:rsidRPr="008052DF">
        <w:t xml:space="preserve"> </w:t>
      </w:r>
      <w:r w:rsidRPr="008052DF">
        <w:rPr>
          <w:b/>
        </w:rPr>
        <w:t>5</w:t>
      </w:r>
      <w:r w:rsidRPr="008052DF">
        <w:t xml:space="preserve">, 868-872 (2006). </w:t>
      </w:r>
    </w:p>
    <w:p w14:paraId="1CD6DCED" w14:textId="5653BBC9" w:rsidR="008052DF" w:rsidRPr="008052DF" w:rsidRDefault="008052DF" w:rsidP="008052DF">
      <w:pPr>
        <w:pStyle w:val="EndNoteBibliography"/>
        <w:spacing w:after="0"/>
        <w:ind w:left="720" w:hanging="720"/>
      </w:pPr>
      <w:r w:rsidRPr="008052DF">
        <w:t>33</w:t>
      </w:r>
      <w:r w:rsidRPr="008052DF">
        <w:tab/>
        <w:t>Bai, Z.</w:t>
      </w:r>
      <w:r w:rsidRPr="008052DF">
        <w:rPr>
          <w:i/>
        </w:rPr>
        <w:t xml:space="preserve"> et al.</w:t>
      </w:r>
      <w:r w:rsidRPr="008052DF">
        <w:t xml:space="preserve"> Investing in mini-livestock production for food security and carbon neutrality in China. </w:t>
      </w:r>
      <w:r w:rsidRPr="008052DF">
        <w:rPr>
          <w:i/>
        </w:rPr>
        <w:t>Proceedings of the National Academy of Sciences</w:t>
      </w:r>
      <w:r w:rsidRPr="008052DF">
        <w:t xml:space="preserve"> </w:t>
      </w:r>
      <w:r w:rsidRPr="008052DF">
        <w:rPr>
          <w:b/>
        </w:rPr>
        <w:t>120</w:t>
      </w:r>
      <w:r w:rsidRPr="008052DF">
        <w:t xml:space="preserve">, e2304826120 (2023). </w:t>
      </w:r>
      <w:hyperlink r:id="rId36" w:history="1">
        <w:r w:rsidRPr="008052DF">
          <w:rPr>
            <w:rStyle w:val="Hyperlink"/>
          </w:rPr>
          <w:t>https://doi.org/10.1073/pnas.2304826120</w:t>
        </w:r>
      </w:hyperlink>
    </w:p>
    <w:p w14:paraId="282B2302" w14:textId="77777777" w:rsidR="008052DF" w:rsidRPr="008052DF" w:rsidRDefault="008052DF" w:rsidP="008052DF">
      <w:pPr>
        <w:pStyle w:val="EndNoteBibliography"/>
        <w:spacing w:after="0"/>
        <w:ind w:left="720" w:hanging="720"/>
      </w:pPr>
      <w:r w:rsidRPr="008052DF">
        <w:t>34</w:t>
      </w:r>
      <w:r w:rsidRPr="008052DF">
        <w:tab/>
        <w:t xml:space="preserve">Zhou, M.-H., Shen, S.-L., Xu, Y.-S. &amp; Zhou, A.-N. New policy and implementation of municipal solid waste classification in Shanghai, China. </w:t>
      </w:r>
      <w:r w:rsidRPr="008052DF">
        <w:rPr>
          <w:i/>
        </w:rPr>
        <w:t>International journal of environmental research and public health</w:t>
      </w:r>
      <w:r w:rsidRPr="008052DF">
        <w:t xml:space="preserve"> </w:t>
      </w:r>
      <w:r w:rsidRPr="008052DF">
        <w:rPr>
          <w:b/>
        </w:rPr>
        <w:t>16</w:t>
      </w:r>
      <w:r w:rsidRPr="008052DF">
        <w:t xml:space="preserve">, 3099 (2019). </w:t>
      </w:r>
    </w:p>
    <w:p w14:paraId="7C373E22" w14:textId="2CF35600" w:rsidR="008052DF" w:rsidRPr="008052DF" w:rsidRDefault="008052DF" w:rsidP="008052DF">
      <w:pPr>
        <w:pStyle w:val="EndNoteBibliography"/>
        <w:spacing w:after="0"/>
        <w:ind w:left="720" w:hanging="720"/>
      </w:pPr>
      <w:r w:rsidRPr="008052DF">
        <w:t>35</w:t>
      </w:r>
      <w:r w:rsidRPr="008052DF">
        <w:tab/>
        <w:t xml:space="preserve">Ministry of Agriculture and Rural Affairs of China (MARA). </w:t>
      </w:r>
      <w:r w:rsidRPr="008052DF">
        <w:rPr>
          <w:i/>
        </w:rPr>
        <w:t>Three-year Action Plan for Reducing and Replacing Feed Soybean Meal</w:t>
      </w:r>
      <w:r w:rsidRPr="008052DF">
        <w:t>, &lt;</w:t>
      </w:r>
      <w:hyperlink r:id="rId37" w:history="1">
        <w:r w:rsidRPr="008052DF">
          <w:rPr>
            <w:rStyle w:val="Hyperlink"/>
          </w:rPr>
          <w:t>https://www.gov.cn/zhengce/zhengceku/2023-04/14/content_5751409.htm</w:t>
        </w:r>
      </w:hyperlink>
      <w:r w:rsidRPr="008052DF">
        <w:t>&gt; (2023).</w:t>
      </w:r>
    </w:p>
    <w:p w14:paraId="5FBF9661" w14:textId="77777777" w:rsidR="008052DF" w:rsidRPr="008052DF" w:rsidRDefault="008052DF" w:rsidP="008052DF">
      <w:pPr>
        <w:pStyle w:val="EndNoteBibliography"/>
        <w:spacing w:after="0"/>
        <w:ind w:left="720" w:hanging="720"/>
      </w:pPr>
      <w:r w:rsidRPr="008052DF">
        <w:t>36</w:t>
      </w:r>
      <w:r w:rsidRPr="008052DF">
        <w:tab/>
        <w:t xml:space="preserve">Kroll, C., Warchold, A. &amp; Pradhan, P. Sustainable Development Goals (SDGs): Are we successful in turning trade-offs into synergies? </w:t>
      </w:r>
      <w:r w:rsidRPr="008052DF">
        <w:rPr>
          <w:i/>
        </w:rPr>
        <w:t>Palgrave Communications</w:t>
      </w:r>
      <w:r w:rsidRPr="008052DF">
        <w:t xml:space="preserve"> </w:t>
      </w:r>
      <w:r w:rsidRPr="008052DF">
        <w:rPr>
          <w:b/>
        </w:rPr>
        <w:t>5</w:t>
      </w:r>
      <w:r w:rsidRPr="008052DF">
        <w:t xml:space="preserve"> (2019). </w:t>
      </w:r>
    </w:p>
    <w:p w14:paraId="1004953D" w14:textId="77777777" w:rsidR="008052DF" w:rsidRPr="008052DF" w:rsidRDefault="008052DF" w:rsidP="008052DF">
      <w:pPr>
        <w:pStyle w:val="EndNoteBibliography"/>
        <w:spacing w:after="0"/>
        <w:ind w:left="720" w:hanging="720"/>
      </w:pPr>
      <w:r w:rsidRPr="008052DF">
        <w:t>37</w:t>
      </w:r>
      <w:r w:rsidRPr="008052DF">
        <w:tab/>
        <w:t xml:space="preserve">Zhang, H. </w:t>
      </w:r>
      <w:r w:rsidRPr="008052DF">
        <w:rPr>
          <w:i/>
        </w:rPr>
        <w:t>Securing the ‘Rice Bowl’: China and Global Food Security</w:t>
      </w:r>
      <w:r w:rsidRPr="008052DF">
        <w:t>.  (Springer, 2018).</w:t>
      </w:r>
    </w:p>
    <w:p w14:paraId="4F93CB81" w14:textId="77777777" w:rsidR="008052DF" w:rsidRPr="008052DF" w:rsidRDefault="008052DF" w:rsidP="008052DF">
      <w:pPr>
        <w:pStyle w:val="EndNoteBibliography"/>
        <w:spacing w:after="0"/>
        <w:ind w:left="720" w:hanging="720"/>
      </w:pPr>
      <w:r w:rsidRPr="008052DF">
        <w:t>38</w:t>
      </w:r>
      <w:r w:rsidRPr="008052DF">
        <w:tab/>
        <w:t>Liu, Z.</w:t>
      </w:r>
      <w:r w:rsidRPr="008052DF">
        <w:rPr>
          <w:i/>
        </w:rPr>
        <w:t xml:space="preserve"> et al.</w:t>
      </w:r>
      <w:r w:rsidRPr="008052DF">
        <w:t xml:space="preserve"> Challenges and opportunities for carbon neutrality in China. </w:t>
      </w:r>
      <w:r w:rsidRPr="008052DF">
        <w:rPr>
          <w:i/>
        </w:rPr>
        <w:t>Nature Reviews Earth &amp; Environment</w:t>
      </w:r>
      <w:r w:rsidRPr="008052DF">
        <w:t xml:space="preserve"> </w:t>
      </w:r>
      <w:r w:rsidRPr="008052DF">
        <w:rPr>
          <w:b/>
        </w:rPr>
        <w:t>3</w:t>
      </w:r>
      <w:r w:rsidRPr="008052DF">
        <w:t xml:space="preserve">, 141-155 (2022). </w:t>
      </w:r>
    </w:p>
    <w:p w14:paraId="49E0A0B3" w14:textId="77777777" w:rsidR="008052DF" w:rsidRPr="008052DF" w:rsidRDefault="008052DF" w:rsidP="008052DF">
      <w:pPr>
        <w:pStyle w:val="EndNoteBibliography"/>
        <w:spacing w:after="0"/>
        <w:ind w:left="720" w:hanging="720"/>
      </w:pPr>
      <w:r w:rsidRPr="008052DF">
        <w:t>39</w:t>
      </w:r>
      <w:r w:rsidRPr="008052DF">
        <w:tab/>
        <w:t>Lu, Y.</w:t>
      </w:r>
      <w:r w:rsidRPr="008052DF">
        <w:rPr>
          <w:i/>
        </w:rPr>
        <w:t xml:space="preserve"> et al.</w:t>
      </w:r>
      <w:r w:rsidRPr="008052DF">
        <w:t xml:space="preserve"> Addressing China’s grand challenge of achieving food security while ensuring environmental sustainability. </w:t>
      </w:r>
      <w:r w:rsidRPr="008052DF">
        <w:rPr>
          <w:i/>
        </w:rPr>
        <w:t>Science advances</w:t>
      </w:r>
      <w:r w:rsidRPr="008052DF">
        <w:t xml:space="preserve"> </w:t>
      </w:r>
      <w:r w:rsidRPr="008052DF">
        <w:rPr>
          <w:b/>
        </w:rPr>
        <w:t>1</w:t>
      </w:r>
      <w:r w:rsidRPr="008052DF">
        <w:t xml:space="preserve">, e1400039 (2015). </w:t>
      </w:r>
    </w:p>
    <w:p w14:paraId="3A8D0037" w14:textId="20756D72" w:rsidR="008052DF" w:rsidRPr="008052DF" w:rsidRDefault="008052DF" w:rsidP="008052DF">
      <w:pPr>
        <w:pStyle w:val="EndNoteBibliography"/>
        <w:spacing w:after="0"/>
        <w:ind w:left="720" w:hanging="720"/>
      </w:pPr>
      <w:r w:rsidRPr="008052DF">
        <w:t>40</w:t>
      </w:r>
      <w:r w:rsidRPr="008052DF">
        <w:tab/>
        <w:t xml:space="preserve">Long, W., Zhu, X., Weikard, H.-P., Oenema, O. &amp; Hou, Y. Exploring sustainable food system transformation options in China: An integrated environmental-economic modelling approach based on the applied general equilibrium framework. </w:t>
      </w:r>
      <w:r w:rsidRPr="008052DF">
        <w:rPr>
          <w:i/>
        </w:rPr>
        <w:t>Sustainable Production and Consumption</w:t>
      </w:r>
      <w:r w:rsidRPr="008052DF">
        <w:t xml:space="preserve"> </w:t>
      </w:r>
      <w:r w:rsidRPr="008052DF">
        <w:rPr>
          <w:b/>
        </w:rPr>
        <w:t>51</w:t>
      </w:r>
      <w:r w:rsidRPr="008052DF">
        <w:t xml:space="preserve">, 42-54 (2024). </w:t>
      </w:r>
      <w:hyperlink r:id="rId38" w:history="1">
        <w:r w:rsidRPr="008052DF">
          <w:rPr>
            <w:rStyle w:val="Hyperlink"/>
          </w:rPr>
          <w:t>https://doi.org/https://doi.org/10.1016/j.spc.2024.09.004</w:t>
        </w:r>
      </w:hyperlink>
    </w:p>
    <w:p w14:paraId="3B65795F" w14:textId="77777777" w:rsidR="008052DF" w:rsidRPr="008052DF" w:rsidRDefault="008052DF" w:rsidP="008052DF">
      <w:pPr>
        <w:pStyle w:val="EndNoteBibliography"/>
        <w:spacing w:after="0"/>
        <w:ind w:left="720" w:hanging="720"/>
      </w:pPr>
      <w:r w:rsidRPr="008052DF">
        <w:t>41</w:t>
      </w:r>
      <w:r w:rsidRPr="008052DF">
        <w:tab/>
        <w:t xml:space="preserve">Keyzer, M. &amp; Van Veen, W. Towards a spatially and socially explicit agricultural policy analysis for China: specification of the Chinagro models. </w:t>
      </w:r>
      <w:r w:rsidRPr="008052DF">
        <w:rPr>
          <w:i/>
        </w:rPr>
        <w:t>Centre for World Food Studies, Amsterdam, The Netherlands</w:t>
      </w:r>
      <w:r w:rsidRPr="008052DF">
        <w:t xml:space="preserve"> (2005). </w:t>
      </w:r>
    </w:p>
    <w:p w14:paraId="4CFFAFD3" w14:textId="77777777" w:rsidR="008052DF" w:rsidRPr="008052DF" w:rsidRDefault="008052DF" w:rsidP="008052DF">
      <w:pPr>
        <w:pStyle w:val="EndNoteBibliography"/>
        <w:spacing w:after="0"/>
        <w:ind w:left="720" w:hanging="720"/>
      </w:pPr>
      <w:r w:rsidRPr="008052DF">
        <w:t>42</w:t>
      </w:r>
      <w:r w:rsidRPr="008052DF">
        <w:tab/>
        <w:t xml:space="preserve">van Wesenbeeck, L. &amp; herok, C. European and global economic shifts. </w:t>
      </w:r>
      <w:r w:rsidRPr="008052DF">
        <w:rPr>
          <w:i/>
        </w:rPr>
        <w:t>ENVIRONMENT AND POLICY</w:t>
      </w:r>
      <w:r w:rsidRPr="008052DF">
        <w:t xml:space="preserve"> </w:t>
      </w:r>
      <w:r w:rsidRPr="008052DF">
        <w:rPr>
          <w:b/>
        </w:rPr>
        <w:t>45</w:t>
      </w:r>
      <w:r w:rsidRPr="008052DF">
        <w:t xml:space="preserve">, 138 (2006). </w:t>
      </w:r>
    </w:p>
    <w:p w14:paraId="518CCD2A" w14:textId="77777777" w:rsidR="008052DF" w:rsidRPr="008052DF" w:rsidRDefault="008052DF" w:rsidP="008052DF">
      <w:pPr>
        <w:pStyle w:val="EndNoteBibliography"/>
        <w:spacing w:after="0"/>
        <w:ind w:left="720" w:hanging="720"/>
      </w:pPr>
      <w:r w:rsidRPr="008052DF">
        <w:t>43</w:t>
      </w:r>
      <w:r w:rsidRPr="008052DF">
        <w:tab/>
        <w:t>Fischer, G.</w:t>
      </w:r>
      <w:r w:rsidRPr="008052DF">
        <w:rPr>
          <w:i/>
        </w:rPr>
        <w:t xml:space="preserve"> et al.</w:t>
      </w:r>
      <w:r w:rsidRPr="008052DF">
        <w:t xml:space="preserve"> China’s agricultural prospects and challenges: Report on scenario simulations until 2030 with the Chinagro welfare model covering national, regional and county level. (Centre for World Food Studies, VU University Amsterdam, 2007).</w:t>
      </w:r>
    </w:p>
    <w:p w14:paraId="7DCE0C3F" w14:textId="77777777" w:rsidR="008052DF" w:rsidRPr="008052DF" w:rsidRDefault="008052DF" w:rsidP="008052DF">
      <w:pPr>
        <w:pStyle w:val="EndNoteBibliography"/>
        <w:spacing w:after="0"/>
        <w:ind w:left="720" w:hanging="720"/>
      </w:pPr>
      <w:r w:rsidRPr="008052DF">
        <w:t>44</w:t>
      </w:r>
      <w:r w:rsidRPr="008052DF">
        <w:tab/>
        <w:t xml:space="preserve">Greijdanus, A. </w:t>
      </w:r>
      <w:r w:rsidRPr="008052DF">
        <w:rPr>
          <w:i/>
        </w:rPr>
        <w:t>Exploring possibilities for reducing greenhouse gas emissions in protein-rich food chains</w:t>
      </w:r>
      <w:r w:rsidRPr="008052DF">
        <w:t xml:space="preserve"> MSc. thesis thesis, Wageningen University &amp; Research, (2013).</w:t>
      </w:r>
    </w:p>
    <w:p w14:paraId="20252297" w14:textId="77777777" w:rsidR="008052DF" w:rsidRPr="008052DF" w:rsidRDefault="008052DF" w:rsidP="008052DF">
      <w:pPr>
        <w:pStyle w:val="EndNoteBibliography"/>
        <w:spacing w:after="0"/>
        <w:ind w:left="720" w:hanging="720"/>
      </w:pPr>
      <w:r w:rsidRPr="008052DF">
        <w:t>45</w:t>
      </w:r>
      <w:r w:rsidRPr="008052DF">
        <w:tab/>
        <w:t xml:space="preserve">Le Thanh, L. </w:t>
      </w:r>
      <w:r w:rsidRPr="008052DF">
        <w:rPr>
          <w:i/>
        </w:rPr>
        <w:t>Biofuel production in Vietnam: greenhouse gas emissions and socioeconomic impacts</w:t>
      </w:r>
      <w:r w:rsidRPr="008052DF">
        <w:t xml:space="preserve"> Ph.D. thesis thesis, Wageningen University &amp; Research, (2016).</w:t>
      </w:r>
    </w:p>
    <w:p w14:paraId="6F13D29B" w14:textId="2F1CADAB" w:rsidR="008052DF" w:rsidRPr="008052DF" w:rsidRDefault="008052DF" w:rsidP="008052DF">
      <w:pPr>
        <w:pStyle w:val="EndNoteBibliography"/>
        <w:spacing w:after="0"/>
        <w:ind w:left="720" w:hanging="720"/>
      </w:pPr>
      <w:r w:rsidRPr="008052DF">
        <w:t>46</w:t>
      </w:r>
      <w:r w:rsidRPr="008052DF">
        <w:tab/>
        <w:t xml:space="preserve">Zhu, X. &amp; Van Ierland, E. C. Economic Modelling for Water Quantity and Quality Management: A Welfare Program Approach. </w:t>
      </w:r>
      <w:r w:rsidRPr="008052DF">
        <w:rPr>
          <w:i/>
        </w:rPr>
        <w:t>Water Resources Management</w:t>
      </w:r>
      <w:r w:rsidRPr="008052DF">
        <w:t xml:space="preserve"> </w:t>
      </w:r>
      <w:r w:rsidRPr="008052DF">
        <w:rPr>
          <w:b/>
        </w:rPr>
        <w:t>26</w:t>
      </w:r>
      <w:r w:rsidRPr="008052DF">
        <w:t xml:space="preserve">, 2491-2511 (2012). </w:t>
      </w:r>
      <w:hyperlink r:id="rId39" w:history="1">
        <w:r w:rsidRPr="008052DF">
          <w:rPr>
            <w:rStyle w:val="Hyperlink"/>
          </w:rPr>
          <w:t>https://doi.org/10.1007/s11269-012-0029-x</w:t>
        </w:r>
      </w:hyperlink>
    </w:p>
    <w:p w14:paraId="4343ED78" w14:textId="77777777" w:rsidR="008052DF" w:rsidRPr="008052DF" w:rsidRDefault="008052DF" w:rsidP="008052DF">
      <w:pPr>
        <w:pStyle w:val="EndNoteBibliography"/>
        <w:spacing w:after="0"/>
        <w:ind w:left="720" w:hanging="720"/>
      </w:pPr>
      <w:r w:rsidRPr="008052DF">
        <w:t>47</w:t>
      </w:r>
      <w:r w:rsidRPr="008052DF">
        <w:tab/>
        <w:t xml:space="preserve">Zhu, X., van Wesenbeeck, L. &amp; van Ierland, E. C. Impacts of novel protein foods on sustainable food production and consumption: lifestyle change and environmental policy. </w:t>
      </w:r>
      <w:r w:rsidRPr="008052DF">
        <w:rPr>
          <w:i/>
        </w:rPr>
        <w:t>Environmental and Resource Economics</w:t>
      </w:r>
      <w:r w:rsidRPr="008052DF">
        <w:t xml:space="preserve"> </w:t>
      </w:r>
      <w:r w:rsidRPr="008052DF">
        <w:rPr>
          <w:b/>
        </w:rPr>
        <w:t>35</w:t>
      </w:r>
      <w:r w:rsidRPr="008052DF">
        <w:t xml:space="preserve">, 59-87 (2006). </w:t>
      </w:r>
    </w:p>
    <w:p w14:paraId="3EC52260" w14:textId="77777777" w:rsidR="008052DF" w:rsidRPr="008052DF" w:rsidRDefault="008052DF" w:rsidP="008052DF">
      <w:pPr>
        <w:pStyle w:val="EndNoteBibliography"/>
        <w:spacing w:after="0"/>
        <w:ind w:left="720" w:hanging="720"/>
      </w:pPr>
      <w:r w:rsidRPr="008052DF">
        <w:t>48</w:t>
      </w:r>
      <w:r w:rsidRPr="008052DF">
        <w:tab/>
        <w:t xml:space="preserve">Zhu, X. &amp; Van Ierland, E. C. A model for consumers' preferences for Novel Protein Foods and environmental quality. </w:t>
      </w:r>
      <w:r w:rsidRPr="008052DF">
        <w:rPr>
          <w:i/>
        </w:rPr>
        <w:t>Economic Modelling</w:t>
      </w:r>
      <w:r w:rsidRPr="008052DF">
        <w:t xml:space="preserve"> </w:t>
      </w:r>
      <w:r w:rsidRPr="008052DF">
        <w:rPr>
          <w:b/>
        </w:rPr>
        <w:t>22</w:t>
      </w:r>
      <w:r w:rsidRPr="008052DF">
        <w:t xml:space="preserve">, 720-744 (2005). </w:t>
      </w:r>
    </w:p>
    <w:p w14:paraId="2FDF5BC4" w14:textId="77777777" w:rsidR="008052DF" w:rsidRPr="008052DF" w:rsidRDefault="008052DF" w:rsidP="008052DF">
      <w:pPr>
        <w:pStyle w:val="EndNoteBibliography"/>
        <w:spacing w:after="0"/>
        <w:ind w:left="720" w:hanging="720"/>
      </w:pPr>
      <w:r w:rsidRPr="008052DF">
        <w:t>49</w:t>
      </w:r>
      <w:r w:rsidRPr="008052DF">
        <w:tab/>
        <w:t xml:space="preserve">Zhu, X. </w:t>
      </w:r>
      <w:r w:rsidRPr="008052DF">
        <w:rPr>
          <w:i/>
        </w:rPr>
        <w:t>Environmental-Economic Modelling of Novel Protein Foods: A General Equilibrium Approach</w:t>
      </w:r>
      <w:r w:rsidRPr="008052DF">
        <w:t>, Wageningen University &amp; Research, (2004).</w:t>
      </w:r>
    </w:p>
    <w:p w14:paraId="62B98135" w14:textId="2B649019" w:rsidR="008052DF" w:rsidRPr="008052DF" w:rsidRDefault="008052DF" w:rsidP="008052DF">
      <w:pPr>
        <w:pStyle w:val="EndNoteBibliography"/>
        <w:spacing w:after="0"/>
        <w:ind w:left="720" w:hanging="720"/>
      </w:pPr>
      <w:r w:rsidRPr="008052DF">
        <w:t>50</w:t>
      </w:r>
      <w:r w:rsidRPr="008052DF">
        <w:tab/>
        <w:t xml:space="preserve">Zhu, X. &amp; Van Ierland, E. The enlargement of the European Union: Effects on trade and emissions of greenhouse gases. </w:t>
      </w:r>
      <w:r w:rsidRPr="008052DF">
        <w:rPr>
          <w:i/>
        </w:rPr>
        <w:t>Ecological Economics</w:t>
      </w:r>
      <w:r w:rsidRPr="008052DF">
        <w:t xml:space="preserve"> </w:t>
      </w:r>
      <w:r w:rsidRPr="008052DF">
        <w:rPr>
          <w:b/>
        </w:rPr>
        <w:t>57</w:t>
      </w:r>
      <w:r w:rsidRPr="008052DF">
        <w:t xml:space="preserve">, 1-14 (2006). </w:t>
      </w:r>
      <w:hyperlink r:id="rId40" w:history="1">
        <w:r w:rsidRPr="008052DF">
          <w:rPr>
            <w:rStyle w:val="Hyperlink"/>
          </w:rPr>
          <w:t>https://doi.org/https://dx.doi.org/10.1016/j.ecolecon.2005.03.030</w:t>
        </w:r>
      </w:hyperlink>
    </w:p>
    <w:p w14:paraId="3ECBB095" w14:textId="7DEF3D92" w:rsidR="008052DF" w:rsidRPr="008052DF" w:rsidRDefault="008052DF" w:rsidP="008052DF">
      <w:pPr>
        <w:pStyle w:val="EndNoteBibliography"/>
        <w:spacing w:after="0"/>
        <w:ind w:left="720" w:hanging="720"/>
      </w:pPr>
      <w:r w:rsidRPr="008052DF">
        <w:t>51</w:t>
      </w:r>
      <w:r w:rsidRPr="008052DF">
        <w:tab/>
        <w:t xml:space="preserve">GAMS. </w:t>
      </w:r>
      <w:r w:rsidRPr="008052DF">
        <w:rPr>
          <w:i/>
        </w:rPr>
        <w:t>General algebraic modeling system</w:t>
      </w:r>
      <w:r w:rsidRPr="008052DF">
        <w:t>, &lt;</w:t>
      </w:r>
      <w:hyperlink r:id="rId41" w:history="1">
        <w:r w:rsidRPr="008052DF">
          <w:rPr>
            <w:rStyle w:val="Hyperlink"/>
          </w:rPr>
          <w:t>https://www.gams.com/</w:t>
        </w:r>
      </w:hyperlink>
      <w:r w:rsidRPr="008052DF">
        <w:t>&gt; (2022).</w:t>
      </w:r>
    </w:p>
    <w:p w14:paraId="16AC2530" w14:textId="5C3D438C" w:rsidR="008052DF" w:rsidRPr="008052DF" w:rsidRDefault="008052DF" w:rsidP="008052DF">
      <w:pPr>
        <w:pStyle w:val="EndNoteBibliography"/>
        <w:spacing w:after="0"/>
        <w:ind w:left="720" w:hanging="720"/>
      </w:pPr>
      <w:r w:rsidRPr="008052DF">
        <w:t>52</w:t>
      </w:r>
      <w:r w:rsidRPr="008052DF">
        <w:tab/>
        <w:t xml:space="preserve">Gatto, A., Kuiper, M., van Middelaar, C. &amp; van Meijl, H. Unveiling the economic and environmental impact of policies to promote animal feed for a circular food system. </w:t>
      </w:r>
      <w:r w:rsidRPr="008052DF">
        <w:rPr>
          <w:i/>
        </w:rPr>
        <w:t>Resources, Conservation and Recycling</w:t>
      </w:r>
      <w:r w:rsidRPr="008052DF">
        <w:t xml:space="preserve"> </w:t>
      </w:r>
      <w:r w:rsidRPr="008052DF">
        <w:rPr>
          <w:b/>
        </w:rPr>
        <w:t>200</w:t>
      </w:r>
      <w:r w:rsidRPr="008052DF">
        <w:t xml:space="preserve">, 107317 (2024). </w:t>
      </w:r>
      <w:hyperlink r:id="rId42" w:history="1">
        <w:r w:rsidRPr="008052DF">
          <w:rPr>
            <w:rStyle w:val="Hyperlink"/>
          </w:rPr>
          <w:t>https://doi.org/https://doi.org/10.1016/j.resconrec.2023.107317</w:t>
        </w:r>
      </w:hyperlink>
    </w:p>
    <w:p w14:paraId="66D26B9F" w14:textId="5AFC4079" w:rsidR="008052DF" w:rsidRPr="008052DF" w:rsidRDefault="008052DF" w:rsidP="008052DF">
      <w:pPr>
        <w:pStyle w:val="EndNoteBibliography"/>
        <w:spacing w:after="0"/>
        <w:ind w:left="720" w:hanging="720"/>
      </w:pPr>
      <w:r w:rsidRPr="008052DF">
        <w:t>53</w:t>
      </w:r>
      <w:r w:rsidRPr="008052DF">
        <w:tab/>
        <w:t xml:space="preserve">GTAP. </w:t>
      </w:r>
      <w:r w:rsidRPr="008052DF">
        <w:rPr>
          <w:i/>
        </w:rPr>
        <w:t>GTAP version 10 Database</w:t>
      </w:r>
      <w:r w:rsidRPr="008052DF">
        <w:t>, &lt;</w:t>
      </w:r>
      <w:hyperlink r:id="rId43" w:history="1">
        <w:r w:rsidRPr="008052DF">
          <w:rPr>
            <w:rStyle w:val="Hyperlink"/>
          </w:rPr>
          <w:t>http://www.gtap.agecon.purdue.edu/</w:t>
        </w:r>
      </w:hyperlink>
      <w:r w:rsidRPr="008052DF">
        <w:t>&gt; (2014).</w:t>
      </w:r>
    </w:p>
    <w:p w14:paraId="5824FEE2" w14:textId="77777777" w:rsidR="008052DF" w:rsidRPr="008052DF" w:rsidRDefault="008052DF" w:rsidP="008052DF">
      <w:pPr>
        <w:pStyle w:val="EndNoteBibliography"/>
        <w:spacing w:after="0"/>
        <w:ind w:left="720" w:hanging="720"/>
      </w:pPr>
      <w:r w:rsidRPr="008052DF">
        <w:t>54</w:t>
      </w:r>
      <w:r w:rsidRPr="008052DF">
        <w:tab/>
        <w:t>Miao, D. &amp; Zhang, Y. National grassland monitoring report. (2014).</w:t>
      </w:r>
    </w:p>
    <w:p w14:paraId="741AF33C" w14:textId="5F8C76C4" w:rsidR="008052DF" w:rsidRPr="008052DF" w:rsidRDefault="008052DF" w:rsidP="008052DF">
      <w:pPr>
        <w:pStyle w:val="EndNoteBibliography"/>
        <w:spacing w:after="0"/>
        <w:ind w:left="720" w:hanging="720"/>
      </w:pPr>
      <w:r w:rsidRPr="008052DF">
        <w:t>55</w:t>
      </w:r>
      <w:r w:rsidRPr="008052DF">
        <w:tab/>
        <w:t>UN Comtrade Database. &lt;</w:t>
      </w:r>
      <w:hyperlink r:id="rId44" w:history="1">
        <w:r w:rsidRPr="008052DF">
          <w:rPr>
            <w:rStyle w:val="Hyperlink"/>
          </w:rPr>
          <w:t>https://comtrade.un.org/data</w:t>
        </w:r>
      </w:hyperlink>
      <w:r w:rsidRPr="008052DF">
        <w:t>&gt; (2022).</w:t>
      </w:r>
    </w:p>
    <w:p w14:paraId="7C9512DA" w14:textId="0C112DCC" w:rsidR="008052DF" w:rsidRPr="008052DF" w:rsidRDefault="008052DF" w:rsidP="008052DF">
      <w:pPr>
        <w:pStyle w:val="EndNoteBibliography"/>
        <w:spacing w:after="0"/>
        <w:ind w:left="720" w:hanging="720"/>
      </w:pPr>
      <w:r w:rsidRPr="008052DF">
        <w:t>56</w:t>
      </w:r>
      <w:r w:rsidRPr="008052DF">
        <w:tab/>
        <w:t xml:space="preserve">Wilkinson, J. M. Re-defining efficiency of feed use by livestock. </w:t>
      </w:r>
      <w:r w:rsidRPr="008052DF">
        <w:rPr>
          <w:i/>
        </w:rPr>
        <w:t>Animal</w:t>
      </w:r>
      <w:r w:rsidRPr="008052DF">
        <w:t xml:space="preserve"> </w:t>
      </w:r>
      <w:r w:rsidRPr="008052DF">
        <w:rPr>
          <w:b/>
        </w:rPr>
        <w:t>5</w:t>
      </w:r>
      <w:r w:rsidRPr="008052DF">
        <w:t xml:space="preserve">, 1014-1022 (2011). </w:t>
      </w:r>
      <w:hyperlink r:id="rId45" w:history="1">
        <w:r w:rsidRPr="008052DF">
          <w:rPr>
            <w:rStyle w:val="Hyperlink"/>
          </w:rPr>
          <w:t>https://doi.org/10.1017/S175173111100005X</w:t>
        </w:r>
      </w:hyperlink>
    </w:p>
    <w:p w14:paraId="66C3487F" w14:textId="77777777" w:rsidR="008052DF" w:rsidRPr="008052DF" w:rsidRDefault="008052DF" w:rsidP="008052DF">
      <w:pPr>
        <w:pStyle w:val="EndNoteBibliography"/>
        <w:spacing w:after="0"/>
        <w:ind w:left="720" w:hanging="720"/>
      </w:pPr>
      <w:r w:rsidRPr="008052DF">
        <w:t>57</w:t>
      </w:r>
      <w:r w:rsidRPr="008052DF">
        <w:tab/>
        <w:t xml:space="preserve">Shurson, G. C. “What a waste”—can we improve sustainability of food animal production systems by recycling food waste streams into animal feed in an era of health, climate, and economic crises? </w:t>
      </w:r>
      <w:r w:rsidRPr="008052DF">
        <w:rPr>
          <w:i/>
        </w:rPr>
        <w:t>Sustainability</w:t>
      </w:r>
      <w:r w:rsidRPr="008052DF">
        <w:t xml:space="preserve"> </w:t>
      </w:r>
      <w:r w:rsidRPr="008052DF">
        <w:rPr>
          <w:b/>
        </w:rPr>
        <w:t>12</w:t>
      </w:r>
      <w:r w:rsidRPr="008052DF">
        <w:t xml:space="preserve">, 7071 (2020). </w:t>
      </w:r>
    </w:p>
    <w:p w14:paraId="422B7A03" w14:textId="77777777" w:rsidR="008052DF" w:rsidRPr="008052DF" w:rsidRDefault="008052DF" w:rsidP="008052DF">
      <w:pPr>
        <w:pStyle w:val="EndNoteBibliography"/>
        <w:spacing w:after="0"/>
        <w:ind w:left="720" w:hanging="720"/>
      </w:pPr>
      <w:r w:rsidRPr="008052DF">
        <w:t>58</w:t>
      </w:r>
      <w:r w:rsidRPr="008052DF">
        <w:tab/>
        <w:t>Gustafsson, J., Cederberg, C., Sonesson, U. &amp; Emanuelsson, A. The methodology of the FAO study: Global Food Losses and Food Waste-extent, causes and prevention”-FAO, 2011. (SIK Institutet för livsmedel och bioteknik, 2013).</w:t>
      </w:r>
    </w:p>
    <w:p w14:paraId="79B316F3" w14:textId="77777777" w:rsidR="008052DF" w:rsidRPr="008052DF" w:rsidRDefault="008052DF" w:rsidP="008052DF">
      <w:pPr>
        <w:pStyle w:val="EndNoteBibliography"/>
        <w:spacing w:after="0"/>
        <w:ind w:left="720" w:hanging="720"/>
      </w:pPr>
      <w:r w:rsidRPr="008052DF">
        <w:t>59</w:t>
      </w:r>
      <w:r w:rsidRPr="008052DF">
        <w:tab/>
        <w:t xml:space="preserve">FAO. Technical Conversion Factors for Agricultural Commodities.  (1997). </w:t>
      </w:r>
    </w:p>
    <w:p w14:paraId="0249D59B" w14:textId="77777777" w:rsidR="008052DF" w:rsidRPr="008052DF" w:rsidRDefault="008052DF" w:rsidP="008052DF">
      <w:pPr>
        <w:pStyle w:val="EndNoteBibliography"/>
        <w:spacing w:after="0"/>
        <w:ind w:left="720" w:hanging="720"/>
      </w:pPr>
      <w:r w:rsidRPr="008052DF">
        <w:t>60</w:t>
      </w:r>
      <w:r w:rsidRPr="008052DF">
        <w:tab/>
        <w:t xml:space="preserve">Peterson, E. B. Gtap-m: a gtap model and data base that incorporates domestic margins. </w:t>
      </w:r>
      <w:r w:rsidRPr="008052DF">
        <w:rPr>
          <w:i/>
        </w:rPr>
        <w:t>GTAP Technical Papers</w:t>
      </w:r>
      <w:r w:rsidRPr="008052DF">
        <w:t xml:space="preserve"> (2006). </w:t>
      </w:r>
    </w:p>
    <w:p w14:paraId="2E712BA0" w14:textId="77777777" w:rsidR="008052DF" w:rsidRPr="008052DF" w:rsidRDefault="008052DF" w:rsidP="008052DF">
      <w:pPr>
        <w:pStyle w:val="EndNoteBibliography"/>
        <w:spacing w:after="0"/>
        <w:ind w:left="720" w:hanging="720"/>
      </w:pPr>
      <w:r w:rsidRPr="008052DF">
        <w:t>61</w:t>
      </w:r>
      <w:r w:rsidRPr="008052DF">
        <w:tab/>
        <w:t>Goedkoop, M.</w:t>
      </w:r>
      <w:r w:rsidRPr="008052DF">
        <w:rPr>
          <w:i/>
        </w:rPr>
        <w:t xml:space="preserve"> et al.</w:t>
      </w:r>
      <w:r w:rsidRPr="008052DF">
        <w:t xml:space="preserve"> ReCiPe 2008: A life cycle impact assessment method which comprises harmonised category indicators at the midpoint and the endpoint level. 1-126 (2009).</w:t>
      </w:r>
    </w:p>
    <w:p w14:paraId="07EFD499" w14:textId="718034AD" w:rsidR="008052DF" w:rsidRPr="008052DF" w:rsidRDefault="008052DF" w:rsidP="008052DF">
      <w:pPr>
        <w:pStyle w:val="EndNoteBibliography"/>
        <w:spacing w:after="0"/>
        <w:ind w:left="720" w:hanging="720"/>
      </w:pPr>
      <w:r w:rsidRPr="008052DF">
        <w:t>62</w:t>
      </w:r>
      <w:r w:rsidRPr="008052DF">
        <w:tab/>
        <w:t>Climate Analysis Indicators Tool (CAIT). &lt;</w:t>
      </w:r>
      <w:hyperlink r:id="rId46" w:history="1">
        <w:r w:rsidRPr="008052DF">
          <w:rPr>
            <w:rStyle w:val="Hyperlink"/>
          </w:rPr>
          <w:t>https://www.climatewatchdata.org/?source=cait</w:t>
        </w:r>
      </w:hyperlink>
      <w:r w:rsidRPr="008052DF">
        <w:t>&gt; (2014).</w:t>
      </w:r>
    </w:p>
    <w:p w14:paraId="39786DF2" w14:textId="77777777" w:rsidR="008052DF" w:rsidRPr="008052DF" w:rsidRDefault="008052DF" w:rsidP="008052DF">
      <w:pPr>
        <w:pStyle w:val="EndNoteBibliography"/>
        <w:spacing w:after="0"/>
        <w:ind w:left="720" w:hanging="720"/>
      </w:pPr>
      <w:r w:rsidRPr="008052DF">
        <w:t>63</w:t>
      </w:r>
      <w:r w:rsidRPr="008052DF">
        <w:tab/>
        <w:t xml:space="preserve">IPCC. in </w:t>
      </w:r>
      <w:r w:rsidRPr="008052DF">
        <w:rPr>
          <w:i/>
        </w:rPr>
        <w:t>Agriculture, Forestry and Other Land Use</w:t>
      </w:r>
      <w:r w:rsidRPr="008052DF">
        <w:t xml:space="preserve"> Vol. 4   (Intergovernmental Panel on Climate Change, 2006).</w:t>
      </w:r>
    </w:p>
    <w:p w14:paraId="4A525682" w14:textId="10F70EDC" w:rsidR="008052DF" w:rsidRPr="008052DF" w:rsidRDefault="008052DF" w:rsidP="008052DF">
      <w:pPr>
        <w:pStyle w:val="EndNoteBibliography"/>
        <w:spacing w:after="0"/>
        <w:ind w:left="720" w:hanging="720"/>
      </w:pPr>
      <w:r w:rsidRPr="008052DF">
        <w:t>64</w:t>
      </w:r>
      <w:r w:rsidRPr="008052DF">
        <w:tab/>
        <w:t>Liu, L.</w:t>
      </w:r>
      <w:r w:rsidRPr="008052DF">
        <w:rPr>
          <w:i/>
        </w:rPr>
        <w:t xml:space="preserve"> et al.</w:t>
      </w:r>
      <w:r w:rsidRPr="008052DF">
        <w:t xml:space="preserve"> Exploring global changes in agricultural ammonia emissions and their contribution to nitrogen deposition since 1980. </w:t>
      </w:r>
      <w:r w:rsidRPr="008052DF">
        <w:rPr>
          <w:i/>
        </w:rPr>
        <w:t>Proceedings of the National Academy of Sciences</w:t>
      </w:r>
      <w:r w:rsidRPr="008052DF">
        <w:t xml:space="preserve"> </w:t>
      </w:r>
      <w:r w:rsidRPr="008052DF">
        <w:rPr>
          <w:b/>
        </w:rPr>
        <w:t>119</w:t>
      </w:r>
      <w:r w:rsidRPr="008052DF">
        <w:t xml:space="preserve">, e2121998119 (2022). </w:t>
      </w:r>
      <w:hyperlink r:id="rId47" w:history="1">
        <w:r w:rsidRPr="008052DF">
          <w:rPr>
            <w:rStyle w:val="Hyperlink"/>
          </w:rPr>
          <w:t>https://doi.org/doi:10.1073/pnas.2121998119</w:t>
        </w:r>
      </w:hyperlink>
    </w:p>
    <w:p w14:paraId="4B51B8A4" w14:textId="1075FD78" w:rsidR="008052DF" w:rsidRPr="008052DF" w:rsidRDefault="008052DF" w:rsidP="008052DF">
      <w:pPr>
        <w:pStyle w:val="EndNoteBibliography"/>
        <w:spacing w:after="0"/>
        <w:ind w:left="720" w:hanging="720"/>
      </w:pPr>
      <w:r w:rsidRPr="008052DF">
        <w:t>65</w:t>
      </w:r>
      <w:r w:rsidRPr="008052DF">
        <w:tab/>
        <w:t>Huang, T.</w:t>
      </w:r>
      <w:r w:rsidRPr="008052DF">
        <w:rPr>
          <w:i/>
        </w:rPr>
        <w:t xml:space="preserve"> et al.</w:t>
      </w:r>
      <w:r w:rsidRPr="008052DF">
        <w:t xml:space="preserve"> Spatial and Temporal Trends in Global Emissions of Nitrogen Oxides from 1960 to 2014. </w:t>
      </w:r>
      <w:r w:rsidRPr="008052DF">
        <w:rPr>
          <w:i/>
        </w:rPr>
        <w:t>Environmental Science &amp; Technology</w:t>
      </w:r>
      <w:r w:rsidRPr="008052DF">
        <w:t xml:space="preserve"> </w:t>
      </w:r>
      <w:r w:rsidRPr="008052DF">
        <w:rPr>
          <w:b/>
        </w:rPr>
        <w:t>51</w:t>
      </w:r>
      <w:r w:rsidRPr="008052DF">
        <w:t xml:space="preserve">, 7992-8000 (2017). </w:t>
      </w:r>
      <w:hyperlink r:id="rId48" w:history="1">
        <w:r w:rsidRPr="008052DF">
          <w:rPr>
            <w:rStyle w:val="Hyperlink"/>
          </w:rPr>
          <w:t>https://doi.org/10.1021/acs.est.7b02235</w:t>
        </w:r>
      </w:hyperlink>
    </w:p>
    <w:p w14:paraId="45946F2A" w14:textId="77777777" w:rsidR="008052DF" w:rsidRPr="008052DF" w:rsidRDefault="008052DF" w:rsidP="008052DF">
      <w:pPr>
        <w:pStyle w:val="EndNoteBibliography"/>
        <w:spacing w:after="0"/>
        <w:ind w:left="720" w:hanging="720"/>
      </w:pPr>
      <w:r w:rsidRPr="008052DF">
        <w:t>66</w:t>
      </w:r>
      <w:r w:rsidRPr="008052DF">
        <w:tab/>
        <w:t>Dahiya, S.</w:t>
      </w:r>
      <w:r w:rsidRPr="008052DF">
        <w:rPr>
          <w:i/>
        </w:rPr>
        <w:t xml:space="preserve"> et al.</w:t>
      </w:r>
      <w:r w:rsidRPr="008052DF">
        <w:t xml:space="preserve"> Ranking the World’s Sulfur Dioxide (SO2) Hotspots: 2019–2020. </w:t>
      </w:r>
      <w:r w:rsidRPr="008052DF">
        <w:rPr>
          <w:i/>
        </w:rPr>
        <w:t>Delhi Center for Research on Energy and Clean Air-Greenpeace India: Chennai, India</w:t>
      </w:r>
      <w:r w:rsidRPr="008052DF">
        <w:t xml:space="preserve"> </w:t>
      </w:r>
      <w:r w:rsidRPr="008052DF">
        <w:rPr>
          <w:b/>
        </w:rPr>
        <w:t>48</w:t>
      </w:r>
      <w:r w:rsidRPr="008052DF">
        <w:t xml:space="preserve"> (2020). </w:t>
      </w:r>
    </w:p>
    <w:p w14:paraId="57F879B8" w14:textId="689AC844" w:rsidR="008052DF" w:rsidRPr="008052DF" w:rsidRDefault="008052DF" w:rsidP="008052DF">
      <w:pPr>
        <w:pStyle w:val="EndNoteBibliography"/>
        <w:spacing w:after="0"/>
        <w:ind w:left="720" w:hanging="720"/>
      </w:pPr>
      <w:r w:rsidRPr="008052DF">
        <w:t>67</w:t>
      </w:r>
      <w:r w:rsidRPr="008052DF">
        <w:tab/>
        <w:t xml:space="preserve">Ludemann, C. I., Gruere, A., Heffer, P. &amp; Dobermann, A. Global data on fertilizer use by crop and by country. </w:t>
      </w:r>
      <w:r w:rsidRPr="008052DF">
        <w:rPr>
          <w:i/>
        </w:rPr>
        <w:t>Scientific Data</w:t>
      </w:r>
      <w:r w:rsidRPr="008052DF">
        <w:t xml:space="preserve"> </w:t>
      </w:r>
      <w:r w:rsidRPr="008052DF">
        <w:rPr>
          <w:b/>
        </w:rPr>
        <w:t>9</w:t>
      </w:r>
      <w:r w:rsidRPr="008052DF">
        <w:t xml:space="preserve">, 501 (2022). </w:t>
      </w:r>
      <w:hyperlink r:id="rId49" w:history="1">
        <w:r w:rsidRPr="008052DF">
          <w:rPr>
            <w:rStyle w:val="Hyperlink"/>
          </w:rPr>
          <w:t>https://doi.org/10.1038/s41597-022-01592-z</w:t>
        </w:r>
      </w:hyperlink>
    </w:p>
    <w:p w14:paraId="0D33FA6A" w14:textId="77777777" w:rsidR="008052DF" w:rsidRPr="008052DF" w:rsidRDefault="008052DF" w:rsidP="008052DF">
      <w:pPr>
        <w:pStyle w:val="EndNoteBibliography"/>
        <w:spacing w:after="0"/>
        <w:ind w:left="720" w:hanging="720"/>
      </w:pPr>
      <w:r w:rsidRPr="008052DF">
        <w:t>68</w:t>
      </w:r>
      <w:r w:rsidRPr="008052DF">
        <w:tab/>
        <w:t>FAO. Rome Declaration on World Food Security and World Food Summit Plan of Action., (1996).</w:t>
      </w:r>
    </w:p>
    <w:p w14:paraId="779DCE7F" w14:textId="77777777" w:rsidR="008052DF" w:rsidRPr="008052DF" w:rsidRDefault="008052DF" w:rsidP="008052DF">
      <w:pPr>
        <w:pStyle w:val="EndNoteBibliography"/>
        <w:spacing w:after="0"/>
        <w:ind w:left="720" w:hanging="720"/>
      </w:pPr>
      <w:r w:rsidRPr="008052DF">
        <w:t>69</w:t>
      </w:r>
      <w:r w:rsidRPr="008052DF">
        <w:tab/>
        <w:t>FAO. Methodology for the Measurement of Food Deprivation: Updating the Minimum Dietary Energy Requirements. (2008).</w:t>
      </w:r>
    </w:p>
    <w:p w14:paraId="7D5298CC" w14:textId="77777777" w:rsidR="008052DF" w:rsidRPr="008052DF" w:rsidRDefault="008052DF" w:rsidP="008052DF">
      <w:pPr>
        <w:pStyle w:val="EndNoteBibliography"/>
        <w:spacing w:after="0"/>
        <w:ind w:left="720" w:hanging="720"/>
      </w:pPr>
      <w:r w:rsidRPr="008052DF">
        <w:t>70</w:t>
      </w:r>
      <w:r w:rsidRPr="008052DF">
        <w:tab/>
        <w:t xml:space="preserve">Hasegawa, T., Fujimori, S., Takahashi, K. &amp; Masui, T. Scenarios for the risk of hunger in the twenty-first century using Shared Socioeconomic Pathways. </w:t>
      </w:r>
      <w:r w:rsidRPr="008052DF">
        <w:rPr>
          <w:i/>
        </w:rPr>
        <w:t>Environmental Research Letters</w:t>
      </w:r>
      <w:r w:rsidRPr="008052DF">
        <w:t xml:space="preserve"> </w:t>
      </w:r>
      <w:r w:rsidRPr="008052DF">
        <w:rPr>
          <w:b/>
        </w:rPr>
        <w:t>10</w:t>
      </w:r>
      <w:r w:rsidRPr="008052DF">
        <w:t xml:space="preserve">, 014010 (2015). </w:t>
      </w:r>
    </w:p>
    <w:p w14:paraId="39C9CF76" w14:textId="77777777" w:rsidR="008052DF" w:rsidRPr="008052DF" w:rsidRDefault="008052DF" w:rsidP="008052DF">
      <w:pPr>
        <w:pStyle w:val="EndNoteBibliography"/>
        <w:spacing w:after="0"/>
        <w:ind w:left="720" w:hanging="720"/>
      </w:pPr>
      <w:r w:rsidRPr="008052DF">
        <w:t>71</w:t>
      </w:r>
      <w:r w:rsidRPr="008052DF">
        <w:tab/>
        <w:t>Hasegawa, T.</w:t>
      </w:r>
      <w:r w:rsidRPr="008052DF">
        <w:rPr>
          <w:i/>
        </w:rPr>
        <w:t xml:space="preserve"> et al.</w:t>
      </w:r>
      <w:r w:rsidRPr="008052DF">
        <w:t xml:space="preserve"> Consequence of climate mitigation on the risk of hunger. </w:t>
      </w:r>
      <w:r w:rsidRPr="008052DF">
        <w:rPr>
          <w:i/>
        </w:rPr>
        <w:t>Environmental science &amp; technology</w:t>
      </w:r>
      <w:r w:rsidRPr="008052DF">
        <w:t xml:space="preserve"> </w:t>
      </w:r>
      <w:r w:rsidRPr="008052DF">
        <w:rPr>
          <w:b/>
        </w:rPr>
        <w:t>49</w:t>
      </w:r>
      <w:r w:rsidRPr="008052DF">
        <w:t xml:space="preserve">, 7245-7253 (2015). </w:t>
      </w:r>
    </w:p>
    <w:p w14:paraId="155D8B7A" w14:textId="77777777" w:rsidR="008052DF" w:rsidRPr="008052DF" w:rsidRDefault="008052DF" w:rsidP="008052DF">
      <w:pPr>
        <w:pStyle w:val="EndNoteBibliography"/>
        <w:spacing w:after="0"/>
        <w:ind w:left="720" w:hanging="720"/>
      </w:pPr>
      <w:r w:rsidRPr="008052DF">
        <w:t>72</w:t>
      </w:r>
      <w:r w:rsidRPr="008052DF">
        <w:tab/>
        <w:t>Lele, U.</w:t>
      </w:r>
      <w:r w:rsidRPr="008052DF">
        <w:rPr>
          <w:i/>
        </w:rPr>
        <w:t xml:space="preserve"> et al.</w:t>
      </w:r>
      <w:r w:rsidRPr="008052DF">
        <w:t xml:space="preserve"> Measuring food and nutrition security: An independent technical assessment and user’s guide for existing indicators. </w:t>
      </w:r>
      <w:r w:rsidRPr="008052DF">
        <w:rPr>
          <w:i/>
        </w:rPr>
        <w:t>Rome: Food Security Information Network, Measuring Food and Nutrition Security Technical Working Group</w:t>
      </w:r>
      <w:r w:rsidRPr="008052DF">
        <w:t xml:space="preserve"> </w:t>
      </w:r>
      <w:r w:rsidRPr="008052DF">
        <w:rPr>
          <w:b/>
        </w:rPr>
        <w:t>177</w:t>
      </w:r>
      <w:r w:rsidRPr="008052DF">
        <w:t xml:space="preserve"> (2016). </w:t>
      </w:r>
    </w:p>
    <w:p w14:paraId="07B1646F" w14:textId="7DBB6E5C" w:rsidR="008052DF" w:rsidRPr="008052DF" w:rsidRDefault="008052DF" w:rsidP="008052DF">
      <w:pPr>
        <w:pStyle w:val="EndNoteBibliography"/>
        <w:spacing w:after="0"/>
        <w:ind w:left="720" w:hanging="720"/>
      </w:pPr>
      <w:r w:rsidRPr="008052DF">
        <w:t>73</w:t>
      </w:r>
      <w:r w:rsidRPr="008052DF">
        <w:tab/>
        <w:t xml:space="preserve">Cialani, C. &amp; Mortazavi, R. The Cost of Urban Waste Management: An Empirical Analysis of Recycling Patterns in Italy. </w:t>
      </w:r>
      <w:r w:rsidRPr="008052DF">
        <w:rPr>
          <w:i/>
        </w:rPr>
        <w:t>Frontiers in Sustainable Cities</w:t>
      </w:r>
      <w:r w:rsidRPr="008052DF">
        <w:t xml:space="preserve"> </w:t>
      </w:r>
      <w:r w:rsidRPr="008052DF">
        <w:rPr>
          <w:b/>
        </w:rPr>
        <w:t>2</w:t>
      </w:r>
      <w:r w:rsidRPr="008052DF">
        <w:t xml:space="preserve"> (2020). </w:t>
      </w:r>
      <w:hyperlink r:id="rId50" w:history="1">
        <w:r w:rsidRPr="008052DF">
          <w:rPr>
            <w:rStyle w:val="Hyperlink"/>
          </w:rPr>
          <w:t>https://doi.org/10.3389/frsc.2020.00008</w:t>
        </w:r>
      </w:hyperlink>
    </w:p>
    <w:p w14:paraId="2888A1AB" w14:textId="77777777" w:rsidR="008052DF" w:rsidRPr="008052DF" w:rsidRDefault="008052DF" w:rsidP="008052DF">
      <w:pPr>
        <w:pStyle w:val="EndNoteBibliography"/>
        <w:ind w:left="720" w:hanging="720"/>
      </w:pPr>
      <w:r w:rsidRPr="008052DF">
        <w:t>74</w:t>
      </w:r>
      <w:r w:rsidRPr="008052DF">
        <w:tab/>
        <w:t>Havlík, P.</w:t>
      </w:r>
      <w:r w:rsidRPr="008052DF">
        <w:rPr>
          <w:i/>
        </w:rPr>
        <w:t xml:space="preserve"> et al.</w:t>
      </w:r>
      <w:r w:rsidRPr="008052DF">
        <w:t xml:space="preserve"> Climate change mitigation through livestock system transitions. </w:t>
      </w:r>
      <w:r w:rsidRPr="008052DF">
        <w:rPr>
          <w:i/>
        </w:rPr>
        <w:t>Proceedings of the National Academy of Sciences</w:t>
      </w:r>
      <w:r w:rsidRPr="008052DF">
        <w:t xml:space="preserve"> </w:t>
      </w:r>
      <w:r w:rsidRPr="008052DF">
        <w:rPr>
          <w:b/>
        </w:rPr>
        <w:t>111</w:t>
      </w:r>
      <w:r w:rsidRPr="008052DF">
        <w:t xml:space="preserve">, 3709-3714 (2014). </w:t>
      </w:r>
    </w:p>
    <w:p w14:paraId="71C13526" w14:textId="6F083290" w:rsidR="00131C87" w:rsidRPr="005928E0" w:rsidRDefault="00131C87" w:rsidP="00131C87">
      <w:pPr>
        <w:adjustRightInd w:val="0"/>
        <w:snapToGrid w:val="0"/>
        <w:spacing w:after="0" w:line="240" w:lineRule="auto"/>
        <w:jc w:val="both"/>
        <w:rPr>
          <w:rFonts w:ascii="Times New Roman" w:hAnsi="Times New Roman" w:cs="Times New Roman"/>
          <w:sz w:val="21"/>
          <w:szCs w:val="21"/>
        </w:rPr>
      </w:pPr>
      <w:r w:rsidRPr="005928E0">
        <w:rPr>
          <w:rFonts w:ascii="Times New Roman" w:hAnsi="Times New Roman" w:cs="Times New Roman"/>
          <w:sz w:val="21"/>
          <w:szCs w:val="21"/>
        </w:rPr>
        <w:fldChar w:fldCharType="end"/>
      </w:r>
    </w:p>
    <w:p w14:paraId="1C20D56A" w14:textId="77777777" w:rsidR="00131C87" w:rsidRPr="005928E0" w:rsidRDefault="00131C87" w:rsidP="00156ED7">
      <w:pPr>
        <w:pStyle w:val="Heading1"/>
        <w:snapToGrid w:val="0"/>
        <w:spacing w:beforeLines="50" w:before="156" w:afterLines="50" w:after="156" w:line="480" w:lineRule="auto"/>
        <w:jc w:val="both"/>
        <w:rPr>
          <w:rFonts w:cs="Times New Roman"/>
          <w:szCs w:val="24"/>
        </w:rPr>
      </w:pPr>
      <w:r w:rsidRPr="005928E0">
        <w:rPr>
          <w:rFonts w:cs="Times New Roman"/>
          <w:szCs w:val="24"/>
        </w:rPr>
        <w:lastRenderedPageBreak/>
        <w:t>Acknowledgements</w:t>
      </w:r>
    </w:p>
    <w:p w14:paraId="32A7F87C" w14:textId="0524515A" w:rsidR="00131C87" w:rsidRPr="00A56046" w:rsidRDefault="00EA5521" w:rsidP="00156ED7">
      <w:pPr>
        <w:snapToGrid w:val="0"/>
        <w:spacing w:beforeLines="50" w:before="156" w:afterLines="50" w:after="156" w:line="240" w:lineRule="auto"/>
        <w:jc w:val="both"/>
        <w:rPr>
          <w:rFonts w:ascii="Times New Roman" w:hAnsi="Times New Roman"/>
          <w:color w:val="000000" w:themeColor="text1"/>
          <w:sz w:val="21"/>
          <w:szCs w:val="21"/>
        </w:rPr>
      </w:pPr>
      <w:r w:rsidRPr="005928E0">
        <w:rPr>
          <w:rFonts w:ascii="Times New Roman" w:hAnsi="Times New Roman" w:cs="Times New Roman"/>
          <w:sz w:val="21"/>
          <w:szCs w:val="21"/>
        </w:rPr>
        <w:t>We than</w:t>
      </w:r>
      <w:r w:rsidR="007372CB" w:rsidRPr="005928E0">
        <w:rPr>
          <w:rFonts w:ascii="Times New Roman" w:hAnsi="Times New Roman" w:cs="Times New Roman"/>
          <w:sz w:val="21"/>
          <w:szCs w:val="21"/>
        </w:rPr>
        <w:t>k c</w:t>
      </w:r>
      <w:r w:rsidRPr="005928E0">
        <w:rPr>
          <w:rFonts w:ascii="Times New Roman" w:hAnsi="Times New Roman" w:cs="Times New Roman"/>
          <w:sz w:val="21"/>
          <w:szCs w:val="21"/>
        </w:rPr>
        <w:t xml:space="preserve">onference participants at </w:t>
      </w:r>
      <w:r w:rsidR="00AC14AC" w:rsidRPr="005928E0">
        <w:rPr>
          <w:rFonts w:ascii="Times New Roman" w:hAnsi="Times New Roman" w:cs="Times New Roman"/>
          <w:sz w:val="21"/>
          <w:szCs w:val="21"/>
        </w:rPr>
        <w:t>III Economy for The Common Good International Conference (ECGIC)</w:t>
      </w:r>
      <w:r w:rsidRPr="005928E0">
        <w:rPr>
          <w:rFonts w:ascii="Times New Roman" w:hAnsi="Times New Roman" w:cs="Times New Roman"/>
          <w:sz w:val="21"/>
          <w:szCs w:val="21"/>
        </w:rPr>
        <w:t xml:space="preserve"> and </w:t>
      </w:r>
      <w:r w:rsidR="002C5973" w:rsidRPr="005928E0">
        <w:rPr>
          <w:rFonts w:ascii="Times New Roman" w:hAnsi="Times New Roman" w:cs="Times New Roman"/>
          <w:sz w:val="21"/>
          <w:szCs w:val="21"/>
        </w:rPr>
        <w:t xml:space="preserve">the </w:t>
      </w:r>
      <w:r w:rsidRPr="005928E0">
        <w:rPr>
          <w:rFonts w:ascii="Times New Roman" w:hAnsi="Times New Roman" w:cs="Times New Roman"/>
          <w:sz w:val="21"/>
          <w:szCs w:val="21"/>
        </w:rPr>
        <w:t>29</w:t>
      </w:r>
      <w:r w:rsidRPr="005928E0">
        <w:rPr>
          <w:rFonts w:ascii="Times New Roman" w:hAnsi="Times New Roman" w:cs="Times New Roman"/>
          <w:sz w:val="21"/>
          <w:szCs w:val="21"/>
          <w:vertAlign w:val="superscript"/>
        </w:rPr>
        <w:t>th</w:t>
      </w:r>
      <w:r w:rsidRPr="005928E0">
        <w:rPr>
          <w:rFonts w:ascii="Times New Roman" w:hAnsi="Times New Roman" w:cs="Times New Roman"/>
          <w:sz w:val="21"/>
          <w:szCs w:val="21"/>
        </w:rPr>
        <w:t xml:space="preserve"> Annual Conference </w:t>
      </w:r>
      <w:r w:rsidR="002C5973" w:rsidRPr="005928E0">
        <w:rPr>
          <w:rFonts w:ascii="Times New Roman" w:hAnsi="Times New Roman" w:cs="Times New Roman"/>
          <w:sz w:val="21"/>
          <w:szCs w:val="21"/>
        </w:rPr>
        <w:t xml:space="preserve">of European Association of Environmental and Resource Economists (EAERE) </w:t>
      </w:r>
      <w:r w:rsidR="006F0522" w:rsidRPr="005928E0">
        <w:rPr>
          <w:rFonts w:ascii="Times New Roman" w:hAnsi="Times New Roman" w:cs="Times New Roman"/>
          <w:sz w:val="21"/>
          <w:szCs w:val="21"/>
        </w:rPr>
        <w:t xml:space="preserve">in 2024 </w:t>
      </w:r>
      <w:r w:rsidRPr="005928E0">
        <w:rPr>
          <w:rFonts w:ascii="Times New Roman" w:hAnsi="Times New Roman" w:cs="Times New Roman"/>
          <w:sz w:val="21"/>
          <w:szCs w:val="21"/>
        </w:rPr>
        <w:t>for helpful comments and discussions</w:t>
      </w:r>
      <w:r w:rsidR="007372CB" w:rsidRPr="005928E0">
        <w:rPr>
          <w:rFonts w:ascii="Times New Roman" w:hAnsi="Times New Roman" w:cs="Times New Roman"/>
          <w:sz w:val="21"/>
          <w:szCs w:val="21"/>
        </w:rPr>
        <w:t xml:space="preserve">. </w:t>
      </w:r>
      <w:r w:rsidR="00131C87" w:rsidRPr="005928E0">
        <w:rPr>
          <w:rFonts w:ascii="Times New Roman" w:hAnsi="Times New Roman" w:cs="Times New Roman"/>
          <w:sz w:val="21"/>
          <w:szCs w:val="21"/>
        </w:rPr>
        <w:t>We acknowledge</w:t>
      </w:r>
      <w:r w:rsidR="006F0522" w:rsidRPr="005928E0">
        <w:rPr>
          <w:rFonts w:ascii="Times New Roman" w:hAnsi="Times New Roman" w:cs="Times New Roman"/>
          <w:sz w:val="21"/>
          <w:szCs w:val="21"/>
        </w:rPr>
        <w:t xml:space="preserve"> financial </w:t>
      </w:r>
      <w:r w:rsidR="00131C87" w:rsidRPr="005928E0">
        <w:rPr>
          <w:rFonts w:ascii="Times New Roman" w:hAnsi="Times New Roman" w:cs="Times New Roman"/>
          <w:sz w:val="21"/>
          <w:szCs w:val="21"/>
        </w:rPr>
        <w:t>support from the National Natural Science Foundation of China [NSFC, grants no. 32272814], the High-level Team Project of China Agricultural University, the Program of Advanced Discipline Construction in Beijing [Agriculture Green Development], the Program of Introducing</w:t>
      </w:r>
      <w:r w:rsidR="00131C87" w:rsidRPr="0070432C">
        <w:rPr>
          <w:rFonts w:ascii="Times New Roman" w:hAnsi="Times New Roman"/>
          <w:sz w:val="21"/>
          <w:szCs w:val="21"/>
        </w:rPr>
        <w:t xml:space="preserve"> Talents of Discipline to Universities [Plant-soil interactions innovative research platform BP0719025], the 2115 Talent Development Program of China Agricultural University, and the </w:t>
      </w:r>
      <w:r w:rsidR="00131C87" w:rsidRPr="002D1BA8">
        <w:rPr>
          <w:rFonts w:ascii="Times New Roman" w:hAnsi="Times New Roman"/>
          <w:color w:val="000000" w:themeColor="text1"/>
          <w:sz w:val="21"/>
          <w:szCs w:val="21"/>
        </w:rPr>
        <w:t>Agriculture Green Development Program sponsored by China Scholarship Council [no. 201913043]. Artificial Intelligence (in our case ChatGPT) has been used to polish the English writing of paragraphs</w:t>
      </w:r>
      <w:r w:rsidR="00131C87">
        <w:rPr>
          <w:rFonts w:ascii="Times New Roman" w:hAnsi="Times New Roman"/>
          <w:color w:val="000000" w:themeColor="text1"/>
          <w:sz w:val="21"/>
          <w:szCs w:val="21"/>
        </w:rPr>
        <w:t xml:space="preserve"> in this paper</w:t>
      </w:r>
      <w:r w:rsidR="00131C87" w:rsidRPr="002D1BA8">
        <w:rPr>
          <w:rFonts w:ascii="Times New Roman" w:hAnsi="Times New Roman"/>
          <w:color w:val="000000" w:themeColor="text1"/>
          <w:sz w:val="21"/>
          <w:szCs w:val="21"/>
        </w:rPr>
        <w:t>.</w:t>
      </w:r>
      <w:r w:rsidR="00802F90">
        <w:rPr>
          <w:rFonts w:ascii="Times New Roman" w:hAnsi="Times New Roman"/>
          <w:color w:val="000000" w:themeColor="text1"/>
          <w:sz w:val="21"/>
          <w:szCs w:val="21"/>
        </w:rPr>
        <w:t xml:space="preserve"> </w:t>
      </w:r>
      <w:r w:rsidR="00802F90" w:rsidRPr="00802F90">
        <w:rPr>
          <w:rFonts w:ascii="Times New Roman" w:hAnsi="Times New Roman"/>
          <w:color w:val="000000" w:themeColor="text1"/>
          <w:sz w:val="21"/>
          <w:szCs w:val="21"/>
        </w:rPr>
        <w:t xml:space="preserve">After using this tool/service, </w:t>
      </w:r>
      <w:r w:rsidR="00802F90">
        <w:rPr>
          <w:rFonts w:ascii="Times New Roman" w:hAnsi="Times New Roman"/>
          <w:color w:val="000000" w:themeColor="text1"/>
          <w:sz w:val="21"/>
          <w:szCs w:val="21"/>
        </w:rPr>
        <w:t>we</w:t>
      </w:r>
      <w:r w:rsidR="00802F90" w:rsidRPr="00802F90">
        <w:rPr>
          <w:rFonts w:ascii="Times New Roman" w:hAnsi="Times New Roman"/>
          <w:color w:val="000000" w:themeColor="text1"/>
          <w:sz w:val="21"/>
          <w:szCs w:val="21"/>
        </w:rPr>
        <w:t xml:space="preserve"> reviewed and edited the content as needed and </w:t>
      </w:r>
      <w:r w:rsidR="00FE71E4">
        <w:rPr>
          <w:rFonts w:ascii="Times New Roman" w:hAnsi="Times New Roman"/>
          <w:color w:val="000000" w:themeColor="text1"/>
          <w:sz w:val="21"/>
          <w:szCs w:val="21"/>
        </w:rPr>
        <w:t>took</w:t>
      </w:r>
      <w:r w:rsidR="00802F90" w:rsidRPr="00802F90">
        <w:rPr>
          <w:rFonts w:ascii="Times New Roman" w:hAnsi="Times New Roman"/>
          <w:color w:val="000000" w:themeColor="text1"/>
          <w:sz w:val="21"/>
          <w:szCs w:val="21"/>
        </w:rPr>
        <w:t xml:space="preserve"> full responsibility for the content of the publication.</w:t>
      </w:r>
      <w:r w:rsidR="00A56046">
        <w:rPr>
          <w:rFonts w:ascii="Times New Roman" w:hAnsi="Times New Roman" w:hint="eastAsia"/>
          <w:color w:val="000000" w:themeColor="text1"/>
          <w:sz w:val="21"/>
          <w:szCs w:val="21"/>
        </w:rPr>
        <w:t xml:space="preserve"> </w:t>
      </w:r>
    </w:p>
    <w:p w14:paraId="6C91CA8B" w14:textId="77777777" w:rsidR="00131C87" w:rsidRPr="000A2E7B" w:rsidRDefault="00131C87" w:rsidP="00156ED7">
      <w:pPr>
        <w:pStyle w:val="Heading1"/>
        <w:snapToGrid w:val="0"/>
        <w:spacing w:beforeLines="50" w:before="156" w:afterLines="50" w:after="156" w:line="480" w:lineRule="auto"/>
        <w:jc w:val="both"/>
        <w:rPr>
          <w:szCs w:val="24"/>
        </w:rPr>
      </w:pPr>
      <w:r w:rsidRPr="000A2E7B">
        <w:rPr>
          <w:szCs w:val="24"/>
        </w:rPr>
        <w:t>Author contributions</w:t>
      </w:r>
    </w:p>
    <w:p w14:paraId="301432A7" w14:textId="61D91B23" w:rsidR="00131C87" w:rsidRPr="0070432C" w:rsidRDefault="00131C87" w:rsidP="00156ED7">
      <w:pPr>
        <w:snapToGrid w:val="0"/>
        <w:spacing w:beforeLines="50" w:before="156" w:afterLines="50" w:after="156" w:line="240" w:lineRule="auto"/>
        <w:jc w:val="both"/>
        <w:rPr>
          <w:rFonts w:ascii="Times New Roman" w:hAnsi="Times New Roman"/>
          <w:sz w:val="21"/>
          <w:szCs w:val="21"/>
        </w:rPr>
      </w:pPr>
      <w:r w:rsidRPr="0070432C">
        <w:rPr>
          <w:rFonts w:ascii="Times New Roman" w:hAnsi="Times New Roman"/>
          <w:sz w:val="21"/>
          <w:szCs w:val="21"/>
        </w:rPr>
        <w:t xml:space="preserve">W.L., X.Z., H.P.W., and Y.H. designed the research; W.L. and X.Z. developed the model; W.L., X.Z., H.P.W., O.O., and Y.H. analysed data; W.L., X.Z., H.P.W., O.O., and Y.H. wrote the paper. All authors contributed to the analysis of the results. All authors read and commented on various drafts of the paper. </w:t>
      </w:r>
    </w:p>
    <w:p w14:paraId="0DCB3032" w14:textId="77777777" w:rsidR="00131C87" w:rsidRPr="000A2E7B" w:rsidRDefault="00131C87" w:rsidP="00156ED7">
      <w:pPr>
        <w:pStyle w:val="Heading1"/>
        <w:snapToGrid w:val="0"/>
        <w:spacing w:beforeLines="50" w:before="156" w:afterLines="50" w:after="156" w:line="480" w:lineRule="auto"/>
        <w:jc w:val="both"/>
        <w:rPr>
          <w:szCs w:val="24"/>
        </w:rPr>
      </w:pPr>
      <w:r w:rsidRPr="000A2E7B">
        <w:rPr>
          <w:szCs w:val="24"/>
        </w:rPr>
        <w:t>Competing interests</w:t>
      </w:r>
    </w:p>
    <w:p w14:paraId="4704A40A" w14:textId="77777777" w:rsidR="00131C87" w:rsidRPr="0070432C" w:rsidRDefault="00131C87" w:rsidP="00156ED7">
      <w:pPr>
        <w:autoSpaceDE w:val="0"/>
        <w:autoSpaceDN w:val="0"/>
        <w:snapToGrid w:val="0"/>
        <w:spacing w:beforeLines="50" w:before="156" w:afterLines="50" w:after="156" w:line="240" w:lineRule="auto"/>
        <w:jc w:val="both"/>
        <w:rPr>
          <w:rFonts w:ascii="Times New Roman" w:hAnsi="Times New Roman" w:cs="Times New Roman"/>
          <w:sz w:val="21"/>
          <w:szCs w:val="21"/>
        </w:rPr>
      </w:pPr>
      <w:r w:rsidRPr="0070432C">
        <w:rPr>
          <w:rFonts w:ascii="Times New Roman" w:hAnsi="Times New Roman" w:cs="Times New Roman"/>
          <w:sz w:val="21"/>
          <w:szCs w:val="21"/>
        </w:rPr>
        <w:t>The authors declare no competing interests.</w:t>
      </w:r>
    </w:p>
    <w:p w14:paraId="19F6C725" w14:textId="77777777" w:rsidR="00131C87" w:rsidRPr="000A2E7B" w:rsidRDefault="00131C87" w:rsidP="00156ED7">
      <w:pPr>
        <w:pStyle w:val="Heading1"/>
        <w:snapToGrid w:val="0"/>
        <w:spacing w:beforeLines="50" w:before="156" w:afterLines="50" w:after="156" w:line="480" w:lineRule="auto"/>
        <w:jc w:val="both"/>
        <w:rPr>
          <w:szCs w:val="24"/>
        </w:rPr>
      </w:pPr>
      <w:r w:rsidRPr="000A2E7B">
        <w:rPr>
          <w:szCs w:val="24"/>
        </w:rPr>
        <w:t>Additional information</w:t>
      </w:r>
    </w:p>
    <w:p w14:paraId="2B428A4B" w14:textId="77777777" w:rsidR="00131C87" w:rsidRPr="0070432C" w:rsidRDefault="00131C87" w:rsidP="00156ED7">
      <w:pPr>
        <w:snapToGrid w:val="0"/>
        <w:spacing w:beforeLines="50" w:before="156" w:afterLines="50" w:after="156" w:line="240" w:lineRule="auto"/>
        <w:rPr>
          <w:rFonts w:ascii="Times New Roman" w:hAnsi="Times New Roman"/>
          <w:sz w:val="21"/>
          <w:szCs w:val="21"/>
        </w:rPr>
        <w:sectPr w:rsidR="00131C87" w:rsidRPr="0070432C" w:rsidSect="00403AEC">
          <w:pgSz w:w="11906" w:h="16838"/>
          <w:pgMar w:top="1440" w:right="1797" w:bottom="1440" w:left="1797" w:header="851" w:footer="992" w:gutter="0"/>
          <w:lnNumType w:countBy="1" w:restart="continuous"/>
          <w:cols w:space="425"/>
          <w:docGrid w:type="lines" w:linePitch="312"/>
        </w:sectPr>
      </w:pPr>
      <w:r w:rsidRPr="0070432C">
        <w:rPr>
          <w:rFonts w:ascii="Times New Roman" w:hAnsi="Times New Roman"/>
          <w:sz w:val="21"/>
          <w:szCs w:val="21"/>
        </w:rPr>
        <w:t xml:space="preserve">Details about the data, methods, and framework are presented in </w:t>
      </w:r>
      <w:r w:rsidRPr="0070432C">
        <w:rPr>
          <w:rFonts w:ascii="Times New Roman" w:hAnsi="Times New Roman"/>
          <w:bCs/>
          <w:color w:val="000000" w:themeColor="text1"/>
          <w:sz w:val="21"/>
          <w:szCs w:val="21"/>
        </w:rPr>
        <w:t>Supplementary Information (SI)</w:t>
      </w:r>
      <w:r w:rsidRPr="0070432C">
        <w:rPr>
          <w:rFonts w:ascii="Times New Roman" w:hAnsi="Times New Roman"/>
          <w:sz w:val="21"/>
          <w:szCs w:val="21"/>
        </w:rPr>
        <w:t xml:space="preserve">. </w:t>
      </w:r>
    </w:p>
    <w:p w14:paraId="2140F4FA" w14:textId="26CB46C0" w:rsidR="0076502C" w:rsidRPr="0070432C" w:rsidRDefault="00494497" w:rsidP="004151B1">
      <w:pPr>
        <w:adjustRightInd w:val="0"/>
        <w:snapToGrid w:val="0"/>
        <w:spacing w:after="0" w:line="240" w:lineRule="auto"/>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3E9098FC" wp14:editId="33606704">
            <wp:extent cx="8971423" cy="415554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997376" cy="4167561"/>
                    </a:xfrm>
                    <a:prstGeom prst="rect">
                      <a:avLst/>
                    </a:prstGeom>
                    <a:noFill/>
                  </pic:spPr>
                </pic:pic>
              </a:graphicData>
            </a:graphic>
          </wp:inline>
        </w:drawing>
      </w:r>
    </w:p>
    <w:p w14:paraId="64678741" w14:textId="74D9E24B" w:rsidR="007F5DBE" w:rsidRDefault="0076502C" w:rsidP="004151B1">
      <w:pPr>
        <w:adjustRightInd w:val="0"/>
        <w:snapToGrid w:val="0"/>
        <w:spacing w:after="0" w:line="240" w:lineRule="auto"/>
        <w:jc w:val="both"/>
        <w:rPr>
          <w:rFonts w:ascii="Times New Roman" w:hAnsi="Times New Roman" w:cs="Times New Roman"/>
          <w:sz w:val="21"/>
          <w:szCs w:val="21"/>
        </w:rPr>
      </w:pPr>
      <w:r w:rsidRPr="00946F27">
        <w:rPr>
          <w:rFonts w:ascii="Times New Roman" w:hAnsi="Times New Roman" w:cs="Times New Roman"/>
          <w:b/>
          <w:bCs/>
          <w:sz w:val="21"/>
          <w:szCs w:val="21"/>
        </w:rPr>
        <w:t>Fig</w:t>
      </w:r>
      <w:r w:rsidR="004E3AB7" w:rsidRPr="00946F27">
        <w:rPr>
          <w:rFonts w:ascii="Times New Roman" w:hAnsi="Times New Roman" w:cs="Times New Roman"/>
          <w:b/>
          <w:bCs/>
          <w:sz w:val="21"/>
          <w:szCs w:val="21"/>
        </w:rPr>
        <w:t>.</w:t>
      </w:r>
      <w:r w:rsidRPr="00946F27">
        <w:rPr>
          <w:rFonts w:ascii="Times New Roman" w:hAnsi="Times New Roman" w:cs="Times New Roman"/>
          <w:b/>
          <w:bCs/>
          <w:sz w:val="21"/>
          <w:szCs w:val="21"/>
        </w:rPr>
        <w:t xml:space="preserve"> </w:t>
      </w:r>
      <w:r w:rsidRPr="00946F27">
        <w:rPr>
          <w:rFonts w:ascii="Times New Roman" w:hAnsi="Times New Roman" w:cs="Times New Roman"/>
          <w:b/>
          <w:bCs/>
          <w:sz w:val="21"/>
          <w:szCs w:val="21"/>
        </w:rPr>
        <w:fldChar w:fldCharType="begin"/>
      </w:r>
      <w:r w:rsidRPr="00946F27">
        <w:rPr>
          <w:rFonts w:ascii="Times New Roman" w:hAnsi="Times New Roman" w:cs="Times New Roman"/>
          <w:b/>
          <w:bCs/>
          <w:sz w:val="21"/>
          <w:szCs w:val="21"/>
        </w:rPr>
        <w:instrText xml:space="preserve"> SEQ </w:instrText>
      </w:r>
      <w:r w:rsidRPr="00946F27">
        <w:rPr>
          <w:rFonts w:ascii="Times New Roman" w:hAnsi="Times New Roman" w:cs="Times New Roman"/>
          <w:b/>
          <w:bCs/>
          <w:sz w:val="21"/>
          <w:szCs w:val="21"/>
        </w:rPr>
        <w:instrText>图</w:instrText>
      </w:r>
      <w:r w:rsidRPr="00946F27">
        <w:rPr>
          <w:rFonts w:ascii="Times New Roman" w:hAnsi="Times New Roman" w:cs="Times New Roman"/>
          <w:b/>
          <w:bCs/>
          <w:sz w:val="21"/>
          <w:szCs w:val="21"/>
        </w:rPr>
        <w:instrText xml:space="preserve">2- \* ARABIC </w:instrText>
      </w:r>
      <w:r w:rsidRPr="00946F27">
        <w:rPr>
          <w:rFonts w:ascii="Times New Roman" w:hAnsi="Times New Roman" w:cs="Times New Roman"/>
          <w:b/>
          <w:bCs/>
          <w:sz w:val="21"/>
          <w:szCs w:val="21"/>
        </w:rPr>
        <w:fldChar w:fldCharType="separate"/>
      </w:r>
      <w:r w:rsidR="00E638BD">
        <w:rPr>
          <w:rFonts w:ascii="Times New Roman" w:hAnsi="Times New Roman" w:cs="Times New Roman"/>
          <w:b/>
          <w:bCs/>
          <w:noProof/>
          <w:sz w:val="21"/>
          <w:szCs w:val="21"/>
        </w:rPr>
        <w:t>1</w:t>
      </w:r>
      <w:r w:rsidRPr="00946F27">
        <w:rPr>
          <w:rFonts w:ascii="Times New Roman" w:hAnsi="Times New Roman" w:cs="Times New Roman"/>
          <w:b/>
          <w:bCs/>
          <w:sz w:val="21"/>
          <w:szCs w:val="21"/>
        </w:rPr>
        <w:fldChar w:fldCharType="end"/>
      </w:r>
      <w:r w:rsidR="00B82AA9" w:rsidRPr="00946F27">
        <w:rPr>
          <w:rFonts w:ascii="Times New Roman" w:hAnsi="Times New Roman" w:cs="Times New Roman"/>
          <w:b/>
          <w:bCs/>
          <w:sz w:val="21"/>
          <w:szCs w:val="21"/>
        </w:rPr>
        <w:t xml:space="preserve"> | </w:t>
      </w:r>
      <w:r w:rsidRPr="00946F27">
        <w:rPr>
          <w:rFonts w:ascii="Times New Roman" w:hAnsi="Times New Roman" w:cs="Times New Roman"/>
          <w:b/>
          <w:bCs/>
          <w:sz w:val="21"/>
          <w:szCs w:val="21"/>
        </w:rPr>
        <w:t xml:space="preserve">Representation of the economy in China in </w:t>
      </w:r>
      <w:r w:rsidR="004165B2">
        <w:rPr>
          <w:rFonts w:ascii="Times New Roman" w:hAnsi="Times New Roman" w:cs="Times New Roman"/>
          <w:b/>
          <w:bCs/>
          <w:sz w:val="21"/>
          <w:szCs w:val="21"/>
        </w:rPr>
        <w:t>the</w:t>
      </w:r>
      <w:r w:rsidRPr="00946F27">
        <w:rPr>
          <w:rFonts w:ascii="Times New Roman" w:hAnsi="Times New Roman" w:cs="Times New Roman"/>
          <w:b/>
          <w:bCs/>
          <w:sz w:val="21"/>
          <w:szCs w:val="21"/>
        </w:rPr>
        <w:t xml:space="preserve"> </w:t>
      </w:r>
      <w:r w:rsidR="00DF105E">
        <w:rPr>
          <w:rFonts w:ascii="Times New Roman" w:hAnsi="Times New Roman" w:cs="Times New Roman"/>
          <w:b/>
          <w:bCs/>
          <w:sz w:val="21"/>
          <w:szCs w:val="21"/>
        </w:rPr>
        <w:t xml:space="preserve">applied </w:t>
      </w:r>
      <w:r w:rsidR="00774BDC">
        <w:rPr>
          <w:rFonts w:ascii="Times New Roman" w:hAnsi="Times New Roman" w:cs="Times New Roman"/>
          <w:b/>
          <w:bCs/>
          <w:sz w:val="21"/>
          <w:szCs w:val="21"/>
        </w:rPr>
        <w:t>general</w:t>
      </w:r>
      <w:r w:rsidR="00DF105E">
        <w:rPr>
          <w:rFonts w:ascii="Times New Roman" w:hAnsi="Times New Roman" w:cs="Times New Roman"/>
          <w:b/>
          <w:bCs/>
          <w:sz w:val="21"/>
          <w:szCs w:val="21"/>
        </w:rPr>
        <w:t xml:space="preserve"> equilibrium (</w:t>
      </w:r>
      <w:r w:rsidRPr="00946F27">
        <w:rPr>
          <w:rFonts w:ascii="Times New Roman" w:hAnsi="Times New Roman" w:cs="Times New Roman"/>
          <w:b/>
          <w:bCs/>
          <w:sz w:val="21"/>
          <w:szCs w:val="21"/>
        </w:rPr>
        <w:t>AGE</w:t>
      </w:r>
      <w:r w:rsidR="00DF105E">
        <w:rPr>
          <w:rFonts w:ascii="Times New Roman" w:hAnsi="Times New Roman" w:cs="Times New Roman"/>
          <w:b/>
          <w:bCs/>
          <w:sz w:val="21"/>
          <w:szCs w:val="21"/>
        </w:rPr>
        <w:t>)</w:t>
      </w:r>
      <w:r w:rsidRPr="00946F27">
        <w:rPr>
          <w:rFonts w:ascii="Times New Roman" w:hAnsi="Times New Roman" w:cs="Times New Roman"/>
          <w:b/>
          <w:bCs/>
          <w:sz w:val="21"/>
          <w:szCs w:val="21"/>
        </w:rPr>
        <w:t xml:space="preserve"> framework with food waste </w:t>
      </w:r>
      <w:r w:rsidR="00425017">
        <w:rPr>
          <w:rFonts w:ascii="Times New Roman" w:hAnsi="Times New Roman" w:cs="Times New Roman"/>
          <w:b/>
          <w:bCs/>
          <w:sz w:val="21"/>
          <w:szCs w:val="21"/>
        </w:rPr>
        <w:t>and food processing waste</w:t>
      </w:r>
      <w:r w:rsidRPr="00946F27">
        <w:rPr>
          <w:rFonts w:ascii="Times New Roman" w:hAnsi="Times New Roman" w:cs="Times New Roman"/>
          <w:b/>
          <w:bCs/>
          <w:sz w:val="21"/>
          <w:szCs w:val="21"/>
        </w:rPr>
        <w:t>.</w:t>
      </w:r>
      <w:r w:rsidR="006C262A">
        <w:rPr>
          <w:rFonts w:ascii="Times New Roman" w:hAnsi="Times New Roman" w:cs="Times New Roman"/>
          <w:sz w:val="21"/>
          <w:szCs w:val="21"/>
        </w:rPr>
        <w:t xml:space="preserve"> </w:t>
      </w:r>
      <w:r w:rsidR="00A8196C">
        <w:rPr>
          <w:rFonts w:ascii="Times New Roman" w:hAnsi="Times New Roman" w:cs="Times New Roman" w:hint="eastAsia"/>
          <w:sz w:val="21"/>
          <w:szCs w:val="21"/>
        </w:rPr>
        <w:t>T</w:t>
      </w:r>
      <w:r w:rsidR="00A8196C">
        <w:rPr>
          <w:rFonts w:ascii="Times New Roman" w:hAnsi="Times New Roman" w:cs="Times New Roman"/>
          <w:sz w:val="21"/>
          <w:szCs w:val="21"/>
        </w:rPr>
        <w:t>he framework in</w:t>
      </w:r>
      <w:r w:rsidR="007D353C">
        <w:rPr>
          <w:rFonts w:ascii="Times New Roman" w:hAnsi="Times New Roman" w:cs="Times New Roman"/>
          <w:sz w:val="21"/>
          <w:szCs w:val="21"/>
        </w:rPr>
        <w:t xml:space="preserve">cludes four </w:t>
      </w:r>
      <w:r w:rsidR="00D102BA">
        <w:rPr>
          <w:rFonts w:ascii="Times New Roman" w:hAnsi="Times New Roman" w:cs="Times New Roman"/>
          <w:sz w:val="21"/>
          <w:szCs w:val="21"/>
        </w:rPr>
        <w:t>parts</w:t>
      </w:r>
      <w:r w:rsidR="007D353C">
        <w:rPr>
          <w:rFonts w:ascii="Times New Roman" w:hAnsi="Times New Roman" w:cs="Times New Roman"/>
          <w:sz w:val="21"/>
          <w:szCs w:val="21"/>
        </w:rPr>
        <w:t xml:space="preserve">: (1) Production; (2) Consumption; (3) Food waste generation; (4) Food waste treatment. </w:t>
      </w:r>
      <w:r w:rsidR="00946F27">
        <w:rPr>
          <w:rFonts w:ascii="Times New Roman" w:hAnsi="Times New Roman" w:cs="Times New Roman"/>
          <w:sz w:val="21"/>
          <w:szCs w:val="21"/>
        </w:rPr>
        <w:t>The</w:t>
      </w:r>
      <w:r w:rsidR="00A77D78">
        <w:rPr>
          <w:rFonts w:ascii="Times New Roman" w:hAnsi="Times New Roman" w:cs="Times New Roman"/>
          <w:sz w:val="21"/>
          <w:szCs w:val="21"/>
        </w:rPr>
        <w:t xml:space="preserve"> generated </w:t>
      </w:r>
      <w:r w:rsidR="001D5F25">
        <w:rPr>
          <w:rFonts w:ascii="Times New Roman" w:hAnsi="Times New Roman" w:cs="Times New Roman"/>
          <w:sz w:val="21"/>
          <w:szCs w:val="21"/>
        </w:rPr>
        <w:t>food waste is</w:t>
      </w:r>
      <w:r w:rsidR="00A176EC">
        <w:rPr>
          <w:rFonts w:ascii="Times New Roman" w:hAnsi="Times New Roman" w:cs="Times New Roman"/>
          <w:sz w:val="21"/>
          <w:szCs w:val="21"/>
        </w:rPr>
        <w:t xml:space="preserve"> sent</w:t>
      </w:r>
      <w:r w:rsidR="001D5F25">
        <w:rPr>
          <w:rFonts w:ascii="Times New Roman" w:hAnsi="Times New Roman" w:cs="Times New Roman"/>
          <w:sz w:val="21"/>
          <w:szCs w:val="21"/>
        </w:rPr>
        <w:t xml:space="preserve"> either</w:t>
      </w:r>
      <w:r w:rsidR="004C6D33">
        <w:rPr>
          <w:rFonts w:ascii="Times New Roman" w:hAnsi="Times New Roman" w:cs="Times New Roman"/>
          <w:sz w:val="21"/>
          <w:szCs w:val="21"/>
        </w:rPr>
        <w:t xml:space="preserve"> </w:t>
      </w:r>
      <w:r w:rsidR="00A176EC">
        <w:rPr>
          <w:rFonts w:ascii="Times New Roman" w:hAnsi="Times New Roman" w:cs="Times New Roman"/>
          <w:sz w:val="21"/>
          <w:szCs w:val="21"/>
        </w:rPr>
        <w:t xml:space="preserve">to </w:t>
      </w:r>
      <w:r w:rsidR="00655BB9">
        <w:rPr>
          <w:rFonts w:ascii="Times New Roman" w:hAnsi="Times New Roman" w:cs="Times New Roman"/>
          <w:sz w:val="21"/>
          <w:szCs w:val="21"/>
        </w:rPr>
        <w:t>the ‘</w:t>
      </w:r>
      <w:r w:rsidR="00A176EC">
        <w:rPr>
          <w:rFonts w:ascii="Times New Roman" w:hAnsi="Times New Roman" w:cs="Times New Roman"/>
          <w:sz w:val="21"/>
          <w:szCs w:val="21"/>
        </w:rPr>
        <w:t>food waste recycling service</w:t>
      </w:r>
      <w:r w:rsidR="00655BB9">
        <w:rPr>
          <w:rFonts w:ascii="Times New Roman" w:hAnsi="Times New Roman" w:cs="Times New Roman"/>
          <w:sz w:val="21"/>
          <w:szCs w:val="21"/>
        </w:rPr>
        <w:t>’</w:t>
      </w:r>
      <w:r w:rsidR="00A176EC">
        <w:rPr>
          <w:rFonts w:ascii="Times New Roman" w:hAnsi="Times New Roman" w:cs="Times New Roman"/>
          <w:sz w:val="21"/>
          <w:szCs w:val="21"/>
        </w:rPr>
        <w:t xml:space="preserve"> </w:t>
      </w:r>
      <w:r w:rsidR="00655BB9">
        <w:rPr>
          <w:rFonts w:ascii="Times New Roman" w:hAnsi="Times New Roman" w:cs="Times New Roman"/>
          <w:sz w:val="21"/>
          <w:szCs w:val="21"/>
        </w:rPr>
        <w:t xml:space="preserve">sector </w:t>
      </w:r>
      <w:r w:rsidR="00A176EC">
        <w:rPr>
          <w:rFonts w:ascii="Times New Roman" w:hAnsi="Times New Roman" w:cs="Times New Roman"/>
          <w:sz w:val="21"/>
          <w:szCs w:val="21"/>
        </w:rPr>
        <w:t xml:space="preserve">or </w:t>
      </w:r>
      <w:r w:rsidR="00655BB9">
        <w:rPr>
          <w:rFonts w:ascii="Times New Roman" w:hAnsi="Times New Roman" w:cs="Times New Roman"/>
          <w:sz w:val="21"/>
          <w:szCs w:val="21"/>
        </w:rPr>
        <w:t>the ‘</w:t>
      </w:r>
      <w:r w:rsidR="00A176EC">
        <w:rPr>
          <w:rFonts w:ascii="Times New Roman" w:hAnsi="Times New Roman" w:cs="Times New Roman"/>
          <w:sz w:val="21"/>
          <w:szCs w:val="21"/>
        </w:rPr>
        <w:t>food waste collection service</w:t>
      </w:r>
      <w:r w:rsidR="00655BB9">
        <w:rPr>
          <w:rFonts w:ascii="Times New Roman" w:hAnsi="Times New Roman" w:cs="Times New Roman"/>
          <w:sz w:val="21"/>
          <w:szCs w:val="21"/>
        </w:rPr>
        <w:t>’ sector</w:t>
      </w:r>
      <w:r w:rsidR="004C6D33">
        <w:rPr>
          <w:rFonts w:ascii="Times New Roman" w:hAnsi="Times New Roman" w:cs="Times New Roman"/>
          <w:sz w:val="21"/>
          <w:szCs w:val="21"/>
        </w:rPr>
        <w:t xml:space="preserve">. </w:t>
      </w:r>
      <w:r w:rsidR="009F66B2" w:rsidRPr="009F66B2">
        <w:rPr>
          <w:rFonts w:ascii="Times New Roman" w:hAnsi="Times New Roman" w:cs="Times New Roman"/>
          <w:sz w:val="21"/>
          <w:szCs w:val="21"/>
        </w:rPr>
        <w:t>The food waste recycling service sector recycle</w:t>
      </w:r>
      <w:r w:rsidR="001166A5">
        <w:rPr>
          <w:rFonts w:ascii="Times New Roman" w:hAnsi="Times New Roman" w:cs="Times New Roman"/>
          <w:sz w:val="21"/>
          <w:szCs w:val="21"/>
        </w:rPr>
        <w:t>s</w:t>
      </w:r>
      <w:r w:rsidR="009F66B2" w:rsidRPr="009F66B2">
        <w:rPr>
          <w:rFonts w:ascii="Times New Roman" w:hAnsi="Times New Roman" w:cs="Times New Roman"/>
          <w:sz w:val="21"/>
          <w:szCs w:val="21"/>
        </w:rPr>
        <w:t xml:space="preserve"> food waste as feed for monogastric livestock production. The food waste collection service sector collect</w:t>
      </w:r>
      <w:r w:rsidR="001166A5">
        <w:rPr>
          <w:rFonts w:ascii="Times New Roman" w:hAnsi="Times New Roman" w:cs="Times New Roman"/>
          <w:sz w:val="21"/>
          <w:szCs w:val="21"/>
        </w:rPr>
        <w:t>s</w:t>
      </w:r>
      <w:r w:rsidR="009F66B2" w:rsidRPr="009F66B2">
        <w:rPr>
          <w:rFonts w:ascii="Times New Roman" w:hAnsi="Times New Roman" w:cs="Times New Roman"/>
          <w:sz w:val="21"/>
          <w:szCs w:val="21"/>
        </w:rPr>
        <w:t xml:space="preserve"> food waste for landfill and incineration.</w:t>
      </w:r>
      <w:r w:rsidR="00A176EC">
        <w:rPr>
          <w:rFonts w:ascii="Times New Roman" w:hAnsi="Times New Roman" w:cs="Times New Roman"/>
          <w:sz w:val="21"/>
          <w:szCs w:val="21"/>
        </w:rPr>
        <w:t xml:space="preserve"> </w:t>
      </w:r>
      <w:r w:rsidR="00AF08A2" w:rsidRPr="00AF08A2">
        <w:rPr>
          <w:rFonts w:ascii="Times New Roman" w:hAnsi="Times New Roman" w:cs="Times New Roman"/>
          <w:sz w:val="21"/>
          <w:szCs w:val="21"/>
        </w:rPr>
        <w:t xml:space="preserve">The consumer price of food includes both the market price of food and the cost of collecting food waste. </w:t>
      </w:r>
      <w:r w:rsidR="001B4076">
        <w:rPr>
          <w:rFonts w:ascii="Times New Roman" w:hAnsi="Times New Roman" w:cs="Times New Roman"/>
          <w:sz w:val="21"/>
          <w:szCs w:val="21"/>
        </w:rPr>
        <w:t>L</w:t>
      </w:r>
      <w:r w:rsidR="00AF08A2" w:rsidRPr="00AF08A2">
        <w:rPr>
          <w:rFonts w:ascii="Times New Roman" w:hAnsi="Times New Roman" w:cs="Times New Roman"/>
          <w:sz w:val="21"/>
          <w:szCs w:val="21"/>
        </w:rPr>
        <w:t>ivestock produc</w:t>
      </w:r>
      <w:r w:rsidR="001B4076">
        <w:rPr>
          <w:rFonts w:ascii="Times New Roman" w:hAnsi="Times New Roman" w:cs="Times New Roman"/>
          <w:sz w:val="21"/>
          <w:szCs w:val="21"/>
        </w:rPr>
        <w:t>ers</w:t>
      </w:r>
      <w:r w:rsidR="00AF08A2" w:rsidRPr="00AF08A2">
        <w:rPr>
          <w:rFonts w:ascii="Times New Roman" w:hAnsi="Times New Roman" w:cs="Times New Roman"/>
          <w:sz w:val="21"/>
          <w:szCs w:val="21"/>
        </w:rPr>
        <w:t xml:space="preserve"> bear the cost</w:t>
      </w:r>
      <w:r w:rsidR="000916D3">
        <w:rPr>
          <w:rFonts w:ascii="Times New Roman" w:hAnsi="Times New Roman" w:cs="Times New Roman"/>
          <w:sz w:val="21"/>
          <w:szCs w:val="21"/>
        </w:rPr>
        <w:t xml:space="preserve"> of recycling food waste as feed</w:t>
      </w:r>
      <w:r w:rsidR="007F5DBE" w:rsidRPr="007F5DBE">
        <w:rPr>
          <w:rFonts w:ascii="Times New Roman" w:hAnsi="Times New Roman" w:cs="Times New Roman"/>
          <w:sz w:val="21"/>
          <w:szCs w:val="21"/>
        </w:rPr>
        <w:t>.</w:t>
      </w:r>
      <w:r w:rsidR="004C6D33">
        <w:rPr>
          <w:rFonts w:ascii="Times New Roman" w:hAnsi="Times New Roman" w:cs="Times New Roman"/>
          <w:sz w:val="21"/>
          <w:szCs w:val="21"/>
        </w:rPr>
        <w:t xml:space="preserve"> </w:t>
      </w:r>
      <w:r w:rsidR="00D30AF8">
        <w:rPr>
          <w:rFonts w:ascii="Times New Roman" w:hAnsi="Times New Roman" w:cs="Times New Roman"/>
          <w:sz w:val="21"/>
          <w:szCs w:val="21"/>
        </w:rPr>
        <w:t xml:space="preserve">Detailed </w:t>
      </w:r>
      <w:r w:rsidR="00A056A8">
        <w:rPr>
          <w:rFonts w:ascii="Times New Roman" w:hAnsi="Times New Roman" w:cs="Times New Roman"/>
          <w:sz w:val="21"/>
          <w:szCs w:val="21"/>
        </w:rPr>
        <w:t xml:space="preserve">information is presented in Methods and Supplementary Information. </w:t>
      </w:r>
    </w:p>
    <w:p w14:paraId="0F8DB349" w14:textId="7C607BBE" w:rsidR="00AF08A2" w:rsidRPr="0070432C" w:rsidRDefault="00AF08A2" w:rsidP="004151B1">
      <w:pPr>
        <w:adjustRightInd w:val="0"/>
        <w:snapToGrid w:val="0"/>
        <w:spacing w:after="0" w:line="240" w:lineRule="auto"/>
        <w:jc w:val="both"/>
        <w:rPr>
          <w:rFonts w:ascii="Times New Roman" w:hAnsi="Times New Roman" w:cs="Times New Roman"/>
          <w:sz w:val="21"/>
          <w:szCs w:val="21"/>
        </w:rPr>
        <w:sectPr w:rsidR="00AF08A2" w:rsidRPr="0070432C" w:rsidSect="00403AEC">
          <w:pgSz w:w="16838" w:h="11906" w:orient="landscape"/>
          <w:pgMar w:top="1800" w:right="1440" w:bottom="1800" w:left="1440" w:header="708" w:footer="708" w:gutter="0"/>
          <w:lnNumType w:countBy="1" w:restart="continuous"/>
          <w:cols w:space="708"/>
          <w:docGrid w:linePitch="360"/>
        </w:sectPr>
      </w:pPr>
    </w:p>
    <w:p w14:paraId="4A23BD34" w14:textId="22AED690" w:rsidR="0076502C" w:rsidRPr="0070432C" w:rsidRDefault="00E1071B" w:rsidP="004151B1">
      <w:pPr>
        <w:adjustRightInd w:val="0"/>
        <w:snapToGrid w:val="0"/>
        <w:spacing w:line="240" w:lineRule="auto"/>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3DF30BD7" wp14:editId="0FB21450">
            <wp:extent cx="7145079" cy="43014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165277" cy="4313650"/>
                    </a:xfrm>
                    <a:prstGeom prst="rect">
                      <a:avLst/>
                    </a:prstGeom>
                    <a:noFill/>
                  </pic:spPr>
                </pic:pic>
              </a:graphicData>
            </a:graphic>
          </wp:inline>
        </w:drawing>
      </w:r>
    </w:p>
    <w:p w14:paraId="1D2B9586" w14:textId="1ED05629" w:rsidR="006B0175" w:rsidRPr="00F408D2" w:rsidRDefault="0076502C" w:rsidP="002356D5">
      <w:pPr>
        <w:adjustRightInd w:val="0"/>
        <w:snapToGrid w:val="0"/>
        <w:spacing w:line="240" w:lineRule="auto"/>
        <w:jc w:val="both"/>
        <w:rPr>
          <w:rFonts w:ascii="Times New Roman" w:hAnsi="Times New Roman" w:cs="Times New Roman"/>
          <w:sz w:val="21"/>
          <w:szCs w:val="21"/>
        </w:rPr>
        <w:sectPr w:rsidR="006B0175" w:rsidRPr="00F408D2" w:rsidSect="0004761D">
          <w:pgSz w:w="16838" w:h="11906" w:orient="landscape"/>
          <w:pgMar w:top="1800" w:right="1440" w:bottom="1800" w:left="1440" w:header="708" w:footer="708" w:gutter="0"/>
          <w:lnNumType w:countBy="1" w:restart="continuous"/>
          <w:cols w:space="708"/>
          <w:docGrid w:linePitch="360"/>
        </w:sectPr>
      </w:pPr>
      <w:r w:rsidRPr="00946F27">
        <w:rPr>
          <w:rFonts w:ascii="Times New Roman" w:hAnsi="Times New Roman" w:cs="Times New Roman"/>
          <w:b/>
          <w:bCs/>
          <w:sz w:val="21"/>
          <w:szCs w:val="21"/>
        </w:rPr>
        <w:t>Fig</w:t>
      </w:r>
      <w:r w:rsidR="00B82AA9" w:rsidRPr="00946F27">
        <w:rPr>
          <w:rFonts w:ascii="Times New Roman" w:hAnsi="Times New Roman" w:cs="Times New Roman"/>
          <w:b/>
          <w:bCs/>
          <w:sz w:val="21"/>
          <w:szCs w:val="21"/>
        </w:rPr>
        <w:t>.</w:t>
      </w:r>
      <w:r w:rsidRPr="00946F27">
        <w:rPr>
          <w:rFonts w:ascii="Times New Roman" w:hAnsi="Times New Roman" w:cs="Times New Roman"/>
          <w:b/>
          <w:bCs/>
          <w:sz w:val="21"/>
          <w:szCs w:val="21"/>
        </w:rPr>
        <w:t xml:space="preserve"> </w:t>
      </w:r>
      <w:r w:rsidRPr="00946F27">
        <w:rPr>
          <w:rFonts w:ascii="Times New Roman" w:hAnsi="Times New Roman" w:cs="Times New Roman"/>
          <w:b/>
          <w:bCs/>
          <w:sz w:val="21"/>
          <w:szCs w:val="21"/>
        </w:rPr>
        <w:fldChar w:fldCharType="begin"/>
      </w:r>
      <w:r w:rsidRPr="00946F27">
        <w:rPr>
          <w:rFonts w:ascii="Times New Roman" w:hAnsi="Times New Roman" w:cs="Times New Roman"/>
          <w:b/>
          <w:bCs/>
          <w:sz w:val="21"/>
          <w:szCs w:val="21"/>
        </w:rPr>
        <w:instrText xml:space="preserve"> SEQ </w:instrText>
      </w:r>
      <w:r w:rsidRPr="00946F27">
        <w:rPr>
          <w:rFonts w:ascii="Times New Roman" w:hAnsi="Times New Roman" w:cs="Times New Roman"/>
          <w:b/>
          <w:bCs/>
          <w:sz w:val="21"/>
          <w:szCs w:val="21"/>
        </w:rPr>
        <w:instrText>图</w:instrText>
      </w:r>
      <w:r w:rsidRPr="00946F27">
        <w:rPr>
          <w:rFonts w:ascii="Times New Roman" w:hAnsi="Times New Roman" w:cs="Times New Roman"/>
          <w:b/>
          <w:bCs/>
          <w:sz w:val="21"/>
          <w:szCs w:val="21"/>
        </w:rPr>
        <w:instrText xml:space="preserve">2- \* ARABIC </w:instrText>
      </w:r>
      <w:r w:rsidRPr="00946F27">
        <w:rPr>
          <w:rFonts w:ascii="Times New Roman" w:hAnsi="Times New Roman" w:cs="Times New Roman"/>
          <w:b/>
          <w:bCs/>
          <w:sz w:val="21"/>
          <w:szCs w:val="21"/>
        </w:rPr>
        <w:fldChar w:fldCharType="separate"/>
      </w:r>
      <w:r w:rsidR="00E638BD">
        <w:rPr>
          <w:rFonts w:ascii="Times New Roman" w:hAnsi="Times New Roman" w:cs="Times New Roman"/>
          <w:b/>
          <w:bCs/>
          <w:noProof/>
          <w:sz w:val="21"/>
          <w:szCs w:val="21"/>
        </w:rPr>
        <w:t>2</w:t>
      </w:r>
      <w:r w:rsidRPr="00946F27">
        <w:rPr>
          <w:rFonts w:ascii="Times New Roman" w:hAnsi="Times New Roman" w:cs="Times New Roman"/>
          <w:b/>
          <w:bCs/>
          <w:sz w:val="21"/>
          <w:szCs w:val="21"/>
        </w:rPr>
        <w:fldChar w:fldCharType="end"/>
      </w:r>
      <w:r w:rsidR="00B82AA9" w:rsidRPr="00946F27">
        <w:rPr>
          <w:rFonts w:ascii="Times New Roman" w:hAnsi="Times New Roman" w:cs="Times New Roman"/>
          <w:b/>
          <w:bCs/>
          <w:sz w:val="21"/>
          <w:szCs w:val="21"/>
        </w:rPr>
        <w:t xml:space="preserve"> | </w:t>
      </w:r>
      <w:r w:rsidRPr="00946F27">
        <w:rPr>
          <w:rFonts w:ascii="Times New Roman" w:hAnsi="Times New Roman" w:cs="Times New Roman"/>
          <w:b/>
          <w:bCs/>
          <w:sz w:val="21"/>
          <w:szCs w:val="21"/>
        </w:rPr>
        <w:t>Impacts of upcycling</w:t>
      </w:r>
      <w:r w:rsidR="00D64492">
        <w:rPr>
          <w:rFonts w:ascii="Times New Roman" w:hAnsi="Times New Roman" w:cs="Times New Roman"/>
          <w:b/>
          <w:bCs/>
          <w:sz w:val="21"/>
          <w:szCs w:val="21"/>
        </w:rPr>
        <w:t xml:space="preserve"> l</w:t>
      </w:r>
      <w:r w:rsidR="00D64492" w:rsidRPr="00D64492">
        <w:rPr>
          <w:rFonts w:ascii="Times New Roman" w:hAnsi="Times New Roman" w:cs="Times New Roman"/>
          <w:b/>
          <w:bCs/>
          <w:sz w:val="21"/>
          <w:szCs w:val="21"/>
        </w:rPr>
        <w:t>ow–opportunity–cost feed products</w:t>
      </w:r>
      <w:r w:rsidR="00D64492">
        <w:rPr>
          <w:rFonts w:ascii="Times New Roman" w:hAnsi="Times New Roman" w:cs="Times New Roman"/>
          <w:b/>
          <w:bCs/>
          <w:sz w:val="21"/>
          <w:szCs w:val="21"/>
        </w:rPr>
        <w:t xml:space="preserve"> (LCFs)</w:t>
      </w:r>
      <w:r w:rsidRPr="00946F27">
        <w:rPr>
          <w:rFonts w:ascii="Times New Roman" w:hAnsi="Times New Roman" w:cs="Times New Roman"/>
          <w:b/>
          <w:bCs/>
          <w:sz w:val="21"/>
          <w:szCs w:val="21"/>
        </w:rPr>
        <w:t xml:space="preserve"> in </w:t>
      </w:r>
      <w:r w:rsidR="002356D5">
        <w:rPr>
          <w:rFonts w:ascii="Times New Roman" w:hAnsi="Times New Roman" w:cs="Times New Roman"/>
          <w:b/>
          <w:bCs/>
          <w:sz w:val="21"/>
          <w:szCs w:val="21"/>
        </w:rPr>
        <w:t xml:space="preserve">China’s </w:t>
      </w:r>
      <w:r w:rsidRPr="00946F27">
        <w:rPr>
          <w:rFonts w:ascii="Times New Roman" w:hAnsi="Times New Roman" w:cs="Times New Roman"/>
          <w:b/>
          <w:bCs/>
          <w:sz w:val="21"/>
          <w:szCs w:val="21"/>
        </w:rPr>
        <w:t>monogastric livestock as feed on</w:t>
      </w:r>
      <w:r w:rsidR="002356D5" w:rsidRPr="002356D5">
        <w:rPr>
          <w:rFonts w:ascii="Times New Roman" w:hAnsi="Times New Roman" w:cs="Times New Roman"/>
          <w:b/>
          <w:bCs/>
          <w:sz w:val="21"/>
          <w:szCs w:val="21"/>
        </w:rPr>
        <w:t xml:space="preserve"> domestic production</w:t>
      </w:r>
      <w:r w:rsidR="00FD02DE">
        <w:rPr>
          <w:rFonts w:ascii="Times New Roman" w:hAnsi="Times New Roman" w:cs="Times New Roman"/>
          <w:b/>
          <w:bCs/>
          <w:sz w:val="21"/>
          <w:szCs w:val="21"/>
        </w:rPr>
        <w:t xml:space="preserve"> </w:t>
      </w:r>
      <w:r w:rsidR="0001244F">
        <w:rPr>
          <w:rFonts w:ascii="Times New Roman" w:hAnsi="Times New Roman" w:cs="Times New Roman"/>
          <w:b/>
          <w:bCs/>
          <w:sz w:val="21"/>
          <w:szCs w:val="21"/>
        </w:rPr>
        <w:t xml:space="preserve">and </w:t>
      </w:r>
      <w:r w:rsidR="00574F23">
        <w:rPr>
          <w:rFonts w:ascii="Times New Roman" w:hAnsi="Times New Roman" w:cs="Times New Roman"/>
          <w:b/>
          <w:bCs/>
          <w:sz w:val="21"/>
          <w:szCs w:val="21"/>
        </w:rPr>
        <w:t>net export</w:t>
      </w:r>
      <w:r w:rsidR="002356D5" w:rsidRPr="002356D5">
        <w:rPr>
          <w:rFonts w:ascii="Times New Roman" w:hAnsi="Times New Roman" w:cs="Times New Roman"/>
          <w:b/>
          <w:bCs/>
          <w:sz w:val="21"/>
          <w:szCs w:val="21"/>
        </w:rPr>
        <w:t xml:space="preserve"> of </w:t>
      </w:r>
      <w:r w:rsidR="00441E8D">
        <w:rPr>
          <w:rFonts w:ascii="Times New Roman" w:hAnsi="Times New Roman" w:cs="Times New Roman"/>
          <w:b/>
          <w:bCs/>
          <w:sz w:val="21"/>
          <w:szCs w:val="21"/>
        </w:rPr>
        <w:t>total crop, livestock, and fertiliser</w:t>
      </w:r>
      <w:r w:rsidRPr="00946F27">
        <w:rPr>
          <w:rFonts w:ascii="Times New Roman" w:hAnsi="Times New Roman" w:cs="Times New Roman"/>
          <w:b/>
          <w:bCs/>
          <w:sz w:val="21"/>
          <w:szCs w:val="21"/>
        </w:rPr>
        <w:t>.</w:t>
      </w:r>
      <w:r w:rsidR="00FC2F63">
        <w:rPr>
          <w:rFonts w:ascii="Times New Roman" w:hAnsi="Times New Roman" w:cs="Times New Roman"/>
          <w:sz w:val="21"/>
          <w:szCs w:val="21"/>
        </w:rPr>
        <w:t xml:space="preserve"> </w:t>
      </w:r>
      <w:r w:rsidR="007D5BA2">
        <w:rPr>
          <w:rFonts w:ascii="Times New Roman" w:hAnsi="Times New Roman" w:cs="Times New Roman"/>
          <w:sz w:val="21"/>
          <w:szCs w:val="21"/>
        </w:rPr>
        <w:t>T</w:t>
      </w:r>
      <w:r w:rsidR="00C84ECF">
        <w:rPr>
          <w:rFonts w:ascii="Times New Roman" w:hAnsi="Times New Roman" w:cs="Times New Roman"/>
          <w:sz w:val="21"/>
          <w:szCs w:val="21"/>
        </w:rPr>
        <w:t>otal</w:t>
      </w:r>
      <w:r w:rsidR="00FC2F63">
        <w:rPr>
          <w:rFonts w:ascii="Times New Roman" w:hAnsi="Times New Roman" w:cs="Times New Roman"/>
          <w:sz w:val="21"/>
          <w:szCs w:val="21"/>
        </w:rPr>
        <w:t xml:space="preserve"> </w:t>
      </w:r>
      <w:r w:rsidR="00FC2F63" w:rsidRPr="0070432C">
        <w:rPr>
          <w:rFonts w:ascii="Times New Roman" w:hAnsi="Times New Roman" w:cs="Times New Roman"/>
          <w:sz w:val="21"/>
          <w:szCs w:val="21"/>
        </w:rPr>
        <w:t>(</w:t>
      </w:r>
      <w:r w:rsidR="00FC2F63" w:rsidRPr="00972F31">
        <w:rPr>
          <w:rFonts w:ascii="Times New Roman" w:hAnsi="Times New Roman" w:cs="Times New Roman"/>
          <w:b/>
          <w:bCs/>
          <w:sz w:val="21"/>
          <w:szCs w:val="21"/>
        </w:rPr>
        <w:t>a</w:t>
      </w:r>
      <w:r w:rsidR="00FC2F63" w:rsidRPr="0070432C">
        <w:rPr>
          <w:rFonts w:ascii="Times New Roman" w:hAnsi="Times New Roman" w:cs="Times New Roman"/>
          <w:sz w:val="21"/>
          <w:szCs w:val="21"/>
        </w:rPr>
        <w:t>)</w:t>
      </w:r>
      <w:r w:rsidR="00C84ECF">
        <w:rPr>
          <w:rFonts w:ascii="Times New Roman" w:hAnsi="Times New Roman" w:cs="Times New Roman"/>
          <w:sz w:val="21"/>
          <w:szCs w:val="21"/>
        </w:rPr>
        <w:t xml:space="preserve"> c</w:t>
      </w:r>
      <w:r w:rsidR="007040B2">
        <w:rPr>
          <w:rFonts w:ascii="Times New Roman" w:hAnsi="Times New Roman" w:cs="Times New Roman"/>
          <w:sz w:val="21"/>
          <w:szCs w:val="21"/>
        </w:rPr>
        <w:t>rop</w:t>
      </w:r>
      <w:r w:rsidR="00FC2F63">
        <w:rPr>
          <w:rFonts w:ascii="Times New Roman" w:hAnsi="Times New Roman" w:cs="Times New Roman"/>
          <w:sz w:val="21"/>
          <w:szCs w:val="21"/>
        </w:rPr>
        <w:t xml:space="preserve">, </w:t>
      </w:r>
      <w:r w:rsidR="00FC2F63" w:rsidRPr="0070432C">
        <w:rPr>
          <w:rFonts w:ascii="Times New Roman" w:hAnsi="Times New Roman" w:cs="Times New Roman"/>
          <w:sz w:val="21"/>
          <w:szCs w:val="21"/>
        </w:rPr>
        <w:t>(</w:t>
      </w:r>
      <w:r w:rsidR="00FF2D19">
        <w:rPr>
          <w:rFonts w:ascii="Times New Roman" w:hAnsi="Times New Roman" w:cs="Times New Roman"/>
          <w:b/>
          <w:bCs/>
          <w:sz w:val="21"/>
          <w:szCs w:val="21"/>
        </w:rPr>
        <w:t>b</w:t>
      </w:r>
      <w:r w:rsidR="00FC2F63" w:rsidRPr="0070432C">
        <w:rPr>
          <w:rFonts w:ascii="Times New Roman" w:hAnsi="Times New Roman" w:cs="Times New Roman"/>
          <w:sz w:val="21"/>
          <w:szCs w:val="21"/>
        </w:rPr>
        <w:t>)</w:t>
      </w:r>
      <w:r w:rsidR="00FC2F63">
        <w:rPr>
          <w:rFonts w:ascii="Times New Roman" w:hAnsi="Times New Roman" w:cs="Times New Roman"/>
          <w:sz w:val="21"/>
          <w:szCs w:val="21"/>
        </w:rPr>
        <w:t xml:space="preserve"> livestock, and </w:t>
      </w:r>
      <w:r w:rsidR="00FC2F63" w:rsidRPr="0070432C">
        <w:rPr>
          <w:rFonts w:ascii="Times New Roman" w:hAnsi="Times New Roman" w:cs="Times New Roman"/>
          <w:sz w:val="21"/>
          <w:szCs w:val="21"/>
        </w:rPr>
        <w:t>(</w:t>
      </w:r>
      <w:r w:rsidR="00FF2D19">
        <w:rPr>
          <w:rFonts w:ascii="Times New Roman" w:hAnsi="Times New Roman" w:cs="Times New Roman"/>
          <w:b/>
          <w:bCs/>
          <w:sz w:val="21"/>
          <w:szCs w:val="21"/>
        </w:rPr>
        <w:t>c</w:t>
      </w:r>
      <w:r w:rsidR="00FC2F63" w:rsidRPr="0070432C">
        <w:rPr>
          <w:rFonts w:ascii="Times New Roman" w:hAnsi="Times New Roman" w:cs="Times New Roman"/>
          <w:sz w:val="21"/>
          <w:szCs w:val="21"/>
        </w:rPr>
        <w:t>)</w:t>
      </w:r>
      <w:r w:rsidR="00FF2D19">
        <w:rPr>
          <w:rFonts w:ascii="Times New Roman" w:hAnsi="Times New Roman" w:cs="Times New Roman"/>
          <w:sz w:val="21"/>
          <w:szCs w:val="21"/>
        </w:rPr>
        <w:t xml:space="preserve"> fertiliser</w:t>
      </w:r>
      <w:r w:rsidRPr="0070432C">
        <w:rPr>
          <w:rFonts w:ascii="Times New Roman" w:hAnsi="Times New Roman" w:cs="Times New Roman"/>
          <w:sz w:val="21"/>
          <w:szCs w:val="21"/>
        </w:rPr>
        <w:t xml:space="preserve"> production</w:t>
      </w:r>
      <w:r w:rsidR="00893A0F">
        <w:rPr>
          <w:rFonts w:ascii="Times New Roman" w:hAnsi="Times New Roman" w:cs="Times New Roman"/>
          <w:sz w:val="21"/>
          <w:szCs w:val="21"/>
        </w:rPr>
        <w:t xml:space="preserve"> </w:t>
      </w:r>
      <w:r w:rsidR="00893A0F" w:rsidRPr="0070432C">
        <w:rPr>
          <w:rFonts w:ascii="Times New Roman" w:hAnsi="Times New Roman" w:cs="Times New Roman"/>
          <w:sz w:val="21"/>
          <w:szCs w:val="21"/>
        </w:rPr>
        <w:t>(</w:t>
      </w:r>
      <w:r w:rsidR="00893A0F">
        <w:rPr>
          <w:rFonts w:ascii="Times New Roman" w:hAnsi="Times New Roman" w:cs="Times New Roman"/>
          <w:sz w:val="21"/>
          <w:szCs w:val="21"/>
        </w:rPr>
        <w:t>Tg</w:t>
      </w:r>
      <w:r w:rsidR="00893A0F" w:rsidRPr="0070432C">
        <w:rPr>
          <w:rFonts w:ascii="Times New Roman" w:hAnsi="Times New Roman" w:cs="Times New Roman"/>
          <w:sz w:val="21"/>
          <w:szCs w:val="21"/>
        </w:rPr>
        <w:t>)</w:t>
      </w:r>
      <w:r w:rsidR="00FF2D19">
        <w:rPr>
          <w:rFonts w:ascii="Times New Roman" w:hAnsi="Times New Roman" w:cs="Times New Roman"/>
          <w:sz w:val="21"/>
          <w:szCs w:val="21"/>
        </w:rPr>
        <w:t xml:space="preserve"> </w:t>
      </w:r>
      <w:r w:rsidR="00AF0600" w:rsidRPr="0070432C">
        <w:rPr>
          <w:rFonts w:ascii="Times New Roman" w:hAnsi="Times New Roman" w:cs="Times New Roman"/>
          <w:sz w:val="21"/>
          <w:szCs w:val="21"/>
        </w:rPr>
        <w:t>in scenarios</w:t>
      </w:r>
      <w:r w:rsidR="00463B67">
        <w:rPr>
          <w:rFonts w:ascii="Times New Roman" w:hAnsi="Times New Roman" w:cs="Times New Roman"/>
          <w:sz w:val="21"/>
          <w:szCs w:val="21"/>
        </w:rPr>
        <w:t xml:space="preserve">. </w:t>
      </w:r>
      <w:r w:rsidRPr="0070432C">
        <w:rPr>
          <w:rFonts w:ascii="Times New Roman" w:hAnsi="Times New Roman" w:cs="Times New Roman"/>
          <w:sz w:val="21"/>
          <w:szCs w:val="21"/>
        </w:rPr>
        <w:t xml:space="preserve"> </w:t>
      </w:r>
      <w:r w:rsidR="00FF2D19">
        <w:rPr>
          <w:rFonts w:ascii="Times New Roman" w:hAnsi="Times New Roman" w:cs="Times New Roman"/>
          <w:sz w:val="21"/>
          <w:szCs w:val="21"/>
        </w:rPr>
        <w:t xml:space="preserve">Total </w:t>
      </w:r>
      <w:r w:rsidR="00FF2D19" w:rsidRPr="0070432C">
        <w:rPr>
          <w:rFonts w:ascii="Times New Roman" w:hAnsi="Times New Roman" w:cs="Times New Roman"/>
          <w:sz w:val="21"/>
          <w:szCs w:val="21"/>
        </w:rPr>
        <w:t>(</w:t>
      </w:r>
      <w:r w:rsidR="00FF2D19">
        <w:rPr>
          <w:rFonts w:ascii="Times New Roman" w:hAnsi="Times New Roman" w:cs="Times New Roman"/>
          <w:b/>
          <w:bCs/>
          <w:sz w:val="21"/>
          <w:szCs w:val="21"/>
        </w:rPr>
        <w:t>d</w:t>
      </w:r>
      <w:r w:rsidR="00FF2D19" w:rsidRPr="0070432C">
        <w:rPr>
          <w:rFonts w:ascii="Times New Roman" w:hAnsi="Times New Roman" w:cs="Times New Roman"/>
          <w:sz w:val="21"/>
          <w:szCs w:val="21"/>
        </w:rPr>
        <w:t>)</w:t>
      </w:r>
      <w:r w:rsidR="00FF2D19">
        <w:rPr>
          <w:rFonts w:ascii="Times New Roman" w:hAnsi="Times New Roman" w:cs="Times New Roman"/>
          <w:sz w:val="21"/>
          <w:szCs w:val="21"/>
        </w:rPr>
        <w:t xml:space="preserve"> crop, </w:t>
      </w:r>
      <w:r w:rsidR="00FF2D19" w:rsidRPr="0070432C">
        <w:rPr>
          <w:rFonts w:ascii="Times New Roman" w:hAnsi="Times New Roman" w:cs="Times New Roman"/>
          <w:sz w:val="21"/>
          <w:szCs w:val="21"/>
        </w:rPr>
        <w:t>(</w:t>
      </w:r>
      <w:r w:rsidR="00FF2D19">
        <w:rPr>
          <w:rFonts w:ascii="Times New Roman" w:hAnsi="Times New Roman" w:cs="Times New Roman"/>
          <w:b/>
          <w:bCs/>
          <w:sz w:val="21"/>
          <w:szCs w:val="21"/>
        </w:rPr>
        <w:t>e</w:t>
      </w:r>
      <w:r w:rsidR="00FF2D19" w:rsidRPr="0070432C">
        <w:rPr>
          <w:rFonts w:ascii="Times New Roman" w:hAnsi="Times New Roman" w:cs="Times New Roman"/>
          <w:sz w:val="21"/>
          <w:szCs w:val="21"/>
        </w:rPr>
        <w:t>)</w:t>
      </w:r>
      <w:r w:rsidR="00FF2D19">
        <w:rPr>
          <w:rFonts w:ascii="Times New Roman" w:hAnsi="Times New Roman" w:cs="Times New Roman"/>
          <w:sz w:val="21"/>
          <w:szCs w:val="21"/>
        </w:rPr>
        <w:t xml:space="preserve"> livestock, and </w:t>
      </w:r>
      <w:r w:rsidR="00FF2D19" w:rsidRPr="0070432C">
        <w:rPr>
          <w:rFonts w:ascii="Times New Roman" w:hAnsi="Times New Roman" w:cs="Times New Roman"/>
          <w:sz w:val="21"/>
          <w:szCs w:val="21"/>
        </w:rPr>
        <w:t>(</w:t>
      </w:r>
      <w:r w:rsidR="00FF2D19">
        <w:rPr>
          <w:rFonts w:ascii="Times New Roman" w:hAnsi="Times New Roman" w:cs="Times New Roman"/>
          <w:b/>
          <w:bCs/>
          <w:sz w:val="21"/>
          <w:szCs w:val="21"/>
        </w:rPr>
        <w:t>f</w:t>
      </w:r>
      <w:r w:rsidR="00FF2D19" w:rsidRPr="0070432C">
        <w:rPr>
          <w:rFonts w:ascii="Times New Roman" w:hAnsi="Times New Roman" w:cs="Times New Roman"/>
          <w:sz w:val="21"/>
          <w:szCs w:val="21"/>
        </w:rPr>
        <w:t>)</w:t>
      </w:r>
      <w:r w:rsidR="00FF2D19">
        <w:rPr>
          <w:rFonts w:ascii="Times New Roman" w:hAnsi="Times New Roman" w:cs="Times New Roman"/>
          <w:sz w:val="21"/>
          <w:szCs w:val="21"/>
        </w:rPr>
        <w:t xml:space="preserve"> fertiliser</w:t>
      </w:r>
      <w:r w:rsidR="00FF2D19" w:rsidRPr="0070432C">
        <w:rPr>
          <w:rFonts w:ascii="Times New Roman" w:hAnsi="Times New Roman" w:cs="Times New Roman"/>
          <w:sz w:val="21"/>
          <w:szCs w:val="21"/>
        </w:rPr>
        <w:t xml:space="preserve"> </w:t>
      </w:r>
      <w:r w:rsidR="00D36099">
        <w:rPr>
          <w:rFonts w:ascii="Times New Roman" w:hAnsi="Times New Roman" w:cs="Times New Roman"/>
          <w:sz w:val="21"/>
          <w:szCs w:val="21"/>
        </w:rPr>
        <w:t>net export</w:t>
      </w:r>
      <w:r w:rsidR="00FF2D19">
        <w:rPr>
          <w:rFonts w:ascii="Times New Roman" w:hAnsi="Times New Roman" w:cs="Times New Roman"/>
          <w:sz w:val="21"/>
          <w:szCs w:val="21"/>
        </w:rPr>
        <w:t xml:space="preserve"> </w:t>
      </w:r>
      <w:r w:rsidR="00FF2D19" w:rsidRPr="0070432C">
        <w:rPr>
          <w:rFonts w:ascii="Times New Roman" w:hAnsi="Times New Roman" w:cs="Times New Roman"/>
          <w:sz w:val="21"/>
          <w:szCs w:val="21"/>
        </w:rPr>
        <w:t>(</w:t>
      </w:r>
      <w:r w:rsidR="00FF2D19">
        <w:rPr>
          <w:rFonts w:ascii="Times New Roman" w:hAnsi="Times New Roman" w:cs="Times New Roman"/>
          <w:sz w:val="21"/>
          <w:szCs w:val="21"/>
        </w:rPr>
        <w:t>Tg</w:t>
      </w:r>
      <w:r w:rsidR="00FF2D19" w:rsidRPr="0070432C">
        <w:rPr>
          <w:rFonts w:ascii="Times New Roman" w:hAnsi="Times New Roman" w:cs="Times New Roman"/>
          <w:sz w:val="21"/>
          <w:szCs w:val="21"/>
        </w:rPr>
        <w:t>)</w:t>
      </w:r>
      <w:r w:rsidR="00FF2D19">
        <w:rPr>
          <w:rFonts w:ascii="Times New Roman" w:hAnsi="Times New Roman" w:cs="Times New Roman"/>
          <w:sz w:val="21"/>
          <w:szCs w:val="21"/>
        </w:rPr>
        <w:t xml:space="preserve"> </w:t>
      </w:r>
      <w:r w:rsidR="00FF2D19" w:rsidRPr="0070432C">
        <w:rPr>
          <w:rFonts w:ascii="Times New Roman" w:hAnsi="Times New Roman" w:cs="Times New Roman"/>
          <w:sz w:val="21"/>
          <w:szCs w:val="21"/>
        </w:rPr>
        <w:t>in scenarios</w:t>
      </w:r>
      <w:r w:rsidR="00E84094">
        <w:rPr>
          <w:rFonts w:ascii="Times New Roman" w:hAnsi="Times New Roman" w:cs="Times New Roman"/>
          <w:sz w:val="21"/>
          <w:szCs w:val="21"/>
        </w:rPr>
        <w:t>.</w:t>
      </w:r>
      <w:r w:rsidR="00296273">
        <w:rPr>
          <w:rFonts w:ascii="Times New Roman" w:hAnsi="Times New Roman" w:cs="Times New Roman"/>
          <w:sz w:val="21"/>
          <w:szCs w:val="21"/>
        </w:rPr>
        <w:t xml:space="preserve"> </w:t>
      </w:r>
      <w:r w:rsidR="002932A3" w:rsidRPr="002932A3">
        <w:rPr>
          <w:rFonts w:ascii="Times New Roman" w:hAnsi="Times New Roman" w:cs="Times New Roman"/>
          <w:sz w:val="21"/>
          <w:szCs w:val="21"/>
        </w:rPr>
        <w:t xml:space="preserve">Total crop production exclude </w:t>
      </w:r>
      <w:r w:rsidR="00AF0E18" w:rsidRPr="00AF0E18">
        <w:rPr>
          <w:rFonts w:ascii="Times New Roman" w:hAnsi="Times New Roman" w:cs="Times New Roman"/>
          <w:sz w:val="21"/>
          <w:szCs w:val="21"/>
        </w:rPr>
        <w:t xml:space="preserve">food waste and </w:t>
      </w:r>
      <w:r w:rsidR="00945C99">
        <w:rPr>
          <w:rFonts w:ascii="Times New Roman" w:hAnsi="Times New Roman" w:cs="Times New Roman"/>
          <w:sz w:val="21"/>
          <w:szCs w:val="21"/>
        </w:rPr>
        <w:t xml:space="preserve">food processing </w:t>
      </w:r>
      <w:r w:rsidR="00AF0E18" w:rsidRPr="00AF0E18">
        <w:rPr>
          <w:rFonts w:ascii="Times New Roman" w:hAnsi="Times New Roman" w:cs="Times New Roman"/>
          <w:sz w:val="21"/>
          <w:szCs w:val="21"/>
        </w:rPr>
        <w:t>by-product</w:t>
      </w:r>
      <w:r w:rsidR="00945C99">
        <w:rPr>
          <w:rFonts w:ascii="Times New Roman" w:hAnsi="Times New Roman" w:cs="Times New Roman"/>
          <w:sz w:val="21"/>
          <w:szCs w:val="21"/>
        </w:rPr>
        <w:t>s</w:t>
      </w:r>
      <w:r w:rsidR="00AF0E18" w:rsidRPr="00AF0E18">
        <w:rPr>
          <w:rFonts w:ascii="Times New Roman" w:hAnsi="Times New Roman" w:cs="Times New Roman"/>
          <w:sz w:val="21"/>
          <w:szCs w:val="21"/>
        </w:rPr>
        <w:t xml:space="preserve"> used by “food waste recycling service” and “food waste collection service” sectors</w:t>
      </w:r>
      <w:r w:rsidR="00BE1911">
        <w:rPr>
          <w:rFonts w:ascii="Times New Roman" w:hAnsi="Times New Roman" w:cs="Times New Roman"/>
          <w:sz w:val="21"/>
          <w:szCs w:val="21"/>
        </w:rPr>
        <w:t xml:space="preserve"> </w:t>
      </w:r>
      <w:r w:rsidR="00D96495" w:rsidRPr="00D96495">
        <w:rPr>
          <w:rFonts w:ascii="Times New Roman" w:hAnsi="Times New Roman" w:cs="Times New Roman"/>
          <w:sz w:val="21"/>
          <w:szCs w:val="21"/>
        </w:rPr>
        <w:t xml:space="preserve">(see Supplementary Table </w:t>
      </w:r>
      <w:r w:rsidR="00F408D2">
        <w:rPr>
          <w:rFonts w:ascii="Times New Roman" w:hAnsi="Times New Roman" w:cs="Times New Roman"/>
          <w:sz w:val="21"/>
          <w:szCs w:val="21"/>
        </w:rPr>
        <w:t>4</w:t>
      </w:r>
      <w:r w:rsidR="00D96495" w:rsidRPr="00D96495">
        <w:rPr>
          <w:rFonts w:ascii="Times New Roman" w:hAnsi="Times New Roman" w:cs="Times New Roman"/>
          <w:sz w:val="21"/>
          <w:szCs w:val="21"/>
        </w:rPr>
        <w:t xml:space="preserve"> for detailed data)</w:t>
      </w:r>
      <w:r w:rsidR="002932A3" w:rsidRPr="002932A3">
        <w:rPr>
          <w:rFonts w:ascii="Times New Roman" w:hAnsi="Times New Roman" w:cs="Times New Roman"/>
          <w:sz w:val="21"/>
          <w:szCs w:val="21"/>
        </w:rPr>
        <w:t>.</w:t>
      </w:r>
      <w:r w:rsidR="002932A3">
        <w:rPr>
          <w:rFonts w:ascii="Times New Roman" w:hAnsi="Times New Roman" w:cs="Times New Roman"/>
          <w:sz w:val="21"/>
          <w:szCs w:val="21"/>
        </w:rPr>
        <w:t xml:space="preserve"> </w:t>
      </w:r>
      <w:r w:rsidR="00CD30D6" w:rsidRPr="006B0175">
        <w:rPr>
          <w:rFonts w:ascii="Times New Roman" w:hAnsi="Times New Roman" w:cs="Times New Roman"/>
          <w:sz w:val="21"/>
          <w:szCs w:val="21"/>
        </w:rPr>
        <w:t>Definitions of scenarios (S1</w:t>
      </w:r>
      <w:r w:rsidR="00D552DF">
        <w:rPr>
          <w:rFonts w:ascii="Times New Roman" w:hAnsi="Times New Roman" w:cs="Times New Roman"/>
          <w:sz w:val="21"/>
          <w:szCs w:val="21"/>
        </w:rPr>
        <w:t xml:space="preserve"> </w:t>
      </w:r>
      <w:r w:rsidR="00CD30D6" w:rsidRPr="006B0175">
        <w:rPr>
          <w:rFonts w:ascii="Times New Roman" w:hAnsi="Times New Roman" w:cs="Times New Roman"/>
          <w:sz w:val="21"/>
          <w:szCs w:val="21"/>
        </w:rPr>
        <w:t>- ‘</w:t>
      </w:r>
      <w:r w:rsidR="00885E00">
        <w:rPr>
          <w:rFonts w:ascii="Times New Roman" w:hAnsi="Times New Roman" w:cs="Times New Roman"/>
          <w:sz w:val="21"/>
          <w:szCs w:val="21"/>
        </w:rPr>
        <w:t>P</w:t>
      </w:r>
      <w:r w:rsidR="00CD30D6" w:rsidRPr="006B0175">
        <w:rPr>
          <w:rFonts w:ascii="Times New Roman" w:hAnsi="Times New Roman" w:cs="Times New Roman"/>
          <w:sz w:val="21"/>
          <w:szCs w:val="21"/>
        </w:rPr>
        <w:t xml:space="preserve">artial use of </w:t>
      </w:r>
      <w:r w:rsidR="00D64492">
        <w:rPr>
          <w:rFonts w:ascii="Times New Roman" w:hAnsi="Times New Roman" w:cs="Times New Roman"/>
          <w:sz w:val="21"/>
          <w:szCs w:val="21"/>
        </w:rPr>
        <w:t>LCFs</w:t>
      </w:r>
      <w:r w:rsidR="00CD30D6" w:rsidRPr="006B0175">
        <w:rPr>
          <w:rFonts w:ascii="Times New Roman" w:hAnsi="Times New Roman" w:cs="Times New Roman"/>
          <w:sz w:val="21"/>
          <w:szCs w:val="21"/>
        </w:rPr>
        <w:t xml:space="preserve"> </w:t>
      </w:r>
      <w:r w:rsidR="00CD30D6">
        <w:rPr>
          <w:rFonts w:ascii="Times New Roman" w:hAnsi="Times New Roman" w:cs="Times New Roman"/>
          <w:sz w:val="21"/>
          <w:szCs w:val="21"/>
        </w:rPr>
        <w:t>as feed</w:t>
      </w:r>
      <w:r w:rsidR="00CD30D6" w:rsidRPr="006B0175">
        <w:rPr>
          <w:rFonts w:ascii="Times New Roman" w:hAnsi="Times New Roman" w:cs="Times New Roman"/>
          <w:sz w:val="21"/>
          <w:szCs w:val="21"/>
        </w:rPr>
        <w:t>’; S2</w:t>
      </w:r>
      <w:r w:rsidR="00D552DF">
        <w:rPr>
          <w:rFonts w:ascii="Times New Roman" w:hAnsi="Times New Roman" w:cs="Times New Roman"/>
          <w:sz w:val="21"/>
          <w:szCs w:val="21"/>
        </w:rPr>
        <w:t xml:space="preserve"> </w:t>
      </w:r>
      <w:r w:rsidR="00CD30D6" w:rsidRPr="006B0175">
        <w:rPr>
          <w:rFonts w:ascii="Times New Roman" w:hAnsi="Times New Roman" w:cs="Times New Roman"/>
          <w:sz w:val="21"/>
          <w:szCs w:val="21"/>
        </w:rPr>
        <w:t>- ‘</w:t>
      </w:r>
      <w:r w:rsidR="00885E00">
        <w:rPr>
          <w:rFonts w:ascii="Times New Roman" w:hAnsi="Times New Roman" w:cs="Times New Roman"/>
          <w:sz w:val="21"/>
          <w:szCs w:val="21"/>
        </w:rPr>
        <w:t>F</w:t>
      </w:r>
      <w:r w:rsidR="00CD30D6" w:rsidRPr="006B0175">
        <w:rPr>
          <w:rFonts w:ascii="Times New Roman" w:hAnsi="Times New Roman" w:cs="Times New Roman"/>
          <w:sz w:val="21"/>
          <w:szCs w:val="21"/>
        </w:rPr>
        <w:t xml:space="preserve">ull use of </w:t>
      </w:r>
      <w:r w:rsidR="00D64492">
        <w:rPr>
          <w:rFonts w:ascii="Times New Roman" w:hAnsi="Times New Roman" w:cs="Times New Roman"/>
          <w:sz w:val="21"/>
          <w:szCs w:val="21"/>
        </w:rPr>
        <w:t>LCFs</w:t>
      </w:r>
      <w:r w:rsidR="00CD30D6" w:rsidRPr="006B0175">
        <w:rPr>
          <w:rFonts w:ascii="Times New Roman" w:hAnsi="Times New Roman" w:cs="Times New Roman"/>
          <w:sz w:val="21"/>
          <w:szCs w:val="21"/>
        </w:rPr>
        <w:t xml:space="preserve"> </w:t>
      </w:r>
      <w:r w:rsidR="00CD30D6">
        <w:rPr>
          <w:rFonts w:ascii="Times New Roman" w:hAnsi="Times New Roman" w:cs="Times New Roman"/>
          <w:sz w:val="21"/>
          <w:szCs w:val="21"/>
        </w:rPr>
        <w:t>as feed</w:t>
      </w:r>
      <w:r w:rsidR="00CD30D6" w:rsidRPr="006B0175">
        <w:rPr>
          <w:rFonts w:ascii="Times New Roman" w:hAnsi="Times New Roman" w:cs="Times New Roman"/>
          <w:sz w:val="21"/>
          <w:szCs w:val="21"/>
        </w:rPr>
        <w:t>’</w:t>
      </w:r>
      <w:r w:rsidR="00CD30D6">
        <w:rPr>
          <w:rFonts w:ascii="Times New Roman" w:hAnsi="Times New Roman" w:cs="Times New Roman"/>
          <w:sz w:val="21"/>
          <w:szCs w:val="21"/>
        </w:rPr>
        <w:t xml:space="preserve">; </w:t>
      </w:r>
      <w:r w:rsidR="002D3450" w:rsidRPr="006B0175">
        <w:rPr>
          <w:rFonts w:ascii="Times New Roman" w:hAnsi="Times New Roman" w:cs="Times New Roman"/>
          <w:sz w:val="21"/>
          <w:szCs w:val="21"/>
        </w:rPr>
        <w:t>S</w:t>
      </w:r>
      <w:r w:rsidR="002D3450">
        <w:rPr>
          <w:rFonts w:ascii="Times New Roman" w:hAnsi="Times New Roman" w:cs="Times New Roman"/>
          <w:sz w:val="21"/>
          <w:szCs w:val="21"/>
        </w:rPr>
        <w:t>3</w:t>
      </w:r>
      <w:r w:rsidR="00D552DF">
        <w:rPr>
          <w:rFonts w:ascii="Times New Roman" w:hAnsi="Times New Roman" w:cs="Times New Roman"/>
          <w:sz w:val="21"/>
          <w:szCs w:val="21"/>
        </w:rPr>
        <w:t xml:space="preserve"> </w:t>
      </w:r>
      <w:r w:rsidR="002D3450" w:rsidRPr="006B0175">
        <w:rPr>
          <w:rFonts w:ascii="Times New Roman" w:hAnsi="Times New Roman" w:cs="Times New Roman"/>
          <w:sz w:val="21"/>
          <w:szCs w:val="21"/>
        </w:rPr>
        <w:t>- ‘</w:t>
      </w:r>
      <w:r w:rsidR="002D3450" w:rsidRPr="00D3497B">
        <w:rPr>
          <w:rFonts w:ascii="Times New Roman" w:hAnsi="Times New Roman" w:cs="Times New Roman"/>
          <w:sz w:val="21"/>
          <w:szCs w:val="21"/>
        </w:rPr>
        <w:t>S1</w:t>
      </w:r>
      <w:r w:rsidR="002D3450">
        <w:rPr>
          <w:rFonts w:ascii="Times New Roman" w:hAnsi="Times New Roman" w:cs="Times New Roman"/>
          <w:sz w:val="21"/>
          <w:szCs w:val="21"/>
        </w:rPr>
        <w:t xml:space="preserve"> </w:t>
      </w:r>
      <w:r w:rsidR="002D3450" w:rsidRPr="00D3497B">
        <w:rPr>
          <w:rFonts w:ascii="Times New Roman" w:hAnsi="Times New Roman" w:cs="Times New Roman"/>
          <w:sz w:val="21"/>
          <w:szCs w:val="21"/>
        </w:rPr>
        <w:t>+</w:t>
      </w:r>
      <w:r w:rsidR="002D3450" w:rsidRPr="00FB238D">
        <w:rPr>
          <w:rFonts w:ascii="Times New Roman" w:hAnsi="Times New Roman" w:cs="Times New Roman"/>
          <w:sz w:val="21"/>
          <w:szCs w:val="21"/>
        </w:rPr>
        <w:t xml:space="preserve"> </w:t>
      </w:r>
      <w:r w:rsidR="00FB238D" w:rsidRPr="00FB238D">
        <w:rPr>
          <w:rFonts w:ascii="Times New Roman" w:hAnsi="Times New Roman" w:cs="Times New Roman"/>
          <w:sz w:val="21"/>
          <w:szCs w:val="21"/>
        </w:rPr>
        <w:t xml:space="preserve">A </w:t>
      </w:r>
      <w:r w:rsidR="00FB238D">
        <w:rPr>
          <w:rFonts w:ascii="Times New Roman" w:hAnsi="Times New Roman" w:cs="Times New Roman"/>
          <w:sz w:val="21"/>
          <w:szCs w:val="21"/>
        </w:rPr>
        <w:t>m</w:t>
      </w:r>
      <w:r w:rsidR="002D3450" w:rsidRPr="008B0048">
        <w:rPr>
          <w:rFonts w:ascii="Times New Roman" w:hAnsi="Times New Roman" w:cs="Times New Roman"/>
          <w:sz w:val="21"/>
          <w:szCs w:val="21"/>
        </w:rPr>
        <w:t xml:space="preserve">odest </w:t>
      </w:r>
      <w:r w:rsidR="00861604" w:rsidRPr="00861604">
        <w:rPr>
          <w:rFonts w:ascii="Times New Roman" w:hAnsi="Times New Roman" w:cs="Times New Roman"/>
          <w:sz w:val="21"/>
          <w:szCs w:val="21"/>
        </w:rPr>
        <w:t xml:space="preserve">emission </w:t>
      </w:r>
      <w:r w:rsidR="002D3450" w:rsidRPr="002D3450">
        <w:rPr>
          <w:rFonts w:ascii="Times New Roman" w:hAnsi="Times New Roman" w:cs="Times New Roman"/>
          <w:sz w:val="21"/>
          <w:szCs w:val="21"/>
        </w:rPr>
        <w:t xml:space="preserve">mitigation </w:t>
      </w:r>
      <w:r w:rsidR="00FB238D">
        <w:rPr>
          <w:rFonts w:ascii="Times New Roman" w:hAnsi="Times New Roman" w:cs="Times New Roman"/>
          <w:sz w:val="21"/>
          <w:szCs w:val="21"/>
        </w:rPr>
        <w:t>target</w:t>
      </w:r>
      <w:r w:rsidR="002D3450" w:rsidRPr="006B0175">
        <w:rPr>
          <w:rFonts w:ascii="Times New Roman" w:hAnsi="Times New Roman" w:cs="Times New Roman"/>
          <w:sz w:val="21"/>
          <w:szCs w:val="21"/>
        </w:rPr>
        <w:t>’</w:t>
      </w:r>
      <w:r w:rsidR="002D3450">
        <w:rPr>
          <w:rFonts w:ascii="Times New Roman" w:hAnsi="Times New Roman" w:cs="Times New Roman"/>
          <w:sz w:val="21"/>
          <w:szCs w:val="21"/>
        </w:rPr>
        <w:t xml:space="preserve">; </w:t>
      </w:r>
      <w:r w:rsidR="002D3450" w:rsidRPr="006B0175">
        <w:rPr>
          <w:rFonts w:ascii="Times New Roman" w:hAnsi="Times New Roman" w:cs="Times New Roman"/>
          <w:sz w:val="21"/>
          <w:szCs w:val="21"/>
        </w:rPr>
        <w:t>S</w:t>
      </w:r>
      <w:r w:rsidR="002D3450">
        <w:rPr>
          <w:rFonts w:ascii="Times New Roman" w:hAnsi="Times New Roman" w:cs="Times New Roman"/>
          <w:sz w:val="21"/>
          <w:szCs w:val="21"/>
        </w:rPr>
        <w:t>4</w:t>
      </w:r>
      <w:r w:rsidR="00D552DF">
        <w:rPr>
          <w:rFonts w:ascii="Times New Roman" w:hAnsi="Times New Roman" w:cs="Times New Roman"/>
          <w:sz w:val="21"/>
          <w:szCs w:val="21"/>
        </w:rPr>
        <w:t xml:space="preserve"> </w:t>
      </w:r>
      <w:r w:rsidR="002D3450" w:rsidRPr="006B0175">
        <w:rPr>
          <w:rFonts w:ascii="Times New Roman" w:hAnsi="Times New Roman" w:cs="Times New Roman"/>
          <w:sz w:val="21"/>
          <w:szCs w:val="21"/>
        </w:rPr>
        <w:t>- ‘</w:t>
      </w:r>
      <w:r w:rsidR="002D3450" w:rsidRPr="00D3497B">
        <w:rPr>
          <w:rFonts w:ascii="Times New Roman" w:hAnsi="Times New Roman" w:cs="Times New Roman"/>
          <w:sz w:val="21"/>
          <w:szCs w:val="21"/>
        </w:rPr>
        <w:t>S1</w:t>
      </w:r>
      <w:r w:rsidR="002D3450">
        <w:rPr>
          <w:rFonts w:ascii="Times New Roman" w:hAnsi="Times New Roman" w:cs="Times New Roman"/>
          <w:sz w:val="21"/>
          <w:szCs w:val="21"/>
        </w:rPr>
        <w:t xml:space="preserve"> </w:t>
      </w:r>
      <w:r w:rsidR="002D3450" w:rsidRPr="00D3497B">
        <w:rPr>
          <w:rFonts w:ascii="Times New Roman" w:hAnsi="Times New Roman" w:cs="Times New Roman"/>
          <w:sz w:val="21"/>
          <w:szCs w:val="21"/>
        </w:rPr>
        <w:t>+</w:t>
      </w:r>
      <w:r w:rsidR="002D3450" w:rsidRPr="00FB238D">
        <w:rPr>
          <w:rFonts w:ascii="Times New Roman" w:hAnsi="Times New Roman" w:cs="Times New Roman"/>
          <w:sz w:val="21"/>
          <w:szCs w:val="21"/>
        </w:rPr>
        <w:t xml:space="preserve"> </w:t>
      </w:r>
      <w:r w:rsidR="002D3450">
        <w:rPr>
          <w:rFonts w:ascii="Times New Roman" w:hAnsi="Times New Roman" w:cs="Times New Roman"/>
          <w:sz w:val="21"/>
          <w:szCs w:val="21"/>
        </w:rPr>
        <w:t>A</w:t>
      </w:r>
      <w:r w:rsidR="00FB238D">
        <w:rPr>
          <w:rFonts w:ascii="Times New Roman" w:hAnsi="Times New Roman" w:cs="Times New Roman"/>
          <w:sz w:val="21"/>
          <w:szCs w:val="21"/>
        </w:rPr>
        <w:t>n a</w:t>
      </w:r>
      <w:r w:rsidR="002D3450" w:rsidRPr="008B0048">
        <w:rPr>
          <w:rFonts w:ascii="Times New Roman" w:hAnsi="Times New Roman" w:cs="Times New Roman"/>
          <w:sz w:val="21"/>
          <w:szCs w:val="21"/>
        </w:rPr>
        <w:t xml:space="preserve">mbitious </w:t>
      </w:r>
      <w:r w:rsidR="00861604" w:rsidRPr="00861604">
        <w:rPr>
          <w:rFonts w:ascii="Times New Roman" w:hAnsi="Times New Roman" w:cs="Times New Roman"/>
          <w:sz w:val="21"/>
          <w:szCs w:val="21"/>
        </w:rPr>
        <w:t xml:space="preserve">emission </w:t>
      </w:r>
      <w:r w:rsidR="002D3450" w:rsidRPr="002D3450">
        <w:rPr>
          <w:rFonts w:ascii="Times New Roman" w:hAnsi="Times New Roman" w:cs="Times New Roman"/>
          <w:sz w:val="21"/>
          <w:szCs w:val="21"/>
        </w:rPr>
        <w:t xml:space="preserve">mitigation </w:t>
      </w:r>
      <w:r w:rsidR="00FB238D">
        <w:rPr>
          <w:rFonts w:ascii="Times New Roman" w:hAnsi="Times New Roman" w:cs="Times New Roman"/>
          <w:sz w:val="21"/>
          <w:szCs w:val="21"/>
        </w:rPr>
        <w:t>target</w:t>
      </w:r>
      <w:r w:rsidR="002D3450" w:rsidRPr="006B0175">
        <w:rPr>
          <w:rFonts w:ascii="Times New Roman" w:hAnsi="Times New Roman" w:cs="Times New Roman"/>
          <w:sz w:val="21"/>
          <w:szCs w:val="21"/>
        </w:rPr>
        <w:t>’</w:t>
      </w:r>
      <w:r w:rsidR="00CD30D6" w:rsidRPr="006B0175">
        <w:rPr>
          <w:rFonts w:ascii="Times New Roman" w:hAnsi="Times New Roman" w:cs="Times New Roman"/>
          <w:sz w:val="21"/>
          <w:szCs w:val="21"/>
        </w:rPr>
        <w:t xml:space="preserve">) are </w:t>
      </w:r>
      <w:r w:rsidR="00CD30D6">
        <w:rPr>
          <w:rFonts w:ascii="Times New Roman" w:hAnsi="Times New Roman" w:cs="Times New Roman"/>
          <w:sz w:val="21"/>
          <w:szCs w:val="21"/>
        </w:rPr>
        <w:t>described</w:t>
      </w:r>
      <w:r w:rsidR="00CD30D6" w:rsidRPr="006B0175">
        <w:rPr>
          <w:rFonts w:ascii="Times New Roman" w:hAnsi="Times New Roman" w:cs="Times New Roman"/>
          <w:sz w:val="21"/>
          <w:szCs w:val="21"/>
        </w:rPr>
        <w:t xml:space="preserve"> in Table 1</w:t>
      </w:r>
      <w:r w:rsidR="00CD30D6">
        <w:rPr>
          <w:rFonts w:ascii="Times New Roman" w:hAnsi="Times New Roman" w:cs="Times New Roman"/>
          <w:sz w:val="21"/>
          <w:szCs w:val="21"/>
        </w:rPr>
        <w:t>.</w:t>
      </w:r>
    </w:p>
    <w:p w14:paraId="2C13EBDB" w14:textId="7A754452" w:rsidR="0076502C" w:rsidRPr="00E44227" w:rsidRDefault="00CE0E71" w:rsidP="004151B1">
      <w:pPr>
        <w:adjustRightInd w:val="0"/>
        <w:snapToGrid w:val="0"/>
        <w:spacing w:line="240" w:lineRule="auto"/>
        <w:jc w:val="center"/>
        <w:rPr>
          <w:rFonts w:ascii="Times New Roman" w:hAnsi="Times New Roman" w:cs="Times New Roman"/>
          <w:noProof/>
          <w:sz w:val="21"/>
          <w:szCs w:val="21"/>
        </w:rPr>
      </w:pPr>
      <w:r>
        <w:rPr>
          <w:rFonts w:ascii="Times New Roman" w:hAnsi="Times New Roman" w:cs="Times New Roman"/>
          <w:noProof/>
          <w:sz w:val="21"/>
          <w:szCs w:val="21"/>
        </w:rPr>
        <w:lastRenderedPageBreak/>
        <w:drawing>
          <wp:inline distT="0" distB="0" distL="0" distR="0" wp14:anchorId="72788B7B" wp14:editId="39825B89">
            <wp:extent cx="5215920" cy="3115369"/>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25438" cy="3121054"/>
                    </a:xfrm>
                    <a:prstGeom prst="rect">
                      <a:avLst/>
                    </a:prstGeom>
                    <a:noFill/>
                  </pic:spPr>
                </pic:pic>
              </a:graphicData>
            </a:graphic>
          </wp:inline>
        </w:drawing>
      </w:r>
    </w:p>
    <w:p w14:paraId="48789DA1" w14:textId="56251688" w:rsidR="002B2C37" w:rsidRDefault="0001244F" w:rsidP="0001244F">
      <w:pPr>
        <w:adjustRightInd w:val="0"/>
        <w:snapToGrid w:val="0"/>
        <w:spacing w:line="240" w:lineRule="auto"/>
        <w:jc w:val="both"/>
        <w:rPr>
          <w:rFonts w:ascii="Times New Roman" w:hAnsi="Times New Roman" w:cs="Times New Roman"/>
          <w:sz w:val="21"/>
          <w:szCs w:val="21"/>
        </w:rPr>
        <w:sectPr w:rsidR="002B2C37" w:rsidSect="00A94281">
          <w:pgSz w:w="11906" w:h="16838"/>
          <w:pgMar w:top="1440" w:right="1800" w:bottom="1440" w:left="1800" w:header="708" w:footer="708" w:gutter="0"/>
          <w:lnNumType w:countBy="1" w:restart="continuous"/>
          <w:cols w:space="708"/>
          <w:docGrid w:linePitch="360"/>
        </w:sectPr>
      </w:pPr>
      <w:r w:rsidRPr="00946F27">
        <w:rPr>
          <w:rFonts w:ascii="Times New Roman" w:hAnsi="Times New Roman" w:cs="Times New Roman"/>
          <w:b/>
          <w:bCs/>
          <w:sz w:val="21"/>
          <w:szCs w:val="21"/>
        </w:rPr>
        <w:t xml:space="preserve">Fig. </w:t>
      </w:r>
      <w:r w:rsidRPr="00946F27">
        <w:rPr>
          <w:rFonts w:ascii="Times New Roman" w:hAnsi="Times New Roman" w:cs="Times New Roman"/>
          <w:b/>
          <w:bCs/>
          <w:sz w:val="21"/>
          <w:szCs w:val="21"/>
        </w:rPr>
        <w:fldChar w:fldCharType="begin"/>
      </w:r>
      <w:r w:rsidRPr="00946F27">
        <w:rPr>
          <w:rFonts w:ascii="Times New Roman" w:hAnsi="Times New Roman" w:cs="Times New Roman"/>
          <w:b/>
          <w:bCs/>
          <w:sz w:val="21"/>
          <w:szCs w:val="21"/>
        </w:rPr>
        <w:instrText xml:space="preserve"> SEQ </w:instrText>
      </w:r>
      <w:r w:rsidRPr="00946F27">
        <w:rPr>
          <w:rFonts w:ascii="Times New Roman" w:hAnsi="Times New Roman" w:cs="Times New Roman"/>
          <w:b/>
          <w:bCs/>
          <w:sz w:val="21"/>
          <w:szCs w:val="21"/>
        </w:rPr>
        <w:instrText>图</w:instrText>
      </w:r>
      <w:r w:rsidRPr="00946F27">
        <w:rPr>
          <w:rFonts w:ascii="Times New Roman" w:hAnsi="Times New Roman" w:cs="Times New Roman"/>
          <w:b/>
          <w:bCs/>
          <w:sz w:val="21"/>
          <w:szCs w:val="21"/>
        </w:rPr>
        <w:instrText xml:space="preserve">2- \* ARABIC </w:instrText>
      </w:r>
      <w:r w:rsidRPr="00946F27">
        <w:rPr>
          <w:rFonts w:ascii="Times New Roman" w:hAnsi="Times New Roman" w:cs="Times New Roman"/>
          <w:b/>
          <w:bCs/>
          <w:sz w:val="21"/>
          <w:szCs w:val="21"/>
        </w:rPr>
        <w:fldChar w:fldCharType="separate"/>
      </w:r>
      <w:r w:rsidR="00E638BD">
        <w:rPr>
          <w:rFonts w:ascii="Times New Roman" w:hAnsi="Times New Roman" w:cs="Times New Roman"/>
          <w:b/>
          <w:bCs/>
          <w:noProof/>
          <w:sz w:val="21"/>
          <w:szCs w:val="21"/>
        </w:rPr>
        <w:t>3</w:t>
      </w:r>
      <w:r w:rsidRPr="00946F27">
        <w:rPr>
          <w:rFonts w:ascii="Times New Roman" w:hAnsi="Times New Roman" w:cs="Times New Roman"/>
          <w:b/>
          <w:bCs/>
          <w:sz w:val="21"/>
          <w:szCs w:val="21"/>
        </w:rPr>
        <w:fldChar w:fldCharType="end"/>
      </w:r>
      <w:r w:rsidRPr="00946F27">
        <w:rPr>
          <w:rFonts w:ascii="Times New Roman" w:hAnsi="Times New Roman" w:cs="Times New Roman"/>
          <w:b/>
          <w:bCs/>
          <w:sz w:val="21"/>
          <w:szCs w:val="21"/>
        </w:rPr>
        <w:t xml:space="preserve"> | Impacts of upcycling </w:t>
      </w:r>
      <w:r w:rsidR="00A7539E">
        <w:rPr>
          <w:rFonts w:ascii="Times New Roman" w:hAnsi="Times New Roman" w:cs="Times New Roman"/>
          <w:b/>
          <w:bCs/>
          <w:sz w:val="21"/>
          <w:szCs w:val="21"/>
        </w:rPr>
        <w:t>l</w:t>
      </w:r>
      <w:r w:rsidR="00A7539E" w:rsidRPr="00D64492">
        <w:rPr>
          <w:rFonts w:ascii="Times New Roman" w:hAnsi="Times New Roman" w:cs="Times New Roman"/>
          <w:b/>
          <w:bCs/>
          <w:sz w:val="21"/>
          <w:szCs w:val="21"/>
        </w:rPr>
        <w:t>ow–opportunity–cost feed products</w:t>
      </w:r>
      <w:r w:rsidR="00A7539E">
        <w:rPr>
          <w:rFonts w:ascii="Times New Roman" w:hAnsi="Times New Roman" w:cs="Times New Roman"/>
          <w:b/>
          <w:bCs/>
          <w:sz w:val="21"/>
          <w:szCs w:val="21"/>
        </w:rPr>
        <w:t xml:space="preserve"> (LCFs)</w:t>
      </w:r>
      <w:r w:rsidRPr="00946F27">
        <w:rPr>
          <w:rFonts w:ascii="Times New Roman" w:hAnsi="Times New Roman" w:cs="Times New Roman"/>
          <w:b/>
          <w:bCs/>
          <w:sz w:val="21"/>
          <w:szCs w:val="21"/>
        </w:rPr>
        <w:t xml:space="preserve"> in </w:t>
      </w:r>
      <w:r>
        <w:rPr>
          <w:rFonts w:ascii="Times New Roman" w:hAnsi="Times New Roman" w:cs="Times New Roman"/>
          <w:b/>
          <w:bCs/>
          <w:sz w:val="21"/>
          <w:szCs w:val="21"/>
        </w:rPr>
        <w:t xml:space="preserve">China’s </w:t>
      </w:r>
      <w:r w:rsidRPr="00946F27">
        <w:rPr>
          <w:rFonts w:ascii="Times New Roman" w:hAnsi="Times New Roman" w:cs="Times New Roman"/>
          <w:b/>
          <w:bCs/>
          <w:sz w:val="21"/>
          <w:szCs w:val="21"/>
        </w:rPr>
        <w:t>monogastric livestock as feed on</w:t>
      </w:r>
      <w:r w:rsidRPr="002356D5">
        <w:rPr>
          <w:rFonts w:ascii="Times New Roman" w:hAnsi="Times New Roman" w:cs="Times New Roman"/>
          <w:b/>
          <w:bCs/>
          <w:sz w:val="21"/>
          <w:szCs w:val="21"/>
        </w:rPr>
        <w:t xml:space="preserve"> domestic</w:t>
      </w:r>
      <w:r w:rsidR="008C3924">
        <w:rPr>
          <w:rFonts w:ascii="Times New Roman" w:hAnsi="Times New Roman" w:cs="Times New Roman"/>
          <w:b/>
          <w:bCs/>
          <w:sz w:val="21"/>
          <w:szCs w:val="21"/>
        </w:rPr>
        <w:t xml:space="preserve"> </w:t>
      </w:r>
      <w:r w:rsidR="00574F23">
        <w:rPr>
          <w:rFonts w:ascii="Times New Roman" w:hAnsi="Times New Roman" w:cs="Times New Roman"/>
          <w:b/>
          <w:bCs/>
          <w:sz w:val="21"/>
          <w:szCs w:val="21"/>
        </w:rPr>
        <w:t xml:space="preserve">total </w:t>
      </w:r>
      <w:r w:rsidR="001C22A2">
        <w:rPr>
          <w:rFonts w:ascii="Times New Roman" w:hAnsi="Times New Roman" w:cs="Times New Roman"/>
          <w:b/>
          <w:bCs/>
          <w:sz w:val="21"/>
          <w:szCs w:val="21"/>
        </w:rPr>
        <w:t xml:space="preserve">agricultural land </w:t>
      </w:r>
      <w:r w:rsidR="00574F23">
        <w:rPr>
          <w:rFonts w:ascii="Times New Roman" w:hAnsi="Times New Roman" w:cs="Times New Roman"/>
          <w:b/>
          <w:bCs/>
          <w:sz w:val="21"/>
          <w:szCs w:val="21"/>
        </w:rPr>
        <w:t>use</w:t>
      </w:r>
      <w:r w:rsidR="008379A1">
        <w:rPr>
          <w:rFonts w:ascii="Times New Roman" w:hAnsi="Times New Roman" w:cs="Times New Roman"/>
          <w:b/>
          <w:bCs/>
          <w:sz w:val="21"/>
          <w:szCs w:val="21"/>
        </w:rPr>
        <w:t xml:space="preserve"> </w:t>
      </w:r>
      <w:r w:rsidR="00FC7375">
        <w:rPr>
          <w:rFonts w:ascii="Times New Roman" w:hAnsi="Times New Roman" w:cs="Times New Roman"/>
          <w:b/>
          <w:bCs/>
          <w:sz w:val="21"/>
          <w:szCs w:val="21"/>
        </w:rPr>
        <w:t>and</w:t>
      </w:r>
      <w:r w:rsidR="00520207">
        <w:rPr>
          <w:rFonts w:ascii="Times New Roman" w:hAnsi="Times New Roman" w:cs="Times New Roman"/>
          <w:b/>
          <w:bCs/>
          <w:sz w:val="21"/>
          <w:szCs w:val="21"/>
        </w:rPr>
        <w:t xml:space="preserve"> </w:t>
      </w:r>
      <w:r w:rsidR="00FC7375">
        <w:rPr>
          <w:rFonts w:ascii="Times New Roman" w:hAnsi="Times New Roman" w:cs="Times New Roman"/>
          <w:b/>
          <w:bCs/>
          <w:sz w:val="21"/>
          <w:szCs w:val="21"/>
        </w:rPr>
        <w:t>feed demand</w:t>
      </w:r>
      <w:r w:rsidRPr="00946F27">
        <w:rPr>
          <w:rFonts w:ascii="Times New Roman" w:hAnsi="Times New Roman" w:cs="Times New Roman"/>
          <w:b/>
          <w:bCs/>
          <w:sz w:val="21"/>
          <w:szCs w:val="21"/>
        </w:rPr>
        <w:t>.</w:t>
      </w:r>
      <w:r w:rsidRPr="0070432C">
        <w:rPr>
          <w:rFonts w:ascii="Times New Roman" w:hAnsi="Times New Roman" w:cs="Times New Roman"/>
          <w:sz w:val="21"/>
          <w:szCs w:val="21"/>
        </w:rPr>
        <w:t xml:space="preserve"> </w:t>
      </w:r>
      <w:r w:rsidR="0012200D" w:rsidRPr="0070432C">
        <w:rPr>
          <w:rFonts w:ascii="Times New Roman" w:hAnsi="Times New Roman" w:cs="Times New Roman"/>
          <w:sz w:val="21"/>
          <w:szCs w:val="21"/>
        </w:rPr>
        <w:t>(</w:t>
      </w:r>
      <w:r w:rsidR="0012200D" w:rsidRPr="00972F31">
        <w:rPr>
          <w:rFonts w:ascii="Times New Roman" w:hAnsi="Times New Roman" w:cs="Times New Roman"/>
          <w:b/>
          <w:bCs/>
          <w:sz w:val="21"/>
          <w:szCs w:val="21"/>
        </w:rPr>
        <w:t>a</w:t>
      </w:r>
      <w:r w:rsidR="0012200D" w:rsidRPr="0070432C">
        <w:rPr>
          <w:rFonts w:ascii="Times New Roman" w:hAnsi="Times New Roman" w:cs="Times New Roman"/>
          <w:sz w:val="21"/>
          <w:szCs w:val="21"/>
        </w:rPr>
        <w:t>)</w:t>
      </w:r>
      <w:r w:rsidR="0012200D">
        <w:rPr>
          <w:rFonts w:ascii="Times New Roman" w:hAnsi="Times New Roman" w:cs="Times New Roman"/>
          <w:sz w:val="21"/>
          <w:szCs w:val="21"/>
        </w:rPr>
        <w:t xml:space="preserve"> </w:t>
      </w:r>
      <w:r w:rsidR="008379A1">
        <w:rPr>
          <w:rFonts w:ascii="Times New Roman" w:hAnsi="Times New Roman" w:cs="Times New Roman"/>
          <w:sz w:val="21"/>
          <w:szCs w:val="21"/>
        </w:rPr>
        <w:t xml:space="preserve">Total </w:t>
      </w:r>
      <w:r w:rsidR="00C75EA0">
        <w:rPr>
          <w:rFonts w:ascii="Times New Roman" w:hAnsi="Times New Roman" w:cs="Times New Roman"/>
          <w:sz w:val="21"/>
          <w:szCs w:val="21"/>
        </w:rPr>
        <w:t xml:space="preserve">agricultural land </w:t>
      </w:r>
      <w:r w:rsidR="008379A1">
        <w:rPr>
          <w:rFonts w:ascii="Times New Roman" w:hAnsi="Times New Roman" w:cs="Times New Roman"/>
          <w:sz w:val="21"/>
          <w:szCs w:val="21"/>
        </w:rPr>
        <w:t xml:space="preserve">use </w:t>
      </w:r>
      <w:r w:rsidR="00C75EA0">
        <w:rPr>
          <w:rFonts w:ascii="Times New Roman" w:hAnsi="Times New Roman" w:cs="Times New Roman"/>
          <w:sz w:val="21"/>
          <w:szCs w:val="21"/>
        </w:rPr>
        <w:t>(crop harvested area and pastureland)</w:t>
      </w:r>
      <w:r w:rsidR="00893A0F">
        <w:rPr>
          <w:rFonts w:ascii="Times New Roman" w:hAnsi="Times New Roman" w:cs="Times New Roman"/>
          <w:sz w:val="21"/>
          <w:szCs w:val="21"/>
        </w:rPr>
        <w:t xml:space="preserve"> </w:t>
      </w:r>
      <w:r w:rsidR="00893A0F" w:rsidRPr="0070432C">
        <w:rPr>
          <w:rFonts w:ascii="Times New Roman" w:hAnsi="Times New Roman" w:cs="Times New Roman"/>
          <w:sz w:val="21"/>
          <w:szCs w:val="21"/>
        </w:rPr>
        <w:t>(</w:t>
      </w:r>
      <w:r w:rsidR="005A71C6">
        <w:rPr>
          <w:rFonts w:ascii="Times New Roman" w:hAnsi="Times New Roman" w:cs="Times New Roman"/>
          <w:sz w:val="21"/>
          <w:szCs w:val="21"/>
        </w:rPr>
        <w:t>Mha</w:t>
      </w:r>
      <w:r w:rsidR="00893A0F" w:rsidRPr="0070432C">
        <w:rPr>
          <w:rFonts w:ascii="Times New Roman" w:hAnsi="Times New Roman" w:cs="Times New Roman"/>
          <w:sz w:val="21"/>
          <w:szCs w:val="21"/>
        </w:rPr>
        <w:t>)</w:t>
      </w:r>
      <w:r w:rsidR="00EA2CC9">
        <w:rPr>
          <w:rFonts w:ascii="Times New Roman" w:hAnsi="Times New Roman" w:cs="Times New Roman"/>
          <w:sz w:val="21"/>
          <w:szCs w:val="21"/>
        </w:rPr>
        <w:t xml:space="preserve"> </w:t>
      </w:r>
      <w:r w:rsidR="00555825">
        <w:rPr>
          <w:rFonts w:ascii="Times New Roman" w:hAnsi="Times New Roman" w:cs="Times New Roman"/>
          <w:sz w:val="21"/>
          <w:szCs w:val="21"/>
        </w:rPr>
        <w:t xml:space="preserve">and </w:t>
      </w:r>
      <w:r w:rsidR="00EA2CC9" w:rsidRPr="0070432C">
        <w:rPr>
          <w:rFonts w:ascii="Times New Roman" w:hAnsi="Times New Roman" w:cs="Times New Roman"/>
          <w:sz w:val="21"/>
          <w:szCs w:val="21"/>
        </w:rPr>
        <w:t>(</w:t>
      </w:r>
      <w:r w:rsidR="00555825">
        <w:rPr>
          <w:rFonts w:ascii="Times New Roman" w:hAnsi="Times New Roman" w:cs="Times New Roman"/>
          <w:b/>
          <w:bCs/>
          <w:sz w:val="21"/>
          <w:szCs w:val="21"/>
        </w:rPr>
        <w:t>b</w:t>
      </w:r>
      <w:r w:rsidR="00EA2CC9" w:rsidRPr="0070432C">
        <w:rPr>
          <w:rFonts w:ascii="Times New Roman" w:hAnsi="Times New Roman" w:cs="Times New Roman"/>
          <w:sz w:val="21"/>
          <w:szCs w:val="21"/>
        </w:rPr>
        <w:t xml:space="preserve">) </w:t>
      </w:r>
      <w:r w:rsidR="0079757B">
        <w:rPr>
          <w:rFonts w:ascii="Times New Roman" w:hAnsi="Times New Roman" w:cs="Times New Roman"/>
          <w:sz w:val="21"/>
          <w:szCs w:val="21"/>
        </w:rPr>
        <w:t>feed demand by monogastric live</w:t>
      </w:r>
      <w:r w:rsidR="00BD15D3">
        <w:rPr>
          <w:rFonts w:ascii="Times New Roman" w:hAnsi="Times New Roman" w:cs="Times New Roman"/>
          <w:sz w:val="21"/>
          <w:szCs w:val="21"/>
        </w:rPr>
        <w:t>stock</w:t>
      </w:r>
      <w:r w:rsidR="00EA2CC9">
        <w:rPr>
          <w:rFonts w:ascii="Times New Roman" w:hAnsi="Times New Roman" w:cs="Times New Roman"/>
          <w:sz w:val="21"/>
          <w:szCs w:val="21"/>
        </w:rPr>
        <w:t xml:space="preserve"> </w:t>
      </w:r>
      <w:r w:rsidR="00EA2CC9" w:rsidRPr="0070432C">
        <w:rPr>
          <w:rFonts w:ascii="Times New Roman" w:hAnsi="Times New Roman" w:cs="Times New Roman"/>
          <w:sz w:val="21"/>
          <w:szCs w:val="21"/>
        </w:rPr>
        <w:t>(</w:t>
      </w:r>
      <w:r w:rsidR="00EA2CC9">
        <w:rPr>
          <w:rFonts w:ascii="Times New Roman" w:hAnsi="Times New Roman" w:cs="Times New Roman"/>
          <w:sz w:val="21"/>
          <w:szCs w:val="21"/>
        </w:rPr>
        <w:t>Tg</w:t>
      </w:r>
      <w:r w:rsidR="00EA2CC9" w:rsidRPr="0070432C">
        <w:rPr>
          <w:rFonts w:ascii="Times New Roman" w:hAnsi="Times New Roman" w:cs="Times New Roman"/>
          <w:sz w:val="21"/>
          <w:szCs w:val="21"/>
        </w:rPr>
        <w:t>)</w:t>
      </w:r>
      <w:r w:rsidR="00555825">
        <w:rPr>
          <w:rFonts w:ascii="Times New Roman" w:hAnsi="Times New Roman" w:cs="Times New Roman"/>
          <w:sz w:val="21"/>
          <w:szCs w:val="21"/>
        </w:rPr>
        <w:t xml:space="preserve"> </w:t>
      </w:r>
      <w:r w:rsidRPr="0070432C">
        <w:rPr>
          <w:rFonts w:ascii="Times New Roman" w:hAnsi="Times New Roman" w:cs="Times New Roman"/>
          <w:sz w:val="21"/>
          <w:szCs w:val="21"/>
        </w:rPr>
        <w:t>in scenarios</w:t>
      </w:r>
      <w:r>
        <w:rPr>
          <w:rFonts w:ascii="Times New Roman" w:hAnsi="Times New Roman" w:cs="Times New Roman"/>
          <w:sz w:val="21"/>
          <w:szCs w:val="21"/>
        </w:rPr>
        <w:t>.</w:t>
      </w:r>
      <w:r w:rsidR="00A2691E">
        <w:rPr>
          <w:rFonts w:ascii="Times New Roman" w:hAnsi="Times New Roman" w:cs="Times New Roman"/>
          <w:sz w:val="21"/>
          <w:szCs w:val="21"/>
        </w:rPr>
        <w:t xml:space="preserve"> </w:t>
      </w:r>
      <w:r w:rsidR="00CD30D6" w:rsidRPr="006B0175">
        <w:rPr>
          <w:rFonts w:ascii="Times New Roman" w:hAnsi="Times New Roman" w:cs="Times New Roman"/>
          <w:sz w:val="21"/>
          <w:szCs w:val="21"/>
        </w:rPr>
        <w:t>Definitions of scenarios (S1</w:t>
      </w:r>
      <w:r w:rsidR="00D552DF">
        <w:rPr>
          <w:rFonts w:ascii="Times New Roman" w:hAnsi="Times New Roman" w:cs="Times New Roman"/>
          <w:sz w:val="21"/>
          <w:szCs w:val="21"/>
        </w:rPr>
        <w:t xml:space="preserve"> </w:t>
      </w:r>
      <w:r w:rsidR="00CD30D6" w:rsidRPr="006B0175">
        <w:rPr>
          <w:rFonts w:ascii="Times New Roman" w:hAnsi="Times New Roman" w:cs="Times New Roman"/>
          <w:sz w:val="21"/>
          <w:szCs w:val="21"/>
        </w:rPr>
        <w:t>- ‘</w:t>
      </w:r>
      <w:r w:rsidR="00657803">
        <w:rPr>
          <w:rFonts w:ascii="Times New Roman" w:hAnsi="Times New Roman" w:cs="Times New Roman"/>
          <w:sz w:val="21"/>
          <w:szCs w:val="21"/>
        </w:rPr>
        <w:t>P</w:t>
      </w:r>
      <w:r w:rsidR="00CD30D6" w:rsidRPr="006B0175">
        <w:rPr>
          <w:rFonts w:ascii="Times New Roman" w:hAnsi="Times New Roman" w:cs="Times New Roman"/>
          <w:sz w:val="21"/>
          <w:szCs w:val="21"/>
        </w:rPr>
        <w:t xml:space="preserve">artial use of </w:t>
      </w:r>
      <w:r w:rsidR="00A7539E">
        <w:rPr>
          <w:rFonts w:ascii="Times New Roman" w:hAnsi="Times New Roman" w:cs="Times New Roman"/>
          <w:sz w:val="21"/>
          <w:szCs w:val="21"/>
        </w:rPr>
        <w:t>LCFs</w:t>
      </w:r>
      <w:r w:rsidR="00CD30D6" w:rsidRPr="006B0175">
        <w:rPr>
          <w:rFonts w:ascii="Times New Roman" w:hAnsi="Times New Roman" w:cs="Times New Roman"/>
          <w:sz w:val="21"/>
          <w:szCs w:val="21"/>
        </w:rPr>
        <w:t xml:space="preserve"> </w:t>
      </w:r>
      <w:r w:rsidR="00CD30D6">
        <w:rPr>
          <w:rFonts w:ascii="Times New Roman" w:hAnsi="Times New Roman" w:cs="Times New Roman"/>
          <w:sz w:val="21"/>
          <w:szCs w:val="21"/>
        </w:rPr>
        <w:t>as feed</w:t>
      </w:r>
      <w:r w:rsidR="00CD30D6" w:rsidRPr="006B0175">
        <w:rPr>
          <w:rFonts w:ascii="Times New Roman" w:hAnsi="Times New Roman" w:cs="Times New Roman"/>
          <w:sz w:val="21"/>
          <w:szCs w:val="21"/>
        </w:rPr>
        <w:t>’; S2</w:t>
      </w:r>
      <w:r w:rsidR="00D552DF">
        <w:rPr>
          <w:rFonts w:ascii="Times New Roman" w:hAnsi="Times New Roman" w:cs="Times New Roman"/>
          <w:sz w:val="21"/>
          <w:szCs w:val="21"/>
        </w:rPr>
        <w:t xml:space="preserve"> </w:t>
      </w:r>
      <w:r w:rsidR="00CD30D6" w:rsidRPr="006B0175">
        <w:rPr>
          <w:rFonts w:ascii="Times New Roman" w:hAnsi="Times New Roman" w:cs="Times New Roman"/>
          <w:sz w:val="21"/>
          <w:szCs w:val="21"/>
        </w:rPr>
        <w:t>- ‘</w:t>
      </w:r>
      <w:r w:rsidR="00657803">
        <w:rPr>
          <w:rFonts w:ascii="Times New Roman" w:hAnsi="Times New Roman" w:cs="Times New Roman"/>
          <w:sz w:val="21"/>
          <w:szCs w:val="21"/>
        </w:rPr>
        <w:t>F</w:t>
      </w:r>
      <w:r w:rsidR="00CD30D6" w:rsidRPr="006B0175">
        <w:rPr>
          <w:rFonts w:ascii="Times New Roman" w:hAnsi="Times New Roman" w:cs="Times New Roman"/>
          <w:sz w:val="21"/>
          <w:szCs w:val="21"/>
        </w:rPr>
        <w:t xml:space="preserve">ull use of </w:t>
      </w:r>
      <w:r w:rsidR="00A7539E">
        <w:rPr>
          <w:rFonts w:ascii="Times New Roman" w:hAnsi="Times New Roman" w:cs="Times New Roman"/>
          <w:sz w:val="21"/>
          <w:szCs w:val="21"/>
        </w:rPr>
        <w:t>LCFs</w:t>
      </w:r>
      <w:r w:rsidR="00CD30D6" w:rsidRPr="006B0175">
        <w:rPr>
          <w:rFonts w:ascii="Times New Roman" w:hAnsi="Times New Roman" w:cs="Times New Roman"/>
          <w:sz w:val="21"/>
          <w:szCs w:val="21"/>
        </w:rPr>
        <w:t xml:space="preserve"> </w:t>
      </w:r>
      <w:r w:rsidR="00CD30D6">
        <w:rPr>
          <w:rFonts w:ascii="Times New Roman" w:hAnsi="Times New Roman" w:cs="Times New Roman"/>
          <w:sz w:val="21"/>
          <w:szCs w:val="21"/>
        </w:rPr>
        <w:t>as feed</w:t>
      </w:r>
      <w:r w:rsidR="00CD30D6" w:rsidRPr="006B0175">
        <w:rPr>
          <w:rFonts w:ascii="Times New Roman" w:hAnsi="Times New Roman" w:cs="Times New Roman"/>
          <w:sz w:val="21"/>
          <w:szCs w:val="21"/>
        </w:rPr>
        <w:t>’</w:t>
      </w:r>
      <w:r w:rsidR="00CD30D6">
        <w:rPr>
          <w:rFonts w:ascii="Times New Roman" w:hAnsi="Times New Roman" w:cs="Times New Roman"/>
          <w:sz w:val="21"/>
          <w:szCs w:val="21"/>
        </w:rPr>
        <w:t xml:space="preserve">; </w:t>
      </w:r>
      <w:r w:rsidR="006E517C" w:rsidRPr="006B0175">
        <w:rPr>
          <w:rFonts w:ascii="Times New Roman" w:hAnsi="Times New Roman" w:cs="Times New Roman"/>
          <w:sz w:val="21"/>
          <w:szCs w:val="21"/>
        </w:rPr>
        <w:t>S</w:t>
      </w:r>
      <w:r w:rsidR="006E517C">
        <w:rPr>
          <w:rFonts w:ascii="Times New Roman" w:hAnsi="Times New Roman" w:cs="Times New Roman"/>
          <w:sz w:val="21"/>
          <w:szCs w:val="21"/>
        </w:rPr>
        <w:t xml:space="preserve">3 </w:t>
      </w:r>
      <w:r w:rsidR="006E517C" w:rsidRPr="006B0175">
        <w:rPr>
          <w:rFonts w:ascii="Times New Roman" w:hAnsi="Times New Roman" w:cs="Times New Roman"/>
          <w:sz w:val="21"/>
          <w:szCs w:val="21"/>
        </w:rPr>
        <w:t>- ‘</w:t>
      </w:r>
      <w:r w:rsidR="006E517C" w:rsidRPr="00D3497B">
        <w:rPr>
          <w:rFonts w:ascii="Times New Roman" w:hAnsi="Times New Roman" w:cs="Times New Roman"/>
          <w:sz w:val="21"/>
          <w:szCs w:val="21"/>
        </w:rPr>
        <w:t>S1</w:t>
      </w:r>
      <w:r w:rsidR="006E517C">
        <w:rPr>
          <w:rFonts w:ascii="Times New Roman" w:hAnsi="Times New Roman" w:cs="Times New Roman"/>
          <w:sz w:val="21"/>
          <w:szCs w:val="21"/>
        </w:rPr>
        <w:t xml:space="preserve"> </w:t>
      </w:r>
      <w:r w:rsidR="006E517C" w:rsidRPr="00D3497B">
        <w:rPr>
          <w:rFonts w:ascii="Times New Roman" w:hAnsi="Times New Roman" w:cs="Times New Roman"/>
          <w:sz w:val="21"/>
          <w:szCs w:val="21"/>
        </w:rPr>
        <w:t>+</w:t>
      </w:r>
      <w:r w:rsidR="006E517C" w:rsidRPr="00FB238D">
        <w:rPr>
          <w:rFonts w:ascii="Times New Roman" w:hAnsi="Times New Roman" w:cs="Times New Roman"/>
          <w:sz w:val="21"/>
          <w:szCs w:val="21"/>
        </w:rPr>
        <w:t xml:space="preserve"> A </w:t>
      </w:r>
      <w:r w:rsidR="006E517C">
        <w:rPr>
          <w:rFonts w:ascii="Times New Roman" w:hAnsi="Times New Roman" w:cs="Times New Roman"/>
          <w:sz w:val="21"/>
          <w:szCs w:val="21"/>
        </w:rPr>
        <w:t>m</w:t>
      </w:r>
      <w:r w:rsidR="006E517C" w:rsidRPr="008B0048">
        <w:rPr>
          <w:rFonts w:ascii="Times New Roman" w:hAnsi="Times New Roman" w:cs="Times New Roman"/>
          <w:sz w:val="21"/>
          <w:szCs w:val="21"/>
        </w:rPr>
        <w:t xml:space="preserve">odest </w:t>
      </w:r>
      <w:r w:rsidR="00861604" w:rsidRPr="00861604">
        <w:rPr>
          <w:rFonts w:ascii="Times New Roman" w:hAnsi="Times New Roman" w:cs="Times New Roman"/>
          <w:sz w:val="21"/>
          <w:szCs w:val="21"/>
        </w:rPr>
        <w:t xml:space="preserve">emission </w:t>
      </w:r>
      <w:r w:rsidR="006E517C" w:rsidRPr="002D3450">
        <w:rPr>
          <w:rFonts w:ascii="Times New Roman" w:hAnsi="Times New Roman" w:cs="Times New Roman"/>
          <w:sz w:val="21"/>
          <w:szCs w:val="21"/>
        </w:rPr>
        <w:t xml:space="preserve">mitigation </w:t>
      </w:r>
      <w:r w:rsidR="006E517C">
        <w:rPr>
          <w:rFonts w:ascii="Times New Roman" w:hAnsi="Times New Roman" w:cs="Times New Roman"/>
          <w:sz w:val="21"/>
          <w:szCs w:val="21"/>
        </w:rPr>
        <w:t>target</w:t>
      </w:r>
      <w:r w:rsidR="006E517C" w:rsidRPr="006B0175">
        <w:rPr>
          <w:rFonts w:ascii="Times New Roman" w:hAnsi="Times New Roman" w:cs="Times New Roman"/>
          <w:sz w:val="21"/>
          <w:szCs w:val="21"/>
        </w:rPr>
        <w:t>’</w:t>
      </w:r>
      <w:r w:rsidR="006E517C">
        <w:rPr>
          <w:rFonts w:ascii="Times New Roman" w:hAnsi="Times New Roman" w:cs="Times New Roman"/>
          <w:sz w:val="21"/>
          <w:szCs w:val="21"/>
        </w:rPr>
        <w:t xml:space="preserve">; </w:t>
      </w:r>
      <w:r w:rsidR="006E517C" w:rsidRPr="006B0175">
        <w:rPr>
          <w:rFonts w:ascii="Times New Roman" w:hAnsi="Times New Roman" w:cs="Times New Roman"/>
          <w:sz w:val="21"/>
          <w:szCs w:val="21"/>
        </w:rPr>
        <w:t>S</w:t>
      </w:r>
      <w:r w:rsidR="006E517C">
        <w:rPr>
          <w:rFonts w:ascii="Times New Roman" w:hAnsi="Times New Roman" w:cs="Times New Roman"/>
          <w:sz w:val="21"/>
          <w:szCs w:val="21"/>
        </w:rPr>
        <w:t xml:space="preserve">4 </w:t>
      </w:r>
      <w:r w:rsidR="006E517C" w:rsidRPr="006B0175">
        <w:rPr>
          <w:rFonts w:ascii="Times New Roman" w:hAnsi="Times New Roman" w:cs="Times New Roman"/>
          <w:sz w:val="21"/>
          <w:szCs w:val="21"/>
        </w:rPr>
        <w:t>- ‘</w:t>
      </w:r>
      <w:r w:rsidR="006E517C" w:rsidRPr="00D3497B">
        <w:rPr>
          <w:rFonts w:ascii="Times New Roman" w:hAnsi="Times New Roman" w:cs="Times New Roman"/>
          <w:sz w:val="21"/>
          <w:szCs w:val="21"/>
        </w:rPr>
        <w:t>S1</w:t>
      </w:r>
      <w:r w:rsidR="006E517C">
        <w:rPr>
          <w:rFonts w:ascii="Times New Roman" w:hAnsi="Times New Roman" w:cs="Times New Roman"/>
          <w:sz w:val="21"/>
          <w:szCs w:val="21"/>
        </w:rPr>
        <w:t xml:space="preserve"> </w:t>
      </w:r>
      <w:r w:rsidR="006E517C" w:rsidRPr="00D3497B">
        <w:rPr>
          <w:rFonts w:ascii="Times New Roman" w:hAnsi="Times New Roman" w:cs="Times New Roman"/>
          <w:sz w:val="21"/>
          <w:szCs w:val="21"/>
        </w:rPr>
        <w:t>+</w:t>
      </w:r>
      <w:r w:rsidR="006E517C" w:rsidRPr="00FB238D">
        <w:rPr>
          <w:rFonts w:ascii="Times New Roman" w:hAnsi="Times New Roman" w:cs="Times New Roman"/>
          <w:sz w:val="21"/>
          <w:szCs w:val="21"/>
        </w:rPr>
        <w:t xml:space="preserve"> </w:t>
      </w:r>
      <w:r w:rsidR="006E517C">
        <w:rPr>
          <w:rFonts w:ascii="Times New Roman" w:hAnsi="Times New Roman" w:cs="Times New Roman"/>
          <w:sz w:val="21"/>
          <w:szCs w:val="21"/>
        </w:rPr>
        <w:t>An a</w:t>
      </w:r>
      <w:r w:rsidR="006E517C" w:rsidRPr="008B0048">
        <w:rPr>
          <w:rFonts w:ascii="Times New Roman" w:hAnsi="Times New Roman" w:cs="Times New Roman"/>
          <w:sz w:val="21"/>
          <w:szCs w:val="21"/>
        </w:rPr>
        <w:t xml:space="preserve">mbitious </w:t>
      </w:r>
      <w:r w:rsidR="00361491" w:rsidRPr="00861604">
        <w:rPr>
          <w:rFonts w:ascii="Times New Roman" w:hAnsi="Times New Roman" w:cs="Times New Roman"/>
          <w:sz w:val="21"/>
          <w:szCs w:val="21"/>
        </w:rPr>
        <w:t xml:space="preserve">emission </w:t>
      </w:r>
      <w:r w:rsidR="006E517C" w:rsidRPr="002D3450">
        <w:rPr>
          <w:rFonts w:ascii="Times New Roman" w:hAnsi="Times New Roman" w:cs="Times New Roman"/>
          <w:sz w:val="21"/>
          <w:szCs w:val="21"/>
        </w:rPr>
        <w:t xml:space="preserve">mitigation </w:t>
      </w:r>
      <w:r w:rsidR="006E517C">
        <w:rPr>
          <w:rFonts w:ascii="Times New Roman" w:hAnsi="Times New Roman" w:cs="Times New Roman"/>
          <w:sz w:val="21"/>
          <w:szCs w:val="21"/>
        </w:rPr>
        <w:t>target</w:t>
      </w:r>
      <w:r w:rsidR="006E517C" w:rsidRPr="006B0175">
        <w:rPr>
          <w:rFonts w:ascii="Times New Roman" w:hAnsi="Times New Roman" w:cs="Times New Roman"/>
          <w:sz w:val="21"/>
          <w:szCs w:val="21"/>
        </w:rPr>
        <w:t>’</w:t>
      </w:r>
      <w:r w:rsidR="00CD30D6" w:rsidRPr="006B0175">
        <w:rPr>
          <w:rFonts w:ascii="Times New Roman" w:hAnsi="Times New Roman" w:cs="Times New Roman"/>
          <w:sz w:val="21"/>
          <w:szCs w:val="21"/>
        </w:rPr>
        <w:t xml:space="preserve">) are </w:t>
      </w:r>
      <w:r w:rsidR="00CD30D6">
        <w:rPr>
          <w:rFonts w:ascii="Times New Roman" w:hAnsi="Times New Roman" w:cs="Times New Roman"/>
          <w:sz w:val="21"/>
          <w:szCs w:val="21"/>
        </w:rPr>
        <w:t>described</w:t>
      </w:r>
      <w:r w:rsidR="00CD30D6" w:rsidRPr="006B0175">
        <w:rPr>
          <w:rFonts w:ascii="Times New Roman" w:hAnsi="Times New Roman" w:cs="Times New Roman"/>
          <w:sz w:val="21"/>
          <w:szCs w:val="21"/>
        </w:rPr>
        <w:t xml:space="preserve"> in Table 1</w:t>
      </w:r>
      <w:r w:rsidR="00CD30D6">
        <w:rPr>
          <w:rFonts w:ascii="Times New Roman" w:hAnsi="Times New Roman" w:cs="Times New Roman"/>
          <w:sz w:val="21"/>
          <w:szCs w:val="21"/>
        </w:rPr>
        <w:t>.</w:t>
      </w:r>
    </w:p>
    <w:p w14:paraId="436B50AE" w14:textId="3F11EB17" w:rsidR="0076502C" w:rsidRPr="0070432C" w:rsidRDefault="008E64F4" w:rsidP="004151B1">
      <w:pPr>
        <w:adjustRightInd w:val="0"/>
        <w:snapToGrid w:val="0"/>
        <w:spacing w:line="240" w:lineRule="auto"/>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34D0E0EE" wp14:editId="3A547E33">
            <wp:extent cx="8745399" cy="2665031"/>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8775326" cy="2674151"/>
                    </a:xfrm>
                    <a:prstGeom prst="rect">
                      <a:avLst/>
                    </a:prstGeom>
                    <a:noFill/>
                  </pic:spPr>
                </pic:pic>
              </a:graphicData>
            </a:graphic>
          </wp:inline>
        </w:drawing>
      </w:r>
    </w:p>
    <w:p w14:paraId="64FD7D6F" w14:textId="12EF2FE6" w:rsidR="00570B2E" w:rsidRDefault="0076502C" w:rsidP="004151B1">
      <w:pPr>
        <w:adjustRightInd w:val="0"/>
        <w:snapToGrid w:val="0"/>
        <w:spacing w:line="240" w:lineRule="auto"/>
        <w:jc w:val="both"/>
        <w:rPr>
          <w:rFonts w:ascii="Times New Roman" w:hAnsi="Times New Roman" w:cs="Times New Roman"/>
          <w:sz w:val="21"/>
          <w:szCs w:val="21"/>
        </w:rPr>
        <w:sectPr w:rsidR="00570B2E" w:rsidSect="0089001F">
          <w:pgSz w:w="16838" w:h="11906" w:orient="landscape"/>
          <w:pgMar w:top="1800" w:right="1440" w:bottom="1800" w:left="1440" w:header="708" w:footer="708" w:gutter="0"/>
          <w:lnNumType w:countBy="1" w:restart="continuous"/>
          <w:cols w:space="708"/>
          <w:docGrid w:linePitch="360"/>
        </w:sectPr>
      </w:pPr>
      <w:r w:rsidRPr="00801C95">
        <w:rPr>
          <w:rFonts w:ascii="Times New Roman" w:hAnsi="Times New Roman" w:cs="Times New Roman"/>
          <w:b/>
          <w:bCs/>
          <w:sz w:val="21"/>
          <w:szCs w:val="21"/>
        </w:rPr>
        <w:t>Fig</w:t>
      </w:r>
      <w:r w:rsidR="00B82AA9" w:rsidRPr="00801C95">
        <w:rPr>
          <w:rFonts w:ascii="Times New Roman" w:hAnsi="Times New Roman" w:cs="Times New Roman"/>
          <w:b/>
          <w:bCs/>
          <w:sz w:val="21"/>
          <w:szCs w:val="21"/>
        </w:rPr>
        <w:t>.</w:t>
      </w:r>
      <w:r w:rsidRPr="00801C95">
        <w:rPr>
          <w:rFonts w:ascii="Times New Roman" w:hAnsi="Times New Roman" w:cs="Times New Roman"/>
          <w:b/>
          <w:bCs/>
          <w:sz w:val="21"/>
          <w:szCs w:val="21"/>
        </w:rPr>
        <w:t xml:space="preserve"> </w:t>
      </w:r>
      <w:r w:rsidRPr="00801C95">
        <w:rPr>
          <w:rFonts w:ascii="Times New Roman" w:hAnsi="Times New Roman" w:cs="Times New Roman"/>
          <w:b/>
          <w:bCs/>
          <w:sz w:val="21"/>
          <w:szCs w:val="21"/>
        </w:rPr>
        <w:fldChar w:fldCharType="begin"/>
      </w:r>
      <w:r w:rsidRPr="00801C95">
        <w:rPr>
          <w:rFonts w:ascii="Times New Roman" w:hAnsi="Times New Roman" w:cs="Times New Roman"/>
          <w:b/>
          <w:bCs/>
          <w:sz w:val="21"/>
          <w:szCs w:val="21"/>
        </w:rPr>
        <w:instrText xml:space="preserve"> SEQ </w:instrText>
      </w:r>
      <w:r w:rsidRPr="00801C95">
        <w:rPr>
          <w:rFonts w:ascii="Times New Roman" w:hAnsi="Times New Roman" w:cs="Times New Roman"/>
          <w:b/>
          <w:bCs/>
          <w:sz w:val="21"/>
          <w:szCs w:val="21"/>
        </w:rPr>
        <w:instrText>图</w:instrText>
      </w:r>
      <w:r w:rsidRPr="00801C95">
        <w:rPr>
          <w:rFonts w:ascii="Times New Roman" w:hAnsi="Times New Roman" w:cs="Times New Roman"/>
          <w:b/>
          <w:bCs/>
          <w:sz w:val="21"/>
          <w:szCs w:val="21"/>
        </w:rPr>
        <w:instrText xml:space="preserve">2- \* ARABIC </w:instrText>
      </w:r>
      <w:r w:rsidRPr="00801C95">
        <w:rPr>
          <w:rFonts w:ascii="Times New Roman" w:hAnsi="Times New Roman" w:cs="Times New Roman"/>
          <w:b/>
          <w:bCs/>
          <w:sz w:val="21"/>
          <w:szCs w:val="21"/>
        </w:rPr>
        <w:fldChar w:fldCharType="separate"/>
      </w:r>
      <w:r w:rsidR="00E638BD">
        <w:rPr>
          <w:rFonts w:ascii="Times New Roman" w:hAnsi="Times New Roman" w:cs="Times New Roman"/>
          <w:b/>
          <w:bCs/>
          <w:noProof/>
          <w:sz w:val="21"/>
          <w:szCs w:val="21"/>
        </w:rPr>
        <w:t>4</w:t>
      </w:r>
      <w:r w:rsidRPr="00801C95">
        <w:rPr>
          <w:rFonts w:ascii="Times New Roman" w:hAnsi="Times New Roman" w:cs="Times New Roman"/>
          <w:b/>
          <w:bCs/>
          <w:sz w:val="21"/>
          <w:szCs w:val="21"/>
        </w:rPr>
        <w:fldChar w:fldCharType="end"/>
      </w:r>
      <w:r w:rsidR="00B82AA9" w:rsidRPr="00801C95">
        <w:rPr>
          <w:rFonts w:ascii="Times New Roman" w:hAnsi="Times New Roman" w:cs="Times New Roman"/>
          <w:b/>
          <w:bCs/>
          <w:sz w:val="21"/>
          <w:szCs w:val="21"/>
        </w:rPr>
        <w:t xml:space="preserve"> | </w:t>
      </w:r>
      <w:r w:rsidRPr="00801C95">
        <w:rPr>
          <w:rFonts w:ascii="Times New Roman" w:hAnsi="Times New Roman" w:cs="Times New Roman"/>
          <w:b/>
          <w:bCs/>
          <w:sz w:val="21"/>
          <w:szCs w:val="21"/>
        </w:rPr>
        <w:t xml:space="preserve">Impacts of upcycling </w:t>
      </w:r>
      <w:r w:rsidR="002D3A25">
        <w:rPr>
          <w:rFonts w:ascii="Times New Roman" w:hAnsi="Times New Roman" w:cs="Times New Roman"/>
          <w:b/>
          <w:bCs/>
          <w:sz w:val="21"/>
          <w:szCs w:val="21"/>
        </w:rPr>
        <w:t>l</w:t>
      </w:r>
      <w:r w:rsidR="002D3A25" w:rsidRPr="00D64492">
        <w:rPr>
          <w:rFonts w:ascii="Times New Roman" w:hAnsi="Times New Roman" w:cs="Times New Roman"/>
          <w:b/>
          <w:bCs/>
          <w:sz w:val="21"/>
          <w:szCs w:val="21"/>
        </w:rPr>
        <w:t>ow–opportunity–cost feed products</w:t>
      </w:r>
      <w:r w:rsidR="002D3A25">
        <w:rPr>
          <w:rFonts w:ascii="Times New Roman" w:hAnsi="Times New Roman" w:cs="Times New Roman"/>
          <w:b/>
          <w:bCs/>
          <w:sz w:val="21"/>
          <w:szCs w:val="21"/>
        </w:rPr>
        <w:t xml:space="preserve"> (LCFs) </w:t>
      </w:r>
      <w:r w:rsidRPr="00801C95">
        <w:rPr>
          <w:rFonts w:ascii="Times New Roman" w:hAnsi="Times New Roman" w:cs="Times New Roman"/>
          <w:b/>
          <w:bCs/>
          <w:sz w:val="21"/>
          <w:szCs w:val="21"/>
        </w:rPr>
        <w:t xml:space="preserve">in </w:t>
      </w:r>
      <w:r w:rsidR="002356D5">
        <w:rPr>
          <w:rFonts w:ascii="Times New Roman" w:hAnsi="Times New Roman" w:cs="Times New Roman"/>
          <w:b/>
          <w:bCs/>
          <w:sz w:val="21"/>
          <w:szCs w:val="21"/>
        </w:rPr>
        <w:t xml:space="preserve">China’s </w:t>
      </w:r>
      <w:r w:rsidRPr="00801C95">
        <w:rPr>
          <w:rFonts w:ascii="Times New Roman" w:hAnsi="Times New Roman" w:cs="Times New Roman"/>
          <w:b/>
          <w:bCs/>
          <w:sz w:val="21"/>
          <w:szCs w:val="21"/>
        </w:rPr>
        <w:t xml:space="preserve">monogastric livestock as feed on </w:t>
      </w:r>
      <w:r w:rsidR="00AB56C3">
        <w:rPr>
          <w:rFonts w:ascii="Times New Roman" w:hAnsi="Times New Roman" w:cs="Times New Roman"/>
          <w:b/>
          <w:bCs/>
          <w:sz w:val="21"/>
          <w:szCs w:val="21"/>
        </w:rPr>
        <w:t xml:space="preserve">economy-wide </w:t>
      </w:r>
      <w:r w:rsidRPr="00801C95">
        <w:rPr>
          <w:rFonts w:ascii="Times New Roman" w:hAnsi="Times New Roman" w:cs="Times New Roman"/>
          <w:b/>
          <w:bCs/>
          <w:sz w:val="21"/>
          <w:szCs w:val="21"/>
        </w:rPr>
        <w:t>emissions in China (CN) and China’s main food and feed trading partners (MTP).</w:t>
      </w:r>
      <w:r w:rsidR="00C0111E">
        <w:rPr>
          <w:rFonts w:ascii="Times New Roman" w:hAnsi="Times New Roman" w:cs="Times New Roman"/>
          <w:sz w:val="21"/>
          <w:szCs w:val="21"/>
        </w:rPr>
        <w:t xml:space="preserve"> </w:t>
      </w:r>
      <w:r w:rsidR="0049792C" w:rsidRPr="0049792C">
        <w:rPr>
          <w:rFonts w:ascii="Times New Roman" w:hAnsi="Times New Roman" w:cs="Times New Roman"/>
          <w:color w:val="000000" w:themeColor="text1"/>
          <w:sz w:val="21"/>
          <w:szCs w:val="21"/>
        </w:rPr>
        <w:t>C</w:t>
      </w:r>
      <w:r w:rsidR="00AB56C3" w:rsidRPr="0049792C">
        <w:rPr>
          <w:rFonts w:ascii="Times New Roman" w:hAnsi="Times New Roman" w:cs="Times New Roman"/>
          <w:color w:val="000000" w:themeColor="text1"/>
          <w:sz w:val="21"/>
          <w:szCs w:val="21"/>
        </w:rPr>
        <w:t>hanges in (</w:t>
      </w:r>
      <w:r w:rsidR="00AB56C3" w:rsidRPr="0049792C">
        <w:rPr>
          <w:rFonts w:ascii="Times New Roman" w:hAnsi="Times New Roman" w:cs="Times New Roman"/>
          <w:b/>
          <w:bCs/>
          <w:color w:val="000000" w:themeColor="text1"/>
          <w:sz w:val="21"/>
          <w:szCs w:val="21"/>
        </w:rPr>
        <w:t>a</w:t>
      </w:r>
      <w:r w:rsidR="00AB56C3" w:rsidRPr="0049792C">
        <w:rPr>
          <w:rFonts w:ascii="Times New Roman" w:hAnsi="Times New Roman" w:cs="Times New Roman"/>
          <w:color w:val="000000" w:themeColor="text1"/>
          <w:sz w:val="21"/>
          <w:szCs w:val="21"/>
        </w:rPr>
        <w:t xml:space="preserve">) </w:t>
      </w:r>
      <w:r w:rsidR="004431D2" w:rsidRPr="0049792C">
        <w:rPr>
          <w:rFonts w:ascii="Times New Roman" w:hAnsi="Times New Roman" w:cs="Times New Roman"/>
          <w:color w:val="000000" w:themeColor="text1"/>
          <w:sz w:val="21"/>
          <w:szCs w:val="21"/>
        </w:rPr>
        <w:t xml:space="preserve">economy-wide </w:t>
      </w:r>
      <w:r w:rsidR="00AB56C3" w:rsidRPr="0049792C">
        <w:rPr>
          <w:rFonts w:ascii="Times New Roman" w:hAnsi="Times New Roman" w:cs="Times New Roman"/>
          <w:color w:val="000000" w:themeColor="text1"/>
          <w:sz w:val="21"/>
          <w:szCs w:val="21"/>
        </w:rPr>
        <w:t>emissions of greenhouse gases (Tg CO</w:t>
      </w:r>
      <w:r w:rsidR="00AB56C3" w:rsidRPr="0049792C">
        <w:rPr>
          <w:rFonts w:ascii="Times New Roman" w:hAnsi="Times New Roman" w:cs="Times New Roman"/>
          <w:color w:val="000000" w:themeColor="text1"/>
          <w:sz w:val="21"/>
          <w:szCs w:val="21"/>
          <w:vertAlign w:val="subscript"/>
        </w:rPr>
        <w:t>2</w:t>
      </w:r>
      <w:r w:rsidR="00AB56C3" w:rsidRPr="0049792C">
        <w:rPr>
          <w:rFonts w:ascii="Times New Roman" w:hAnsi="Times New Roman" w:cs="Times New Roman"/>
          <w:color w:val="000000" w:themeColor="text1"/>
          <w:sz w:val="21"/>
          <w:szCs w:val="21"/>
        </w:rPr>
        <w:t>-eq), (</w:t>
      </w:r>
      <w:r w:rsidR="00AB56C3" w:rsidRPr="0049792C">
        <w:rPr>
          <w:rFonts w:ascii="Times New Roman" w:hAnsi="Times New Roman" w:cs="Times New Roman"/>
          <w:b/>
          <w:bCs/>
          <w:color w:val="000000" w:themeColor="text1"/>
          <w:sz w:val="21"/>
          <w:szCs w:val="21"/>
        </w:rPr>
        <w:t>b</w:t>
      </w:r>
      <w:r w:rsidR="00AB56C3" w:rsidRPr="0049792C">
        <w:rPr>
          <w:rFonts w:ascii="Times New Roman" w:hAnsi="Times New Roman" w:cs="Times New Roman"/>
          <w:color w:val="000000" w:themeColor="text1"/>
          <w:sz w:val="21"/>
          <w:szCs w:val="21"/>
        </w:rPr>
        <w:t>) acidification pollutants (Tg NH</w:t>
      </w:r>
      <w:r w:rsidR="00AB56C3" w:rsidRPr="0049792C">
        <w:rPr>
          <w:rFonts w:ascii="Times New Roman" w:hAnsi="Times New Roman" w:cs="Times New Roman"/>
          <w:color w:val="000000" w:themeColor="text1"/>
          <w:sz w:val="21"/>
          <w:szCs w:val="21"/>
          <w:vertAlign w:val="subscript"/>
        </w:rPr>
        <w:t>3</w:t>
      </w:r>
      <w:r w:rsidR="00AB56C3" w:rsidRPr="0049792C">
        <w:rPr>
          <w:rFonts w:ascii="Times New Roman" w:hAnsi="Times New Roman" w:cs="Times New Roman"/>
          <w:color w:val="000000" w:themeColor="text1"/>
          <w:sz w:val="21"/>
          <w:szCs w:val="21"/>
        </w:rPr>
        <w:t>-eq), and (</w:t>
      </w:r>
      <w:r w:rsidR="00AB56C3" w:rsidRPr="0049792C">
        <w:rPr>
          <w:rFonts w:ascii="Times New Roman" w:hAnsi="Times New Roman" w:cs="Times New Roman"/>
          <w:b/>
          <w:bCs/>
          <w:color w:val="000000" w:themeColor="text1"/>
          <w:sz w:val="21"/>
          <w:szCs w:val="21"/>
        </w:rPr>
        <w:t>c</w:t>
      </w:r>
      <w:r w:rsidR="00AB56C3" w:rsidRPr="0049792C">
        <w:rPr>
          <w:rFonts w:ascii="Times New Roman" w:hAnsi="Times New Roman" w:cs="Times New Roman"/>
          <w:color w:val="000000" w:themeColor="text1"/>
          <w:sz w:val="21"/>
          <w:szCs w:val="21"/>
        </w:rPr>
        <w:t xml:space="preserve">) eutrophication pollutants (Tg N-eq) </w:t>
      </w:r>
      <w:r w:rsidR="00610B52">
        <w:rPr>
          <w:rFonts w:ascii="Times New Roman" w:hAnsi="Times New Roman" w:cs="Times New Roman"/>
          <w:sz w:val="21"/>
          <w:szCs w:val="21"/>
        </w:rPr>
        <w:t>in China and MTP</w:t>
      </w:r>
      <w:r w:rsidR="00610B52" w:rsidRPr="0049792C">
        <w:rPr>
          <w:rFonts w:ascii="Times New Roman" w:hAnsi="Times New Roman" w:cs="Times New Roman"/>
          <w:color w:val="000000" w:themeColor="text1"/>
          <w:sz w:val="21"/>
          <w:szCs w:val="21"/>
        </w:rPr>
        <w:t xml:space="preserve"> </w:t>
      </w:r>
      <w:r w:rsidR="00AB56C3" w:rsidRPr="0049792C">
        <w:rPr>
          <w:rFonts w:ascii="Times New Roman" w:hAnsi="Times New Roman" w:cs="Times New Roman"/>
          <w:color w:val="000000" w:themeColor="text1"/>
          <w:sz w:val="21"/>
          <w:szCs w:val="21"/>
        </w:rPr>
        <w:t xml:space="preserve">in scenarios with respect to </w:t>
      </w:r>
      <w:r w:rsidR="00AB56C3" w:rsidRPr="0049792C">
        <w:rPr>
          <w:rFonts w:ascii="Times New Roman" w:hAnsi="Times New Roman" w:cs="Times New Roman"/>
          <w:bCs/>
          <w:color w:val="000000" w:themeColor="text1"/>
          <w:sz w:val="21"/>
          <w:szCs w:val="21"/>
        </w:rPr>
        <w:t>the baseline (S0)</w:t>
      </w:r>
      <w:r w:rsidR="00AB56C3" w:rsidRPr="0049792C">
        <w:rPr>
          <w:rFonts w:ascii="Times New Roman" w:hAnsi="Times New Roman" w:cs="Times New Roman"/>
          <w:color w:val="000000" w:themeColor="text1"/>
          <w:sz w:val="21"/>
          <w:szCs w:val="21"/>
        </w:rPr>
        <w:t>.</w:t>
      </w:r>
      <w:r w:rsidR="00F5451D" w:rsidRPr="0049792C">
        <w:rPr>
          <w:rFonts w:ascii="Times New Roman" w:hAnsi="Times New Roman" w:cs="Times New Roman"/>
          <w:color w:val="000000" w:themeColor="text1"/>
          <w:sz w:val="21"/>
          <w:szCs w:val="21"/>
        </w:rPr>
        <w:t xml:space="preserve"> </w:t>
      </w:r>
      <w:r w:rsidR="00F77EF3" w:rsidRPr="0049792C">
        <w:rPr>
          <w:rFonts w:ascii="Times New Roman" w:hAnsi="Times New Roman" w:cs="Times New Roman"/>
          <w:color w:val="000000" w:themeColor="text1"/>
          <w:sz w:val="21"/>
          <w:szCs w:val="21"/>
        </w:rPr>
        <w:t>MTP includes Brazil, the United States, and Canada.</w:t>
      </w:r>
      <w:r w:rsidR="00F30667" w:rsidRPr="0049792C">
        <w:rPr>
          <w:rFonts w:ascii="Times New Roman" w:hAnsi="Times New Roman" w:cs="Times New Roman"/>
          <w:color w:val="000000" w:themeColor="text1"/>
          <w:sz w:val="21"/>
          <w:szCs w:val="21"/>
        </w:rPr>
        <w:t xml:space="preserve"> </w:t>
      </w:r>
      <w:r w:rsidR="008C0D9A" w:rsidRPr="0049792C">
        <w:rPr>
          <w:rFonts w:ascii="Times New Roman" w:hAnsi="Times New Roman" w:cs="Times New Roman"/>
          <w:color w:val="000000" w:themeColor="text1"/>
          <w:sz w:val="21"/>
          <w:szCs w:val="21"/>
        </w:rPr>
        <w:t>Definitions of scenarios (S1</w:t>
      </w:r>
      <w:r w:rsidR="00D552DF" w:rsidRPr="0049792C">
        <w:rPr>
          <w:rFonts w:ascii="Times New Roman" w:hAnsi="Times New Roman" w:cs="Times New Roman"/>
          <w:color w:val="000000" w:themeColor="text1"/>
          <w:sz w:val="21"/>
          <w:szCs w:val="21"/>
        </w:rPr>
        <w:t xml:space="preserve"> </w:t>
      </w:r>
      <w:r w:rsidR="008C0D9A" w:rsidRPr="0049792C">
        <w:rPr>
          <w:rFonts w:ascii="Times New Roman" w:hAnsi="Times New Roman" w:cs="Times New Roman"/>
          <w:color w:val="000000" w:themeColor="text1"/>
          <w:sz w:val="21"/>
          <w:szCs w:val="21"/>
        </w:rPr>
        <w:t>- ‘</w:t>
      </w:r>
      <w:r w:rsidR="00657803" w:rsidRPr="0049792C">
        <w:rPr>
          <w:rFonts w:ascii="Times New Roman" w:hAnsi="Times New Roman" w:cs="Times New Roman"/>
          <w:color w:val="000000" w:themeColor="text1"/>
          <w:sz w:val="21"/>
          <w:szCs w:val="21"/>
        </w:rPr>
        <w:t>P</w:t>
      </w:r>
      <w:r w:rsidR="008C0D9A" w:rsidRPr="0049792C">
        <w:rPr>
          <w:rFonts w:ascii="Times New Roman" w:hAnsi="Times New Roman" w:cs="Times New Roman"/>
          <w:color w:val="000000" w:themeColor="text1"/>
          <w:sz w:val="21"/>
          <w:szCs w:val="21"/>
        </w:rPr>
        <w:t xml:space="preserve">artial use of </w:t>
      </w:r>
      <w:r w:rsidR="00266E90">
        <w:rPr>
          <w:rFonts w:ascii="Times New Roman" w:hAnsi="Times New Roman" w:cs="Times New Roman"/>
          <w:color w:val="000000" w:themeColor="text1"/>
          <w:sz w:val="21"/>
          <w:szCs w:val="21"/>
        </w:rPr>
        <w:t>LCFs</w:t>
      </w:r>
      <w:r w:rsidR="008C0D9A" w:rsidRPr="0049792C">
        <w:rPr>
          <w:rFonts w:ascii="Times New Roman" w:hAnsi="Times New Roman" w:cs="Times New Roman"/>
          <w:color w:val="000000" w:themeColor="text1"/>
          <w:sz w:val="21"/>
          <w:szCs w:val="21"/>
        </w:rPr>
        <w:t xml:space="preserve"> as feed’; S2</w:t>
      </w:r>
      <w:r w:rsidR="00D552DF" w:rsidRPr="0049792C">
        <w:rPr>
          <w:rFonts w:ascii="Times New Roman" w:hAnsi="Times New Roman" w:cs="Times New Roman"/>
          <w:color w:val="000000" w:themeColor="text1"/>
          <w:sz w:val="21"/>
          <w:szCs w:val="21"/>
        </w:rPr>
        <w:t xml:space="preserve"> </w:t>
      </w:r>
      <w:r w:rsidR="008C0D9A" w:rsidRPr="0049792C">
        <w:rPr>
          <w:rFonts w:ascii="Times New Roman" w:hAnsi="Times New Roman" w:cs="Times New Roman"/>
          <w:color w:val="000000" w:themeColor="text1"/>
          <w:sz w:val="21"/>
          <w:szCs w:val="21"/>
        </w:rPr>
        <w:t>- ‘</w:t>
      </w:r>
      <w:r w:rsidR="00657803" w:rsidRPr="0049792C">
        <w:rPr>
          <w:rFonts w:ascii="Times New Roman" w:hAnsi="Times New Roman" w:cs="Times New Roman"/>
          <w:color w:val="000000" w:themeColor="text1"/>
          <w:sz w:val="21"/>
          <w:szCs w:val="21"/>
        </w:rPr>
        <w:t>F</w:t>
      </w:r>
      <w:r w:rsidR="008C0D9A" w:rsidRPr="0049792C">
        <w:rPr>
          <w:rFonts w:ascii="Times New Roman" w:hAnsi="Times New Roman" w:cs="Times New Roman"/>
          <w:color w:val="000000" w:themeColor="text1"/>
          <w:sz w:val="21"/>
          <w:szCs w:val="21"/>
        </w:rPr>
        <w:t xml:space="preserve">ull use of </w:t>
      </w:r>
      <w:r w:rsidR="00266E90">
        <w:rPr>
          <w:rFonts w:ascii="Times New Roman" w:hAnsi="Times New Roman" w:cs="Times New Roman"/>
          <w:sz w:val="21"/>
          <w:szCs w:val="21"/>
        </w:rPr>
        <w:t>LCFs</w:t>
      </w:r>
      <w:r w:rsidR="008C0D9A" w:rsidRPr="006B0175">
        <w:rPr>
          <w:rFonts w:ascii="Times New Roman" w:hAnsi="Times New Roman" w:cs="Times New Roman"/>
          <w:sz w:val="21"/>
          <w:szCs w:val="21"/>
        </w:rPr>
        <w:t xml:space="preserve"> </w:t>
      </w:r>
      <w:r w:rsidR="008C0D9A">
        <w:rPr>
          <w:rFonts w:ascii="Times New Roman" w:hAnsi="Times New Roman" w:cs="Times New Roman"/>
          <w:sz w:val="21"/>
          <w:szCs w:val="21"/>
        </w:rPr>
        <w:t>as feed</w:t>
      </w:r>
      <w:r w:rsidR="008C0D9A" w:rsidRPr="006B0175">
        <w:rPr>
          <w:rFonts w:ascii="Times New Roman" w:hAnsi="Times New Roman" w:cs="Times New Roman"/>
          <w:sz w:val="21"/>
          <w:szCs w:val="21"/>
        </w:rPr>
        <w:t>’</w:t>
      </w:r>
      <w:r w:rsidR="008C0D9A">
        <w:rPr>
          <w:rFonts w:ascii="Times New Roman" w:hAnsi="Times New Roman" w:cs="Times New Roman"/>
          <w:sz w:val="21"/>
          <w:szCs w:val="21"/>
        </w:rPr>
        <w:t xml:space="preserve">; </w:t>
      </w:r>
      <w:r w:rsidR="006E517C" w:rsidRPr="006B0175">
        <w:rPr>
          <w:rFonts w:ascii="Times New Roman" w:hAnsi="Times New Roman" w:cs="Times New Roman"/>
          <w:sz w:val="21"/>
          <w:szCs w:val="21"/>
        </w:rPr>
        <w:t>S</w:t>
      </w:r>
      <w:r w:rsidR="006E517C">
        <w:rPr>
          <w:rFonts w:ascii="Times New Roman" w:hAnsi="Times New Roman" w:cs="Times New Roman"/>
          <w:sz w:val="21"/>
          <w:szCs w:val="21"/>
        </w:rPr>
        <w:t xml:space="preserve">3 </w:t>
      </w:r>
      <w:r w:rsidR="006E517C" w:rsidRPr="006B0175">
        <w:rPr>
          <w:rFonts w:ascii="Times New Roman" w:hAnsi="Times New Roman" w:cs="Times New Roman"/>
          <w:sz w:val="21"/>
          <w:szCs w:val="21"/>
        </w:rPr>
        <w:t>- ‘</w:t>
      </w:r>
      <w:r w:rsidR="006E517C" w:rsidRPr="00D3497B">
        <w:rPr>
          <w:rFonts w:ascii="Times New Roman" w:hAnsi="Times New Roman" w:cs="Times New Roman"/>
          <w:sz w:val="21"/>
          <w:szCs w:val="21"/>
        </w:rPr>
        <w:t>S1</w:t>
      </w:r>
      <w:r w:rsidR="006E517C">
        <w:rPr>
          <w:rFonts w:ascii="Times New Roman" w:hAnsi="Times New Roman" w:cs="Times New Roman"/>
          <w:sz w:val="21"/>
          <w:szCs w:val="21"/>
        </w:rPr>
        <w:t xml:space="preserve"> </w:t>
      </w:r>
      <w:r w:rsidR="006E517C" w:rsidRPr="00D3497B">
        <w:rPr>
          <w:rFonts w:ascii="Times New Roman" w:hAnsi="Times New Roman" w:cs="Times New Roman"/>
          <w:sz w:val="21"/>
          <w:szCs w:val="21"/>
        </w:rPr>
        <w:t>+</w:t>
      </w:r>
      <w:r w:rsidR="006E517C" w:rsidRPr="00FB238D">
        <w:rPr>
          <w:rFonts w:ascii="Times New Roman" w:hAnsi="Times New Roman" w:cs="Times New Roman"/>
          <w:sz w:val="21"/>
          <w:szCs w:val="21"/>
        </w:rPr>
        <w:t xml:space="preserve"> A </w:t>
      </w:r>
      <w:r w:rsidR="006E517C">
        <w:rPr>
          <w:rFonts w:ascii="Times New Roman" w:hAnsi="Times New Roman" w:cs="Times New Roman"/>
          <w:sz w:val="21"/>
          <w:szCs w:val="21"/>
        </w:rPr>
        <w:t>m</w:t>
      </w:r>
      <w:r w:rsidR="006E517C" w:rsidRPr="008B0048">
        <w:rPr>
          <w:rFonts w:ascii="Times New Roman" w:hAnsi="Times New Roman" w:cs="Times New Roman"/>
          <w:sz w:val="21"/>
          <w:szCs w:val="21"/>
        </w:rPr>
        <w:t xml:space="preserve">odest </w:t>
      </w:r>
      <w:r w:rsidR="00861604" w:rsidRPr="00861604">
        <w:rPr>
          <w:rFonts w:ascii="Times New Roman" w:hAnsi="Times New Roman" w:cs="Times New Roman"/>
          <w:sz w:val="21"/>
          <w:szCs w:val="21"/>
        </w:rPr>
        <w:t xml:space="preserve">emission </w:t>
      </w:r>
      <w:r w:rsidR="006E517C" w:rsidRPr="002D3450">
        <w:rPr>
          <w:rFonts w:ascii="Times New Roman" w:hAnsi="Times New Roman" w:cs="Times New Roman"/>
          <w:sz w:val="21"/>
          <w:szCs w:val="21"/>
        </w:rPr>
        <w:t xml:space="preserve">mitigation </w:t>
      </w:r>
      <w:r w:rsidR="006E517C">
        <w:rPr>
          <w:rFonts w:ascii="Times New Roman" w:hAnsi="Times New Roman" w:cs="Times New Roman"/>
          <w:sz w:val="21"/>
          <w:szCs w:val="21"/>
        </w:rPr>
        <w:t>target</w:t>
      </w:r>
      <w:r w:rsidR="006E517C" w:rsidRPr="006B0175">
        <w:rPr>
          <w:rFonts w:ascii="Times New Roman" w:hAnsi="Times New Roman" w:cs="Times New Roman"/>
          <w:sz w:val="21"/>
          <w:szCs w:val="21"/>
        </w:rPr>
        <w:t>’</w:t>
      </w:r>
      <w:r w:rsidR="006E517C">
        <w:rPr>
          <w:rFonts w:ascii="Times New Roman" w:hAnsi="Times New Roman" w:cs="Times New Roman"/>
          <w:sz w:val="21"/>
          <w:szCs w:val="21"/>
        </w:rPr>
        <w:t xml:space="preserve">; </w:t>
      </w:r>
      <w:r w:rsidR="006E517C" w:rsidRPr="006B0175">
        <w:rPr>
          <w:rFonts w:ascii="Times New Roman" w:hAnsi="Times New Roman" w:cs="Times New Roman"/>
          <w:sz w:val="21"/>
          <w:szCs w:val="21"/>
        </w:rPr>
        <w:t>S</w:t>
      </w:r>
      <w:r w:rsidR="006E517C">
        <w:rPr>
          <w:rFonts w:ascii="Times New Roman" w:hAnsi="Times New Roman" w:cs="Times New Roman"/>
          <w:sz w:val="21"/>
          <w:szCs w:val="21"/>
        </w:rPr>
        <w:t xml:space="preserve">4 </w:t>
      </w:r>
      <w:r w:rsidR="006E517C" w:rsidRPr="006B0175">
        <w:rPr>
          <w:rFonts w:ascii="Times New Roman" w:hAnsi="Times New Roman" w:cs="Times New Roman"/>
          <w:sz w:val="21"/>
          <w:szCs w:val="21"/>
        </w:rPr>
        <w:t>- ‘</w:t>
      </w:r>
      <w:r w:rsidR="006E517C" w:rsidRPr="00D3497B">
        <w:rPr>
          <w:rFonts w:ascii="Times New Roman" w:hAnsi="Times New Roman" w:cs="Times New Roman"/>
          <w:sz w:val="21"/>
          <w:szCs w:val="21"/>
        </w:rPr>
        <w:t>S1</w:t>
      </w:r>
      <w:r w:rsidR="006E517C">
        <w:rPr>
          <w:rFonts w:ascii="Times New Roman" w:hAnsi="Times New Roman" w:cs="Times New Roman"/>
          <w:sz w:val="21"/>
          <w:szCs w:val="21"/>
        </w:rPr>
        <w:t xml:space="preserve"> </w:t>
      </w:r>
      <w:r w:rsidR="006E517C" w:rsidRPr="00D3497B">
        <w:rPr>
          <w:rFonts w:ascii="Times New Roman" w:hAnsi="Times New Roman" w:cs="Times New Roman"/>
          <w:sz w:val="21"/>
          <w:szCs w:val="21"/>
        </w:rPr>
        <w:t>+</w:t>
      </w:r>
      <w:r w:rsidR="006E517C" w:rsidRPr="00FB238D">
        <w:rPr>
          <w:rFonts w:ascii="Times New Roman" w:hAnsi="Times New Roman" w:cs="Times New Roman"/>
          <w:sz w:val="21"/>
          <w:szCs w:val="21"/>
        </w:rPr>
        <w:t xml:space="preserve"> </w:t>
      </w:r>
      <w:r w:rsidR="006E517C">
        <w:rPr>
          <w:rFonts w:ascii="Times New Roman" w:hAnsi="Times New Roman" w:cs="Times New Roman"/>
          <w:sz w:val="21"/>
          <w:szCs w:val="21"/>
        </w:rPr>
        <w:t>An a</w:t>
      </w:r>
      <w:r w:rsidR="006E517C" w:rsidRPr="008B0048">
        <w:rPr>
          <w:rFonts w:ascii="Times New Roman" w:hAnsi="Times New Roman" w:cs="Times New Roman"/>
          <w:sz w:val="21"/>
          <w:szCs w:val="21"/>
        </w:rPr>
        <w:t xml:space="preserve">mbitious </w:t>
      </w:r>
      <w:r w:rsidR="00861604" w:rsidRPr="00861604">
        <w:rPr>
          <w:rFonts w:ascii="Times New Roman" w:hAnsi="Times New Roman" w:cs="Times New Roman"/>
          <w:sz w:val="21"/>
          <w:szCs w:val="21"/>
        </w:rPr>
        <w:t xml:space="preserve">emission </w:t>
      </w:r>
      <w:r w:rsidR="006E517C" w:rsidRPr="002D3450">
        <w:rPr>
          <w:rFonts w:ascii="Times New Roman" w:hAnsi="Times New Roman" w:cs="Times New Roman"/>
          <w:sz w:val="21"/>
          <w:szCs w:val="21"/>
        </w:rPr>
        <w:t xml:space="preserve">mitigation </w:t>
      </w:r>
      <w:r w:rsidR="006E517C">
        <w:rPr>
          <w:rFonts w:ascii="Times New Roman" w:hAnsi="Times New Roman" w:cs="Times New Roman"/>
          <w:sz w:val="21"/>
          <w:szCs w:val="21"/>
        </w:rPr>
        <w:t>target</w:t>
      </w:r>
      <w:r w:rsidR="006E517C" w:rsidRPr="006B0175">
        <w:rPr>
          <w:rFonts w:ascii="Times New Roman" w:hAnsi="Times New Roman" w:cs="Times New Roman"/>
          <w:sz w:val="21"/>
          <w:szCs w:val="21"/>
        </w:rPr>
        <w:t>’</w:t>
      </w:r>
      <w:r w:rsidR="008C0D9A" w:rsidRPr="006B0175">
        <w:rPr>
          <w:rFonts w:ascii="Times New Roman" w:hAnsi="Times New Roman" w:cs="Times New Roman"/>
          <w:sz w:val="21"/>
          <w:szCs w:val="21"/>
        </w:rPr>
        <w:t xml:space="preserve">) are </w:t>
      </w:r>
      <w:r w:rsidR="008C0D9A">
        <w:rPr>
          <w:rFonts w:ascii="Times New Roman" w:hAnsi="Times New Roman" w:cs="Times New Roman"/>
          <w:sz w:val="21"/>
          <w:szCs w:val="21"/>
        </w:rPr>
        <w:t>described</w:t>
      </w:r>
      <w:r w:rsidR="008C0D9A" w:rsidRPr="006B0175">
        <w:rPr>
          <w:rFonts w:ascii="Times New Roman" w:hAnsi="Times New Roman" w:cs="Times New Roman"/>
          <w:sz w:val="21"/>
          <w:szCs w:val="21"/>
        </w:rPr>
        <w:t xml:space="preserve"> in Table 1</w:t>
      </w:r>
      <w:r w:rsidR="008C0D9A">
        <w:rPr>
          <w:rFonts w:ascii="Times New Roman" w:hAnsi="Times New Roman" w:cs="Times New Roman"/>
          <w:sz w:val="21"/>
          <w:szCs w:val="21"/>
        </w:rPr>
        <w:t>.</w:t>
      </w:r>
    </w:p>
    <w:p w14:paraId="793FB0D2" w14:textId="4ED6F727" w:rsidR="00570B2E" w:rsidRPr="00FD0D46" w:rsidRDefault="00DC6510" w:rsidP="00570B2E">
      <w:pPr>
        <w:adjustRightInd w:val="0"/>
        <w:snapToGrid w:val="0"/>
        <w:spacing w:line="240" w:lineRule="auto"/>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51864D8B" wp14:editId="17324B3F">
            <wp:extent cx="5164390" cy="51860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77690" cy="5199455"/>
                    </a:xfrm>
                    <a:prstGeom prst="rect">
                      <a:avLst/>
                    </a:prstGeom>
                    <a:noFill/>
                  </pic:spPr>
                </pic:pic>
              </a:graphicData>
            </a:graphic>
          </wp:inline>
        </w:drawing>
      </w:r>
    </w:p>
    <w:p w14:paraId="2AB49F07" w14:textId="5D049438" w:rsidR="002A0FB4" w:rsidRDefault="00570B2E" w:rsidP="002A0FB4">
      <w:pPr>
        <w:adjustRightInd w:val="0"/>
        <w:snapToGrid w:val="0"/>
        <w:spacing w:line="240" w:lineRule="auto"/>
        <w:jc w:val="both"/>
        <w:rPr>
          <w:rFonts w:ascii="Times New Roman" w:hAnsi="Times New Roman" w:cs="Times New Roman"/>
          <w:color w:val="000000" w:themeColor="text1"/>
          <w:sz w:val="21"/>
          <w:szCs w:val="21"/>
        </w:rPr>
      </w:pPr>
      <w:r w:rsidRPr="007176FE">
        <w:rPr>
          <w:rFonts w:ascii="Times New Roman" w:hAnsi="Times New Roman" w:cs="Times New Roman"/>
          <w:b/>
          <w:bCs/>
          <w:color w:val="000000" w:themeColor="text1"/>
          <w:sz w:val="21"/>
          <w:szCs w:val="21"/>
        </w:rPr>
        <w:t xml:space="preserve">Fig. </w:t>
      </w:r>
      <w:r w:rsidRPr="007176FE">
        <w:rPr>
          <w:rFonts w:ascii="Times New Roman" w:hAnsi="Times New Roman" w:cs="Times New Roman"/>
          <w:b/>
          <w:bCs/>
          <w:color w:val="000000" w:themeColor="text1"/>
          <w:sz w:val="21"/>
          <w:szCs w:val="21"/>
        </w:rPr>
        <w:fldChar w:fldCharType="begin"/>
      </w:r>
      <w:r w:rsidRPr="007176FE">
        <w:rPr>
          <w:rFonts w:ascii="Times New Roman" w:hAnsi="Times New Roman" w:cs="Times New Roman"/>
          <w:b/>
          <w:bCs/>
          <w:color w:val="000000" w:themeColor="text1"/>
          <w:sz w:val="21"/>
          <w:szCs w:val="21"/>
        </w:rPr>
        <w:instrText xml:space="preserve"> SEQ </w:instrText>
      </w:r>
      <w:r w:rsidRPr="007176FE">
        <w:rPr>
          <w:rFonts w:ascii="Times New Roman" w:hAnsi="Times New Roman" w:cs="Times New Roman"/>
          <w:b/>
          <w:bCs/>
          <w:color w:val="000000" w:themeColor="text1"/>
          <w:sz w:val="21"/>
          <w:szCs w:val="21"/>
        </w:rPr>
        <w:instrText>图</w:instrText>
      </w:r>
      <w:r w:rsidRPr="007176FE">
        <w:rPr>
          <w:rFonts w:ascii="Times New Roman" w:hAnsi="Times New Roman" w:cs="Times New Roman"/>
          <w:b/>
          <w:bCs/>
          <w:color w:val="000000" w:themeColor="text1"/>
          <w:sz w:val="21"/>
          <w:szCs w:val="21"/>
        </w:rPr>
        <w:instrText xml:space="preserve">2- \* ARABIC </w:instrText>
      </w:r>
      <w:r w:rsidRPr="007176FE">
        <w:rPr>
          <w:rFonts w:ascii="Times New Roman" w:hAnsi="Times New Roman" w:cs="Times New Roman"/>
          <w:b/>
          <w:bCs/>
          <w:color w:val="000000" w:themeColor="text1"/>
          <w:sz w:val="21"/>
          <w:szCs w:val="21"/>
        </w:rPr>
        <w:fldChar w:fldCharType="separate"/>
      </w:r>
      <w:r w:rsidR="00E638BD">
        <w:rPr>
          <w:rFonts w:ascii="Times New Roman" w:hAnsi="Times New Roman" w:cs="Times New Roman"/>
          <w:b/>
          <w:bCs/>
          <w:noProof/>
          <w:color w:val="000000" w:themeColor="text1"/>
          <w:sz w:val="21"/>
          <w:szCs w:val="21"/>
        </w:rPr>
        <w:t>5</w:t>
      </w:r>
      <w:r w:rsidRPr="007176FE">
        <w:rPr>
          <w:rFonts w:ascii="Times New Roman" w:hAnsi="Times New Roman" w:cs="Times New Roman"/>
          <w:b/>
          <w:bCs/>
          <w:color w:val="000000" w:themeColor="text1"/>
          <w:sz w:val="21"/>
          <w:szCs w:val="21"/>
        </w:rPr>
        <w:fldChar w:fldCharType="end"/>
      </w:r>
      <w:r w:rsidRPr="007176FE">
        <w:rPr>
          <w:rFonts w:ascii="Times New Roman" w:hAnsi="Times New Roman" w:cs="Times New Roman"/>
          <w:b/>
          <w:bCs/>
          <w:color w:val="000000" w:themeColor="text1"/>
          <w:sz w:val="21"/>
          <w:szCs w:val="21"/>
        </w:rPr>
        <w:t xml:space="preserve"> | Impacts of upcycling </w:t>
      </w:r>
      <w:r w:rsidR="004D6ED0">
        <w:rPr>
          <w:rFonts w:ascii="Times New Roman" w:hAnsi="Times New Roman" w:cs="Times New Roman"/>
          <w:b/>
          <w:bCs/>
          <w:sz w:val="21"/>
          <w:szCs w:val="21"/>
        </w:rPr>
        <w:t>l</w:t>
      </w:r>
      <w:r w:rsidR="004D6ED0" w:rsidRPr="00D64492">
        <w:rPr>
          <w:rFonts w:ascii="Times New Roman" w:hAnsi="Times New Roman" w:cs="Times New Roman"/>
          <w:b/>
          <w:bCs/>
          <w:sz w:val="21"/>
          <w:szCs w:val="21"/>
        </w:rPr>
        <w:t>ow–opportunity–cost feed products</w:t>
      </w:r>
      <w:r w:rsidR="004D6ED0">
        <w:rPr>
          <w:rFonts w:ascii="Times New Roman" w:hAnsi="Times New Roman" w:cs="Times New Roman"/>
          <w:b/>
          <w:bCs/>
          <w:sz w:val="21"/>
          <w:szCs w:val="21"/>
        </w:rPr>
        <w:t xml:space="preserve"> (LCFs)</w:t>
      </w:r>
      <w:r w:rsidRPr="007176FE">
        <w:rPr>
          <w:rFonts w:ascii="Times New Roman" w:hAnsi="Times New Roman" w:cs="Times New Roman"/>
          <w:b/>
          <w:bCs/>
          <w:color w:val="000000" w:themeColor="text1"/>
          <w:sz w:val="21"/>
          <w:szCs w:val="21"/>
        </w:rPr>
        <w:t xml:space="preserve"> in monogastric livestock as feed on food security </w:t>
      </w:r>
      <w:r w:rsidR="002A4932">
        <w:rPr>
          <w:rFonts w:ascii="Times New Roman" w:hAnsi="Times New Roman" w:cs="Times New Roman"/>
          <w:b/>
          <w:bCs/>
          <w:color w:val="000000" w:themeColor="text1"/>
          <w:sz w:val="21"/>
          <w:szCs w:val="21"/>
        </w:rPr>
        <w:t>indic</w:t>
      </w:r>
      <w:r w:rsidR="002A4932" w:rsidRPr="00E71B30">
        <w:rPr>
          <w:rFonts w:ascii="Times New Roman" w:hAnsi="Times New Roman" w:cs="Times New Roman"/>
          <w:b/>
          <w:bCs/>
          <w:color w:val="000000" w:themeColor="text1"/>
          <w:sz w:val="21"/>
          <w:szCs w:val="21"/>
        </w:rPr>
        <w:t xml:space="preserve">ators </w:t>
      </w:r>
      <w:r w:rsidRPr="00E71B30">
        <w:rPr>
          <w:rFonts w:ascii="Times New Roman" w:hAnsi="Times New Roman" w:cs="Times New Roman"/>
          <w:b/>
          <w:bCs/>
          <w:color w:val="000000" w:themeColor="text1"/>
          <w:sz w:val="21"/>
          <w:szCs w:val="21"/>
        </w:rPr>
        <w:t>in China (CN) and China’s main food and feed trading partners (MTP).</w:t>
      </w:r>
      <w:r w:rsidRPr="00E71B30">
        <w:rPr>
          <w:rFonts w:ascii="Times New Roman" w:hAnsi="Times New Roman" w:cs="Times New Roman"/>
          <w:color w:val="000000" w:themeColor="text1"/>
          <w:sz w:val="21"/>
          <w:szCs w:val="21"/>
        </w:rPr>
        <w:t xml:space="preserve"> </w:t>
      </w:r>
      <w:r w:rsidR="00294C5E">
        <w:rPr>
          <w:rFonts w:ascii="Times New Roman" w:hAnsi="Times New Roman" w:cs="Times New Roman"/>
          <w:color w:val="000000" w:themeColor="text1"/>
          <w:sz w:val="21"/>
          <w:szCs w:val="21"/>
        </w:rPr>
        <w:t xml:space="preserve">Changes in </w:t>
      </w:r>
      <w:r w:rsidRPr="00E71B30">
        <w:rPr>
          <w:rFonts w:ascii="Times New Roman" w:hAnsi="Times New Roman" w:cs="Times New Roman"/>
          <w:color w:val="000000" w:themeColor="text1"/>
          <w:sz w:val="21"/>
          <w:szCs w:val="21"/>
        </w:rPr>
        <w:t>(</w:t>
      </w:r>
      <w:r w:rsidRPr="00E71B30">
        <w:rPr>
          <w:rFonts w:ascii="Times New Roman" w:hAnsi="Times New Roman" w:cs="Times New Roman"/>
          <w:b/>
          <w:bCs/>
          <w:color w:val="000000" w:themeColor="text1"/>
          <w:sz w:val="21"/>
          <w:szCs w:val="21"/>
        </w:rPr>
        <w:t>a</w:t>
      </w:r>
      <w:r w:rsidRPr="00E71B30">
        <w:rPr>
          <w:rFonts w:ascii="Times New Roman" w:hAnsi="Times New Roman" w:cs="Times New Roman"/>
          <w:color w:val="000000" w:themeColor="text1"/>
          <w:sz w:val="21"/>
          <w:szCs w:val="21"/>
        </w:rPr>
        <w:t xml:space="preserve">) </w:t>
      </w:r>
      <w:r w:rsidR="00294C5E">
        <w:rPr>
          <w:rFonts w:ascii="Times New Roman" w:hAnsi="Times New Roman" w:cs="Times New Roman"/>
          <w:color w:val="000000" w:themeColor="text1"/>
          <w:sz w:val="21"/>
          <w:szCs w:val="21"/>
        </w:rPr>
        <w:t>a</w:t>
      </w:r>
      <w:r w:rsidR="004C6006" w:rsidRPr="00E71B30">
        <w:rPr>
          <w:rFonts w:ascii="Times New Roman" w:hAnsi="Times New Roman" w:cs="Times New Roman" w:hint="eastAsia"/>
          <w:color w:val="000000" w:themeColor="text1"/>
          <w:sz w:val="21"/>
          <w:szCs w:val="21"/>
        </w:rPr>
        <w:t>verage</w:t>
      </w:r>
      <w:r w:rsidR="004C6006" w:rsidRPr="00E71B30">
        <w:rPr>
          <w:rFonts w:ascii="Times New Roman" w:hAnsi="Times New Roman" w:cs="Times New Roman"/>
          <w:color w:val="000000" w:themeColor="text1"/>
          <w:sz w:val="21"/>
          <w:szCs w:val="21"/>
        </w:rPr>
        <w:t xml:space="preserve"> f</w:t>
      </w:r>
      <w:r w:rsidRPr="00E71B30">
        <w:rPr>
          <w:rFonts w:ascii="Times New Roman" w:hAnsi="Times New Roman" w:cs="Times New Roman"/>
          <w:color w:val="000000" w:themeColor="text1"/>
          <w:sz w:val="21"/>
          <w:szCs w:val="21"/>
        </w:rPr>
        <w:t>ood</w:t>
      </w:r>
      <w:r w:rsidR="004C6006" w:rsidRPr="00E71B30">
        <w:rPr>
          <w:rFonts w:ascii="Times New Roman" w:hAnsi="Times New Roman" w:cs="Times New Roman"/>
          <w:color w:val="000000" w:themeColor="text1"/>
          <w:sz w:val="21"/>
          <w:szCs w:val="21"/>
        </w:rPr>
        <w:t xml:space="preserve"> </w:t>
      </w:r>
      <w:r w:rsidR="00970D00" w:rsidRPr="00970D00">
        <w:rPr>
          <w:rFonts w:ascii="Times New Roman" w:hAnsi="Times New Roman" w:cs="Times New Roman"/>
          <w:color w:val="000000" w:themeColor="text1"/>
          <w:sz w:val="21"/>
          <w:szCs w:val="21"/>
        </w:rPr>
        <w:t xml:space="preserve">(including primary </w:t>
      </w:r>
      <w:r w:rsidR="00BC5F93">
        <w:rPr>
          <w:rFonts w:ascii="Times New Roman" w:hAnsi="Times New Roman" w:cs="Times New Roman"/>
          <w:color w:val="000000" w:themeColor="text1"/>
          <w:sz w:val="21"/>
          <w:szCs w:val="21"/>
        </w:rPr>
        <w:t>food</w:t>
      </w:r>
      <w:r w:rsidR="00970D00" w:rsidRPr="00970D00">
        <w:rPr>
          <w:rFonts w:ascii="Times New Roman" w:hAnsi="Times New Roman" w:cs="Times New Roman"/>
          <w:color w:val="000000" w:themeColor="text1"/>
          <w:sz w:val="21"/>
          <w:szCs w:val="21"/>
        </w:rPr>
        <w:t xml:space="preserve"> products and processed food)</w:t>
      </w:r>
      <w:r w:rsidRPr="00E71B30">
        <w:rPr>
          <w:rFonts w:ascii="Times New Roman" w:hAnsi="Times New Roman" w:cs="Times New Roman"/>
          <w:color w:val="000000" w:themeColor="text1"/>
          <w:sz w:val="21"/>
          <w:szCs w:val="21"/>
        </w:rPr>
        <w:t xml:space="preserve"> price, (</w:t>
      </w:r>
      <w:r w:rsidRPr="00E71B30">
        <w:rPr>
          <w:rFonts w:ascii="Times New Roman" w:hAnsi="Times New Roman" w:cs="Times New Roman"/>
          <w:b/>
          <w:bCs/>
          <w:color w:val="000000" w:themeColor="text1"/>
          <w:sz w:val="21"/>
          <w:szCs w:val="21"/>
        </w:rPr>
        <w:t>b</w:t>
      </w:r>
      <w:r w:rsidRPr="00E71B30">
        <w:rPr>
          <w:rFonts w:ascii="Times New Roman" w:hAnsi="Times New Roman" w:cs="Times New Roman"/>
          <w:color w:val="000000" w:themeColor="text1"/>
          <w:sz w:val="21"/>
          <w:szCs w:val="21"/>
        </w:rPr>
        <w:t xml:space="preserve">) </w:t>
      </w:r>
      <w:r w:rsidR="00567236" w:rsidRPr="00E71B30">
        <w:rPr>
          <w:rFonts w:ascii="Times New Roman" w:hAnsi="Times New Roman" w:cs="Times New Roman"/>
          <w:color w:val="000000" w:themeColor="text1"/>
          <w:sz w:val="21"/>
          <w:szCs w:val="21"/>
        </w:rPr>
        <w:t xml:space="preserve">cereals affordability for </w:t>
      </w:r>
      <w:r w:rsidR="00CF04C6" w:rsidRPr="00E71B30">
        <w:rPr>
          <w:rFonts w:ascii="Times New Roman" w:hAnsi="Times New Roman" w:cs="Times New Roman"/>
          <w:color w:val="000000" w:themeColor="text1"/>
          <w:sz w:val="21"/>
          <w:szCs w:val="21"/>
        </w:rPr>
        <w:t>labour force</w:t>
      </w:r>
      <w:r w:rsidR="009C61DD" w:rsidRPr="00E71B30">
        <w:rPr>
          <w:rFonts w:ascii="Times New Roman" w:hAnsi="Times New Roman" w:cs="Times New Roman"/>
          <w:color w:val="000000" w:themeColor="text1"/>
          <w:sz w:val="21"/>
          <w:szCs w:val="21"/>
        </w:rPr>
        <w:t>,</w:t>
      </w:r>
      <w:r w:rsidRPr="00E71B30">
        <w:rPr>
          <w:rFonts w:ascii="Times New Roman" w:hAnsi="Times New Roman" w:cs="Times New Roman"/>
          <w:color w:val="000000" w:themeColor="text1"/>
          <w:sz w:val="21"/>
          <w:szCs w:val="21"/>
        </w:rPr>
        <w:t xml:space="preserve"> (</w:t>
      </w:r>
      <w:r w:rsidRPr="00E71B30">
        <w:rPr>
          <w:rFonts w:ascii="Times New Roman" w:hAnsi="Times New Roman" w:cs="Times New Roman"/>
          <w:b/>
          <w:bCs/>
          <w:color w:val="000000" w:themeColor="text1"/>
          <w:sz w:val="21"/>
          <w:szCs w:val="21"/>
        </w:rPr>
        <w:t>c</w:t>
      </w:r>
      <w:r w:rsidRPr="00E71B30">
        <w:rPr>
          <w:rFonts w:ascii="Times New Roman" w:hAnsi="Times New Roman" w:cs="Times New Roman"/>
          <w:color w:val="000000" w:themeColor="text1"/>
          <w:sz w:val="21"/>
          <w:szCs w:val="21"/>
        </w:rPr>
        <w:t>) population at risk of hunger (million people</w:t>
      </w:r>
      <w:r w:rsidR="00B51F0E">
        <w:rPr>
          <w:rFonts w:ascii="Times New Roman" w:hAnsi="Times New Roman" w:cs="Times New Roman"/>
          <w:color w:val="000000" w:themeColor="text1"/>
          <w:sz w:val="21"/>
          <w:szCs w:val="21"/>
        </w:rPr>
        <w:t xml:space="preserve">; </w:t>
      </w:r>
      <w:r w:rsidR="00B51F0E" w:rsidRPr="00B51F0E">
        <w:rPr>
          <w:rFonts w:ascii="Times New Roman" w:hAnsi="Times New Roman" w:cs="Times New Roman"/>
          <w:color w:val="000000" w:themeColor="text1"/>
          <w:sz w:val="21"/>
          <w:szCs w:val="21"/>
        </w:rPr>
        <w:t>S0</w:t>
      </w:r>
      <w:r w:rsidR="00B51F0E">
        <w:rPr>
          <w:rFonts w:ascii="Times New Roman" w:hAnsi="Times New Roman" w:cs="Times New Roman"/>
          <w:color w:val="000000" w:themeColor="text1"/>
          <w:sz w:val="21"/>
          <w:szCs w:val="21"/>
        </w:rPr>
        <w:t xml:space="preserve"> </w:t>
      </w:r>
      <w:r w:rsidR="00B51F0E" w:rsidRPr="00B51F0E">
        <w:rPr>
          <w:rFonts w:ascii="Times New Roman" w:hAnsi="Times New Roman" w:cs="Times New Roman"/>
          <w:color w:val="000000" w:themeColor="text1"/>
          <w:sz w:val="21"/>
          <w:szCs w:val="21"/>
        </w:rPr>
        <w:t>=</w:t>
      </w:r>
      <w:r w:rsidR="00B51F0E">
        <w:rPr>
          <w:rFonts w:ascii="Times New Roman" w:hAnsi="Times New Roman" w:cs="Times New Roman"/>
          <w:color w:val="000000" w:themeColor="text1"/>
          <w:sz w:val="21"/>
          <w:szCs w:val="21"/>
        </w:rPr>
        <w:t xml:space="preserve"> </w:t>
      </w:r>
      <w:r w:rsidR="00B51F0E" w:rsidRPr="00B51F0E">
        <w:rPr>
          <w:rFonts w:ascii="Times New Roman" w:hAnsi="Times New Roman" w:cs="Times New Roman"/>
          <w:color w:val="000000" w:themeColor="text1"/>
          <w:sz w:val="21"/>
          <w:szCs w:val="21"/>
        </w:rPr>
        <w:t>140.7 million people</w:t>
      </w:r>
      <w:r w:rsidRPr="00E71B30">
        <w:rPr>
          <w:rFonts w:ascii="Times New Roman" w:hAnsi="Times New Roman" w:cs="Times New Roman"/>
          <w:color w:val="000000" w:themeColor="text1"/>
          <w:sz w:val="21"/>
          <w:szCs w:val="21"/>
        </w:rPr>
        <w:t>)</w:t>
      </w:r>
      <w:r w:rsidR="00440382">
        <w:rPr>
          <w:rFonts w:ascii="Times New Roman" w:hAnsi="Times New Roman" w:cs="Times New Roman"/>
          <w:color w:val="000000" w:themeColor="text1"/>
          <w:sz w:val="21"/>
          <w:szCs w:val="21"/>
        </w:rPr>
        <w:t>, and (</w:t>
      </w:r>
      <w:r w:rsidR="00440382" w:rsidRPr="00440382">
        <w:rPr>
          <w:rFonts w:ascii="Times New Roman" w:hAnsi="Times New Roman" w:cs="Times New Roman"/>
          <w:b/>
          <w:bCs/>
          <w:color w:val="000000" w:themeColor="text1"/>
          <w:sz w:val="21"/>
          <w:szCs w:val="21"/>
        </w:rPr>
        <w:t>d</w:t>
      </w:r>
      <w:r w:rsidR="00440382">
        <w:rPr>
          <w:rFonts w:ascii="Times New Roman" w:hAnsi="Times New Roman" w:cs="Times New Roman"/>
          <w:color w:val="000000" w:themeColor="text1"/>
          <w:sz w:val="21"/>
          <w:szCs w:val="21"/>
        </w:rPr>
        <w:t>) f</w:t>
      </w:r>
      <w:r w:rsidR="00440382" w:rsidRPr="00773C11">
        <w:rPr>
          <w:rFonts w:ascii="Times New Roman" w:hAnsi="Times New Roman" w:cs="Times New Roman"/>
          <w:color w:val="000000" w:themeColor="text1"/>
          <w:sz w:val="21"/>
          <w:szCs w:val="21"/>
        </w:rPr>
        <w:t>ood availability (kcal capita</w:t>
      </w:r>
      <w:r w:rsidR="00440382" w:rsidRPr="00773C11">
        <w:rPr>
          <w:rFonts w:ascii="Times New Roman" w:hAnsi="Times New Roman" w:cs="Times New Roman"/>
          <w:color w:val="000000" w:themeColor="text1"/>
          <w:sz w:val="21"/>
          <w:szCs w:val="21"/>
          <w:vertAlign w:val="superscript"/>
        </w:rPr>
        <w:t>-1</w:t>
      </w:r>
      <w:r w:rsidR="00440382" w:rsidRPr="00773C11">
        <w:rPr>
          <w:rFonts w:ascii="Times New Roman" w:hAnsi="Times New Roman" w:cs="Times New Roman"/>
          <w:color w:val="000000" w:themeColor="text1"/>
          <w:sz w:val="21"/>
          <w:szCs w:val="21"/>
        </w:rPr>
        <w:t xml:space="preserve"> day</w:t>
      </w:r>
      <w:r w:rsidR="00440382" w:rsidRPr="00773C11">
        <w:rPr>
          <w:rFonts w:ascii="Times New Roman" w:hAnsi="Times New Roman" w:cs="Times New Roman"/>
          <w:color w:val="000000" w:themeColor="text1"/>
          <w:sz w:val="21"/>
          <w:szCs w:val="21"/>
          <w:vertAlign w:val="superscript"/>
        </w:rPr>
        <w:t>-1</w:t>
      </w:r>
      <w:r w:rsidR="00440382" w:rsidRPr="00773C11">
        <w:rPr>
          <w:rFonts w:ascii="Times New Roman" w:hAnsi="Times New Roman" w:cs="Times New Roman"/>
          <w:color w:val="000000" w:themeColor="text1"/>
          <w:sz w:val="21"/>
          <w:szCs w:val="21"/>
        </w:rPr>
        <w:t>)</w:t>
      </w:r>
      <w:r w:rsidR="00294C5E">
        <w:rPr>
          <w:rFonts w:ascii="Times New Roman" w:hAnsi="Times New Roman" w:cs="Times New Roman"/>
          <w:color w:val="000000" w:themeColor="text1"/>
          <w:sz w:val="21"/>
          <w:szCs w:val="21"/>
        </w:rPr>
        <w:t xml:space="preserve"> </w:t>
      </w:r>
      <w:r w:rsidR="00294C5E" w:rsidRPr="00773C11">
        <w:rPr>
          <w:rFonts w:ascii="Times New Roman" w:hAnsi="Times New Roman" w:cs="Times New Roman"/>
          <w:color w:val="000000" w:themeColor="text1"/>
          <w:sz w:val="21"/>
          <w:szCs w:val="21"/>
        </w:rPr>
        <w:t xml:space="preserve">in </w:t>
      </w:r>
      <w:r w:rsidR="00294C5E" w:rsidRPr="00E71B30">
        <w:rPr>
          <w:rFonts w:ascii="Times New Roman" w:hAnsi="Times New Roman" w:cs="Times New Roman"/>
          <w:color w:val="000000" w:themeColor="text1"/>
          <w:sz w:val="21"/>
          <w:szCs w:val="21"/>
        </w:rPr>
        <w:t>China</w:t>
      </w:r>
      <w:r w:rsidR="00440382">
        <w:rPr>
          <w:rFonts w:ascii="Times New Roman" w:hAnsi="Times New Roman" w:cs="Times New Roman"/>
          <w:color w:val="000000" w:themeColor="text1"/>
          <w:sz w:val="21"/>
          <w:szCs w:val="21"/>
        </w:rPr>
        <w:t xml:space="preserve"> </w:t>
      </w:r>
      <w:r w:rsidR="00440382" w:rsidRPr="00773C11">
        <w:rPr>
          <w:rFonts w:ascii="Times New Roman" w:hAnsi="Times New Roman" w:cs="Times New Roman"/>
          <w:color w:val="000000" w:themeColor="text1"/>
          <w:sz w:val="21"/>
          <w:szCs w:val="21"/>
        </w:rPr>
        <w:t xml:space="preserve">in scenarios </w:t>
      </w:r>
      <w:r w:rsidR="00294C5E" w:rsidRPr="0049792C">
        <w:rPr>
          <w:rFonts w:ascii="Times New Roman" w:hAnsi="Times New Roman" w:cs="Times New Roman"/>
          <w:color w:val="000000" w:themeColor="text1"/>
          <w:sz w:val="21"/>
          <w:szCs w:val="21"/>
        </w:rPr>
        <w:t xml:space="preserve">with respect to </w:t>
      </w:r>
      <w:r w:rsidR="00294C5E" w:rsidRPr="0049792C">
        <w:rPr>
          <w:rFonts w:ascii="Times New Roman" w:hAnsi="Times New Roman" w:cs="Times New Roman"/>
          <w:bCs/>
          <w:color w:val="000000" w:themeColor="text1"/>
          <w:sz w:val="21"/>
          <w:szCs w:val="21"/>
        </w:rPr>
        <w:t>the baseline (S0)</w:t>
      </w:r>
      <w:r w:rsidRPr="00E71B30">
        <w:rPr>
          <w:rFonts w:ascii="Times New Roman" w:hAnsi="Times New Roman" w:cs="Times New Roman"/>
          <w:color w:val="000000" w:themeColor="text1"/>
          <w:sz w:val="21"/>
          <w:szCs w:val="21"/>
        </w:rPr>
        <w:t xml:space="preserve">. </w:t>
      </w:r>
      <w:r w:rsidR="00294C5E">
        <w:rPr>
          <w:rFonts w:ascii="Times New Roman" w:hAnsi="Times New Roman" w:cs="Times New Roman"/>
          <w:color w:val="000000" w:themeColor="text1"/>
          <w:sz w:val="21"/>
          <w:szCs w:val="21"/>
        </w:rPr>
        <w:t xml:space="preserve">Changes in </w:t>
      </w:r>
      <w:r w:rsidRPr="00E71B30">
        <w:rPr>
          <w:rFonts w:ascii="Times New Roman" w:hAnsi="Times New Roman" w:cs="Times New Roman"/>
          <w:color w:val="000000" w:themeColor="text1"/>
          <w:sz w:val="21"/>
          <w:szCs w:val="21"/>
        </w:rPr>
        <w:t>(</w:t>
      </w:r>
      <w:r w:rsidR="00440382">
        <w:rPr>
          <w:rFonts w:ascii="Times New Roman" w:hAnsi="Times New Roman" w:cs="Times New Roman"/>
          <w:b/>
          <w:bCs/>
          <w:color w:val="000000" w:themeColor="text1"/>
          <w:sz w:val="21"/>
          <w:szCs w:val="21"/>
        </w:rPr>
        <w:t>e</w:t>
      </w:r>
      <w:r w:rsidRPr="00E71B30">
        <w:rPr>
          <w:rFonts w:ascii="Times New Roman" w:hAnsi="Times New Roman" w:cs="Times New Roman"/>
          <w:color w:val="000000" w:themeColor="text1"/>
          <w:sz w:val="21"/>
          <w:szCs w:val="21"/>
        </w:rPr>
        <w:t>)</w:t>
      </w:r>
      <w:r w:rsidR="00294C5E">
        <w:rPr>
          <w:rFonts w:ascii="Times New Roman" w:hAnsi="Times New Roman" w:cs="Times New Roman"/>
          <w:color w:val="000000" w:themeColor="text1"/>
          <w:sz w:val="21"/>
          <w:szCs w:val="21"/>
        </w:rPr>
        <w:t xml:space="preserve"> a</w:t>
      </w:r>
      <w:r w:rsidR="00833BA6" w:rsidRPr="00E71B30">
        <w:rPr>
          <w:rFonts w:ascii="Times New Roman" w:hAnsi="Times New Roman" w:cs="Times New Roman" w:hint="eastAsia"/>
          <w:color w:val="000000" w:themeColor="text1"/>
          <w:sz w:val="21"/>
          <w:szCs w:val="21"/>
        </w:rPr>
        <w:t>verage</w:t>
      </w:r>
      <w:r w:rsidR="00833BA6" w:rsidRPr="00E71B30">
        <w:rPr>
          <w:rFonts w:ascii="Times New Roman" w:hAnsi="Times New Roman" w:cs="Times New Roman"/>
          <w:color w:val="000000" w:themeColor="text1"/>
          <w:sz w:val="21"/>
          <w:szCs w:val="21"/>
        </w:rPr>
        <w:t xml:space="preserve"> food </w:t>
      </w:r>
      <w:r w:rsidR="00970D00" w:rsidRPr="00970D00">
        <w:rPr>
          <w:rFonts w:ascii="Times New Roman" w:hAnsi="Times New Roman" w:cs="Times New Roman"/>
          <w:color w:val="000000" w:themeColor="text1"/>
          <w:sz w:val="21"/>
          <w:szCs w:val="21"/>
        </w:rPr>
        <w:t xml:space="preserve">(including primary </w:t>
      </w:r>
      <w:r w:rsidR="00BC5F93">
        <w:rPr>
          <w:rFonts w:ascii="Times New Roman" w:hAnsi="Times New Roman" w:cs="Times New Roman"/>
          <w:color w:val="000000" w:themeColor="text1"/>
          <w:sz w:val="21"/>
          <w:szCs w:val="21"/>
        </w:rPr>
        <w:t>food</w:t>
      </w:r>
      <w:r w:rsidR="00970D00" w:rsidRPr="00970D00">
        <w:rPr>
          <w:rFonts w:ascii="Times New Roman" w:hAnsi="Times New Roman" w:cs="Times New Roman"/>
          <w:color w:val="000000" w:themeColor="text1"/>
          <w:sz w:val="21"/>
          <w:szCs w:val="21"/>
        </w:rPr>
        <w:t xml:space="preserve"> products and processed food)</w:t>
      </w:r>
      <w:r w:rsidR="00833BA6" w:rsidRPr="00E71B30">
        <w:rPr>
          <w:rFonts w:ascii="Times New Roman" w:hAnsi="Times New Roman" w:cs="Times New Roman"/>
          <w:color w:val="000000" w:themeColor="text1"/>
          <w:sz w:val="21"/>
          <w:szCs w:val="21"/>
        </w:rPr>
        <w:t xml:space="preserve"> price</w:t>
      </w:r>
      <w:r w:rsidRPr="00E71B30">
        <w:rPr>
          <w:rFonts w:ascii="Times New Roman" w:hAnsi="Times New Roman" w:cs="Times New Roman"/>
          <w:color w:val="000000" w:themeColor="text1"/>
          <w:sz w:val="21"/>
          <w:szCs w:val="21"/>
        </w:rPr>
        <w:t>, (</w:t>
      </w:r>
      <w:r w:rsidR="00440382">
        <w:rPr>
          <w:rFonts w:ascii="Times New Roman" w:hAnsi="Times New Roman" w:cs="Times New Roman"/>
          <w:b/>
          <w:bCs/>
          <w:color w:val="000000" w:themeColor="text1"/>
          <w:sz w:val="21"/>
          <w:szCs w:val="21"/>
        </w:rPr>
        <w:t>f</w:t>
      </w:r>
      <w:r w:rsidRPr="00E71B30">
        <w:rPr>
          <w:rFonts w:ascii="Times New Roman" w:hAnsi="Times New Roman" w:cs="Times New Roman"/>
          <w:color w:val="000000" w:themeColor="text1"/>
          <w:sz w:val="21"/>
          <w:szCs w:val="21"/>
        </w:rPr>
        <w:t xml:space="preserve">) </w:t>
      </w:r>
      <w:r w:rsidR="00CF04C6" w:rsidRPr="00E71B30">
        <w:rPr>
          <w:rFonts w:ascii="Times New Roman" w:hAnsi="Times New Roman" w:cs="Times New Roman"/>
          <w:color w:val="000000" w:themeColor="text1"/>
          <w:sz w:val="21"/>
          <w:szCs w:val="21"/>
        </w:rPr>
        <w:t>cereals affordability for labour force</w:t>
      </w:r>
      <w:r w:rsidRPr="00E71B30">
        <w:rPr>
          <w:rFonts w:ascii="Times New Roman" w:hAnsi="Times New Roman" w:cs="Times New Roman"/>
          <w:color w:val="000000" w:themeColor="text1"/>
          <w:sz w:val="21"/>
          <w:szCs w:val="21"/>
        </w:rPr>
        <w:t>,</w:t>
      </w:r>
      <w:r w:rsidR="009C61DD" w:rsidRPr="00E71B30">
        <w:rPr>
          <w:rFonts w:ascii="Times New Roman" w:hAnsi="Times New Roman" w:cs="Times New Roman"/>
          <w:color w:val="000000" w:themeColor="text1"/>
          <w:sz w:val="21"/>
          <w:szCs w:val="21"/>
        </w:rPr>
        <w:t xml:space="preserve"> </w:t>
      </w:r>
      <w:r w:rsidRPr="00E71B30">
        <w:rPr>
          <w:rFonts w:ascii="Times New Roman" w:hAnsi="Times New Roman" w:cs="Times New Roman"/>
          <w:color w:val="000000" w:themeColor="text1"/>
          <w:sz w:val="21"/>
          <w:szCs w:val="21"/>
        </w:rPr>
        <w:t>(</w:t>
      </w:r>
      <w:r w:rsidR="00440382">
        <w:rPr>
          <w:rFonts w:ascii="Times New Roman" w:hAnsi="Times New Roman" w:cs="Times New Roman"/>
          <w:b/>
          <w:bCs/>
          <w:color w:val="000000" w:themeColor="text1"/>
          <w:sz w:val="21"/>
          <w:szCs w:val="21"/>
        </w:rPr>
        <w:t>g</w:t>
      </w:r>
      <w:r w:rsidRPr="00E71B30">
        <w:rPr>
          <w:rFonts w:ascii="Times New Roman" w:hAnsi="Times New Roman" w:cs="Times New Roman"/>
          <w:color w:val="000000" w:themeColor="text1"/>
          <w:sz w:val="21"/>
          <w:szCs w:val="21"/>
        </w:rPr>
        <w:t>) population at risk of hunger (million people</w:t>
      </w:r>
      <w:r w:rsidR="00B51F0E">
        <w:rPr>
          <w:rFonts w:ascii="Times New Roman" w:hAnsi="Times New Roman" w:cs="Times New Roman"/>
          <w:color w:val="000000" w:themeColor="text1"/>
          <w:sz w:val="21"/>
          <w:szCs w:val="21"/>
        </w:rPr>
        <w:t xml:space="preserve">; </w:t>
      </w:r>
      <w:r w:rsidR="00B51F0E" w:rsidRPr="00B51F0E">
        <w:rPr>
          <w:rFonts w:ascii="Times New Roman" w:hAnsi="Times New Roman" w:cs="Times New Roman"/>
          <w:color w:val="000000" w:themeColor="text1"/>
          <w:sz w:val="21"/>
          <w:szCs w:val="21"/>
        </w:rPr>
        <w:t>S0</w:t>
      </w:r>
      <w:r w:rsidR="00B51F0E">
        <w:rPr>
          <w:rFonts w:ascii="Times New Roman" w:hAnsi="Times New Roman" w:cs="Times New Roman"/>
          <w:color w:val="000000" w:themeColor="text1"/>
          <w:sz w:val="21"/>
          <w:szCs w:val="21"/>
        </w:rPr>
        <w:t xml:space="preserve"> </w:t>
      </w:r>
      <w:r w:rsidR="00B51F0E" w:rsidRPr="00B51F0E">
        <w:rPr>
          <w:rFonts w:ascii="Times New Roman" w:hAnsi="Times New Roman" w:cs="Times New Roman"/>
          <w:color w:val="000000" w:themeColor="text1"/>
          <w:sz w:val="21"/>
          <w:szCs w:val="21"/>
        </w:rPr>
        <w:t>=</w:t>
      </w:r>
      <w:r w:rsidR="00B51F0E">
        <w:rPr>
          <w:rFonts w:ascii="Times New Roman" w:hAnsi="Times New Roman" w:cs="Times New Roman"/>
          <w:color w:val="000000" w:themeColor="text1"/>
          <w:sz w:val="21"/>
          <w:szCs w:val="21"/>
        </w:rPr>
        <w:t xml:space="preserve"> </w:t>
      </w:r>
      <w:r w:rsidR="006E6CE7">
        <w:rPr>
          <w:rFonts w:ascii="Times New Roman" w:hAnsi="Times New Roman" w:cs="Times New Roman"/>
          <w:color w:val="000000" w:themeColor="text1"/>
          <w:sz w:val="21"/>
          <w:szCs w:val="21"/>
        </w:rPr>
        <w:t>5.3</w:t>
      </w:r>
      <w:r w:rsidR="00B51F0E" w:rsidRPr="00B51F0E">
        <w:rPr>
          <w:rFonts w:ascii="Times New Roman" w:hAnsi="Times New Roman" w:cs="Times New Roman"/>
          <w:color w:val="000000" w:themeColor="text1"/>
          <w:sz w:val="21"/>
          <w:szCs w:val="21"/>
        </w:rPr>
        <w:t xml:space="preserve"> million people</w:t>
      </w:r>
      <w:r w:rsidRPr="00E71B30">
        <w:rPr>
          <w:rFonts w:ascii="Times New Roman" w:hAnsi="Times New Roman" w:cs="Times New Roman"/>
          <w:color w:val="000000" w:themeColor="text1"/>
          <w:sz w:val="21"/>
          <w:szCs w:val="21"/>
        </w:rPr>
        <w:t>)</w:t>
      </w:r>
      <w:r w:rsidR="00440382">
        <w:rPr>
          <w:rFonts w:ascii="Times New Roman" w:hAnsi="Times New Roman" w:cs="Times New Roman"/>
          <w:color w:val="000000" w:themeColor="text1"/>
          <w:sz w:val="21"/>
          <w:szCs w:val="21"/>
        </w:rPr>
        <w:t>, and (</w:t>
      </w:r>
      <w:r w:rsidR="00440382" w:rsidRPr="00440382">
        <w:rPr>
          <w:rFonts w:ascii="Times New Roman" w:hAnsi="Times New Roman" w:cs="Times New Roman"/>
          <w:b/>
          <w:bCs/>
          <w:color w:val="000000" w:themeColor="text1"/>
          <w:sz w:val="21"/>
          <w:szCs w:val="21"/>
        </w:rPr>
        <w:t>d</w:t>
      </w:r>
      <w:r w:rsidR="00440382">
        <w:rPr>
          <w:rFonts w:ascii="Times New Roman" w:hAnsi="Times New Roman" w:cs="Times New Roman"/>
          <w:color w:val="000000" w:themeColor="text1"/>
          <w:sz w:val="21"/>
          <w:szCs w:val="21"/>
        </w:rPr>
        <w:t>) f</w:t>
      </w:r>
      <w:r w:rsidR="00440382" w:rsidRPr="00773C11">
        <w:rPr>
          <w:rFonts w:ascii="Times New Roman" w:hAnsi="Times New Roman" w:cs="Times New Roman"/>
          <w:color w:val="000000" w:themeColor="text1"/>
          <w:sz w:val="21"/>
          <w:szCs w:val="21"/>
        </w:rPr>
        <w:t>ood availability (kcal capita</w:t>
      </w:r>
      <w:r w:rsidR="00440382" w:rsidRPr="00773C11">
        <w:rPr>
          <w:rFonts w:ascii="Times New Roman" w:hAnsi="Times New Roman" w:cs="Times New Roman"/>
          <w:color w:val="000000" w:themeColor="text1"/>
          <w:sz w:val="21"/>
          <w:szCs w:val="21"/>
          <w:vertAlign w:val="superscript"/>
        </w:rPr>
        <w:t>-1</w:t>
      </w:r>
      <w:r w:rsidR="00440382" w:rsidRPr="00773C11">
        <w:rPr>
          <w:rFonts w:ascii="Times New Roman" w:hAnsi="Times New Roman" w:cs="Times New Roman"/>
          <w:color w:val="000000" w:themeColor="text1"/>
          <w:sz w:val="21"/>
          <w:szCs w:val="21"/>
        </w:rPr>
        <w:t xml:space="preserve"> day</w:t>
      </w:r>
      <w:r w:rsidR="00440382" w:rsidRPr="00773C11">
        <w:rPr>
          <w:rFonts w:ascii="Times New Roman" w:hAnsi="Times New Roman" w:cs="Times New Roman"/>
          <w:color w:val="000000" w:themeColor="text1"/>
          <w:sz w:val="21"/>
          <w:szCs w:val="21"/>
          <w:vertAlign w:val="superscript"/>
        </w:rPr>
        <w:t>-1</w:t>
      </w:r>
      <w:r w:rsidR="00440382" w:rsidRPr="00773C11">
        <w:rPr>
          <w:rFonts w:ascii="Times New Roman" w:hAnsi="Times New Roman" w:cs="Times New Roman"/>
          <w:color w:val="000000" w:themeColor="text1"/>
          <w:sz w:val="21"/>
          <w:szCs w:val="21"/>
        </w:rPr>
        <w:t>)</w:t>
      </w:r>
      <w:r w:rsidR="00440382">
        <w:rPr>
          <w:rFonts w:ascii="Times New Roman" w:hAnsi="Times New Roman" w:cs="Times New Roman"/>
          <w:color w:val="000000" w:themeColor="text1"/>
          <w:sz w:val="21"/>
          <w:szCs w:val="21"/>
        </w:rPr>
        <w:t xml:space="preserve"> </w:t>
      </w:r>
      <w:r w:rsidR="00294C5E" w:rsidRPr="00773C11">
        <w:rPr>
          <w:rFonts w:ascii="Times New Roman" w:hAnsi="Times New Roman" w:cs="Times New Roman"/>
          <w:color w:val="000000" w:themeColor="text1"/>
          <w:sz w:val="21"/>
          <w:szCs w:val="21"/>
        </w:rPr>
        <w:t xml:space="preserve">in </w:t>
      </w:r>
      <w:r w:rsidR="00294C5E">
        <w:rPr>
          <w:rFonts w:ascii="Times New Roman" w:hAnsi="Times New Roman" w:cs="Times New Roman"/>
          <w:color w:val="000000" w:themeColor="text1"/>
          <w:sz w:val="21"/>
          <w:szCs w:val="21"/>
        </w:rPr>
        <w:t xml:space="preserve">MTP </w:t>
      </w:r>
      <w:r w:rsidR="00294C5E" w:rsidRPr="00773C11">
        <w:rPr>
          <w:rFonts w:ascii="Times New Roman" w:hAnsi="Times New Roman" w:cs="Times New Roman"/>
          <w:color w:val="000000" w:themeColor="text1"/>
          <w:sz w:val="21"/>
          <w:szCs w:val="21"/>
        </w:rPr>
        <w:t xml:space="preserve">in scenarios </w:t>
      </w:r>
      <w:r w:rsidR="00294C5E" w:rsidRPr="0049792C">
        <w:rPr>
          <w:rFonts w:ascii="Times New Roman" w:hAnsi="Times New Roman" w:cs="Times New Roman"/>
          <w:color w:val="000000" w:themeColor="text1"/>
          <w:sz w:val="21"/>
          <w:szCs w:val="21"/>
        </w:rPr>
        <w:t xml:space="preserve">with respect to </w:t>
      </w:r>
      <w:r w:rsidR="00294C5E" w:rsidRPr="0049792C">
        <w:rPr>
          <w:rFonts w:ascii="Times New Roman" w:hAnsi="Times New Roman" w:cs="Times New Roman"/>
          <w:bCs/>
          <w:color w:val="000000" w:themeColor="text1"/>
          <w:sz w:val="21"/>
          <w:szCs w:val="21"/>
        </w:rPr>
        <w:t>the baseline (S0)</w:t>
      </w:r>
      <w:r w:rsidRPr="00773C11">
        <w:rPr>
          <w:rFonts w:ascii="Times New Roman" w:hAnsi="Times New Roman" w:cs="Times New Roman"/>
          <w:color w:val="000000" w:themeColor="text1"/>
          <w:sz w:val="21"/>
          <w:szCs w:val="21"/>
        </w:rPr>
        <w:t xml:space="preserve">. </w:t>
      </w:r>
      <w:r w:rsidR="00700F04">
        <w:rPr>
          <w:rFonts w:ascii="Times New Roman" w:hAnsi="Times New Roman" w:cs="Times New Roman"/>
          <w:color w:val="000000" w:themeColor="text1"/>
          <w:sz w:val="21"/>
          <w:szCs w:val="21"/>
        </w:rPr>
        <w:t>(</w:t>
      </w:r>
      <w:r w:rsidR="00700F04">
        <w:rPr>
          <w:rFonts w:ascii="Times New Roman" w:hAnsi="Times New Roman" w:cs="Times New Roman"/>
          <w:b/>
          <w:bCs/>
          <w:color w:val="000000" w:themeColor="text1"/>
          <w:sz w:val="21"/>
          <w:szCs w:val="21"/>
        </w:rPr>
        <w:t>i</w:t>
      </w:r>
      <w:r w:rsidR="00700F04">
        <w:rPr>
          <w:rFonts w:ascii="Times New Roman" w:hAnsi="Times New Roman" w:cs="Times New Roman"/>
          <w:color w:val="000000" w:themeColor="text1"/>
          <w:sz w:val="21"/>
          <w:szCs w:val="21"/>
        </w:rPr>
        <w:t>)</w:t>
      </w:r>
      <w:r w:rsidR="00B93329">
        <w:rPr>
          <w:rFonts w:ascii="Times New Roman" w:hAnsi="Times New Roman" w:cs="Times New Roman"/>
          <w:color w:val="000000" w:themeColor="text1"/>
          <w:sz w:val="21"/>
          <w:szCs w:val="21"/>
        </w:rPr>
        <w:t xml:space="preserve"> Net imports (Tg) of </w:t>
      </w:r>
      <w:r w:rsidR="00CD7BD8">
        <w:rPr>
          <w:rFonts w:ascii="Times New Roman" w:hAnsi="Times New Roman" w:cs="Times New Roman"/>
          <w:color w:val="000000" w:themeColor="text1"/>
          <w:sz w:val="21"/>
          <w:szCs w:val="21"/>
        </w:rPr>
        <w:t xml:space="preserve">main food and feed products </w:t>
      </w:r>
      <w:r w:rsidR="00F84BEA">
        <w:rPr>
          <w:rFonts w:ascii="Times New Roman" w:hAnsi="Times New Roman" w:cs="Times New Roman"/>
          <w:color w:val="000000" w:themeColor="text1"/>
          <w:sz w:val="21"/>
          <w:szCs w:val="21"/>
        </w:rPr>
        <w:t xml:space="preserve">from MTP to China in the baseline (S0). </w:t>
      </w:r>
      <w:r w:rsidRPr="00773C11">
        <w:rPr>
          <w:rFonts w:ascii="Times New Roman" w:hAnsi="Times New Roman" w:cs="Times New Roman"/>
          <w:color w:val="000000" w:themeColor="text1"/>
          <w:sz w:val="21"/>
          <w:szCs w:val="21"/>
        </w:rPr>
        <w:t xml:space="preserve">MTP includes Brazil, the United States, and Canada. According to the FAO approach, it is assumed that </w:t>
      </w:r>
      <w:r w:rsidR="005E5D85" w:rsidRPr="00A15AC4">
        <w:rPr>
          <w:rFonts w:ascii="Times New Roman" w:hAnsi="Times New Roman" w:cs="Times New Roman"/>
          <w:color w:val="000000" w:themeColor="text1"/>
          <w:sz w:val="21"/>
          <w:szCs w:val="21"/>
        </w:rPr>
        <w:t>there is no risk of hunger for high-income countries</w:t>
      </w:r>
      <w:r w:rsidR="005E5D85">
        <w:rPr>
          <w:rFonts w:ascii="Times New Roman" w:hAnsi="Times New Roman" w:cs="Times New Roman"/>
          <w:color w:val="000000" w:themeColor="text1"/>
          <w:sz w:val="21"/>
          <w:szCs w:val="21"/>
        </w:rPr>
        <w:t>; c</w:t>
      </w:r>
      <w:r w:rsidR="005E5D85" w:rsidRPr="00A15AC4">
        <w:rPr>
          <w:rFonts w:ascii="Times New Roman" w:hAnsi="Times New Roman" w:cs="Times New Roman"/>
          <w:color w:val="000000" w:themeColor="text1"/>
          <w:sz w:val="21"/>
          <w:szCs w:val="21"/>
        </w:rPr>
        <w:t xml:space="preserve">onsequently, </w:t>
      </w:r>
      <w:r w:rsidR="005E5D85">
        <w:rPr>
          <w:rFonts w:ascii="Times New Roman" w:hAnsi="Times New Roman" w:cs="Times New Roman"/>
          <w:color w:val="000000" w:themeColor="text1"/>
          <w:sz w:val="21"/>
          <w:szCs w:val="21"/>
        </w:rPr>
        <w:t xml:space="preserve">the </w:t>
      </w:r>
      <w:r w:rsidR="005E5D85" w:rsidRPr="00A15AC4">
        <w:rPr>
          <w:rFonts w:ascii="Times New Roman" w:hAnsi="Times New Roman" w:cs="Times New Roman"/>
          <w:color w:val="000000" w:themeColor="text1"/>
          <w:sz w:val="21"/>
          <w:szCs w:val="21"/>
        </w:rPr>
        <w:t xml:space="preserve">population at risk of hunger is not applied to the United States and Canada </w:t>
      </w:r>
      <w:r w:rsidR="005E5D85" w:rsidRPr="00A15AC4">
        <w:rPr>
          <w:rFonts w:ascii="Times New Roman" w:hAnsi="Times New Roman" w:cs="Times New Roman"/>
          <w:color w:val="000000" w:themeColor="text1"/>
          <w:sz w:val="21"/>
          <w:szCs w:val="21"/>
        </w:rPr>
        <w:fldChar w:fldCharType="begin">
          <w:fldData xml:space="preserve">PEVuZE5vdGU+PENpdGU+PEF1dGhvcj5IYXNlZ2F3YTwvQXV0aG9yPjxZZWFyPjIwMTU8L1llYXI+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</w:fldData>
        </w:fldChar>
      </w:r>
      <w:r w:rsidR="008052DF">
        <w:rPr>
          <w:rFonts w:ascii="Times New Roman" w:hAnsi="Times New Roman" w:cs="Times New Roman"/>
          <w:color w:val="000000" w:themeColor="text1"/>
          <w:sz w:val="21"/>
          <w:szCs w:val="21"/>
        </w:rPr>
        <w:instrText xml:space="preserve"> ADDIN EN.CITE </w:instrText>
      </w:r>
      <w:r w:rsidR="008052DF">
        <w:rPr>
          <w:rFonts w:ascii="Times New Roman" w:hAnsi="Times New Roman" w:cs="Times New Roman"/>
          <w:color w:val="000000" w:themeColor="text1"/>
          <w:sz w:val="21"/>
          <w:szCs w:val="21"/>
        </w:rPr>
        <w:fldChar w:fldCharType="begin">
          <w:fldData xml:space="preserve">PEVuZE5vdGU+PENpdGU+PEF1dGhvcj5IYXNlZ2F3YTwvQXV0aG9yPjxZZWFyPjIwMTU8L1llYXI+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</w:fldData>
        </w:fldChar>
      </w:r>
      <w:r w:rsidR="008052DF">
        <w:rPr>
          <w:rFonts w:ascii="Times New Roman" w:hAnsi="Times New Roman" w:cs="Times New Roman"/>
          <w:color w:val="000000" w:themeColor="text1"/>
          <w:sz w:val="21"/>
          <w:szCs w:val="21"/>
        </w:rPr>
        <w:instrText xml:space="preserve"> ADDIN EN.CITE.DATA </w:instrText>
      </w:r>
      <w:r w:rsidR="008052DF">
        <w:rPr>
          <w:rFonts w:ascii="Times New Roman" w:hAnsi="Times New Roman" w:cs="Times New Roman"/>
          <w:color w:val="000000" w:themeColor="text1"/>
          <w:sz w:val="21"/>
          <w:szCs w:val="21"/>
        </w:rPr>
      </w:r>
      <w:r w:rsidR="008052DF">
        <w:rPr>
          <w:rFonts w:ascii="Times New Roman" w:hAnsi="Times New Roman" w:cs="Times New Roman"/>
          <w:color w:val="000000" w:themeColor="text1"/>
          <w:sz w:val="21"/>
          <w:szCs w:val="21"/>
        </w:rPr>
        <w:fldChar w:fldCharType="end"/>
      </w:r>
      <w:r w:rsidR="005E5D85" w:rsidRPr="00A15AC4">
        <w:rPr>
          <w:rFonts w:ascii="Times New Roman" w:hAnsi="Times New Roman" w:cs="Times New Roman"/>
          <w:color w:val="000000" w:themeColor="text1"/>
          <w:sz w:val="21"/>
          <w:szCs w:val="21"/>
        </w:rPr>
        <w:fldChar w:fldCharType="separate"/>
      </w:r>
      <w:r w:rsidR="008052DF" w:rsidRPr="008052DF">
        <w:rPr>
          <w:rFonts w:ascii="Times New Roman" w:hAnsi="Times New Roman" w:cs="Times New Roman"/>
          <w:noProof/>
          <w:color w:val="000000" w:themeColor="text1"/>
          <w:sz w:val="21"/>
          <w:szCs w:val="21"/>
          <w:vertAlign w:val="superscript"/>
        </w:rPr>
        <w:t>21,70,71</w:t>
      </w:r>
      <w:r w:rsidR="005E5D85" w:rsidRPr="00A15AC4">
        <w:rPr>
          <w:rFonts w:ascii="Times New Roman" w:hAnsi="Times New Roman" w:cs="Times New Roman"/>
          <w:color w:val="000000" w:themeColor="text1"/>
          <w:sz w:val="21"/>
          <w:szCs w:val="21"/>
        </w:rPr>
        <w:fldChar w:fldCharType="end"/>
      </w:r>
      <w:r w:rsidRPr="00773C11">
        <w:rPr>
          <w:rFonts w:ascii="Times New Roman" w:hAnsi="Times New Roman" w:cs="Times New Roman"/>
          <w:color w:val="000000" w:themeColor="text1"/>
          <w:sz w:val="21"/>
          <w:szCs w:val="21"/>
        </w:rPr>
        <w:t>. Definitions of scenarios (S1 - ‘</w:t>
      </w:r>
      <w:r w:rsidR="00657803">
        <w:rPr>
          <w:rFonts w:ascii="Times New Roman" w:hAnsi="Times New Roman" w:cs="Times New Roman"/>
          <w:color w:val="000000" w:themeColor="text1"/>
          <w:sz w:val="21"/>
          <w:szCs w:val="21"/>
        </w:rPr>
        <w:t>P</w:t>
      </w:r>
      <w:r w:rsidRPr="00773C11">
        <w:rPr>
          <w:rFonts w:ascii="Times New Roman" w:hAnsi="Times New Roman" w:cs="Times New Roman"/>
          <w:color w:val="000000" w:themeColor="text1"/>
          <w:sz w:val="21"/>
          <w:szCs w:val="21"/>
        </w:rPr>
        <w:t xml:space="preserve">artial use of </w:t>
      </w:r>
      <w:r w:rsidR="004C2C09">
        <w:rPr>
          <w:rFonts w:ascii="Times New Roman" w:hAnsi="Times New Roman" w:cs="Times New Roman"/>
          <w:color w:val="000000" w:themeColor="text1"/>
          <w:sz w:val="21"/>
          <w:szCs w:val="21"/>
        </w:rPr>
        <w:t>LCFs</w:t>
      </w:r>
      <w:r w:rsidRPr="00773C11">
        <w:rPr>
          <w:rFonts w:ascii="Times New Roman" w:hAnsi="Times New Roman" w:cs="Times New Roman"/>
          <w:color w:val="000000" w:themeColor="text1"/>
          <w:sz w:val="21"/>
          <w:szCs w:val="21"/>
        </w:rPr>
        <w:t xml:space="preserve"> as feed’; S2 - ‘</w:t>
      </w:r>
      <w:r w:rsidR="00657803">
        <w:rPr>
          <w:rFonts w:ascii="Times New Roman" w:hAnsi="Times New Roman" w:cs="Times New Roman"/>
          <w:color w:val="000000" w:themeColor="text1"/>
          <w:sz w:val="21"/>
          <w:szCs w:val="21"/>
        </w:rPr>
        <w:t>F</w:t>
      </w:r>
      <w:r w:rsidRPr="00773C11">
        <w:rPr>
          <w:rFonts w:ascii="Times New Roman" w:hAnsi="Times New Roman" w:cs="Times New Roman"/>
          <w:color w:val="000000" w:themeColor="text1"/>
          <w:sz w:val="21"/>
          <w:szCs w:val="21"/>
        </w:rPr>
        <w:t xml:space="preserve">ull use of </w:t>
      </w:r>
      <w:r w:rsidR="004C2C09">
        <w:rPr>
          <w:rFonts w:ascii="Times New Roman" w:hAnsi="Times New Roman" w:cs="Times New Roman"/>
          <w:color w:val="000000" w:themeColor="text1"/>
          <w:sz w:val="21"/>
          <w:szCs w:val="21"/>
        </w:rPr>
        <w:t>LCFs</w:t>
      </w:r>
      <w:r w:rsidRPr="00773C11">
        <w:rPr>
          <w:rFonts w:ascii="Times New Roman" w:hAnsi="Times New Roman" w:cs="Times New Roman"/>
          <w:color w:val="000000" w:themeColor="text1"/>
          <w:sz w:val="21"/>
          <w:szCs w:val="21"/>
        </w:rPr>
        <w:t xml:space="preserve"> as feed’; S3 - ‘S1 + A modest </w:t>
      </w:r>
      <w:r w:rsidR="00861604" w:rsidRPr="00861604">
        <w:rPr>
          <w:rFonts w:ascii="Times New Roman" w:hAnsi="Times New Roman" w:cs="Times New Roman"/>
          <w:color w:val="000000" w:themeColor="text1"/>
          <w:sz w:val="21"/>
          <w:szCs w:val="21"/>
        </w:rPr>
        <w:t xml:space="preserve">emission </w:t>
      </w:r>
      <w:r w:rsidRPr="00773C11">
        <w:rPr>
          <w:rFonts w:ascii="Times New Roman" w:hAnsi="Times New Roman" w:cs="Times New Roman"/>
          <w:color w:val="000000" w:themeColor="text1"/>
          <w:sz w:val="21"/>
          <w:szCs w:val="21"/>
        </w:rPr>
        <w:t xml:space="preserve">mitigation target’; S4 - ‘S1 + An ambitious </w:t>
      </w:r>
      <w:r w:rsidR="00861604" w:rsidRPr="00861604">
        <w:rPr>
          <w:rFonts w:ascii="Times New Roman" w:hAnsi="Times New Roman" w:cs="Times New Roman"/>
          <w:color w:val="000000" w:themeColor="text1"/>
          <w:sz w:val="21"/>
          <w:szCs w:val="21"/>
        </w:rPr>
        <w:t xml:space="preserve">emission </w:t>
      </w:r>
      <w:r w:rsidRPr="00773C11">
        <w:rPr>
          <w:rFonts w:ascii="Times New Roman" w:hAnsi="Times New Roman" w:cs="Times New Roman"/>
          <w:color w:val="000000" w:themeColor="text1"/>
          <w:sz w:val="21"/>
          <w:szCs w:val="21"/>
        </w:rPr>
        <w:t>mitigation target’) are described in Table 1. Credit: World Coun</w:t>
      </w:r>
      <w:r w:rsidRPr="008B5F45">
        <w:rPr>
          <w:rFonts w:ascii="Times New Roman" w:hAnsi="Times New Roman" w:cs="Times New Roman"/>
          <w:color w:val="000000" w:themeColor="text1"/>
          <w:sz w:val="21"/>
          <w:szCs w:val="21"/>
        </w:rPr>
        <w:t xml:space="preserve">tries </w:t>
      </w:r>
      <w:r>
        <w:rPr>
          <w:rFonts w:ascii="Times New Roman" w:hAnsi="Times New Roman" w:cs="Times New Roman"/>
          <w:color w:val="000000" w:themeColor="text1"/>
          <w:sz w:val="21"/>
          <w:szCs w:val="21"/>
        </w:rPr>
        <w:t>base map</w:t>
      </w:r>
      <w:r w:rsidRPr="008B5F45">
        <w:rPr>
          <w:rFonts w:ascii="Times New Roman" w:hAnsi="Times New Roman" w:cs="Times New Roman"/>
          <w:color w:val="000000" w:themeColor="text1"/>
          <w:sz w:val="21"/>
          <w:szCs w:val="21"/>
        </w:rPr>
        <w:t>, Esri (</w:t>
      </w:r>
      <w:hyperlink r:id="rId56" w:history="1">
        <w:r w:rsidRPr="005E1D2A">
          <w:rPr>
            <w:rStyle w:val="Hyperlink"/>
            <w:rFonts w:ascii="Times New Roman" w:hAnsi="Times New Roman" w:cs="Times New Roman"/>
            <w:sz w:val="21"/>
            <w:szCs w:val="21"/>
          </w:rPr>
          <w:t>https://hub.arcgis.com/datasets/esri::world-countries/about</w:t>
        </w:r>
      </w:hyperlink>
      <w:r>
        <w:rPr>
          <w:rFonts w:ascii="Times New Roman" w:hAnsi="Times New Roman" w:cs="Times New Roman" w:hint="eastAsia"/>
          <w:color w:val="000000" w:themeColor="text1"/>
          <w:sz w:val="21"/>
          <w:szCs w:val="21"/>
        </w:rPr>
        <w:t>)</w:t>
      </w:r>
      <w:r w:rsidR="00127C83">
        <w:rPr>
          <w:rFonts w:ascii="Times New Roman" w:hAnsi="Times New Roman" w:cs="Times New Roman" w:hint="eastAsia"/>
          <w:color w:val="000000" w:themeColor="text1"/>
          <w:sz w:val="21"/>
          <w:szCs w:val="21"/>
        </w:rPr>
        <w:t>.</w:t>
      </w:r>
      <w:r w:rsidR="00127C83">
        <w:rPr>
          <w:rFonts w:ascii="Times New Roman" w:hAnsi="Times New Roman" w:cs="Times New Roman"/>
          <w:color w:val="000000" w:themeColor="text1"/>
          <w:sz w:val="21"/>
          <w:szCs w:val="21"/>
        </w:rPr>
        <w:t xml:space="preserve"> </w:t>
      </w:r>
    </w:p>
    <w:sectPr w:rsidR="002A0FB4" w:rsidSect="00494690">
      <w:pgSz w:w="11906" w:h="16838"/>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2FFBB" w14:textId="77777777" w:rsidR="00B14B41" w:rsidRDefault="00B14B41" w:rsidP="00333F34">
      <w:pPr>
        <w:spacing w:after="0" w:line="240" w:lineRule="auto"/>
      </w:pPr>
      <w:r>
        <w:separator/>
      </w:r>
    </w:p>
  </w:endnote>
  <w:endnote w:type="continuationSeparator" w:id="0">
    <w:p w14:paraId="76A3E657" w14:textId="77777777" w:rsidR="00B14B41" w:rsidRDefault="00B14B41" w:rsidP="00333F34">
      <w:pPr>
        <w:spacing w:after="0" w:line="240" w:lineRule="auto"/>
      </w:pPr>
      <w:r>
        <w:continuationSeparator/>
      </w:r>
    </w:p>
  </w:endnote>
  <w:endnote w:type="continuationNotice" w:id="1">
    <w:p w14:paraId="12BF6E96" w14:textId="77777777" w:rsidR="00B14B41" w:rsidRDefault="00B14B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9258075"/>
      <w:docPartObj>
        <w:docPartGallery w:val="Page Numbers (Bottom of Page)"/>
        <w:docPartUnique/>
      </w:docPartObj>
    </w:sdtPr>
    <w:sdtEndPr>
      <w:rPr>
        <w:noProof/>
      </w:rPr>
    </w:sdtEndPr>
    <w:sdtContent>
      <w:p w14:paraId="36DC942F" w14:textId="77777777" w:rsidR="006F75D1" w:rsidRDefault="006F75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2DB0C8" w14:textId="77777777" w:rsidR="006F75D1" w:rsidRDefault="006F75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4470934"/>
      <w:docPartObj>
        <w:docPartGallery w:val="Page Numbers (Bottom of Page)"/>
        <w:docPartUnique/>
      </w:docPartObj>
    </w:sdtPr>
    <w:sdtEndPr>
      <w:rPr>
        <w:noProof/>
      </w:rPr>
    </w:sdtEndPr>
    <w:sdtContent>
      <w:p w14:paraId="28F0CF90" w14:textId="77777777" w:rsidR="0036428A" w:rsidRDefault="003642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59F6C" w14:textId="77777777" w:rsidR="00B14B41" w:rsidRDefault="00B14B41" w:rsidP="00333F34">
      <w:pPr>
        <w:spacing w:after="0" w:line="240" w:lineRule="auto"/>
      </w:pPr>
      <w:r>
        <w:separator/>
      </w:r>
    </w:p>
  </w:footnote>
  <w:footnote w:type="continuationSeparator" w:id="0">
    <w:p w14:paraId="78A4E195" w14:textId="77777777" w:rsidR="00B14B41" w:rsidRDefault="00B14B41" w:rsidP="00333F34">
      <w:pPr>
        <w:spacing w:after="0" w:line="240" w:lineRule="auto"/>
      </w:pPr>
      <w:r>
        <w:continuationSeparator/>
      </w:r>
    </w:p>
  </w:footnote>
  <w:footnote w:type="continuationNotice" w:id="1">
    <w:p w14:paraId="097FAA0A" w14:textId="77777777" w:rsidR="00B14B41" w:rsidRDefault="00B14B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45366"/>
    <w:multiLevelType w:val="hybridMultilevel"/>
    <w:tmpl w:val="3D4E6354"/>
    <w:lvl w:ilvl="0" w:tplc="FF2AB5B4">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C5F4202"/>
    <w:multiLevelType w:val="hybridMultilevel"/>
    <w:tmpl w:val="A51CCEB8"/>
    <w:lvl w:ilvl="0" w:tplc="BC08F7E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04B3419"/>
    <w:multiLevelType w:val="hybridMultilevel"/>
    <w:tmpl w:val="62DC2B4C"/>
    <w:lvl w:ilvl="0" w:tplc="83EA2F78">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127E1900"/>
    <w:multiLevelType w:val="hybridMultilevel"/>
    <w:tmpl w:val="9708A55E"/>
    <w:lvl w:ilvl="0" w:tplc="1ED6475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2A2A48AD"/>
    <w:multiLevelType w:val="hybridMultilevel"/>
    <w:tmpl w:val="F0C08CD8"/>
    <w:lvl w:ilvl="0" w:tplc="D332BCFE">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380027ED"/>
    <w:multiLevelType w:val="hybridMultilevel"/>
    <w:tmpl w:val="8EF489BC"/>
    <w:lvl w:ilvl="0" w:tplc="4E0CBBDC">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39745F1F"/>
    <w:multiLevelType w:val="hybridMultilevel"/>
    <w:tmpl w:val="26B2FA02"/>
    <w:lvl w:ilvl="0" w:tplc="CFFCB16C">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3A341033"/>
    <w:multiLevelType w:val="hybridMultilevel"/>
    <w:tmpl w:val="302A11EA"/>
    <w:lvl w:ilvl="0" w:tplc="10DC14F8">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3AA937E3"/>
    <w:multiLevelType w:val="hybridMultilevel"/>
    <w:tmpl w:val="E6F8498C"/>
    <w:lvl w:ilvl="0" w:tplc="B206302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403F72FF"/>
    <w:multiLevelType w:val="hybridMultilevel"/>
    <w:tmpl w:val="DAA20044"/>
    <w:lvl w:ilvl="0" w:tplc="10DC14F8">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4D207882"/>
    <w:multiLevelType w:val="hybridMultilevel"/>
    <w:tmpl w:val="DF52C77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4F512EA5"/>
    <w:multiLevelType w:val="hybridMultilevel"/>
    <w:tmpl w:val="E996A40A"/>
    <w:lvl w:ilvl="0" w:tplc="340AE16E">
      <w:start w:val="59"/>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54B6158E"/>
    <w:multiLevelType w:val="hybridMultilevel"/>
    <w:tmpl w:val="28B0544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5ABF1C41"/>
    <w:multiLevelType w:val="hybridMultilevel"/>
    <w:tmpl w:val="554215D6"/>
    <w:lvl w:ilvl="0" w:tplc="08C6EAFC">
      <w:start w:val="6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6BB96DB2"/>
    <w:multiLevelType w:val="hybridMultilevel"/>
    <w:tmpl w:val="F5F09328"/>
    <w:lvl w:ilvl="0" w:tplc="2C48289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6F097A20"/>
    <w:multiLevelType w:val="hybridMultilevel"/>
    <w:tmpl w:val="61A8ED4C"/>
    <w:lvl w:ilvl="0" w:tplc="B9C06FF4">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72CA74FD"/>
    <w:multiLevelType w:val="hybridMultilevel"/>
    <w:tmpl w:val="DE2E0996"/>
    <w:lvl w:ilvl="0" w:tplc="53623050">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 w15:restartNumberingAfterBreak="0">
    <w:nsid w:val="759F395D"/>
    <w:multiLevelType w:val="hybridMultilevel"/>
    <w:tmpl w:val="A20C4B3C"/>
    <w:lvl w:ilvl="0" w:tplc="76A2B03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75F91DA3"/>
    <w:multiLevelType w:val="hybridMultilevel"/>
    <w:tmpl w:val="895AA374"/>
    <w:lvl w:ilvl="0" w:tplc="B762D52C">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97869125">
    <w:abstractNumId w:val="6"/>
  </w:num>
  <w:num w:numId="2" w16cid:durableId="583223484">
    <w:abstractNumId w:val="14"/>
  </w:num>
  <w:num w:numId="3" w16cid:durableId="1232352214">
    <w:abstractNumId w:val="18"/>
  </w:num>
  <w:num w:numId="4" w16cid:durableId="404186871">
    <w:abstractNumId w:val="1"/>
  </w:num>
  <w:num w:numId="5" w16cid:durableId="344720398">
    <w:abstractNumId w:val="17"/>
  </w:num>
  <w:num w:numId="6" w16cid:durableId="610478191">
    <w:abstractNumId w:val="8"/>
  </w:num>
  <w:num w:numId="7" w16cid:durableId="608124132">
    <w:abstractNumId w:val="16"/>
  </w:num>
  <w:num w:numId="8" w16cid:durableId="1204370666">
    <w:abstractNumId w:val="5"/>
  </w:num>
  <w:num w:numId="9" w16cid:durableId="1189568790">
    <w:abstractNumId w:val="15"/>
  </w:num>
  <w:num w:numId="10" w16cid:durableId="1168834756">
    <w:abstractNumId w:val="9"/>
  </w:num>
  <w:num w:numId="11" w16cid:durableId="1427506597">
    <w:abstractNumId w:val="7"/>
  </w:num>
  <w:num w:numId="12" w16cid:durableId="603729354">
    <w:abstractNumId w:val="12"/>
  </w:num>
  <w:num w:numId="13" w16cid:durableId="539368542">
    <w:abstractNumId w:val="4"/>
  </w:num>
  <w:num w:numId="14" w16cid:durableId="588273976">
    <w:abstractNumId w:val="13"/>
  </w:num>
  <w:num w:numId="15" w16cid:durableId="445392796">
    <w:abstractNumId w:val="2"/>
  </w:num>
  <w:num w:numId="16" w16cid:durableId="2067292386">
    <w:abstractNumId w:val="0"/>
  </w:num>
  <w:num w:numId="17" w16cid:durableId="770048616">
    <w:abstractNumId w:val="3"/>
  </w:num>
  <w:num w:numId="18" w16cid:durableId="1718240452">
    <w:abstractNumId w:val="10"/>
  </w:num>
  <w:num w:numId="19" w16cid:durableId="1675574092">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hideSpellingErrors/>
  <w:hideGrammaticalErrors/>
  <w:defaultTabStop w:val="7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EwNTQzMAeyLCwMjJV0lIJTi4sz8/NACowsagEAZIfcLQ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dxvffxvds5aa4er9pcvv20frz5wz59aepdr&quot;&gt;My EndNote Library&lt;record-ids&gt;&lt;item&gt;19&lt;/item&gt;&lt;item&gt;369&lt;/item&gt;&lt;item&gt;728&lt;/item&gt;&lt;item&gt;745&lt;/item&gt;&lt;item&gt;994&lt;/item&gt;&lt;item&gt;1045&lt;/item&gt;&lt;item&gt;1091&lt;/item&gt;&lt;item&gt;1096&lt;/item&gt;&lt;item&gt;1146&lt;/item&gt;&lt;item&gt;1154&lt;/item&gt;&lt;item&gt;1157&lt;/item&gt;&lt;item&gt;1158&lt;/item&gt;&lt;item&gt;1165&lt;/item&gt;&lt;item&gt;1247&lt;/item&gt;&lt;item&gt;1258&lt;/item&gt;&lt;item&gt;1349&lt;/item&gt;&lt;item&gt;1401&lt;/item&gt;&lt;item&gt;3139&lt;/item&gt;&lt;item&gt;3215&lt;/item&gt;&lt;item&gt;3285&lt;/item&gt;&lt;item&gt;3444&lt;/item&gt;&lt;item&gt;3446&lt;/item&gt;&lt;item&gt;3447&lt;/item&gt;&lt;item&gt;4227&lt;/item&gt;&lt;item&gt;4266&lt;/item&gt;&lt;item&gt;4683&lt;/item&gt;&lt;item&gt;4691&lt;/item&gt;&lt;item&gt;4721&lt;/item&gt;&lt;item&gt;4742&lt;/item&gt;&lt;item&gt;4743&lt;/item&gt;&lt;item&gt;4766&lt;/item&gt;&lt;item&gt;4772&lt;/item&gt;&lt;item&gt;4773&lt;/item&gt;&lt;item&gt;4786&lt;/item&gt;&lt;item&gt;4798&lt;/item&gt;&lt;item&gt;4800&lt;/item&gt;&lt;item&gt;4802&lt;/item&gt;&lt;item&gt;4803&lt;/item&gt;&lt;item&gt;4807&lt;/item&gt;&lt;item&gt;4823&lt;/item&gt;&lt;item&gt;4835&lt;/item&gt;&lt;item&gt;4862&lt;/item&gt;&lt;item&gt;4898&lt;/item&gt;&lt;item&gt;4902&lt;/item&gt;&lt;item&gt;4909&lt;/item&gt;&lt;item&gt;4919&lt;/item&gt;&lt;item&gt;4924&lt;/item&gt;&lt;item&gt;4930&lt;/item&gt;&lt;item&gt;4932&lt;/item&gt;&lt;item&gt;4933&lt;/item&gt;&lt;item&gt;4934&lt;/item&gt;&lt;item&gt;4935&lt;/item&gt;&lt;item&gt;4936&lt;/item&gt;&lt;item&gt;4937&lt;/item&gt;&lt;item&gt;4939&lt;/item&gt;&lt;item&gt;4940&lt;/item&gt;&lt;item&gt;4941&lt;/item&gt;&lt;item&gt;4948&lt;/item&gt;&lt;item&gt;4949&lt;/item&gt;&lt;item&gt;4952&lt;/item&gt;&lt;item&gt;4957&lt;/item&gt;&lt;item&gt;4958&lt;/item&gt;&lt;item&gt;4964&lt;/item&gt;&lt;item&gt;4965&lt;/item&gt;&lt;item&gt;4978&lt;/item&gt;&lt;item&gt;4988&lt;/item&gt;&lt;item&gt;4990&lt;/item&gt;&lt;item&gt;4995&lt;/item&gt;&lt;item&gt;4996&lt;/item&gt;&lt;item&gt;4997&lt;/item&gt;&lt;item&gt;4998&lt;/item&gt;&lt;item&gt;4999&lt;/item&gt;&lt;item&gt;5001&lt;/item&gt;&lt;/record-ids&gt;&lt;/item&gt;&lt;/Libraries&gt;"/>
  </w:docVars>
  <w:rsids>
    <w:rsidRoot w:val="003B5EE0"/>
    <w:rsid w:val="000000A9"/>
    <w:rsid w:val="00000149"/>
    <w:rsid w:val="0000022D"/>
    <w:rsid w:val="00000F35"/>
    <w:rsid w:val="00001088"/>
    <w:rsid w:val="000011E3"/>
    <w:rsid w:val="000013AF"/>
    <w:rsid w:val="00001DE0"/>
    <w:rsid w:val="00002316"/>
    <w:rsid w:val="00002383"/>
    <w:rsid w:val="000028C5"/>
    <w:rsid w:val="000029AC"/>
    <w:rsid w:val="00002AE5"/>
    <w:rsid w:val="00002F96"/>
    <w:rsid w:val="000034A9"/>
    <w:rsid w:val="0000356B"/>
    <w:rsid w:val="000036AD"/>
    <w:rsid w:val="0000376A"/>
    <w:rsid w:val="0000400F"/>
    <w:rsid w:val="000040F9"/>
    <w:rsid w:val="000045A4"/>
    <w:rsid w:val="000046FA"/>
    <w:rsid w:val="00004729"/>
    <w:rsid w:val="00004760"/>
    <w:rsid w:val="000048F1"/>
    <w:rsid w:val="00005492"/>
    <w:rsid w:val="000055C0"/>
    <w:rsid w:val="000057C8"/>
    <w:rsid w:val="00005887"/>
    <w:rsid w:val="00005DFA"/>
    <w:rsid w:val="00005EF0"/>
    <w:rsid w:val="00005F6B"/>
    <w:rsid w:val="00006147"/>
    <w:rsid w:val="00006344"/>
    <w:rsid w:val="000064D6"/>
    <w:rsid w:val="000064D7"/>
    <w:rsid w:val="000065F3"/>
    <w:rsid w:val="00006CBB"/>
    <w:rsid w:val="00006F5D"/>
    <w:rsid w:val="000070FB"/>
    <w:rsid w:val="00007248"/>
    <w:rsid w:val="00007AE8"/>
    <w:rsid w:val="00007DF7"/>
    <w:rsid w:val="00007E24"/>
    <w:rsid w:val="000103D1"/>
    <w:rsid w:val="00010428"/>
    <w:rsid w:val="000105AE"/>
    <w:rsid w:val="0001077C"/>
    <w:rsid w:val="000107D4"/>
    <w:rsid w:val="000108EC"/>
    <w:rsid w:val="0001094B"/>
    <w:rsid w:val="00010E3A"/>
    <w:rsid w:val="00010E43"/>
    <w:rsid w:val="00011557"/>
    <w:rsid w:val="0001162A"/>
    <w:rsid w:val="00011D35"/>
    <w:rsid w:val="00011D82"/>
    <w:rsid w:val="00011FCB"/>
    <w:rsid w:val="000122F7"/>
    <w:rsid w:val="0001244F"/>
    <w:rsid w:val="00012697"/>
    <w:rsid w:val="00012DBA"/>
    <w:rsid w:val="0001303B"/>
    <w:rsid w:val="000130B2"/>
    <w:rsid w:val="000138BC"/>
    <w:rsid w:val="00013C1D"/>
    <w:rsid w:val="00013DA2"/>
    <w:rsid w:val="00014075"/>
    <w:rsid w:val="0001430C"/>
    <w:rsid w:val="00014B7A"/>
    <w:rsid w:val="00014C4D"/>
    <w:rsid w:val="00014DCE"/>
    <w:rsid w:val="00014E73"/>
    <w:rsid w:val="00014EA6"/>
    <w:rsid w:val="0001501D"/>
    <w:rsid w:val="00015137"/>
    <w:rsid w:val="0001518B"/>
    <w:rsid w:val="000151D9"/>
    <w:rsid w:val="000157E7"/>
    <w:rsid w:val="00015A33"/>
    <w:rsid w:val="00015AD5"/>
    <w:rsid w:val="00015C60"/>
    <w:rsid w:val="00015DE9"/>
    <w:rsid w:val="0001621A"/>
    <w:rsid w:val="000162C1"/>
    <w:rsid w:val="00016699"/>
    <w:rsid w:val="00016ACA"/>
    <w:rsid w:val="0001719E"/>
    <w:rsid w:val="00017358"/>
    <w:rsid w:val="000173C0"/>
    <w:rsid w:val="0001779D"/>
    <w:rsid w:val="00017914"/>
    <w:rsid w:val="0002012A"/>
    <w:rsid w:val="00020410"/>
    <w:rsid w:val="0002066A"/>
    <w:rsid w:val="00020722"/>
    <w:rsid w:val="000207FB"/>
    <w:rsid w:val="000209A4"/>
    <w:rsid w:val="000209C5"/>
    <w:rsid w:val="00020EFB"/>
    <w:rsid w:val="00020FEA"/>
    <w:rsid w:val="00021295"/>
    <w:rsid w:val="0002137E"/>
    <w:rsid w:val="00021BEC"/>
    <w:rsid w:val="00021C9B"/>
    <w:rsid w:val="00021D00"/>
    <w:rsid w:val="00021ECE"/>
    <w:rsid w:val="00021F0A"/>
    <w:rsid w:val="00022113"/>
    <w:rsid w:val="0002223F"/>
    <w:rsid w:val="000223CE"/>
    <w:rsid w:val="00022946"/>
    <w:rsid w:val="00022AEC"/>
    <w:rsid w:val="00023BF3"/>
    <w:rsid w:val="000244E6"/>
    <w:rsid w:val="00024541"/>
    <w:rsid w:val="000248C2"/>
    <w:rsid w:val="00024A95"/>
    <w:rsid w:val="00024B5A"/>
    <w:rsid w:val="00024FFA"/>
    <w:rsid w:val="000254DC"/>
    <w:rsid w:val="000255B1"/>
    <w:rsid w:val="000255BB"/>
    <w:rsid w:val="00025754"/>
    <w:rsid w:val="0002577D"/>
    <w:rsid w:val="00025C26"/>
    <w:rsid w:val="00025CF8"/>
    <w:rsid w:val="0002621E"/>
    <w:rsid w:val="00026629"/>
    <w:rsid w:val="000266AF"/>
    <w:rsid w:val="00026E74"/>
    <w:rsid w:val="00026EF5"/>
    <w:rsid w:val="00027244"/>
    <w:rsid w:val="0002726C"/>
    <w:rsid w:val="00027E05"/>
    <w:rsid w:val="000304A1"/>
    <w:rsid w:val="000306BA"/>
    <w:rsid w:val="00030985"/>
    <w:rsid w:val="00030E3D"/>
    <w:rsid w:val="00031133"/>
    <w:rsid w:val="000311CC"/>
    <w:rsid w:val="000312F4"/>
    <w:rsid w:val="000314DF"/>
    <w:rsid w:val="000316B0"/>
    <w:rsid w:val="00031BD0"/>
    <w:rsid w:val="00031ED2"/>
    <w:rsid w:val="00031F08"/>
    <w:rsid w:val="00032194"/>
    <w:rsid w:val="00032357"/>
    <w:rsid w:val="00032647"/>
    <w:rsid w:val="00032F90"/>
    <w:rsid w:val="00032FCB"/>
    <w:rsid w:val="000331E6"/>
    <w:rsid w:val="000331F5"/>
    <w:rsid w:val="000333B9"/>
    <w:rsid w:val="00033503"/>
    <w:rsid w:val="00033A2C"/>
    <w:rsid w:val="00033D1D"/>
    <w:rsid w:val="0003473D"/>
    <w:rsid w:val="000348DE"/>
    <w:rsid w:val="00034C4A"/>
    <w:rsid w:val="00035169"/>
    <w:rsid w:val="0003574E"/>
    <w:rsid w:val="00035BB4"/>
    <w:rsid w:val="00035BE6"/>
    <w:rsid w:val="00036651"/>
    <w:rsid w:val="00036CBE"/>
    <w:rsid w:val="00036FCA"/>
    <w:rsid w:val="000370CE"/>
    <w:rsid w:val="000371DF"/>
    <w:rsid w:val="0003733B"/>
    <w:rsid w:val="0003753B"/>
    <w:rsid w:val="000379F7"/>
    <w:rsid w:val="00037AE5"/>
    <w:rsid w:val="00037B7E"/>
    <w:rsid w:val="00037E14"/>
    <w:rsid w:val="00040512"/>
    <w:rsid w:val="00040768"/>
    <w:rsid w:val="000408FE"/>
    <w:rsid w:val="00040DA5"/>
    <w:rsid w:val="00040F52"/>
    <w:rsid w:val="000411B4"/>
    <w:rsid w:val="0004123D"/>
    <w:rsid w:val="000414EE"/>
    <w:rsid w:val="000417A2"/>
    <w:rsid w:val="00041822"/>
    <w:rsid w:val="00041BD9"/>
    <w:rsid w:val="00041C97"/>
    <w:rsid w:val="00041FF5"/>
    <w:rsid w:val="000421B0"/>
    <w:rsid w:val="00042267"/>
    <w:rsid w:val="00042345"/>
    <w:rsid w:val="000423A0"/>
    <w:rsid w:val="000424ED"/>
    <w:rsid w:val="000425DF"/>
    <w:rsid w:val="0004276F"/>
    <w:rsid w:val="00042855"/>
    <w:rsid w:val="00042C11"/>
    <w:rsid w:val="00042C4F"/>
    <w:rsid w:val="00042C61"/>
    <w:rsid w:val="00042F14"/>
    <w:rsid w:val="00043180"/>
    <w:rsid w:val="000433ED"/>
    <w:rsid w:val="00043A31"/>
    <w:rsid w:val="00043C78"/>
    <w:rsid w:val="0004407F"/>
    <w:rsid w:val="00044DE7"/>
    <w:rsid w:val="00044DFE"/>
    <w:rsid w:val="0004533D"/>
    <w:rsid w:val="00045A47"/>
    <w:rsid w:val="00045C76"/>
    <w:rsid w:val="000462D7"/>
    <w:rsid w:val="000465FE"/>
    <w:rsid w:val="0004665F"/>
    <w:rsid w:val="00046BB0"/>
    <w:rsid w:val="00046C31"/>
    <w:rsid w:val="000474C5"/>
    <w:rsid w:val="0004761D"/>
    <w:rsid w:val="00047A18"/>
    <w:rsid w:val="00047C90"/>
    <w:rsid w:val="00050483"/>
    <w:rsid w:val="000506C5"/>
    <w:rsid w:val="00050812"/>
    <w:rsid w:val="00050820"/>
    <w:rsid w:val="00050905"/>
    <w:rsid w:val="00050B75"/>
    <w:rsid w:val="00050DE6"/>
    <w:rsid w:val="00050E9D"/>
    <w:rsid w:val="0005138D"/>
    <w:rsid w:val="000515DC"/>
    <w:rsid w:val="0005168D"/>
    <w:rsid w:val="00051903"/>
    <w:rsid w:val="00051A23"/>
    <w:rsid w:val="00051B1B"/>
    <w:rsid w:val="00051EA6"/>
    <w:rsid w:val="00051FC0"/>
    <w:rsid w:val="00052026"/>
    <w:rsid w:val="0005253C"/>
    <w:rsid w:val="0005309A"/>
    <w:rsid w:val="00053721"/>
    <w:rsid w:val="000539D1"/>
    <w:rsid w:val="00053D4D"/>
    <w:rsid w:val="00053E00"/>
    <w:rsid w:val="00053EB8"/>
    <w:rsid w:val="000541BE"/>
    <w:rsid w:val="00054269"/>
    <w:rsid w:val="000543D5"/>
    <w:rsid w:val="000548A3"/>
    <w:rsid w:val="0005493E"/>
    <w:rsid w:val="00054A46"/>
    <w:rsid w:val="00054AD7"/>
    <w:rsid w:val="00054FF0"/>
    <w:rsid w:val="0005501F"/>
    <w:rsid w:val="000559A8"/>
    <w:rsid w:val="00055FBF"/>
    <w:rsid w:val="000560F3"/>
    <w:rsid w:val="0005674E"/>
    <w:rsid w:val="00056813"/>
    <w:rsid w:val="00056AE2"/>
    <w:rsid w:val="00056C96"/>
    <w:rsid w:val="000570E6"/>
    <w:rsid w:val="000571D3"/>
    <w:rsid w:val="0005720B"/>
    <w:rsid w:val="000578CA"/>
    <w:rsid w:val="000600F5"/>
    <w:rsid w:val="00060106"/>
    <w:rsid w:val="00060138"/>
    <w:rsid w:val="00060143"/>
    <w:rsid w:val="0006065B"/>
    <w:rsid w:val="00060BD7"/>
    <w:rsid w:val="00061397"/>
    <w:rsid w:val="00061589"/>
    <w:rsid w:val="00061873"/>
    <w:rsid w:val="00061ABA"/>
    <w:rsid w:val="00061AD3"/>
    <w:rsid w:val="00061B42"/>
    <w:rsid w:val="00062080"/>
    <w:rsid w:val="00062E2A"/>
    <w:rsid w:val="00062FA4"/>
    <w:rsid w:val="0006300F"/>
    <w:rsid w:val="0006331A"/>
    <w:rsid w:val="0006366C"/>
    <w:rsid w:val="000636FD"/>
    <w:rsid w:val="00063715"/>
    <w:rsid w:val="00063742"/>
    <w:rsid w:val="000639F3"/>
    <w:rsid w:val="00063D0E"/>
    <w:rsid w:val="00063F1D"/>
    <w:rsid w:val="00064769"/>
    <w:rsid w:val="0006498A"/>
    <w:rsid w:val="00064BDB"/>
    <w:rsid w:val="00064C3C"/>
    <w:rsid w:val="00064D98"/>
    <w:rsid w:val="000650B8"/>
    <w:rsid w:val="0006578E"/>
    <w:rsid w:val="00065B04"/>
    <w:rsid w:val="000661B6"/>
    <w:rsid w:val="0006674C"/>
    <w:rsid w:val="00066BA9"/>
    <w:rsid w:val="00067003"/>
    <w:rsid w:val="00067012"/>
    <w:rsid w:val="00067050"/>
    <w:rsid w:val="000672EA"/>
    <w:rsid w:val="000674DD"/>
    <w:rsid w:val="000675A7"/>
    <w:rsid w:val="00067BAA"/>
    <w:rsid w:val="00070ABE"/>
    <w:rsid w:val="00070C10"/>
    <w:rsid w:val="00070DD8"/>
    <w:rsid w:val="000715E5"/>
    <w:rsid w:val="00071BE4"/>
    <w:rsid w:val="0007206C"/>
    <w:rsid w:val="00072577"/>
    <w:rsid w:val="0007270C"/>
    <w:rsid w:val="00072BFC"/>
    <w:rsid w:val="00072C8E"/>
    <w:rsid w:val="0007336E"/>
    <w:rsid w:val="000735C9"/>
    <w:rsid w:val="00074477"/>
    <w:rsid w:val="00074502"/>
    <w:rsid w:val="00074EAF"/>
    <w:rsid w:val="000750BC"/>
    <w:rsid w:val="000752DE"/>
    <w:rsid w:val="000752FF"/>
    <w:rsid w:val="000755CF"/>
    <w:rsid w:val="00075ABA"/>
    <w:rsid w:val="00075CB6"/>
    <w:rsid w:val="00075D48"/>
    <w:rsid w:val="00076176"/>
    <w:rsid w:val="00076421"/>
    <w:rsid w:val="00076A02"/>
    <w:rsid w:val="00076FEF"/>
    <w:rsid w:val="00077123"/>
    <w:rsid w:val="000774F3"/>
    <w:rsid w:val="0007785C"/>
    <w:rsid w:val="00077864"/>
    <w:rsid w:val="000778FE"/>
    <w:rsid w:val="00080277"/>
    <w:rsid w:val="0008037C"/>
    <w:rsid w:val="00080404"/>
    <w:rsid w:val="00080D91"/>
    <w:rsid w:val="00080E90"/>
    <w:rsid w:val="000819E3"/>
    <w:rsid w:val="00081B86"/>
    <w:rsid w:val="00081D83"/>
    <w:rsid w:val="00081E85"/>
    <w:rsid w:val="00081F4B"/>
    <w:rsid w:val="00081FB3"/>
    <w:rsid w:val="00082091"/>
    <w:rsid w:val="0008212F"/>
    <w:rsid w:val="0008258D"/>
    <w:rsid w:val="0008259F"/>
    <w:rsid w:val="000825F3"/>
    <w:rsid w:val="00082791"/>
    <w:rsid w:val="00082A06"/>
    <w:rsid w:val="00082E8A"/>
    <w:rsid w:val="0008301A"/>
    <w:rsid w:val="00083304"/>
    <w:rsid w:val="00083438"/>
    <w:rsid w:val="00083472"/>
    <w:rsid w:val="00083D44"/>
    <w:rsid w:val="00083DE8"/>
    <w:rsid w:val="00083E62"/>
    <w:rsid w:val="00084043"/>
    <w:rsid w:val="00084A7A"/>
    <w:rsid w:val="00084F43"/>
    <w:rsid w:val="000852AD"/>
    <w:rsid w:val="00085401"/>
    <w:rsid w:val="00085CA2"/>
    <w:rsid w:val="00085CEC"/>
    <w:rsid w:val="00085FE8"/>
    <w:rsid w:val="00086AE9"/>
    <w:rsid w:val="00086F8A"/>
    <w:rsid w:val="00087194"/>
    <w:rsid w:val="00087203"/>
    <w:rsid w:val="00087344"/>
    <w:rsid w:val="00087481"/>
    <w:rsid w:val="00087631"/>
    <w:rsid w:val="00090182"/>
    <w:rsid w:val="00090E93"/>
    <w:rsid w:val="000910C1"/>
    <w:rsid w:val="00091142"/>
    <w:rsid w:val="0009130A"/>
    <w:rsid w:val="000913A2"/>
    <w:rsid w:val="0009145C"/>
    <w:rsid w:val="00091563"/>
    <w:rsid w:val="0009161D"/>
    <w:rsid w:val="000916D3"/>
    <w:rsid w:val="00091C09"/>
    <w:rsid w:val="00092B3E"/>
    <w:rsid w:val="00092FA4"/>
    <w:rsid w:val="00093398"/>
    <w:rsid w:val="00094662"/>
    <w:rsid w:val="0009482B"/>
    <w:rsid w:val="00094A8F"/>
    <w:rsid w:val="00094AAC"/>
    <w:rsid w:val="00094D6E"/>
    <w:rsid w:val="00094DD9"/>
    <w:rsid w:val="00094F43"/>
    <w:rsid w:val="00095037"/>
    <w:rsid w:val="00095294"/>
    <w:rsid w:val="000953D3"/>
    <w:rsid w:val="000957FA"/>
    <w:rsid w:val="00095B2A"/>
    <w:rsid w:val="00095B91"/>
    <w:rsid w:val="00095C64"/>
    <w:rsid w:val="00095D9E"/>
    <w:rsid w:val="00095F41"/>
    <w:rsid w:val="00096937"/>
    <w:rsid w:val="00096ACE"/>
    <w:rsid w:val="00096C07"/>
    <w:rsid w:val="00097393"/>
    <w:rsid w:val="00097A06"/>
    <w:rsid w:val="00097BA0"/>
    <w:rsid w:val="00097D8F"/>
    <w:rsid w:val="000A0030"/>
    <w:rsid w:val="000A0455"/>
    <w:rsid w:val="000A0719"/>
    <w:rsid w:val="000A0843"/>
    <w:rsid w:val="000A089D"/>
    <w:rsid w:val="000A0A65"/>
    <w:rsid w:val="000A0BAC"/>
    <w:rsid w:val="000A0C85"/>
    <w:rsid w:val="000A0CD1"/>
    <w:rsid w:val="000A10BD"/>
    <w:rsid w:val="000A10C9"/>
    <w:rsid w:val="000A13AA"/>
    <w:rsid w:val="000A1444"/>
    <w:rsid w:val="000A1899"/>
    <w:rsid w:val="000A1981"/>
    <w:rsid w:val="000A210D"/>
    <w:rsid w:val="000A290B"/>
    <w:rsid w:val="000A2C81"/>
    <w:rsid w:val="000A2E0E"/>
    <w:rsid w:val="000A2E7B"/>
    <w:rsid w:val="000A2E8D"/>
    <w:rsid w:val="000A2EE0"/>
    <w:rsid w:val="000A3160"/>
    <w:rsid w:val="000A31C6"/>
    <w:rsid w:val="000A376B"/>
    <w:rsid w:val="000A383B"/>
    <w:rsid w:val="000A38FD"/>
    <w:rsid w:val="000A4545"/>
    <w:rsid w:val="000A4581"/>
    <w:rsid w:val="000A45A2"/>
    <w:rsid w:val="000A45B7"/>
    <w:rsid w:val="000A49CB"/>
    <w:rsid w:val="000A4C0E"/>
    <w:rsid w:val="000A4D60"/>
    <w:rsid w:val="000A4D80"/>
    <w:rsid w:val="000A51A4"/>
    <w:rsid w:val="000A55E1"/>
    <w:rsid w:val="000A574F"/>
    <w:rsid w:val="000A5A3B"/>
    <w:rsid w:val="000A5AAB"/>
    <w:rsid w:val="000A5B2D"/>
    <w:rsid w:val="000A5C9A"/>
    <w:rsid w:val="000A5CA4"/>
    <w:rsid w:val="000A5E8E"/>
    <w:rsid w:val="000A6158"/>
    <w:rsid w:val="000A6281"/>
    <w:rsid w:val="000A682B"/>
    <w:rsid w:val="000A6DD5"/>
    <w:rsid w:val="000A70DF"/>
    <w:rsid w:val="000A7356"/>
    <w:rsid w:val="000A743C"/>
    <w:rsid w:val="000A74C3"/>
    <w:rsid w:val="000A75D8"/>
    <w:rsid w:val="000A78AA"/>
    <w:rsid w:val="000A7D36"/>
    <w:rsid w:val="000A7DFB"/>
    <w:rsid w:val="000B01A1"/>
    <w:rsid w:val="000B0375"/>
    <w:rsid w:val="000B06FA"/>
    <w:rsid w:val="000B0C17"/>
    <w:rsid w:val="000B0C77"/>
    <w:rsid w:val="000B0D58"/>
    <w:rsid w:val="000B0DA0"/>
    <w:rsid w:val="000B1146"/>
    <w:rsid w:val="000B11A4"/>
    <w:rsid w:val="000B13DF"/>
    <w:rsid w:val="000B14BA"/>
    <w:rsid w:val="000B157B"/>
    <w:rsid w:val="000B1D58"/>
    <w:rsid w:val="000B1FDB"/>
    <w:rsid w:val="000B20C6"/>
    <w:rsid w:val="000B22AB"/>
    <w:rsid w:val="000B292E"/>
    <w:rsid w:val="000B33D5"/>
    <w:rsid w:val="000B39EF"/>
    <w:rsid w:val="000B3A27"/>
    <w:rsid w:val="000B3AB9"/>
    <w:rsid w:val="000B3C59"/>
    <w:rsid w:val="000B3D69"/>
    <w:rsid w:val="000B40A5"/>
    <w:rsid w:val="000B4319"/>
    <w:rsid w:val="000B4DB1"/>
    <w:rsid w:val="000B56EA"/>
    <w:rsid w:val="000B57E3"/>
    <w:rsid w:val="000B59CE"/>
    <w:rsid w:val="000B5A48"/>
    <w:rsid w:val="000B5AA3"/>
    <w:rsid w:val="000B6242"/>
    <w:rsid w:val="000B6244"/>
    <w:rsid w:val="000B6771"/>
    <w:rsid w:val="000B6903"/>
    <w:rsid w:val="000B690A"/>
    <w:rsid w:val="000B69C1"/>
    <w:rsid w:val="000B6DDC"/>
    <w:rsid w:val="000B7040"/>
    <w:rsid w:val="000B70C6"/>
    <w:rsid w:val="000B77AF"/>
    <w:rsid w:val="000B7935"/>
    <w:rsid w:val="000B7B1E"/>
    <w:rsid w:val="000B7BAE"/>
    <w:rsid w:val="000B7D01"/>
    <w:rsid w:val="000B7F28"/>
    <w:rsid w:val="000B7F37"/>
    <w:rsid w:val="000C0288"/>
    <w:rsid w:val="000C044F"/>
    <w:rsid w:val="000C048E"/>
    <w:rsid w:val="000C07ED"/>
    <w:rsid w:val="000C09A7"/>
    <w:rsid w:val="000C09F5"/>
    <w:rsid w:val="000C0B79"/>
    <w:rsid w:val="000C0E01"/>
    <w:rsid w:val="000C0F9E"/>
    <w:rsid w:val="000C1243"/>
    <w:rsid w:val="000C132E"/>
    <w:rsid w:val="000C1854"/>
    <w:rsid w:val="000C1CE2"/>
    <w:rsid w:val="000C1D03"/>
    <w:rsid w:val="000C20CE"/>
    <w:rsid w:val="000C230B"/>
    <w:rsid w:val="000C2AAB"/>
    <w:rsid w:val="000C2D11"/>
    <w:rsid w:val="000C2DAB"/>
    <w:rsid w:val="000C301C"/>
    <w:rsid w:val="000C3158"/>
    <w:rsid w:val="000C3B2D"/>
    <w:rsid w:val="000C3B58"/>
    <w:rsid w:val="000C3CC0"/>
    <w:rsid w:val="000C3F55"/>
    <w:rsid w:val="000C4189"/>
    <w:rsid w:val="000C4272"/>
    <w:rsid w:val="000C43BF"/>
    <w:rsid w:val="000C45F5"/>
    <w:rsid w:val="000C4618"/>
    <w:rsid w:val="000C48B2"/>
    <w:rsid w:val="000C4FC0"/>
    <w:rsid w:val="000C50E3"/>
    <w:rsid w:val="000C5369"/>
    <w:rsid w:val="000C5956"/>
    <w:rsid w:val="000C5C9C"/>
    <w:rsid w:val="000C5CA2"/>
    <w:rsid w:val="000C647A"/>
    <w:rsid w:val="000C64F0"/>
    <w:rsid w:val="000C6615"/>
    <w:rsid w:val="000C6858"/>
    <w:rsid w:val="000C6892"/>
    <w:rsid w:val="000C6926"/>
    <w:rsid w:val="000C6AE3"/>
    <w:rsid w:val="000C6EDE"/>
    <w:rsid w:val="000C7184"/>
    <w:rsid w:val="000C7625"/>
    <w:rsid w:val="000C7F4A"/>
    <w:rsid w:val="000C7FE0"/>
    <w:rsid w:val="000D0520"/>
    <w:rsid w:val="000D09A3"/>
    <w:rsid w:val="000D0ABB"/>
    <w:rsid w:val="000D0C77"/>
    <w:rsid w:val="000D0ED8"/>
    <w:rsid w:val="000D11F3"/>
    <w:rsid w:val="000D1AC8"/>
    <w:rsid w:val="000D1FA3"/>
    <w:rsid w:val="000D2233"/>
    <w:rsid w:val="000D26AA"/>
    <w:rsid w:val="000D27D2"/>
    <w:rsid w:val="000D2A70"/>
    <w:rsid w:val="000D2CD5"/>
    <w:rsid w:val="000D32ED"/>
    <w:rsid w:val="000D33BE"/>
    <w:rsid w:val="000D37B8"/>
    <w:rsid w:val="000D39B4"/>
    <w:rsid w:val="000D3A33"/>
    <w:rsid w:val="000D3A4E"/>
    <w:rsid w:val="000D3B2F"/>
    <w:rsid w:val="000D3C89"/>
    <w:rsid w:val="000D3ECB"/>
    <w:rsid w:val="000D415C"/>
    <w:rsid w:val="000D423B"/>
    <w:rsid w:val="000D4584"/>
    <w:rsid w:val="000D4B99"/>
    <w:rsid w:val="000D4E05"/>
    <w:rsid w:val="000D4E06"/>
    <w:rsid w:val="000D4F7C"/>
    <w:rsid w:val="000D56CD"/>
    <w:rsid w:val="000D59B6"/>
    <w:rsid w:val="000D5CE0"/>
    <w:rsid w:val="000D5D43"/>
    <w:rsid w:val="000D69E7"/>
    <w:rsid w:val="000D6B08"/>
    <w:rsid w:val="000D7010"/>
    <w:rsid w:val="000D74B0"/>
    <w:rsid w:val="000D755B"/>
    <w:rsid w:val="000D765C"/>
    <w:rsid w:val="000D7865"/>
    <w:rsid w:val="000D797F"/>
    <w:rsid w:val="000E004A"/>
    <w:rsid w:val="000E0211"/>
    <w:rsid w:val="000E044A"/>
    <w:rsid w:val="000E05D1"/>
    <w:rsid w:val="000E0881"/>
    <w:rsid w:val="000E0A30"/>
    <w:rsid w:val="000E0B45"/>
    <w:rsid w:val="000E0D03"/>
    <w:rsid w:val="000E12EE"/>
    <w:rsid w:val="000E15AD"/>
    <w:rsid w:val="000E161B"/>
    <w:rsid w:val="000E1AC6"/>
    <w:rsid w:val="000E1BAB"/>
    <w:rsid w:val="000E1C29"/>
    <w:rsid w:val="000E1EA8"/>
    <w:rsid w:val="000E227D"/>
    <w:rsid w:val="000E2348"/>
    <w:rsid w:val="000E25D1"/>
    <w:rsid w:val="000E268B"/>
    <w:rsid w:val="000E2809"/>
    <w:rsid w:val="000E280A"/>
    <w:rsid w:val="000E2BDE"/>
    <w:rsid w:val="000E2C50"/>
    <w:rsid w:val="000E2E13"/>
    <w:rsid w:val="000E3921"/>
    <w:rsid w:val="000E3943"/>
    <w:rsid w:val="000E3B4D"/>
    <w:rsid w:val="000E3B73"/>
    <w:rsid w:val="000E412C"/>
    <w:rsid w:val="000E44CF"/>
    <w:rsid w:val="000E4A60"/>
    <w:rsid w:val="000E4AE6"/>
    <w:rsid w:val="000E4C2C"/>
    <w:rsid w:val="000E57F1"/>
    <w:rsid w:val="000E5960"/>
    <w:rsid w:val="000E5A73"/>
    <w:rsid w:val="000E5B51"/>
    <w:rsid w:val="000E5D6E"/>
    <w:rsid w:val="000E5D77"/>
    <w:rsid w:val="000E60EC"/>
    <w:rsid w:val="000E6105"/>
    <w:rsid w:val="000E6166"/>
    <w:rsid w:val="000E643B"/>
    <w:rsid w:val="000E65FF"/>
    <w:rsid w:val="000E6631"/>
    <w:rsid w:val="000E66CE"/>
    <w:rsid w:val="000E693B"/>
    <w:rsid w:val="000E6948"/>
    <w:rsid w:val="000E6A30"/>
    <w:rsid w:val="000E6A5E"/>
    <w:rsid w:val="000E6D39"/>
    <w:rsid w:val="000E74BA"/>
    <w:rsid w:val="000E7681"/>
    <w:rsid w:val="000E76B0"/>
    <w:rsid w:val="000E76C1"/>
    <w:rsid w:val="000E7A71"/>
    <w:rsid w:val="000E7AA9"/>
    <w:rsid w:val="000E7AC4"/>
    <w:rsid w:val="000E7BB0"/>
    <w:rsid w:val="000F0090"/>
    <w:rsid w:val="000F0158"/>
    <w:rsid w:val="000F01D3"/>
    <w:rsid w:val="000F193E"/>
    <w:rsid w:val="000F1C16"/>
    <w:rsid w:val="000F236B"/>
    <w:rsid w:val="000F2507"/>
    <w:rsid w:val="000F2574"/>
    <w:rsid w:val="000F275B"/>
    <w:rsid w:val="000F2D3C"/>
    <w:rsid w:val="000F2DB2"/>
    <w:rsid w:val="000F2ED0"/>
    <w:rsid w:val="000F2FE7"/>
    <w:rsid w:val="000F3048"/>
    <w:rsid w:val="000F3490"/>
    <w:rsid w:val="000F3502"/>
    <w:rsid w:val="000F402F"/>
    <w:rsid w:val="000F4769"/>
    <w:rsid w:val="000F4EDB"/>
    <w:rsid w:val="000F4FC4"/>
    <w:rsid w:val="000F5274"/>
    <w:rsid w:val="000F550A"/>
    <w:rsid w:val="000F56CD"/>
    <w:rsid w:val="000F5804"/>
    <w:rsid w:val="000F5938"/>
    <w:rsid w:val="000F5BB8"/>
    <w:rsid w:val="000F5C36"/>
    <w:rsid w:val="000F5C59"/>
    <w:rsid w:val="000F5E18"/>
    <w:rsid w:val="000F5EC6"/>
    <w:rsid w:val="000F6411"/>
    <w:rsid w:val="000F6671"/>
    <w:rsid w:val="000F71EF"/>
    <w:rsid w:val="000F746A"/>
    <w:rsid w:val="000F767F"/>
    <w:rsid w:val="000F77E0"/>
    <w:rsid w:val="000F7A8A"/>
    <w:rsid w:val="000F7B15"/>
    <w:rsid w:val="000F7C8D"/>
    <w:rsid w:val="000F7CA2"/>
    <w:rsid w:val="000F7D19"/>
    <w:rsid w:val="000F7D1B"/>
    <w:rsid w:val="000F7F97"/>
    <w:rsid w:val="001009D8"/>
    <w:rsid w:val="00100A11"/>
    <w:rsid w:val="00101238"/>
    <w:rsid w:val="0010192E"/>
    <w:rsid w:val="00101EC3"/>
    <w:rsid w:val="00102AA8"/>
    <w:rsid w:val="00102BB8"/>
    <w:rsid w:val="00102DAC"/>
    <w:rsid w:val="001037DA"/>
    <w:rsid w:val="00103A19"/>
    <w:rsid w:val="00103CB8"/>
    <w:rsid w:val="00103FE1"/>
    <w:rsid w:val="0010474C"/>
    <w:rsid w:val="001047CD"/>
    <w:rsid w:val="00104C2C"/>
    <w:rsid w:val="00104FD0"/>
    <w:rsid w:val="00105202"/>
    <w:rsid w:val="001054FC"/>
    <w:rsid w:val="0010551B"/>
    <w:rsid w:val="001057E7"/>
    <w:rsid w:val="0010584D"/>
    <w:rsid w:val="00105F5D"/>
    <w:rsid w:val="001067D9"/>
    <w:rsid w:val="0010692A"/>
    <w:rsid w:val="0010699E"/>
    <w:rsid w:val="00106A12"/>
    <w:rsid w:val="00106BAA"/>
    <w:rsid w:val="00106D99"/>
    <w:rsid w:val="00106E80"/>
    <w:rsid w:val="00106F5B"/>
    <w:rsid w:val="00107213"/>
    <w:rsid w:val="0010780B"/>
    <w:rsid w:val="00107A16"/>
    <w:rsid w:val="00110053"/>
    <w:rsid w:val="001101D5"/>
    <w:rsid w:val="001102AE"/>
    <w:rsid w:val="00110AC5"/>
    <w:rsid w:val="00110B55"/>
    <w:rsid w:val="0011100F"/>
    <w:rsid w:val="0011186E"/>
    <w:rsid w:val="0011188E"/>
    <w:rsid w:val="001119FB"/>
    <w:rsid w:val="00111A01"/>
    <w:rsid w:val="00111BE7"/>
    <w:rsid w:val="00111D48"/>
    <w:rsid w:val="00111F97"/>
    <w:rsid w:val="001120E3"/>
    <w:rsid w:val="0011234A"/>
    <w:rsid w:val="0011284B"/>
    <w:rsid w:val="001129BC"/>
    <w:rsid w:val="0011307A"/>
    <w:rsid w:val="00113219"/>
    <w:rsid w:val="00113560"/>
    <w:rsid w:val="00113D08"/>
    <w:rsid w:val="0011413B"/>
    <w:rsid w:val="001143BC"/>
    <w:rsid w:val="001143D7"/>
    <w:rsid w:val="001143E4"/>
    <w:rsid w:val="0011461B"/>
    <w:rsid w:val="00114692"/>
    <w:rsid w:val="00114AC7"/>
    <w:rsid w:val="00114D44"/>
    <w:rsid w:val="001151AB"/>
    <w:rsid w:val="00115362"/>
    <w:rsid w:val="00115707"/>
    <w:rsid w:val="00115DCB"/>
    <w:rsid w:val="0011622E"/>
    <w:rsid w:val="00116297"/>
    <w:rsid w:val="00116384"/>
    <w:rsid w:val="001164FC"/>
    <w:rsid w:val="001166A5"/>
    <w:rsid w:val="00116F75"/>
    <w:rsid w:val="00117074"/>
    <w:rsid w:val="00117395"/>
    <w:rsid w:val="0011750F"/>
    <w:rsid w:val="00117628"/>
    <w:rsid w:val="0011778C"/>
    <w:rsid w:val="0011789C"/>
    <w:rsid w:val="001179DE"/>
    <w:rsid w:val="00117AB5"/>
    <w:rsid w:val="00117B8B"/>
    <w:rsid w:val="00120061"/>
    <w:rsid w:val="00120342"/>
    <w:rsid w:val="001204F1"/>
    <w:rsid w:val="0012063C"/>
    <w:rsid w:val="00120A36"/>
    <w:rsid w:val="00120E0E"/>
    <w:rsid w:val="0012105B"/>
    <w:rsid w:val="001211D5"/>
    <w:rsid w:val="00121247"/>
    <w:rsid w:val="001213F3"/>
    <w:rsid w:val="001215E8"/>
    <w:rsid w:val="00121833"/>
    <w:rsid w:val="001218F2"/>
    <w:rsid w:val="00121F75"/>
    <w:rsid w:val="0012200D"/>
    <w:rsid w:val="00122132"/>
    <w:rsid w:val="0012225F"/>
    <w:rsid w:val="001230AF"/>
    <w:rsid w:val="00123300"/>
    <w:rsid w:val="0012385A"/>
    <w:rsid w:val="00124272"/>
    <w:rsid w:val="001243F8"/>
    <w:rsid w:val="001244BC"/>
    <w:rsid w:val="00124FDB"/>
    <w:rsid w:val="00125F18"/>
    <w:rsid w:val="00126003"/>
    <w:rsid w:val="0012628C"/>
    <w:rsid w:val="001262F2"/>
    <w:rsid w:val="001265DB"/>
    <w:rsid w:val="00126CA3"/>
    <w:rsid w:val="00126D9C"/>
    <w:rsid w:val="001270C5"/>
    <w:rsid w:val="0012788D"/>
    <w:rsid w:val="0012792F"/>
    <w:rsid w:val="0012796A"/>
    <w:rsid w:val="00127AC4"/>
    <w:rsid w:val="00127ADA"/>
    <w:rsid w:val="00127BE8"/>
    <w:rsid w:val="00127C83"/>
    <w:rsid w:val="00127F6B"/>
    <w:rsid w:val="00127FAB"/>
    <w:rsid w:val="0013039C"/>
    <w:rsid w:val="001303A7"/>
    <w:rsid w:val="00130618"/>
    <w:rsid w:val="00130DAF"/>
    <w:rsid w:val="001313AE"/>
    <w:rsid w:val="001318BE"/>
    <w:rsid w:val="00131C87"/>
    <w:rsid w:val="00131CD1"/>
    <w:rsid w:val="00131F8A"/>
    <w:rsid w:val="001326A5"/>
    <w:rsid w:val="00132742"/>
    <w:rsid w:val="00132B1B"/>
    <w:rsid w:val="00132F8A"/>
    <w:rsid w:val="001330F5"/>
    <w:rsid w:val="001331D7"/>
    <w:rsid w:val="00133448"/>
    <w:rsid w:val="0013344E"/>
    <w:rsid w:val="00133462"/>
    <w:rsid w:val="001336A8"/>
    <w:rsid w:val="00133775"/>
    <w:rsid w:val="00133A3F"/>
    <w:rsid w:val="00133D56"/>
    <w:rsid w:val="0013401B"/>
    <w:rsid w:val="00134184"/>
    <w:rsid w:val="00134221"/>
    <w:rsid w:val="001342E0"/>
    <w:rsid w:val="00134386"/>
    <w:rsid w:val="001345A7"/>
    <w:rsid w:val="001345C9"/>
    <w:rsid w:val="001345FB"/>
    <w:rsid w:val="00134734"/>
    <w:rsid w:val="00134B84"/>
    <w:rsid w:val="00134C73"/>
    <w:rsid w:val="00134DDF"/>
    <w:rsid w:val="00134E8B"/>
    <w:rsid w:val="001358C1"/>
    <w:rsid w:val="001359C0"/>
    <w:rsid w:val="00135CD4"/>
    <w:rsid w:val="00135F64"/>
    <w:rsid w:val="0013605A"/>
    <w:rsid w:val="001360C8"/>
    <w:rsid w:val="001360FC"/>
    <w:rsid w:val="00136299"/>
    <w:rsid w:val="00136636"/>
    <w:rsid w:val="001367DD"/>
    <w:rsid w:val="00136DDD"/>
    <w:rsid w:val="00136E6B"/>
    <w:rsid w:val="00136F54"/>
    <w:rsid w:val="00137245"/>
    <w:rsid w:val="0013761F"/>
    <w:rsid w:val="001378E2"/>
    <w:rsid w:val="0014006E"/>
    <w:rsid w:val="001400A5"/>
    <w:rsid w:val="0014025D"/>
    <w:rsid w:val="0014048D"/>
    <w:rsid w:val="00140F6C"/>
    <w:rsid w:val="00140F8B"/>
    <w:rsid w:val="0014167A"/>
    <w:rsid w:val="00141864"/>
    <w:rsid w:val="001418C5"/>
    <w:rsid w:val="00141DFB"/>
    <w:rsid w:val="00141FD9"/>
    <w:rsid w:val="001423E1"/>
    <w:rsid w:val="00142721"/>
    <w:rsid w:val="001428E6"/>
    <w:rsid w:val="00142AD5"/>
    <w:rsid w:val="00142B06"/>
    <w:rsid w:val="00142E59"/>
    <w:rsid w:val="00142ECB"/>
    <w:rsid w:val="00142F44"/>
    <w:rsid w:val="00143122"/>
    <w:rsid w:val="00143502"/>
    <w:rsid w:val="0014377B"/>
    <w:rsid w:val="00143831"/>
    <w:rsid w:val="00143B44"/>
    <w:rsid w:val="00143BA9"/>
    <w:rsid w:val="00143D66"/>
    <w:rsid w:val="00143DC9"/>
    <w:rsid w:val="00143E33"/>
    <w:rsid w:val="00144034"/>
    <w:rsid w:val="00144690"/>
    <w:rsid w:val="001446AF"/>
    <w:rsid w:val="00144731"/>
    <w:rsid w:val="001447DD"/>
    <w:rsid w:val="00145049"/>
    <w:rsid w:val="001453D1"/>
    <w:rsid w:val="00145646"/>
    <w:rsid w:val="00145716"/>
    <w:rsid w:val="00145789"/>
    <w:rsid w:val="00145E22"/>
    <w:rsid w:val="001464D3"/>
    <w:rsid w:val="00146733"/>
    <w:rsid w:val="001468E0"/>
    <w:rsid w:val="00146C5E"/>
    <w:rsid w:val="00146DBC"/>
    <w:rsid w:val="00146DC1"/>
    <w:rsid w:val="00147211"/>
    <w:rsid w:val="00147477"/>
    <w:rsid w:val="00147776"/>
    <w:rsid w:val="001477C4"/>
    <w:rsid w:val="001479AD"/>
    <w:rsid w:val="00147A5A"/>
    <w:rsid w:val="00147DE9"/>
    <w:rsid w:val="00147EB1"/>
    <w:rsid w:val="00150050"/>
    <w:rsid w:val="001500C0"/>
    <w:rsid w:val="00150397"/>
    <w:rsid w:val="001508AD"/>
    <w:rsid w:val="00150BC5"/>
    <w:rsid w:val="00150DA7"/>
    <w:rsid w:val="00150E7F"/>
    <w:rsid w:val="00151113"/>
    <w:rsid w:val="001512A2"/>
    <w:rsid w:val="001512D6"/>
    <w:rsid w:val="00151793"/>
    <w:rsid w:val="0015186A"/>
    <w:rsid w:val="00151E2A"/>
    <w:rsid w:val="00151E59"/>
    <w:rsid w:val="00152058"/>
    <w:rsid w:val="0015221D"/>
    <w:rsid w:val="00152B31"/>
    <w:rsid w:val="00153550"/>
    <w:rsid w:val="001539F8"/>
    <w:rsid w:val="001543B4"/>
    <w:rsid w:val="00154434"/>
    <w:rsid w:val="001545D8"/>
    <w:rsid w:val="0015477D"/>
    <w:rsid w:val="00154E5B"/>
    <w:rsid w:val="00154F80"/>
    <w:rsid w:val="00155052"/>
    <w:rsid w:val="0015508C"/>
    <w:rsid w:val="0015531D"/>
    <w:rsid w:val="00155726"/>
    <w:rsid w:val="00155826"/>
    <w:rsid w:val="001566C1"/>
    <w:rsid w:val="001567D3"/>
    <w:rsid w:val="00156C25"/>
    <w:rsid w:val="00156E1A"/>
    <w:rsid w:val="00156ED7"/>
    <w:rsid w:val="00157929"/>
    <w:rsid w:val="001579EA"/>
    <w:rsid w:val="00157BAC"/>
    <w:rsid w:val="00157CAF"/>
    <w:rsid w:val="00160890"/>
    <w:rsid w:val="001609CC"/>
    <w:rsid w:val="00160A0A"/>
    <w:rsid w:val="00160A52"/>
    <w:rsid w:val="00160B1A"/>
    <w:rsid w:val="00160D2C"/>
    <w:rsid w:val="00160D54"/>
    <w:rsid w:val="00160DA3"/>
    <w:rsid w:val="00161612"/>
    <w:rsid w:val="001616AC"/>
    <w:rsid w:val="001618E0"/>
    <w:rsid w:val="00161DDC"/>
    <w:rsid w:val="0016206D"/>
    <w:rsid w:val="001626D3"/>
    <w:rsid w:val="001628CD"/>
    <w:rsid w:val="001628D5"/>
    <w:rsid w:val="00162C0E"/>
    <w:rsid w:val="00163228"/>
    <w:rsid w:val="00163354"/>
    <w:rsid w:val="00163591"/>
    <w:rsid w:val="00163995"/>
    <w:rsid w:val="00163CAA"/>
    <w:rsid w:val="00163D35"/>
    <w:rsid w:val="00164150"/>
    <w:rsid w:val="001642E1"/>
    <w:rsid w:val="00164F09"/>
    <w:rsid w:val="001653EB"/>
    <w:rsid w:val="001654A3"/>
    <w:rsid w:val="001657E1"/>
    <w:rsid w:val="00165832"/>
    <w:rsid w:val="00165B7E"/>
    <w:rsid w:val="00165F2F"/>
    <w:rsid w:val="00166052"/>
    <w:rsid w:val="00166197"/>
    <w:rsid w:val="001662ED"/>
    <w:rsid w:val="0016689F"/>
    <w:rsid w:val="00166921"/>
    <w:rsid w:val="00166B08"/>
    <w:rsid w:val="00166E46"/>
    <w:rsid w:val="00166E81"/>
    <w:rsid w:val="00166ECB"/>
    <w:rsid w:val="00166F0B"/>
    <w:rsid w:val="0016710A"/>
    <w:rsid w:val="0016712F"/>
    <w:rsid w:val="001673AA"/>
    <w:rsid w:val="00167445"/>
    <w:rsid w:val="001674ED"/>
    <w:rsid w:val="0017018B"/>
    <w:rsid w:val="00170343"/>
    <w:rsid w:val="001704DB"/>
    <w:rsid w:val="001705CE"/>
    <w:rsid w:val="0017062D"/>
    <w:rsid w:val="0017073F"/>
    <w:rsid w:val="00170875"/>
    <w:rsid w:val="00170AAF"/>
    <w:rsid w:val="00170FDD"/>
    <w:rsid w:val="00171196"/>
    <w:rsid w:val="00171248"/>
    <w:rsid w:val="0017124C"/>
    <w:rsid w:val="0017133B"/>
    <w:rsid w:val="00171B6B"/>
    <w:rsid w:val="00171EFA"/>
    <w:rsid w:val="00171FA2"/>
    <w:rsid w:val="00172255"/>
    <w:rsid w:val="001726EC"/>
    <w:rsid w:val="0017291B"/>
    <w:rsid w:val="00172DCD"/>
    <w:rsid w:val="00172EAF"/>
    <w:rsid w:val="00173021"/>
    <w:rsid w:val="001731AC"/>
    <w:rsid w:val="001731C8"/>
    <w:rsid w:val="001734A2"/>
    <w:rsid w:val="00173651"/>
    <w:rsid w:val="001737B1"/>
    <w:rsid w:val="00173C53"/>
    <w:rsid w:val="00173D85"/>
    <w:rsid w:val="00173E24"/>
    <w:rsid w:val="00174222"/>
    <w:rsid w:val="001742FB"/>
    <w:rsid w:val="0017485F"/>
    <w:rsid w:val="00174F32"/>
    <w:rsid w:val="00174FFF"/>
    <w:rsid w:val="001750CD"/>
    <w:rsid w:val="001752ED"/>
    <w:rsid w:val="00175313"/>
    <w:rsid w:val="001757DF"/>
    <w:rsid w:val="001757EA"/>
    <w:rsid w:val="0017597D"/>
    <w:rsid w:val="001759D2"/>
    <w:rsid w:val="00175D94"/>
    <w:rsid w:val="00175DD9"/>
    <w:rsid w:val="0017603D"/>
    <w:rsid w:val="00176124"/>
    <w:rsid w:val="0017625A"/>
    <w:rsid w:val="00176553"/>
    <w:rsid w:val="001766E2"/>
    <w:rsid w:val="001769FB"/>
    <w:rsid w:val="00176C52"/>
    <w:rsid w:val="00176CA4"/>
    <w:rsid w:val="001774CF"/>
    <w:rsid w:val="00177598"/>
    <w:rsid w:val="001777F3"/>
    <w:rsid w:val="00177D15"/>
    <w:rsid w:val="00180300"/>
    <w:rsid w:val="00180581"/>
    <w:rsid w:val="00180AA7"/>
    <w:rsid w:val="00180C94"/>
    <w:rsid w:val="00181269"/>
    <w:rsid w:val="00181710"/>
    <w:rsid w:val="0018182A"/>
    <w:rsid w:val="00181944"/>
    <w:rsid w:val="00181D53"/>
    <w:rsid w:val="001824B1"/>
    <w:rsid w:val="001828B8"/>
    <w:rsid w:val="001828F1"/>
    <w:rsid w:val="00182998"/>
    <w:rsid w:val="001829CF"/>
    <w:rsid w:val="00182A1B"/>
    <w:rsid w:val="00182AAF"/>
    <w:rsid w:val="00182D3D"/>
    <w:rsid w:val="00182DEE"/>
    <w:rsid w:val="001831B1"/>
    <w:rsid w:val="00183763"/>
    <w:rsid w:val="001838F0"/>
    <w:rsid w:val="00183979"/>
    <w:rsid w:val="00183DC7"/>
    <w:rsid w:val="00183F4B"/>
    <w:rsid w:val="00184136"/>
    <w:rsid w:val="0018455F"/>
    <w:rsid w:val="00184A56"/>
    <w:rsid w:val="00184A5A"/>
    <w:rsid w:val="00184F7A"/>
    <w:rsid w:val="00185505"/>
    <w:rsid w:val="0018566D"/>
    <w:rsid w:val="0018580A"/>
    <w:rsid w:val="00185EFC"/>
    <w:rsid w:val="00186527"/>
    <w:rsid w:val="00186E1D"/>
    <w:rsid w:val="00187019"/>
    <w:rsid w:val="0018708E"/>
    <w:rsid w:val="001870C7"/>
    <w:rsid w:val="0018712E"/>
    <w:rsid w:val="00187C73"/>
    <w:rsid w:val="001901FA"/>
    <w:rsid w:val="001902D6"/>
    <w:rsid w:val="00190399"/>
    <w:rsid w:val="001908B6"/>
    <w:rsid w:val="00190C39"/>
    <w:rsid w:val="00190C3F"/>
    <w:rsid w:val="0019162B"/>
    <w:rsid w:val="00191805"/>
    <w:rsid w:val="0019192A"/>
    <w:rsid w:val="00191A8A"/>
    <w:rsid w:val="00191ABE"/>
    <w:rsid w:val="00192289"/>
    <w:rsid w:val="00192459"/>
    <w:rsid w:val="00192525"/>
    <w:rsid w:val="00192562"/>
    <w:rsid w:val="001928F1"/>
    <w:rsid w:val="00192A47"/>
    <w:rsid w:val="00192D3F"/>
    <w:rsid w:val="00192E5F"/>
    <w:rsid w:val="00192EB0"/>
    <w:rsid w:val="00192ED4"/>
    <w:rsid w:val="00193070"/>
    <w:rsid w:val="00193141"/>
    <w:rsid w:val="001931DF"/>
    <w:rsid w:val="00193AA1"/>
    <w:rsid w:val="00193D68"/>
    <w:rsid w:val="00194515"/>
    <w:rsid w:val="0019471A"/>
    <w:rsid w:val="001947D9"/>
    <w:rsid w:val="0019488C"/>
    <w:rsid w:val="00194AB1"/>
    <w:rsid w:val="00194D36"/>
    <w:rsid w:val="00194E21"/>
    <w:rsid w:val="00195012"/>
    <w:rsid w:val="00195414"/>
    <w:rsid w:val="00195797"/>
    <w:rsid w:val="00195AD2"/>
    <w:rsid w:val="00195ECA"/>
    <w:rsid w:val="00196E21"/>
    <w:rsid w:val="001970AC"/>
    <w:rsid w:val="00197236"/>
    <w:rsid w:val="00197A13"/>
    <w:rsid w:val="00197C41"/>
    <w:rsid w:val="00197D75"/>
    <w:rsid w:val="001A0630"/>
    <w:rsid w:val="001A07DF"/>
    <w:rsid w:val="001A08CB"/>
    <w:rsid w:val="001A14C2"/>
    <w:rsid w:val="001A20F7"/>
    <w:rsid w:val="001A26E3"/>
    <w:rsid w:val="001A278F"/>
    <w:rsid w:val="001A28BE"/>
    <w:rsid w:val="001A2A0B"/>
    <w:rsid w:val="001A2AC6"/>
    <w:rsid w:val="001A30A5"/>
    <w:rsid w:val="001A32F9"/>
    <w:rsid w:val="001A3DEC"/>
    <w:rsid w:val="001A4089"/>
    <w:rsid w:val="001A409F"/>
    <w:rsid w:val="001A4572"/>
    <w:rsid w:val="001A4943"/>
    <w:rsid w:val="001A4B49"/>
    <w:rsid w:val="001A4DD2"/>
    <w:rsid w:val="001A5261"/>
    <w:rsid w:val="001A570F"/>
    <w:rsid w:val="001A580A"/>
    <w:rsid w:val="001A60A1"/>
    <w:rsid w:val="001A6585"/>
    <w:rsid w:val="001A6829"/>
    <w:rsid w:val="001A6ED3"/>
    <w:rsid w:val="001A7132"/>
    <w:rsid w:val="001A7843"/>
    <w:rsid w:val="001B02EA"/>
    <w:rsid w:val="001B0356"/>
    <w:rsid w:val="001B03A4"/>
    <w:rsid w:val="001B041F"/>
    <w:rsid w:val="001B0936"/>
    <w:rsid w:val="001B0FFB"/>
    <w:rsid w:val="001B10E7"/>
    <w:rsid w:val="001B1309"/>
    <w:rsid w:val="001B1497"/>
    <w:rsid w:val="001B14BC"/>
    <w:rsid w:val="001B1EEF"/>
    <w:rsid w:val="001B1F1A"/>
    <w:rsid w:val="001B272D"/>
    <w:rsid w:val="001B28C8"/>
    <w:rsid w:val="001B2D9E"/>
    <w:rsid w:val="001B31C4"/>
    <w:rsid w:val="001B4076"/>
    <w:rsid w:val="001B4097"/>
    <w:rsid w:val="001B45BB"/>
    <w:rsid w:val="001B480D"/>
    <w:rsid w:val="001B4966"/>
    <w:rsid w:val="001B4E29"/>
    <w:rsid w:val="001B4E35"/>
    <w:rsid w:val="001B4FEB"/>
    <w:rsid w:val="001B5444"/>
    <w:rsid w:val="001B5868"/>
    <w:rsid w:val="001B58D9"/>
    <w:rsid w:val="001B5CB6"/>
    <w:rsid w:val="001B5DE8"/>
    <w:rsid w:val="001B6081"/>
    <w:rsid w:val="001B6088"/>
    <w:rsid w:val="001B60DA"/>
    <w:rsid w:val="001B665C"/>
    <w:rsid w:val="001B6B32"/>
    <w:rsid w:val="001B6CAF"/>
    <w:rsid w:val="001B6D3E"/>
    <w:rsid w:val="001B73ED"/>
    <w:rsid w:val="001B7691"/>
    <w:rsid w:val="001C00FD"/>
    <w:rsid w:val="001C05DD"/>
    <w:rsid w:val="001C068B"/>
    <w:rsid w:val="001C08E0"/>
    <w:rsid w:val="001C0F4D"/>
    <w:rsid w:val="001C114E"/>
    <w:rsid w:val="001C162E"/>
    <w:rsid w:val="001C1670"/>
    <w:rsid w:val="001C2085"/>
    <w:rsid w:val="001C22A2"/>
    <w:rsid w:val="001C23A3"/>
    <w:rsid w:val="001C2D21"/>
    <w:rsid w:val="001C2D29"/>
    <w:rsid w:val="001C3423"/>
    <w:rsid w:val="001C350B"/>
    <w:rsid w:val="001C369E"/>
    <w:rsid w:val="001C3BA3"/>
    <w:rsid w:val="001C3DAE"/>
    <w:rsid w:val="001C436E"/>
    <w:rsid w:val="001C49F1"/>
    <w:rsid w:val="001C4C58"/>
    <w:rsid w:val="001C4D1A"/>
    <w:rsid w:val="001C4F9A"/>
    <w:rsid w:val="001C529D"/>
    <w:rsid w:val="001C52EB"/>
    <w:rsid w:val="001C59DE"/>
    <w:rsid w:val="001C5ADF"/>
    <w:rsid w:val="001C5CE8"/>
    <w:rsid w:val="001C5F79"/>
    <w:rsid w:val="001C6111"/>
    <w:rsid w:val="001C6161"/>
    <w:rsid w:val="001C617A"/>
    <w:rsid w:val="001C6329"/>
    <w:rsid w:val="001C6855"/>
    <w:rsid w:val="001C6FE4"/>
    <w:rsid w:val="001C738B"/>
    <w:rsid w:val="001C7941"/>
    <w:rsid w:val="001C79BA"/>
    <w:rsid w:val="001C79F5"/>
    <w:rsid w:val="001C7EE7"/>
    <w:rsid w:val="001C7F47"/>
    <w:rsid w:val="001C7FF4"/>
    <w:rsid w:val="001D08EC"/>
    <w:rsid w:val="001D0A33"/>
    <w:rsid w:val="001D0E63"/>
    <w:rsid w:val="001D0EBA"/>
    <w:rsid w:val="001D0FE1"/>
    <w:rsid w:val="001D104D"/>
    <w:rsid w:val="001D117D"/>
    <w:rsid w:val="001D11FF"/>
    <w:rsid w:val="001D12F9"/>
    <w:rsid w:val="001D1655"/>
    <w:rsid w:val="001D175B"/>
    <w:rsid w:val="001D199F"/>
    <w:rsid w:val="001D1AE7"/>
    <w:rsid w:val="001D1D43"/>
    <w:rsid w:val="001D1E74"/>
    <w:rsid w:val="001D2408"/>
    <w:rsid w:val="001D2614"/>
    <w:rsid w:val="001D2829"/>
    <w:rsid w:val="001D2A8B"/>
    <w:rsid w:val="001D35BC"/>
    <w:rsid w:val="001D3B02"/>
    <w:rsid w:val="001D3E34"/>
    <w:rsid w:val="001D4137"/>
    <w:rsid w:val="001D43CE"/>
    <w:rsid w:val="001D49BF"/>
    <w:rsid w:val="001D4C8C"/>
    <w:rsid w:val="001D4D7E"/>
    <w:rsid w:val="001D4F9B"/>
    <w:rsid w:val="001D4FCD"/>
    <w:rsid w:val="001D52F7"/>
    <w:rsid w:val="001D555D"/>
    <w:rsid w:val="001D5D0F"/>
    <w:rsid w:val="001D5E49"/>
    <w:rsid w:val="001D5F25"/>
    <w:rsid w:val="001D628F"/>
    <w:rsid w:val="001D6538"/>
    <w:rsid w:val="001D660F"/>
    <w:rsid w:val="001D681F"/>
    <w:rsid w:val="001D6AEE"/>
    <w:rsid w:val="001D7121"/>
    <w:rsid w:val="001D7357"/>
    <w:rsid w:val="001D78B5"/>
    <w:rsid w:val="001D78D8"/>
    <w:rsid w:val="001D7FA3"/>
    <w:rsid w:val="001D7FED"/>
    <w:rsid w:val="001E0252"/>
    <w:rsid w:val="001E0970"/>
    <w:rsid w:val="001E0B88"/>
    <w:rsid w:val="001E121F"/>
    <w:rsid w:val="001E1976"/>
    <w:rsid w:val="001E1A97"/>
    <w:rsid w:val="001E1DA1"/>
    <w:rsid w:val="001E2456"/>
    <w:rsid w:val="001E2988"/>
    <w:rsid w:val="001E2BE5"/>
    <w:rsid w:val="001E2CB0"/>
    <w:rsid w:val="001E3867"/>
    <w:rsid w:val="001E3A5F"/>
    <w:rsid w:val="001E3D5F"/>
    <w:rsid w:val="001E421D"/>
    <w:rsid w:val="001E4292"/>
    <w:rsid w:val="001E485B"/>
    <w:rsid w:val="001E49F0"/>
    <w:rsid w:val="001E4ADD"/>
    <w:rsid w:val="001E4AE9"/>
    <w:rsid w:val="001E505E"/>
    <w:rsid w:val="001E54CC"/>
    <w:rsid w:val="001E5617"/>
    <w:rsid w:val="001E5A48"/>
    <w:rsid w:val="001E5AAA"/>
    <w:rsid w:val="001E5B08"/>
    <w:rsid w:val="001E6645"/>
    <w:rsid w:val="001E6681"/>
    <w:rsid w:val="001E69CC"/>
    <w:rsid w:val="001E6D47"/>
    <w:rsid w:val="001E6E24"/>
    <w:rsid w:val="001E72AB"/>
    <w:rsid w:val="001E7436"/>
    <w:rsid w:val="001E7706"/>
    <w:rsid w:val="001E7A8B"/>
    <w:rsid w:val="001E7B5B"/>
    <w:rsid w:val="001E7F60"/>
    <w:rsid w:val="001E7F8F"/>
    <w:rsid w:val="001F069A"/>
    <w:rsid w:val="001F0880"/>
    <w:rsid w:val="001F0EE6"/>
    <w:rsid w:val="001F1096"/>
    <w:rsid w:val="001F1BD2"/>
    <w:rsid w:val="001F1D29"/>
    <w:rsid w:val="001F20BB"/>
    <w:rsid w:val="001F2240"/>
    <w:rsid w:val="001F2287"/>
    <w:rsid w:val="001F2460"/>
    <w:rsid w:val="001F2AB0"/>
    <w:rsid w:val="001F2D1A"/>
    <w:rsid w:val="001F306E"/>
    <w:rsid w:val="001F3250"/>
    <w:rsid w:val="001F3466"/>
    <w:rsid w:val="001F4019"/>
    <w:rsid w:val="001F41A4"/>
    <w:rsid w:val="001F4667"/>
    <w:rsid w:val="001F5238"/>
    <w:rsid w:val="001F52DF"/>
    <w:rsid w:val="001F5B06"/>
    <w:rsid w:val="001F5B4E"/>
    <w:rsid w:val="001F5D61"/>
    <w:rsid w:val="001F5F0E"/>
    <w:rsid w:val="001F6240"/>
    <w:rsid w:val="001F711E"/>
    <w:rsid w:val="001F7381"/>
    <w:rsid w:val="001F744A"/>
    <w:rsid w:val="001F744F"/>
    <w:rsid w:val="001F7A11"/>
    <w:rsid w:val="001F7ADD"/>
    <w:rsid w:val="001F7D85"/>
    <w:rsid w:val="001F7DC8"/>
    <w:rsid w:val="00200549"/>
    <w:rsid w:val="00200693"/>
    <w:rsid w:val="002006B2"/>
    <w:rsid w:val="00200790"/>
    <w:rsid w:val="0020080D"/>
    <w:rsid w:val="00201219"/>
    <w:rsid w:val="002018C0"/>
    <w:rsid w:val="00201929"/>
    <w:rsid w:val="00201CC0"/>
    <w:rsid w:val="002020BD"/>
    <w:rsid w:val="00202B5F"/>
    <w:rsid w:val="00202E66"/>
    <w:rsid w:val="00202F61"/>
    <w:rsid w:val="00203520"/>
    <w:rsid w:val="0020367C"/>
    <w:rsid w:val="002036D4"/>
    <w:rsid w:val="00203783"/>
    <w:rsid w:val="002038BA"/>
    <w:rsid w:val="00203A61"/>
    <w:rsid w:val="00203ED7"/>
    <w:rsid w:val="00203F92"/>
    <w:rsid w:val="002040EE"/>
    <w:rsid w:val="0020498D"/>
    <w:rsid w:val="00204AF3"/>
    <w:rsid w:val="00204F59"/>
    <w:rsid w:val="002053F2"/>
    <w:rsid w:val="002057E3"/>
    <w:rsid w:val="00205952"/>
    <w:rsid w:val="002059A8"/>
    <w:rsid w:val="00205DB7"/>
    <w:rsid w:val="00206112"/>
    <w:rsid w:val="00206158"/>
    <w:rsid w:val="002062C4"/>
    <w:rsid w:val="002064A5"/>
    <w:rsid w:val="002069C4"/>
    <w:rsid w:val="00206B23"/>
    <w:rsid w:val="00206C64"/>
    <w:rsid w:val="00206C78"/>
    <w:rsid w:val="00206D17"/>
    <w:rsid w:val="002073A7"/>
    <w:rsid w:val="00207406"/>
    <w:rsid w:val="00207426"/>
    <w:rsid w:val="002077A2"/>
    <w:rsid w:val="002079EA"/>
    <w:rsid w:val="00207C93"/>
    <w:rsid w:val="00207F15"/>
    <w:rsid w:val="00207F5F"/>
    <w:rsid w:val="0021018D"/>
    <w:rsid w:val="00210EB0"/>
    <w:rsid w:val="00211B29"/>
    <w:rsid w:val="00212896"/>
    <w:rsid w:val="00212A36"/>
    <w:rsid w:val="00212A73"/>
    <w:rsid w:val="00212B0F"/>
    <w:rsid w:val="00212D09"/>
    <w:rsid w:val="002132EE"/>
    <w:rsid w:val="00213333"/>
    <w:rsid w:val="0021350C"/>
    <w:rsid w:val="002138F6"/>
    <w:rsid w:val="002140EE"/>
    <w:rsid w:val="002144EE"/>
    <w:rsid w:val="00214EFE"/>
    <w:rsid w:val="00215344"/>
    <w:rsid w:val="0021549C"/>
    <w:rsid w:val="0021558A"/>
    <w:rsid w:val="002157DE"/>
    <w:rsid w:val="00215BAC"/>
    <w:rsid w:val="00215E58"/>
    <w:rsid w:val="00216936"/>
    <w:rsid w:val="00216EF3"/>
    <w:rsid w:val="0021701B"/>
    <w:rsid w:val="002170A7"/>
    <w:rsid w:val="00217142"/>
    <w:rsid w:val="0021777F"/>
    <w:rsid w:val="002178C3"/>
    <w:rsid w:val="00217F88"/>
    <w:rsid w:val="0022016F"/>
    <w:rsid w:val="0022036C"/>
    <w:rsid w:val="002204DC"/>
    <w:rsid w:val="00220AFB"/>
    <w:rsid w:val="00220B8D"/>
    <w:rsid w:val="00220CC5"/>
    <w:rsid w:val="0022156B"/>
    <w:rsid w:val="002216AB"/>
    <w:rsid w:val="00221AAC"/>
    <w:rsid w:val="00221FAD"/>
    <w:rsid w:val="00222236"/>
    <w:rsid w:val="00222385"/>
    <w:rsid w:val="002223F4"/>
    <w:rsid w:val="0022251A"/>
    <w:rsid w:val="00222575"/>
    <w:rsid w:val="002228D2"/>
    <w:rsid w:val="002229E0"/>
    <w:rsid w:val="00222AB4"/>
    <w:rsid w:val="00222D15"/>
    <w:rsid w:val="0022318A"/>
    <w:rsid w:val="002231F8"/>
    <w:rsid w:val="002235DD"/>
    <w:rsid w:val="00223AF5"/>
    <w:rsid w:val="00223C40"/>
    <w:rsid w:val="002244C9"/>
    <w:rsid w:val="002245A9"/>
    <w:rsid w:val="0022477D"/>
    <w:rsid w:val="00224CDC"/>
    <w:rsid w:val="00224F33"/>
    <w:rsid w:val="00225272"/>
    <w:rsid w:val="00225C8F"/>
    <w:rsid w:val="002267A2"/>
    <w:rsid w:val="00226BE2"/>
    <w:rsid w:val="00226DFC"/>
    <w:rsid w:val="00226F63"/>
    <w:rsid w:val="002271A9"/>
    <w:rsid w:val="0022730B"/>
    <w:rsid w:val="00227473"/>
    <w:rsid w:val="002277C8"/>
    <w:rsid w:val="002279E9"/>
    <w:rsid w:val="00230276"/>
    <w:rsid w:val="00230823"/>
    <w:rsid w:val="0023092D"/>
    <w:rsid w:val="00230AA7"/>
    <w:rsid w:val="00230DB8"/>
    <w:rsid w:val="002310CE"/>
    <w:rsid w:val="0023154E"/>
    <w:rsid w:val="00231753"/>
    <w:rsid w:val="00231A57"/>
    <w:rsid w:val="00231AC2"/>
    <w:rsid w:val="00231AD6"/>
    <w:rsid w:val="00231C40"/>
    <w:rsid w:val="00231DE6"/>
    <w:rsid w:val="00231EDB"/>
    <w:rsid w:val="00231F6A"/>
    <w:rsid w:val="002324AD"/>
    <w:rsid w:val="00232552"/>
    <w:rsid w:val="00232586"/>
    <w:rsid w:val="00232BC6"/>
    <w:rsid w:val="00232ED5"/>
    <w:rsid w:val="0023308D"/>
    <w:rsid w:val="0023334D"/>
    <w:rsid w:val="002335B2"/>
    <w:rsid w:val="00233636"/>
    <w:rsid w:val="002336DB"/>
    <w:rsid w:val="00233983"/>
    <w:rsid w:val="00233A52"/>
    <w:rsid w:val="00234095"/>
    <w:rsid w:val="002342E8"/>
    <w:rsid w:val="00234598"/>
    <w:rsid w:val="0023483F"/>
    <w:rsid w:val="00234BED"/>
    <w:rsid w:val="00234E14"/>
    <w:rsid w:val="00235009"/>
    <w:rsid w:val="002356D5"/>
    <w:rsid w:val="00236044"/>
    <w:rsid w:val="002360CA"/>
    <w:rsid w:val="002361C4"/>
    <w:rsid w:val="00236C5E"/>
    <w:rsid w:val="00237149"/>
    <w:rsid w:val="0023722A"/>
    <w:rsid w:val="00237249"/>
    <w:rsid w:val="00237A57"/>
    <w:rsid w:val="00237AA5"/>
    <w:rsid w:val="00237F53"/>
    <w:rsid w:val="00237FA2"/>
    <w:rsid w:val="0024013B"/>
    <w:rsid w:val="00240397"/>
    <w:rsid w:val="00240419"/>
    <w:rsid w:val="00240479"/>
    <w:rsid w:val="002405AF"/>
    <w:rsid w:val="00240947"/>
    <w:rsid w:val="00240FC9"/>
    <w:rsid w:val="0024116E"/>
    <w:rsid w:val="002418F2"/>
    <w:rsid w:val="0024234B"/>
    <w:rsid w:val="00242393"/>
    <w:rsid w:val="0024249B"/>
    <w:rsid w:val="00242C85"/>
    <w:rsid w:val="00242D0A"/>
    <w:rsid w:val="00242F36"/>
    <w:rsid w:val="002432E4"/>
    <w:rsid w:val="002433DB"/>
    <w:rsid w:val="00243628"/>
    <w:rsid w:val="00243A56"/>
    <w:rsid w:val="00243D5B"/>
    <w:rsid w:val="00243ED1"/>
    <w:rsid w:val="00243FD6"/>
    <w:rsid w:val="002440F6"/>
    <w:rsid w:val="0024426B"/>
    <w:rsid w:val="00244311"/>
    <w:rsid w:val="00244E46"/>
    <w:rsid w:val="00244FD2"/>
    <w:rsid w:val="00244FEA"/>
    <w:rsid w:val="002452A5"/>
    <w:rsid w:val="00245354"/>
    <w:rsid w:val="002453E8"/>
    <w:rsid w:val="002456E9"/>
    <w:rsid w:val="00246886"/>
    <w:rsid w:val="00246B39"/>
    <w:rsid w:val="00246C2E"/>
    <w:rsid w:val="00246E91"/>
    <w:rsid w:val="00246F4D"/>
    <w:rsid w:val="0024725B"/>
    <w:rsid w:val="0024758D"/>
    <w:rsid w:val="00247671"/>
    <w:rsid w:val="0024793A"/>
    <w:rsid w:val="00247E0C"/>
    <w:rsid w:val="00250411"/>
    <w:rsid w:val="002504B8"/>
    <w:rsid w:val="002509D5"/>
    <w:rsid w:val="00250AF5"/>
    <w:rsid w:val="00250BA9"/>
    <w:rsid w:val="0025141D"/>
    <w:rsid w:val="00251B2F"/>
    <w:rsid w:val="00251C2A"/>
    <w:rsid w:val="00251DAA"/>
    <w:rsid w:val="00251E36"/>
    <w:rsid w:val="00251F76"/>
    <w:rsid w:val="00251F84"/>
    <w:rsid w:val="00251FC6"/>
    <w:rsid w:val="002521E5"/>
    <w:rsid w:val="0025222A"/>
    <w:rsid w:val="0025230F"/>
    <w:rsid w:val="00252464"/>
    <w:rsid w:val="00252508"/>
    <w:rsid w:val="00252BD3"/>
    <w:rsid w:val="00252C3A"/>
    <w:rsid w:val="00253300"/>
    <w:rsid w:val="002533D1"/>
    <w:rsid w:val="0025372F"/>
    <w:rsid w:val="00253799"/>
    <w:rsid w:val="002538BF"/>
    <w:rsid w:val="0025390C"/>
    <w:rsid w:val="002539A4"/>
    <w:rsid w:val="00253E20"/>
    <w:rsid w:val="002542B8"/>
    <w:rsid w:val="002544D2"/>
    <w:rsid w:val="002545C8"/>
    <w:rsid w:val="002546A2"/>
    <w:rsid w:val="0025490B"/>
    <w:rsid w:val="002549ED"/>
    <w:rsid w:val="00254B26"/>
    <w:rsid w:val="00254EEF"/>
    <w:rsid w:val="00254FBB"/>
    <w:rsid w:val="00255214"/>
    <w:rsid w:val="00255397"/>
    <w:rsid w:val="0025554A"/>
    <w:rsid w:val="00255A11"/>
    <w:rsid w:val="00255C6D"/>
    <w:rsid w:val="00256322"/>
    <w:rsid w:val="002566AA"/>
    <w:rsid w:val="0025681E"/>
    <w:rsid w:val="00256AF5"/>
    <w:rsid w:val="00256B9F"/>
    <w:rsid w:val="002576CD"/>
    <w:rsid w:val="00257805"/>
    <w:rsid w:val="002600C1"/>
    <w:rsid w:val="0026072A"/>
    <w:rsid w:val="00261203"/>
    <w:rsid w:val="00261216"/>
    <w:rsid w:val="002613BE"/>
    <w:rsid w:val="0026145E"/>
    <w:rsid w:val="0026173C"/>
    <w:rsid w:val="0026208D"/>
    <w:rsid w:val="00262969"/>
    <w:rsid w:val="00262B8B"/>
    <w:rsid w:val="0026310C"/>
    <w:rsid w:val="00263541"/>
    <w:rsid w:val="002637E2"/>
    <w:rsid w:val="00263835"/>
    <w:rsid w:val="002639C7"/>
    <w:rsid w:val="00263A9E"/>
    <w:rsid w:val="00263DCF"/>
    <w:rsid w:val="00264007"/>
    <w:rsid w:val="002644D3"/>
    <w:rsid w:val="002646E8"/>
    <w:rsid w:val="0026496E"/>
    <w:rsid w:val="00264BEA"/>
    <w:rsid w:val="00265322"/>
    <w:rsid w:val="002658CD"/>
    <w:rsid w:val="00265B68"/>
    <w:rsid w:val="00266443"/>
    <w:rsid w:val="0026656E"/>
    <w:rsid w:val="0026662F"/>
    <w:rsid w:val="00266BFB"/>
    <w:rsid w:val="00266DF7"/>
    <w:rsid w:val="00266E90"/>
    <w:rsid w:val="00266FB1"/>
    <w:rsid w:val="0026707E"/>
    <w:rsid w:val="0026708C"/>
    <w:rsid w:val="002674F2"/>
    <w:rsid w:val="002677B4"/>
    <w:rsid w:val="00267AA4"/>
    <w:rsid w:val="00267B76"/>
    <w:rsid w:val="00267CBD"/>
    <w:rsid w:val="00267FF9"/>
    <w:rsid w:val="00270435"/>
    <w:rsid w:val="002705E7"/>
    <w:rsid w:val="002706E5"/>
    <w:rsid w:val="00270B60"/>
    <w:rsid w:val="00271290"/>
    <w:rsid w:val="00271D1E"/>
    <w:rsid w:val="002721FB"/>
    <w:rsid w:val="002723D0"/>
    <w:rsid w:val="00272AA3"/>
    <w:rsid w:val="00272DA5"/>
    <w:rsid w:val="00272DDC"/>
    <w:rsid w:val="002738A3"/>
    <w:rsid w:val="0027392C"/>
    <w:rsid w:val="00273B8C"/>
    <w:rsid w:val="0027402F"/>
    <w:rsid w:val="00274468"/>
    <w:rsid w:val="00274515"/>
    <w:rsid w:val="00274532"/>
    <w:rsid w:val="00274C5A"/>
    <w:rsid w:val="00274F7B"/>
    <w:rsid w:val="00274FB5"/>
    <w:rsid w:val="002750E5"/>
    <w:rsid w:val="00275201"/>
    <w:rsid w:val="002759D7"/>
    <w:rsid w:val="00275DE0"/>
    <w:rsid w:val="00275E53"/>
    <w:rsid w:val="00275EEB"/>
    <w:rsid w:val="0027625B"/>
    <w:rsid w:val="0027633D"/>
    <w:rsid w:val="00276446"/>
    <w:rsid w:val="00276486"/>
    <w:rsid w:val="00276A5A"/>
    <w:rsid w:val="00277590"/>
    <w:rsid w:val="00277996"/>
    <w:rsid w:val="00277F93"/>
    <w:rsid w:val="00280460"/>
    <w:rsid w:val="002807F2"/>
    <w:rsid w:val="00280BB1"/>
    <w:rsid w:val="00280BCF"/>
    <w:rsid w:val="00280D18"/>
    <w:rsid w:val="00280DEB"/>
    <w:rsid w:val="002810E5"/>
    <w:rsid w:val="00281239"/>
    <w:rsid w:val="002814F5"/>
    <w:rsid w:val="002819AC"/>
    <w:rsid w:val="00281BA7"/>
    <w:rsid w:val="00281C75"/>
    <w:rsid w:val="00281E9B"/>
    <w:rsid w:val="002822E6"/>
    <w:rsid w:val="0028282A"/>
    <w:rsid w:val="002829A9"/>
    <w:rsid w:val="00282BFA"/>
    <w:rsid w:val="0028315C"/>
    <w:rsid w:val="002838C0"/>
    <w:rsid w:val="00283992"/>
    <w:rsid w:val="00283ACD"/>
    <w:rsid w:val="00283C63"/>
    <w:rsid w:val="00283DE9"/>
    <w:rsid w:val="00283E8E"/>
    <w:rsid w:val="00284000"/>
    <w:rsid w:val="00284132"/>
    <w:rsid w:val="00284449"/>
    <w:rsid w:val="00284CDC"/>
    <w:rsid w:val="00284DBC"/>
    <w:rsid w:val="002854A3"/>
    <w:rsid w:val="0028575B"/>
    <w:rsid w:val="002857FB"/>
    <w:rsid w:val="0028591C"/>
    <w:rsid w:val="0028615D"/>
    <w:rsid w:val="0028650E"/>
    <w:rsid w:val="0028658D"/>
    <w:rsid w:val="0028662F"/>
    <w:rsid w:val="00286847"/>
    <w:rsid w:val="00286C78"/>
    <w:rsid w:val="002870D8"/>
    <w:rsid w:val="00287344"/>
    <w:rsid w:val="00287516"/>
    <w:rsid w:val="002876D2"/>
    <w:rsid w:val="00287FA5"/>
    <w:rsid w:val="00291410"/>
    <w:rsid w:val="0029170F"/>
    <w:rsid w:val="00291838"/>
    <w:rsid w:val="00291839"/>
    <w:rsid w:val="00291A53"/>
    <w:rsid w:val="00291D09"/>
    <w:rsid w:val="002926EC"/>
    <w:rsid w:val="00292B92"/>
    <w:rsid w:val="00292D95"/>
    <w:rsid w:val="002932A3"/>
    <w:rsid w:val="00293318"/>
    <w:rsid w:val="00293983"/>
    <w:rsid w:val="00293DD4"/>
    <w:rsid w:val="00293E89"/>
    <w:rsid w:val="00294389"/>
    <w:rsid w:val="00294C5E"/>
    <w:rsid w:val="00294DDE"/>
    <w:rsid w:val="00295590"/>
    <w:rsid w:val="002955FF"/>
    <w:rsid w:val="002959A4"/>
    <w:rsid w:val="00295E28"/>
    <w:rsid w:val="002960C6"/>
    <w:rsid w:val="00296273"/>
    <w:rsid w:val="002962EB"/>
    <w:rsid w:val="002965CD"/>
    <w:rsid w:val="00296DA6"/>
    <w:rsid w:val="00296FC4"/>
    <w:rsid w:val="00296FE7"/>
    <w:rsid w:val="002972E1"/>
    <w:rsid w:val="002976B7"/>
    <w:rsid w:val="0029796E"/>
    <w:rsid w:val="002A00FF"/>
    <w:rsid w:val="002A042A"/>
    <w:rsid w:val="002A05B3"/>
    <w:rsid w:val="002A0603"/>
    <w:rsid w:val="002A0F67"/>
    <w:rsid w:val="002A0FB4"/>
    <w:rsid w:val="002A102C"/>
    <w:rsid w:val="002A1166"/>
    <w:rsid w:val="002A121B"/>
    <w:rsid w:val="002A152A"/>
    <w:rsid w:val="002A1593"/>
    <w:rsid w:val="002A164E"/>
    <w:rsid w:val="002A1907"/>
    <w:rsid w:val="002A1BE7"/>
    <w:rsid w:val="002A1C70"/>
    <w:rsid w:val="002A228B"/>
    <w:rsid w:val="002A2609"/>
    <w:rsid w:val="002A28C6"/>
    <w:rsid w:val="002A2B4D"/>
    <w:rsid w:val="002A2DF3"/>
    <w:rsid w:val="002A2E61"/>
    <w:rsid w:val="002A321C"/>
    <w:rsid w:val="002A329A"/>
    <w:rsid w:val="002A3F86"/>
    <w:rsid w:val="002A3FA1"/>
    <w:rsid w:val="002A431D"/>
    <w:rsid w:val="002A45EF"/>
    <w:rsid w:val="002A4699"/>
    <w:rsid w:val="002A4787"/>
    <w:rsid w:val="002A4932"/>
    <w:rsid w:val="002A4946"/>
    <w:rsid w:val="002A5594"/>
    <w:rsid w:val="002A560F"/>
    <w:rsid w:val="002A5682"/>
    <w:rsid w:val="002A5D22"/>
    <w:rsid w:val="002A66C5"/>
    <w:rsid w:val="002A6AFD"/>
    <w:rsid w:val="002A6E61"/>
    <w:rsid w:val="002A701B"/>
    <w:rsid w:val="002A71FD"/>
    <w:rsid w:val="002A7308"/>
    <w:rsid w:val="002A75BE"/>
    <w:rsid w:val="002A7667"/>
    <w:rsid w:val="002A773B"/>
    <w:rsid w:val="002A7B47"/>
    <w:rsid w:val="002B030A"/>
    <w:rsid w:val="002B05A5"/>
    <w:rsid w:val="002B05CA"/>
    <w:rsid w:val="002B0775"/>
    <w:rsid w:val="002B0CCC"/>
    <w:rsid w:val="002B0E2A"/>
    <w:rsid w:val="002B0EC3"/>
    <w:rsid w:val="002B10FF"/>
    <w:rsid w:val="002B1267"/>
    <w:rsid w:val="002B12AC"/>
    <w:rsid w:val="002B1564"/>
    <w:rsid w:val="002B174C"/>
    <w:rsid w:val="002B1757"/>
    <w:rsid w:val="002B1AC9"/>
    <w:rsid w:val="002B1B44"/>
    <w:rsid w:val="002B1B7B"/>
    <w:rsid w:val="002B1D25"/>
    <w:rsid w:val="002B1E47"/>
    <w:rsid w:val="002B1F0F"/>
    <w:rsid w:val="002B25FA"/>
    <w:rsid w:val="002B28AD"/>
    <w:rsid w:val="002B2A06"/>
    <w:rsid w:val="002B2C37"/>
    <w:rsid w:val="002B2C6F"/>
    <w:rsid w:val="002B2D32"/>
    <w:rsid w:val="002B2E8A"/>
    <w:rsid w:val="002B2ECE"/>
    <w:rsid w:val="002B3695"/>
    <w:rsid w:val="002B36E2"/>
    <w:rsid w:val="002B3AB9"/>
    <w:rsid w:val="002B3BC1"/>
    <w:rsid w:val="002B3BF9"/>
    <w:rsid w:val="002B3EC0"/>
    <w:rsid w:val="002B5523"/>
    <w:rsid w:val="002B5A05"/>
    <w:rsid w:val="002B5A32"/>
    <w:rsid w:val="002B5BA0"/>
    <w:rsid w:val="002B5EAC"/>
    <w:rsid w:val="002B659C"/>
    <w:rsid w:val="002B6E24"/>
    <w:rsid w:val="002B6F11"/>
    <w:rsid w:val="002B7049"/>
    <w:rsid w:val="002B713F"/>
    <w:rsid w:val="002B7558"/>
    <w:rsid w:val="002B75CF"/>
    <w:rsid w:val="002B7A73"/>
    <w:rsid w:val="002B7AD2"/>
    <w:rsid w:val="002C0040"/>
    <w:rsid w:val="002C0A6A"/>
    <w:rsid w:val="002C11B8"/>
    <w:rsid w:val="002C1303"/>
    <w:rsid w:val="002C1345"/>
    <w:rsid w:val="002C218C"/>
    <w:rsid w:val="002C25F6"/>
    <w:rsid w:val="002C2804"/>
    <w:rsid w:val="002C28DF"/>
    <w:rsid w:val="002C2A47"/>
    <w:rsid w:val="002C2CAB"/>
    <w:rsid w:val="002C3087"/>
    <w:rsid w:val="002C3497"/>
    <w:rsid w:val="002C3893"/>
    <w:rsid w:val="002C3961"/>
    <w:rsid w:val="002C3B87"/>
    <w:rsid w:val="002C3E4A"/>
    <w:rsid w:val="002C42F6"/>
    <w:rsid w:val="002C446F"/>
    <w:rsid w:val="002C4A0C"/>
    <w:rsid w:val="002C4E29"/>
    <w:rsid w:val="002C4F6B"/>
    <w:rsid w:val="002C52D1"/>
    <w:rsid w:val="002C573C"/>
    <w:rsid w:val="002C5816"/>
    <w:rsid w:val="002C5973"/>
    <w:rsid w:val="002C5A04"/>
    <w:rsid w:val="002C5C04"/>
    <w:rsid w:val="002C5C40"/>
    <w:rsid w:val="002C6336"/>
    <w:rsid w:val="002C638C"/>
    <w:rsid w:val="002C642D"/>
    <w:rsid w:val="002C695C"/>
    <w:rsid w:val="002C6BFA"/>
    <w:rsid w:val="002C7957"/>
    <w:rsid w:val="002C7E18"/>
    <w:rsid w:val="002D00FB"/>
    <w:rsid w:val="002D1411"/>
    <w:rsid w:val="002D1525"/>
    <w:rsid w:val="002D171F"/>
    <w:rsid w:val="002D177F"/>
    <w:rsid w:val="002D1836"/>
    <w:rsid w:val="002D1837"/>
    <w:rsid w:val="002D1BA8"/>
    <w:rsid w:val="002D28CB"/>
    <w:rsid w:val="002D2FDC"/>
    <w:rsid w:val="002D32CE"/>
    <w:rsid w:val="002D338B"/>
    <w:rsid w:val="002D3450"/>
    <w:rsid w:val="002D37EC"/>
    <w:rsid w:val="002D3A25"/>
    <w:rsid w:val="002D3AF7"/>
    <w:rsid w:val="002D3B1F"/>
    <w:rsid w:val="002D3B37"/>
    <w:rsid w:val="002D3F0D"/>
    <w:rsid w:val="002D4A48"/>
    <w:rsid w:val="002D4C95"/>
    <w:rsid w:val="002D4D63"/>
    <w:rsid w:val="002D5149"/>
    <w:rsid w:val="002D5421"/>
    <w:rsid w:val="002D5658"/>
    <w:rsid w:val="002D56F4"/>
    <w:rsid w:val="002D577B"/>
    <w:rsid w:val="002D598F"/>
    <w:rsid w:val="002D5BE7"/>
    <w:rsid w:val="002D6524"/>
    <w:rsid w:val="002D6802"/>
    <w:rsid w:val="002D6E6C"/>
    <w:rsid w:val="002D70A4"/>
    <w:rsid w:val="002D75BA"/>
    <w:rsid w:val="002D78E3"/>
    <w:rsid w:val="002D7A37"/>
    <w:rsid w:val="002D7B09"/>
    <w:rsid w:val="002E06A0"/>
    <w:rsid w:val="002E08C3"/>
    <w:rsid w:val="002E0FC6"/>
    <w:rsid w:val="002E1239"/>
    <w:rsid w:val="002E1504"/>
    <w:rsid w:val="002E15BF"/>
    <w:rsid w:val="002E193A"/>
    <w:rsid w:val="002E1B5E"/>
    <w:rsid w:val="002E2004"/>
    <w:rsid w:val="002E2E94"/>
    <w:rsid w:val="002E3125"/>
    <w:rsid w:val="002E33DF"/>
    <w:rsid w:val="002E3780"/>
    <w:rsid w:val="002E38FC"/>
    <w:rsid w:val="002E47A1"/>
    <w:rsid w:val="002E4AF2"/>
    <w:rsid w:val="002E4CD3"/>
    <w:rsid w:val="002E4CF2"/>
    <w:rsid w:val="002E4E15"/>
    <w:rsid w:val="002E57EF"/>
    <w:rsid w:val="002E5822"/>
    <w:rsid w:val="002E58D0"/>
    <w:rsid w:val="002E5E49"/>
    <w:rsid w:val="002E5F83"/>
    <w:rsid w:val="002E614F"/>
    <w:rsid w:val="002E657F"/>
    <w:rsid w:val="002E6860"/>
    <w:rsid w:val="002E6887"/>
    <w:rsid w:val="002E688E"/>
    <w:rsid w:val="002E7210"/>
    <w:rsid w:val="002E778E"/>
    <w:rsid w:val="002E7F53"/>
    <w:rsid w:val="002F0821"/>
    <w:rsid w:val="002F0DB2"/>
    <w:rsid w:val="002F13E1"/>
    <w:rsid w:val="002F1EDF"/>
    <w:rsid w:val="002F1F02"/>
    <w:rsid w:val="002F2345"/>
    <w:rsid w:val="002F2528"/>
    <w:rsid w:val="002F26F8"/>
    <w:rsid w:val="002F2E0F"/>
    <w:rsid w:val="002F3283"/>
    <w:rsid w:val="002F32CD"/>
    <w:rsid w:val="002F3EE7"/>
    <w:rsid w:val="002F4041"/>
    <w:rsid w:val="002F44B2"/>
    <w:rsid w:val="002F45CF"/>
    <w:rsid w:val="002F49A9"/>
    <w:rsid w:val="002F4E51"/>
    <w:rsid w:val="002F4EB0"/>
    <w:rsid w:val="002F4F5B"/>
    <w:rsid w:val="002F4FA4"/>
    <w:rsid w:val="002F5061"/>
    <w:rsid w:val="002F513E"/>
    <w:rsid w:val="002F568C"/>
    <w:rsid w:val="002F5915"/>
    <w:rsid w:val="002F59BF"/>
    <w:rsid w:val="002F5BB1"/>
    <w:rsid w:val="002F5D58"/>
    <w:rsid w:val="002F5F9A"/>
    <w:rsid w:val="002F6234"/>
    <w:rsid w:val="002F6328"/>
    <w:rsid w:val="002F636C"/>
    <w:rsid w:val="002F6766"/>
    <w:rsid w:val="002F69FE"/>
    <w:rsid w:val="002F6A44"/>
    <w:rsid w:val="002F74C5"/>
    <w:rsid w:val="002F774C"/>
    <w:rsid w:val="002F7CEF"/>
    <w:rsid w:val="002F7ED5"/>
    <w:rsid w:val="003000E9"/>
    <w:rsid w:val="00300373"/>
    <w:rsid w:val="00300E68"/>
    <w:rsid w:val="003014A0"/>
    <w:rsid w:val="0030170F"/>
    <w:rsid w:val="00301752"/>
    <w:rsid w:val="00301A6E"/>
    <w:rsid w:val="003029FC"/>
    <w:rsid w:val="00302ADF"/>
    <w:rsid w:val="00302D28"/>
    <w:rsid w:val="00302D59"/>
    <w:rsid w:val="0030306A"/>
    <w:rsid w:val="00303130"/>
    <w:rsid w:val="00303405"/>
    <w:rsid w:val="00303430"/>
    <w:rsid w:val="003037A0"/>
    <w:rsid w:val="003038BB"/>
    <w:rsid w:val="00303B71"/>
    <w:rsid w:val="00303C6D"/>
    <w:rsid w:val="00303D67"/>
    <w:rsid w:val="00304444"/>
    <w:rsid w:val="0030446C"/>
    <w:rsid w:val="0030484E"/>
    <w:rsid w:val="003049FF"/>
    <w:rsid w:val="00304A91"/>
    <w:rsid w:val="00304C80"/>
    <w:rsid w:val="0030511C"/>
    <w:rsid w:val="00305229"/>
    <w:rsid w:val="00305335"/>
    <w:rsid w:val="0030544B"/>
    <w:rsid w:val="003055C9"/>
    <w:rsid w:val="00305702"/>
    <w:rsid w:val="0030571B"/>
    <w:rsid w:val="00305875"/>
    <w:rsid w:val="00305C66"/>
    <w:rsid w:val="00306419"/>
    <w:rsid w:val="0030674C"/>
    <w:rsid w:val="00306A25"/>
    <w:rsid w:val="00306B86"/>
    <w:rsid w:val="00306F27"/>
    <w:rsid w:val="003072A8"/>
    <w:rsid w:val="003078C0"/>
    <w:rsid w:val="003079BC"/>
    <w:rsid w:val="00307CFF"/>
    <w:rsid w:val="00307D4A"/>
    <w:rsid w:val="00310180"/>
    <w:rsid w:val="00310230"/>
    <w:rsid w:val="00310245"/>
    <w:rsid w:val="00310301"/>
    <w:rsid w:val="00310308"/>
    <w:rsid w:val="00310403"/>
    <w:rsid w:val="0031092E"/>
    <w:rsid w:val="00310934"/>
    <w:rsid w:val="00310E1A"/>
    <w:rsid w:val="003114A6"/>
    <w:rsid w:val="00311689"/>
    <w:rsid w:val="003118AC"/>
    <w:rsid w:val="00311A45"/>
    <w:rsid w:val="00312039"/>
    <w:rsid w:val="00312163"/>
    <w:rsid w:val="00312760"/>
    <w:rsid w:val="00312C26"/>
    <w:rsid w:val="00312E89"/>
    <w:rsid w:val="00312F84"/>
    <w:rsid w:val="00313444"/>
    <w:rsid w:val="00313920"/>
    <w:rsid w:val="00313C11"/>
    <w:rsid w:val="00313C2F"/>
    <w:rsid w:val="003141B3"/>
    <w:rsid w:val="003148D6"/>
    <w:rsid w:val="00314F61"/>
    <w:rsid w:val="00315078"/>
    <w:rsid w:val="003152D9"/>
    <w:rsid w:val="003156BD"/>
    <w:rsid w:val="00315A16"/>
    <w:rsid w:val="00315D91"/>
    <w:rsid w:val="003166B6"/>
    <w:rsid w:val="00316A7E"/>
    <w:rsid w:val="00316B0B"/>
    <w:rsid w:val="00316C63"/>
    <w:rsid w:val="003174D7"/>
    <w:rsid w:val="00317581"/>
    <w:rsid w:val="00317B1F"/>
    <w:rsid w:val="0032008C"/>
    <w:rsid w:val="0032016B"/>
    <w:rsid w:val="00320425"/>
    <w:rsid w:val="00320836"/>
    <w:rsid w:val="00320DA9"/>
    <w:rsid w:val="00320DF5"/>
    <w:rsid w:val="003214DC"/>
    <w:rsid w:val="0032155B"/>
    <w:rsid w:val="0032158B"/>
    <w:rsid w:val="0032185F"/>
    <w:rsid w:val="00321B37"/>
    <w:rsid w:val="0032271F"/>
    <w:rsid w:val="00322B60"/>
    <w:rsid w:val="00323023"/>
    <w:rsid w:val="0032319A"/>
    <w:rsid w:val="0032320D"/>
    <w:rsid w:val="003239EF"/>
    <w:rsid w:val="00323A2E"/>
    <w:rsid w:val="00323C3D"/>
    <w:rsid w:val="00323C5D"/>
    <w:rsid w:val="00323CF3"/>
    <w:rsid w:val="003245E6"/>
    <w:rsid w:val="00324A53"/>
    <w:rsid w:val="00324D8B"/>
    <w:rsid w:val="003253EB"/>
    <w:rsid w:val="0032545D"/>
    <w:rsid w:val="003255EA"/>
    <w:rsid w:val="00325C11"/>
    <w:rsid w:val="00325EF0"/>
    <w:rsid w:val="00326A98"/>
    <w:rsid w:val="00326B2A"/>
    <w:rsid w:val="00326CD0"/>
    <w:rsid w:val="00326D33"/>
    <w:rsid w:val="0032705B"/>
    <w:rsid w:val="00327122"/>
    <w:rsid w:val="00327AE0"/>
    <w:rsid w:val="00327E3C"/>
    <w:rsid w:val="003303E0"/>
    <w:rsid w:val="00330763"/>
    <w:rsid w:val="00330BC3"/>
    <w:rsid w:val="003312A1"/>
    <w:rsid w:val="003313D3"/>
    <w:rsid w:val="0033192C"/>
    <w:rsid w:val="003319FE"/>
    <w:rsid w:val="00331C6D"/>
    <w:rsid w:val="00331D3A"/>
    <w:rsid w:val="00331F93"/>
    <w:rsid w:val="00332189"/>
    <w:rsid w:val="003321E2"/>
    <w:rsid w:val="003323F1"/>
    <w:rsid w:val="00332AD9"/>
    <w:rsid w:val="00333140"/>
    <w:rsid w:val="003332C7"/>
    <w:rsid w:val="00333477"/>
    <w:rsid w:val="0033387D"/>
    <w:rsid w:val="00333D29"/>
    <w:rsid w:val="00333F34"/>
    <w:rsid w:val="00334344"/>
    <w:rsid w:val="00334572"/>
    <w:rsid w:val="003347A6"/>
    <w:rsid w:val="00334EE6"/>
    <w:rsid w:val="00334F9A"/>
    <w:rsid w:val="003357C5"/>
    <w:rsid w:val="00335D61"/>
    <w:rsid w:val="00336243"/>
    <w:rsid w:val="003366BF"/>
    <w:rsid w:val="0033694E"/>
    <w:rsid w:val="003370BA"/>
    <w:rsid w:val="003371E1"/>
    <w:rsid w:val="003374FB"/>
    <w:rsid w:val="003375E2"/>
    <w:rsid w:val="0033767D"/>
    <w:rsid w:val="0033774F"/>
    <w:rsid w:val="003377DA"/>
    <w:rsid w:val="0033794F"/>
    <w:rsid w:val="00337BB6"/>
    <w:rsid w:val="00337F7C"/>
    <w:rsid w:val="0034014B"/>
    <w:rsid w:val="003404DC"/>
    <w:rsid w:val="003406F7"/>
    <w:rsid w:val="0034098C"/>
    <w:rsid w:val="00340D76"/>
    <w:rsid w:val="00340E30"/>
    <w:rsid w:val="00340E7D"/>
    <w:rsid w:val="00340EEF"/>
    <w:rsid w:val="003415FC"/>
    <w:rsid w:val="00341664"/>
    <w:rsid w:val="00341A72"/>
    <w:rsid w:val="00341C84"/>
    <w:rsid w:val="003421ED"/>
    <w:rsid w:val="00342288"/>
    <w:rsid w:val="003428D3"/>
    <w:rsid w:val="00342EC0"/>
    <w:rsid w:val="003431CC"/>
    <w:rsid w:val="003431E6"/>
    <w:rsid w:val="003431EE"/>
    <w:rsid w:val="0034320E"/>
    <w:rsid w:val="00343333"/>
    <w:rsid w:val="00343433"/>
    <w:rsid w:val="003434E0"/>
    <w:rsid w:val="0034351E"/>
    <w:rsid w:val="00343645"/>
    <w:rsid w:val="00343B47"/>
    <w:rsid w:val="00343E5F"/>
    <w:rsid w:val="003440BF"/>
    <w:rsid w:val="0034459B"/>
    <w:rsid w:val="00344785"/>
    <w:rsid w:val="00344943"/>
    <w:rsid w:val="00344CA7"/>
    <w:rsid w:val="00345244"/>
    <w:rsid w:val="003455C5"/>
    <w:rsid w:val="00345886"/>
    <w:rsid w:val="003458AA"/>
    <w:rsid w:val="00345B83"/>
    <w:rsid w:val="00345CED"/>
    <w:rsid w:val="00345F23"/>
    <w:rsid w:val="003460C7"/>
    <w:rsid w:val="00346350"/>
    <w:rsid w:val="003463F6"/>
    <w:rsid w:val="0034645D"/>
    <w:rsid w:val="00346535"/>
    <w:rsid w:val="00346977"/>
    <w:rsid w:val="00346DFC"/>
    <w:rsid w:val="0034731D"/>
    <w:rsid w:val="003473C7"/>
    <w:rsid w:val="00347961"/>
    <w:rsid w:val="00347B56"/>
    <w:rsid w:val="00347E80"/>
    <w:rsid w:val="00350031"/>
    <w:rsid w:val="00350328"/>
    <w:rsid w:val="00350530"/>
    <w:rsid w:val="00350576"/>
    <w:rsid w:val="00350847"/>
    <w:rsid w:val="00350A9B"/>
    <w:rsid w:val="00350F8A"/>
    <w:rsid w:val="00350FF5"/>
    <w:rsid w:val="00351255"/>
    <w:rsid w:val="0035157D"/>
    <w:rsid w:val="003515D3"/>
    <w:rsid w:val="0035164B"/>
    <w:rsid w:val="0035170A"/>
    <w:rsid w:val="003519B2"/>
    <w:rsid w:val="00351BB6"/>
    <w:rsid w:val="0035212C"/>
    <w:rsid w:val="0035242B"/>
    <w:rsid w:val="00352636"/>
    <w:rsid w:val="00352B62"/>
    <w:rsid w:val="00352E2D"/>
    <w:rsid w:val="00353178"/>
    <w:rsid w:val="003537D5"/>
    <w:rsid w:val="00354037"/>
    <w:rsid w:val="0035405D"/>
    <w:rsid w:val="003543A8"/>
    <w:rsid w:val="003545D7"/>
    <w:rsid w:val="00354B22"/>
    <w:rsid w:val="00354BCD"/>
    <w:rsid w:val="00354D2F"/>
    <w:rsid w:val="00354D68"/>
    <w:rsid w:val="00354F06"/>
    <w:rsid w:val="003551DA"/>
    <w:rsid w:val="0035580F"/>
    <w:rsid w:val="00355ADB"/>
    <w:rsid w:val="00355BC7"/>
    <w:rsid w:val="00355D22"/>
    <w:rsid w:val="00355FAA"/>
    <w:rsid w:val="00356036"/>
    <w:rsid w:val="00356527"/>
    <w:rsid w:val="003566EE"/>
    <w:rsid w:val="0035687A"/>
    <w:rsid w:val="00356A4E"/>
    <w:rsid w:val="00356DFD"/>
    <w:rsid w:val="00356E67"/>
    <w:rsid w:val="003575D6"/>
    <w:rsid w:val="0035788A"/>
    <w:rsid w:val="00357999"/>
    <w:rsid w:val="003579B7"/>
    <w:rsid w:val="00357A65"/>
    <w:rsid w:val="00357AD8"/>
    <w:rsid w:val="00357F4E"/>
    <w:rsid w:val="003600A3"/>
    <w:rsid w:val="003606E7"/>
    <w:rsid w:val="00360719"/>
    <w:rsid w:val="00360784"/>
    <w:rsid w:val="003610D7"/>
    <w:rsid w:val="00361491"/>
    <w:rsid w:val="003616CF"/>
    <w:rsid w:val="003617A9"/>
    <w:rsid w:val="00361C67"/>
    <w:rsid w:val="0036222B"/>
    <w:rsid w:val="003624E7"/>
    <w:rsid w:val="0036263F"/>
    <w:rsid w:val="0036279A"/>
    <w:rsid w:val="00362AD5"/>
    <w:rsid w:val="003631AA"/>
    <w:rsid w:val="00363503"/>
    <w:rsid w:val="003637A9"/>
    <w:rsid w:val="003637F2"/>
    <w:rsid w:val="00363C1D"/>
    <w:rsid w:val="0036428A"/>
    <w:rsid w:val="0036467D"/>
    <w:rsid w:val="00364A8D"/>
    <w:rsid w:val="00364A98"/>
    <w:rsid w:val="00364B40"/>
    <w:rsid w:val="00364E55"/>
    <w:rsid w:val="0036502A"/>
    <w:rsid w:val="00365099"/>
    <w:rsid w:val="003655A8"/>
    <w:rsid w:val="00365A25"/>
    <w:rsid w:val="00365A2E"/>
    <w:rsid w:val="00365B04"/>
    <w:rsid w:val="003660AE"/>
    <w:rsid w:val="003665DE"/>
    <w:rsid w:val="0036690C"/>
    <w:rsid w:val="00366EA1"/>
    <w:rsid w:val="00366EB0"/>
    <w:rsid w:val="00367381"/>
    <w:rsid w:val="0036796E"/>
    <w:rsid w:val="00367BC7"/>
    <w:rsid w:val="00367BD1"/>
    <w:rsid w:val="00367F1F"/>
    <w:rsid w:val="0037000D"/>
    <w:rsid w:val="00370572"/>
    <w:rsid w:val="00371566"/>
    <w:rsid w:val="00371A08"/>
    <w:rsid w:val="00371A8D"/>
    <w:rsid w:val="00371B2E"/>
    <w:rsid w:val="0037201F"/>
    <w:rsid w:val="0037216D"/>
    <w:rsid w:val="003724BD"/>
    <w:rsid w:val="00372774"/>
    <w:rsid w:val="00372E39"/>
    <w:rsid w:val="00372E3C"/>
    <w:rsid w:val="00373413"/>
    <w:rsid w:val="00373683"/>
    <w:rsid w:val="00373794"/>
    <w:rsid w:val="003738A7"/>
    <w:rsid w:val="003738F4"/>
    <w:rsid w:val="0037391C"/>
    <w:rsid w:val="003739B6"/>
    <w:rsid w:val="00373B7E"/>
    <w:rsid w:val="00373F74"/>
    <w:rsid w:val="00374210"/>
    <w:rsid w:val="0037425B"/>
    <w:rsid w:val="003745BD"/>
    <w:rsid w:val="003749D4"/>
    <w:rsid w:val="00374D10"/>
    <w:rsid w:val="00374E5A"/>
    <w:rsid w:val="00374FF8"/>
    <w:rsid w:val="0037526F"/>
    <w:rsid w:val="003753D5"/>
    <w:rsid w:val="00375542"/>
    <w:rsid w:val="0037555F"/>
    <w:rsid w:val="00375910"/>
    <w:rsid w:val="00375B7F"/>
    <w:rsid w:val="00375CC5"/>
    <w:rsid w:val="00375EC9"/>
    <w:rsid w:val="00376A1E"/>
    <w:rsid w:val="00376E90"/>
    <w:rsid w:val="00376F62"/>
    <w:rsid w:val="00376FC8"/>
    <w:rsid w:val="0037714C"/>
    <w:rsid w:val="003772CE"/>
    <w:rsid w:val="00377873"/>
    <w:rsid w:val="00377D87"/>
    <w:rsid w:val="00380394"/>
    <w:rsid w:val="0038042A"/>
    <w:rsid w:val="00380D0D"/>
    <w:rsid w:val="003814CB"/>
    <w:rsid w:val="00381677"/>
    <w:rsid w:val="00381921"/>
    <w:rsid w:val="00381970"/>
    <w:rsid w:val="00381F8F"/>
    <w:rsid w:val="0038231D"/>
    <w:rsid w:val="00382C8E"/>
    <w:rsid w:val="00382DDE"/>
    <w:rsid w:val="00382E4A"/>
    <w:rsid w:val="00382E92"/>
    <w:rsid w:val="0038312D"/>
    <w:rsid w:val="003832B4"/>
    <w:rsid w:val="003838C9"/>
    <w:rsid w:val="00383B5E"/>
    <w:rsid w:val="00383CD2"/>
    <w:rsid w:val="0038401F"/>
    <w:rsid w:val="003842CF"/>
    <w:rsid w:val="003842F8"/>
    <w:rsid w:val="0038444E"/>
    <w:rsid w:val="00384815"/>
    <w:rsid w:val="0038498D"/>
    <w:rsid w:val="00384A41"/>
    <w:rsid w:val="00384BAF"/>
    <w:rsid w:val="00384CBC"/>
    <w:rsid w:val="003852B1"/>
    <w:rsid w:val="003855D8"/>
    <w:rsid w:val="003856C1"/>
    <w:rsid w:val="003857BE"/>
    <w:rsid w:val="00385A1C"/>
    <w:rsid w:val="00385F86"/>
    <w:rsid w:val="00386008"/>
    <w:rsid w:val="003865AA"/>
    <w:rsid w:val="00386A8A"/>
    <w:rsid w:val="00386E5A"/>
    <w:rsid w:val="00386F01"/>
    <w:rsid w:val="00386FAD"/>
    <w:rsid w:val="0038722D"/>
    <w:rsid w:val="0038723F"/>
    <w:rsid w:val="003873D2"/>
    <w:rsid w:val="003873F8"/>
    <w:rsid w:val="00387559"/>
    <w:rsid w:val="00387715"/>
    <w:rsid w:val="003877ED"/>
    <w:rsid w:val="00387825"/>
    <w:rsid w:val="003879E5"/>
    <w:rsid w:val="00387AA4"/>
    <w:rsid w:val="00387C6D"/>
    <w:rsid w:val="00387CD9"/>
    <w:rsid w:val="00390CF6"/>
    <w:rsid w:val="00391080"/>
    <w:rsid w:val="0039112B"/>
    <w:rsid w:val="00391466"/>
    <w:rsid w:val="003916CF"/>
    <w:rsid w:val="00391DA0"/>
    <w:rsid w:val="00391EC0"/>
    <w:rsid w:val="00391FF5"/>
    <w:rsid w:val="00392473"/>
    <w:rsid w:val="003925D5"/>
    <w:rsid w:val="00392606"/>
    <w:rsid w:val="00392902"/>
    <w:rsid w:val="00392A59"/>
    <w:rsid w:val="003930AA"/>
    <w:rsid w:val="0039382B"/>
    <w:rsid w:val="0039388E"/>
    <w:rsid w:val="00393A14"/>
    <w:rsid w:val="00393D48"/>
    <w:rsid w:val="003944A4"/>
    <w:rsid w:val="00394771"/>
    <w:rsid w:val="0039498D"/>
    <w:rsid w:val="003949F6"/>
    <w:rsid w:val="00394B73"/>
    <w:rsid w:val="00394BBC"/>
    <w:rsid w:val="0039521B"/>
    <w:rsid w:val="0039527A"/>
    <w:rsid w:val="00395412"/>
    <w:rsid w:val="00395875"/>
    <w:rsid w:val="00395ADD"/>
    <w:rsid w:val="00395E27"/>
    <w:rsid w:val="003961F3"/>
    <w:rsid w:val="0039641C"/>
    <w:rsid w:val="00396F3C"/>
    <w:rsid w:val="003971D8"/>
    <w:rsid w:val="0039725B"/>
    <w:rsid w:val="003976C2"/>
    <w:rsid w:val="00397B4F"/>
    <w:rsid w:val="00397F98"/>
    <w:rsid w:val="00397FAA"/>
    <w:rsid w:val="003A0045"/>
    <w:rsid w:val="003A00BE"/>
    <w:rsid w:val="003A072F"/>
    <w:rsid w:val="003A0759"/>
    <w:rsid w:val="003A08EB"/>
    <w:rsid w:val="003A0AEF"/>
    <w:rsid w:val="003A0AF6"/>
    <w:rsid w:val="003A0B1F"/>
    <w:rsid w:val="003A0B78"/>
    <w:rsid w:val="003A0F5E"/>
    <w:rsid w:val="003A0F90"/>
    <w:rsid w:val="003A1254"/>
    <w:rsid w:val="003A1517"/>
    <w:rsid w:val="003A177D"/>
    <w:rsid w:val="003A18F3"/>
    <w:rsid w:val="003A1968"/>
    <w:rsid w:val="003A1A69"/>
    <w:rsid w:val="003A1A7F"/>
    <w:rsid w:val="003A1B36"/>
    <w:rsid w:val="003A1FF5"/>
    <w:rsid w:val="003A20AB"/>
    <w:rsid w:val="003A2181"/>
    <w:rsid w:val="003A24D3"/>
    <w:rsid w:val="003A2892"/>
    <w:rsid w:val="003A28DF"/>
    <w:rsid w:val="003A2C29"/>
    <w:rsid w:val="003A2D73"/>
    <w:rsid w:val="003A3412"/>
    <w:rsid w:val="003A3587"/>
    <w:rsid w:val="003A3AA9"/>
    <w:rsid w:val="003A3CC2"/>
    <w:rsid w:val="003A3E41"/>
    <w:rsid w:val="003A4133"/>
    <w:rsid w:val="003A42EB"/>
    <w:rsid w:val="003A4487"/>
    <w:rsid w:val="003A46B2"/>
    <w:rsid w:val="003A4A38"/>
    <w:rsid w:val="003A4B31"/>
    <w:rsid w:val="003A4B5B"/>
    <w:rsid w:val="003A51DF"/>
    <w:rsid w:val="003A573F"/>
    <w:rsid w:val="003A57C4"/>
    <w:rsid w:val="003A5C51"/>
    <w:rsid w:val="003A63AF"/>
    <w:rsid w:val="003A667C"/>
    <w:rsid w:val="003A6803"/>
    <w:rsid w:val="003A69AA"/>
    <w:rsid w:val="003A6B6F"/>
    <w:rsid w:val="003A75A8"/>
    <w:rsid w:val="003A7B19"/>
    <w:rsid w:val="003B031C"/>
    <w:rsid w:val="003B05CE"/>
    <w:rsid w:val="003B0654"/>
    <w:rsid w:val="003B08B5"/>
    <w:rsid w:val="003B0ECA"/>
    <w:rsid w:val="003B109B"/>
    <w:rsid w:val="003B1374"/>
    <w:rsid w:val="003B144F"/>
    <w:rsid w:val="003B18FD"/>
    <w:rsid w:val="003B1E9F"/>
    <w:rsid w:val="003B22C4"/>
    <w:rsid w:val="003B245D"/>
    <w:rsid w:val="003B2A0B"/>
    <w:rsid w:val="003B2CD3"/>
    <w:rsid w:val="003B306E"/>
    <w:rsid w:val="003B30CA"/>
    <w:rsid w:val="003B3700"/>
    <w:rsid w:val="003B3716"/>
    <w:rsid w:val="003B3D89"/>
    <w:rsid w:val="003B4131"/>
    <w:rsid w:val="003B41AB"/>
    <w:rsid w:val="003B4800"/>
    <w:rsid w:val="003B4AEF"/>
    <w:rsid w:val="003B4AF3"/>
    <w:rsid w:val="003B4B41"/>
    <w:rsid w:val="003B527F"/>
    <w:rsid w:val="003B5B1C"/>
    <w:rsid w:val="003B5EE0"/>
    <w:rsid w:val="003B604A"/>
    <w:rsid w:val="003B698F"/>
    <w:rsid w:val="003B6C3D"/>
    <w:rsid w:val="003B6C4B"/>
    <w:rsid w:val="003B6E1D"/>
    <w:rsid w:val="003B6F20"/>
    <w:rsid w:val="003B7617"/>
    <w:rsid w:val="003B7776"/>
    <w:rsid w:val="003B79EC"/>
    <w:rsid w:val="003C0E27"/>
    <w:rsid w:val="003C11C5"/>
    <w:rsid w:val="003C1DE3"/>
    <w:rsid w:val="003C22C6"/>
    <w:rsid w:val="003C2609"/>
    <w:rsid w:val="003C2616"/>
    <w:rsid w:val="003C28B6"/>
    <w:rsid w:val="003C28E1"/>
    <w:rsid w:val="003C2933"/>
    <w:rsid w:val="003C2DF4"/>
    <w:rsid w:val="003C2F77"/>
    <w:rsid w:val="003C33E7"/>
    <w:rsid w:val="003C3698"/>
    <w:rsid w:val="003C380C"/>
    <w:rsid w:val="003C3970"/>
    <w:rsid w:val="003C3B15"/>
    <w:rsid w:val="003C3CB3"/>
    <w:rsid w:val="003C3F83"/>
    <w:rsid w:val="003C4597"/>
    <w:rsid w:val="003C46F7"/>
    <w:rsid w:val="003C4744"/>
    <w:rsid w:val="003C4C27"/>
    <w:rsid w:val="003C4CC5"/>
    <w:rsid w:val="003C4E0D"/>
    <w:rsid w:val="003C51BB"/>
    <w:rsid w:val="003C5263"/>
    <w:rsid w:val="003C545A"/>
    <w:rsid w:val="003C570F"/>
    <w:rsid w:val="003C5948"/>
    <w:rsid w:val="003C5CB2"/>
    <w:rsid w:val="003C64CE"/>
    <w:rsid w:val="003C682B"/>
    <w:rsid w:val="003C69F2"/>
    <w:rsid w:val="003C6DA4"/>
    <w:rsid w:val="003C7308"/>
    <w:rsid w:val="003C73AC"/>
    <w:rsid w:val="003C7783"/>
    <w:rsid w:val="003C7A5B"/>
    <w:rsid w:val="003C7C62"/>
    <w:rsid w:val="003C7F99"/>
    <w:rsid w:val="003D0D05"/>
    <w:rsid w:val="003D0DD5"/>
    <w:rsid w:val="003D0F23"/>
    <w:rsid w:val="003D108E"/>
    <w:rsid w:val="003D119B"/>
    <w:rsid w:val="003D11A3"/>
    <w:rsid w:val="003D1D22"/>
    <w:rsid w:val="003D1F20"/>
    <w:rsid w:val="003D255B"/>
    <w:rsid w:val="003D2910"/>
    <w:rsid w:val="003D29F6"/>
    <w:rsid w:val="003D2B10"/>
    <w:rsid w:val="003D306A"/>
    <w:rsid w:val="003D3934"/>
    <w:rsid w:val="003D3E5D"/>
    <w:rsid w:val="003D402F"/>
    <w:rsid w:val="003D41E3"/>
    <w:rsid w:val="003D47BB"/>
    <w:rsid w:val="003D4874"/>
    <w:rsid w:val="003D4972"/>
    <w:rsid w:val="003D4A94"/>
    <w:rsid w:val="003D4AB4"/>
    <w:rsid w:val="003D4AB7"/>
    <w:rsid w:val="003D4C11"/>
    <w:rsid w:val="003D4C91"/>
    <w:rsid w:val="003D509C"/>
    <w:rsid w:val="003D537E"/>
    <w:rsid w:val="003D55C1"/>
    <w:rsid w:val="003D5B84"/>
    <w:rsid w:val="003D5DD8"/>
    <w:rsid w:val="003D5E16"/>
    <w:rsid w:val="003D6451"/>
    <w:rsid w:val="003D652A"/>
    <w:rsid w:val="003D6733"/>
    <w:rsid w:val="003D69DC"/>
    <w:rsid w:val="003D6D84"/>
    <w:rsid w:val="003D6D9F"/>
    <w:rsid w:val="003D75B1"/>
    <w:rsid w:val="003D7682"/>
    <w:rsid w:val="003D76A7"/>
    <w:rsid w:val="003D77AB"/>
    <w:rsid w:val="003D782B"/>
    <w:rsid w:val="003D7CA2"/>
    <w:rsid w:val="003D7DEB"/>
    <w:rsid w:val="003D7E14"/>
    <w:rsid w:val="003D7E2E"/>
    <w:rsid w:val="003E0C42"/>
    <w:rsid w:val="003E1232"/>
    <w:rsid w:val="003E1238"/>
    <w:rsid w:val="003E15A5"/>
    <w:rsid w:val="003E1736"/>
    <w:rsid w:val="003E1B1F"/>
    <w:rsid w:val="003E1C2E"/>
    <w:rsid w:val="003E1E2D"/>
    <w:rsid w:val="003E21FC"/>
    <w:rsid w:val="003E2285"/>
    <w:rsid w:val="003E231B"/>
    <w:rsid w:val="003E2B6B"/>
    <w:rsid w:val="003E3615"/>
    <w:rsid w:val="003E38E4"/>
    <w:rsid w:val="003E423F"/>
    <w:rsid w:val="003E440F"/>
    <w:rsid w:val="003E45C2"/>
    <w:rsid w:val="003E4736"/>
    <w:rsid w:val="003E49B0"/>
    <w:rsid w:val="003E4ABF"/>
    <w:rsid w:val="003E4E08"/>
    <w:rsid w:val="003E4E18"/>
    <w:rsid w:val="003E4F56"/>
    <w:rsid w:val="003E4F8E"/>
    <w:rsid w:val="003E51E5"/>
    <w:rsid w:val="003E56EB"/>
    <w:rsid w:val="003E57E1"/>
    <w:rsid w:val="003E5BC7"/>
    <w:rsid w:val="003E5F76"/>
    <w:rsid w:val="003E60FB"/>
    <w:rsid w:val="003E62B3"/>
    <w:rsid w:val="003E65B6"/>
    <w:rsid w:val="003E668B"/>
    <w:rsid w:val="003E6C8B"/>
    <w:rsid w:val="003E6CD8"/>
    <w:rsid w:val="003E6E84"/>
    <w:rsid w:val="003E752C"/>
    <w:rsid w:val="003E75A6"/>
    <w:rsid w:val="003E7B14"/>
    <w:rsid w:val="003E7D4F"/>
    <w:rsid w:val="003F01E2"/>
    <w:rsid w:val="003F027E"/>
    <w:rsid w:val="003F0666"/>
    <w:rsid w:val="003F06D1"/>
    <w:rsid w:val="003F0753"/>
    <w:rsid w:val="003F0870"/>
    <w:rsid w:val="003F0B82"/>
    <w:rsid w:val="003F0F03"/>
    <w:rsid w:val="003F109B"/>
    <w:rsid w:val="003F10AB"/>
    <w:rsid w:val="003F1341"/>
    <w:rsid w:val="003F13C0"/>
    <w:rsid w:val="003F163D"/>
    <w:rsid w:val="003F17FF"/>
    <w:rsid w:val="003F1B31"/>
    <w:rsid w:val="003F1E8D"/>
    <w:rsid w:val="003F1F28"/>
    <w:rsid w:val="003F2562"/>
    <w:rsid w:val="003F287F"/>
    <w:rsid w:val="003F3187"/>
    <w:rsid w:val="003F328D"/>
    <w:rsid w:val="003F3492"/>
    <w:rsid w:val="003F38C6"/>
    <w:rsid w:val="003F434E"/>
    <w:rsid w:val="003F443F"/>
    <w:rsid w:val="003F44D1"/>
    <w:rsid w:val="003F48B9"/>
    <w:rsid w:val="003F4AA9"/>
    <w:rsid w:val="003F4BB8"/>
    <w:rsid w:val="003F4EDA"/>
    <w:rsid w:val="003F4FFD"/>
    <w:rsid w:val="003F52D3"/>
    <w:rsid w:val="003F530D"/>
    <w:rsid w:val="003F5638"/>
    <w:rsid w:val="003F5848"/>
    <w:rsid w:val="003F58F5"/>
    <w:rsid w:val="003F5FCF"/>
    <w:rsid w:val="003F60AF"/>
    <w:rsid w:val="003F6108"/>
    <w:rsid w:val="003F64F6"/>
    <w:rsid w:val="003F6D37"/>
    <w:rsid w:val="003F6D42"/>
    <w:rsid w:val="003F6DCB"/>
    <w:rsid w:val="003F7205"/>
    <w:rsid w:val="003F75E6"/>
    <w:rsid w:val="003F7709"/>
    <w:rsid w:val="003F78D9"/>
    <w:rsid w:val="003F799F"/>
    <w:rsid w:val="003F7A18"/>
    <w:rsid w:val="003F7F18"/>
    <w:rsid w:val="00400033"/>
    <w:rsid w:val="00400192"/>
    <w:rsid w:val="00400320"/>
    <w:rsid w:val="00400431"/>
    <w:rsid w:val="00400457"/>
    <w:rsid w:val="00400965"/>
    <w:rsid w:val="00400BD0"/>
    <w:rsid w:val="00400C5C"/>
    <w:rsid w:val="00400C76"/>
    <w:rsid w:val="00400D7E"/>
    <w:rsid w:val="00400E29"/>
    <w:rsid w:val="004015B2"/>
    <w:rsid w:val="00401A59"/>
    <w:rsid w:val="00401A9B"/>
    <w:rsid w:val="004029CF"/>
    <w:rsid w:val="00402F4D"/>
    <w:rsid w:val="004036E3"/>
    <w:rsid w:val="0040371F"/>
    <w:rsid w:val="00403857"/>
    <w:rsid w:val="00403AEC"/>
    <w:rsid w:val="00403DF5"/>
    <w:rsid w:val="0040415A"/>
    <w:rsid w:val="004041BA"/>
    <w:rsid w:val="00404548"/>
    <w:rsid w:val="0040479F"/>
    <w:rsid w:val="004054EA"/>
    <w:rsid w:val="00405568"/>
    <w:rsid w:val="00406C89"/>
    <w:rsid w:val="00406D4A"/>
    <w:rsid w:val="00407090"/>
    <w:rsid w:val="00410542"/>
    <w:rsid w:val="0041055E"/>
    <w:rsid w:val="00410849"/>
    <w:rsid w:val="00410B78"/>
    <w:rsid w:val="00410DA4"/>
    <w:rsid w:val="004110C1"/>
    <w:rsid w:val="004115B3"/>
    <w:rsid w:val="004116F6"/>
    <w:rsid w:val="00411767"/>
    <w:rsid w:val="00411BCA"/>
    <w:rsid w:val="00411EB0"/>
    <w:rsid w:val="00412390"/>
    <w:rsid w:val="0041253E"/>
    <w:rsid w:val="00412868"/>
    <w:rsid w:val="00413002"/>
    <w:rsid w:val="00413047"/>
    <w:rsid w:val="004133F8"/>
    <w:rsid w:val="00413574"/>
    <w:rsid w:val="00413CB1"/>
    <w:rsid w:val="00413F85"/>
    <w:rsid w:val="004140CF"/>
    <w:rsid w:val="00414219"/>
    <w:rsid w:val="0041455A"/>
    <w:rsid w:val="00414706"/>
    <w:rsid w:val="00414BA2"/>
    <w:rsid w:val="00414E2C"/>
    <w:rsid w:val="00414F69"/>
    <w:rsid w:val="004151B1"/>
    <w:rsid w:val="00415366"/>
    <w:rsid w:val="0041542D"/>
    <w:rsid w:val="00415AC9"/>
    <w:rsid w:val="0041603A"/>
    <w:rsid w:val="004165B2"/>
    <w:rsid w:val="004166E4"/>
    <w:rsid w:val="004167B9"/>
    <w:rsid w:val="004169F7"/>
    <w:rsid w:val="00416A2D"/>
    <w:rsid w:val="00416AEF"/>
    <w:rsid w:val="00416B82"/>
    <w:rsid w:val="00416D67"/>
    <w:rsid w:val="004173E0"/>
    <w:rsid w:val="00417453"/>
    <w:rsid w:val="004175EB"/>
    <w:rsid w:val="00417E9F"/>
    <w:rsid w:val="00420021"/>
    <w:rsid w:val="004202C7"/>
    <w:rsid w:val="0042037B"/>
    <w:rsid w:val="00420426"/>
    <w:rsid w:val="00420774"/>
    <w:rsid w:val="00420F3C"/>
    <w:rsid w:val="00421173"/>
    <w:rsid w:val="0042117F"/>
    <w:rsid w:val="004213D9"/>
    <w:rsid w:val="004215D9"/>
    <w:rsid w:val="00421D14"/>
    <w:rsid w:val="00421D3F"/>
    <w:rsid w:val="00421D95"/>
    <w:rsid w:val="00421E53"/>
    <w:rsid w:val="00421FB3"/>
    <w:rsid w:val="004220F6"/>
    <w:rsid w:val="004224A8"/>
    <w:rsid w:val="00422697"/>
    <w:rsid w:val="004229B5"/>
    <w:rsid w:val="004229BD"/>
    <w:rsid w:val="00422A48"/>
    <w:rsid w:val="00422A5D"/>
    <w:rsid w:val="00422B3D"/>
    <w:rsid w:val="00422D5B"/>
    <w:rsid w:val="00422F7E"/>
    <w:rsid w:val="00422FA0"/>
    <w:rsid w:val="004233C6"/>
    <w:rsid w:val="00423977"/>
    <w:rsid w:val="00423F38"/>
    <w:rsid w:val="0042410E"/>
    <w:rsid w:val="0042429A"/>
    <w:rsid w:val="00424E6E"/>
    <w:rsid w:val="00425017"/>
    <w:rsid w:val="004250EC"/>
    <w:rsid w:val="0042512C"/>
    <w:rsid w:val="004252C8"/>
    <w:rsid w:val="004255AC"/>
    <w:rsid w:val="00425682"/>
    <w:rsid w:val="004258D3"/>
    <w:rsid w:val="00425D46"/>
    <w:rsid w:val="00425D56"/>
    <w:rsid w:val="0042608B"/>
    <w:rsid w:val="0042612B"/>
    <w:rsid w:val="00426159"/>
    <w:rsid w:val="00426212"/>
    <w:rsid w:val="0042642D"/>
    <w:rsid w:val="00426DA2"/>
    <w:rsid w:val="00426F5F"/>
    <w:rsid w:val="0042716A"/>
    <w:rsid w:val="00427564"/>
    <w:rsid w:val="00427584"/>
    <w:rsid w:val="0043048A"/>
    <w:rsid w:val="00430674"/>
    <w:rsid w:val="00430758"/>
    <w:rsid w:val="00430770"/>
    <w:rsid w:val="004307B4"/>
    <w:rsid w:val="004309E0"/>
    <w:rsid w:val="00430AE6"/>
    <w:rsid w:val="00430D2E"/>
    <w:rsid w:val="00430F72"/>
    <w:rsid w:val="0043123B"/>
    <w:rsid w:val="00431275"/>
    <w:rsid w:val="00431387"/>
    <w:rsid w:val="00431396"/>
    <w:rsid w:val="004316A5"/>
    <w:rsid w:val="004319E4"/>
    <w:rsid w:val="00431D7E"/>
    <w:rsid w:val="00431DA8"/>
    <w:rsid w:val="00431E12"/>
    <w:rsid w:val="00432753"/>
    <w:rsid w:val="004328EE"/>
    <w:rsid w:val="00432E1B"/>
    <w:rsid w:val="00432EF6"/>
    <w:rsid w:val="004332C3"/>
    <w:rsid w:val="00433563"/>
    <w:rsid w:val="00433CE1"/>
    <w:rsid w:val="00433DC7"/>
    <w:rsid w:val="004340B8"/>
    <w:rsid w:val="00434639"/>
    <w:rsid w:val="0043468D"/>
    <w:rsid w:val="00434802"/>
    <w:rsid w:val="00434A21"/>
    <w:rsid w:val="0043518D"/>
    <w:rsid w:val="00435668"/>
    <w:rsid w:val="0043592E"/>
    <w:rsid w:val="00435AB0"/>
    <w:rsid w:val="00435B12"/>
    <w:rsid w:val="004360FC"/>
    <w:rsid w:val="004362B3"/>
    <w:rsid w:val="0043645D"/>
    <w:rsid w:val="0043674F"/>
    <w:rsid w:val="0043723B"/>
    <w:rsid w:val="004377F3"/>
    <w:rsid w:val="00437B07"/>
    <w:rsid w:val="00437DBC"/>
    <w:rsid w:val="00440292"/>
    <w:rsid w:val="00440357"/>
    <w:rsid w:val="00440382"/>
    <w:rsid w:val="00440407"/>
    <w:rsid w:val="00440C57"/>
    <w:rsid w:val="00440DEC"/>
    <w:rsid w:val="004410DC"/>
    <w:rsid w:val="00441103"/>
    <w:rsid w:val="004413D8"/>
    <w:rsid w:val="0044151D"/>
    <w:rsid w:val="00441855"/>
    <w:rsid w:val="00441E8D"/>
    <w:rsid w:val="00442177"/>
    <w:rsid w:val="004421BC"/>
    <w:rsid w:val="004422FC"/>
    <w:rsid w:val="00442D2F"/>
    <w:rsid w:val="004430ED"/>
    <w:rsid w:val="004431D2"/>
    <w:rsid w:val="0044326F"/>
    <w:rsid w:val="00443386"/>
    <w:rsid w:val="00443AB0"/>
    <w:rsid w:val="00443E83"/>
    <w:rsid w:val="004441E0"/>
    <w:rsid w:val="0044443F"/>
    <w:rsid w:val="00444509"/>
    <w:rsid w:val="0044450B"/>
    <w:rsid w:val="004446ED"/>
    <w:rsid w:val="004449B7"/>
    <w:rsid w:val="00444A6E"/>
    <w:rsid w:val="00444C34"/>
    <w:rsid w:val="00444C66"/>
    <w:rsid w:val="00445208"/>
    <w:rsid w:val="004452CE"/>
    <w:rsid w:val="00445357"/>
    <w:rsid w:val="0044551D"/>
    <w:rsid w:val="00445589"/>
    <w:rsid w:val="00445CF1"/>
    <w:rsid w:val="00445D55"/>
    <w:rsid w:val="00446038"/>
    <w:rsid w:val="004461CB"/>
    <w:rsid w:val="004461F7"/>
    <w:rsid w:val="0044625E"/>
    <w:rsid w:val="004464A0"/>
    <w:rsid w:val="00446735"/>
    <w:rsid w:val="004472E2"/>
    <w:rsid w:val="00447427"/>
    <w:rsid w:val="0044754B"/>
    <w:rsid w:val="00447643"/>
    <w:rsid w:val="00447904"/>
    <w:rsid w:val="00447A8E"/>
    <w:rsid w:val="00447BFE"/>
    <w:rsid w:val="00447C0C"/>
    <w:rsid w:val="00447CD2"/>
    <w:rsid w:val="00450062"/>
    <w:rsid w:val="004500A7"/>
    <w:rsid w:val="00450189"/>
    <w:rsid w:val="00450196"/>
    <w:rsid w:val="00450365"/>
    <w:rsid w:val="0045040B"/>
    <w:rsid w:val="004507A9"/>
    <w:rsid w:val="0045097C"/>
    <w:rsid w:val="00450BCB"/>
    <w:rsid w:val="00450CD4"/>
    <w:rsid w:val="0045167E"/>
    <w:rsid w:val="004517FC"/>
    <w:rsid w:val="00451E9D"/>
    <w:rsid w:val="0045238D"/>
    <w:rsid w:val="00452531"/>
    <w:rsid w:val="00452978"/>
    <w:rsid w:val="00452D47"/>
    <w:rsid w:val="00452FA5"/>
    <w:rsid w:val="0045437A"/>
    <w:rsid w:val="0045477E"/>
    <w:rsid w:val="00454FA2"/>
    <w:rsid w:val="00455198"/>
    <w:rsid w:val="004553C1"/>
    <w:rsid w:val="00455572"/>
    <w:rsid w:val="0045565B"/>
    <w:rsid w:val="00455C9A"/>
    <w:rsid w:val="00455DC8"/>
    <w:rsid w:val="00455DEC"/>
    <w:rsid w:val="00455FC2"/>
    <w:rsid w:val="004562E3"/>
    <w:rsid w:val="004563B1"/>
    <w:rsid w:val="00456695"/>
    <w:rsid w:val="004566EA"/>
    <w:rsid w:val="00456B1B"/>
    <w:rsid w:val="0045725D"/>
    <w:rsid w:val="0045763C"/>
    <w:rsid w:val="00457A11"/>
    <w:rsid w:val="00457A48"/>
    <w:rsid w:val="00457A6E"/>
    <w:rsid w:val="00457B59"/>
    <w:rsid w:val="00457F26"/>
    <w:rsid w:val="00457FB1"/>
    <w:rsid w:val="0046006D"/>
    <w:rsid w:val="004608EF"/>
    <w:rsid w:val="0046094E"/>
    <w:rsid w:val="00460D1A"/>
    <w:rsid w:val="00460E73"/>
    <w:rsid w:val="00460EA3"/>
    <w:rsid w:val="00460F0F"/>
    <w:rsid w:val="004616FD"/>
    <w:rsid w:val="00461A4F"/>
    <w:rsid w:val="00461B8F"/>
    <w:rsid w:val="00461FBA"/>
    <w:rsid w:val="00462488"/>
    <w:rsid w:val="0046259D"/>
    <w:rsid w:val="00462C5E"/>
    <w:rsid w:val="00462D85"/>
    <w:rsid w:val="00462DCD"/>
    <w:rsid w:val="00462F15"/>
    <w:rsid w:val="00463202"/>
    <w:rsid w:val="0046320B"/>
    <w:rsid w:val="004632BB"/>
    <w:rsid w:val="004633A1"/>
    <w:rsid w:val="004637F0"/>
    <w:rsid w:val="004639B6"/>
    <w:rsid w:val="00463B67"/>
    <w:rsid w:val="00463F0E"/>
    <w:rsid w:val="004643DB"/>
    <w:rsid w:val="00464489"/>
    <w:rsid w:val="004645EC"/>
    <w:rsid w:val="00464649"/>
    <w:rsid w:val="00464748"/>
    <w:rsid w:val="004649C0"/>
    <w:rsid w:val="00464DC6"/>
    <w:rsid w:val="00465348"/>
    <w:rsid w:val="00465618"/>
    <w:rsid w:val="004658D4"/>
    <w:rsid w:val="004658F4"/>
    <w:rsid w:val="00465F58"/>
    <w:rsid w:val="00466709"/>
    <w:rsid w:val="00466754"/>
    <w:rsid w:val="004667E7"/>
    <w:rsid w:val="00466A23"/>
    <w:rsid w:val="00467248"/>
    <w:rsid w:val="0046776D"/>
    <w:rsid w:val="0046779C"/>
    <w:rsid w:val="00467D9A"/>
    <w:rsid w:val="00467DFC"/>
    <w:rsid w:val="00467EFE"/>
    <w:rsid w:val="00470275"/>
    <w:rsid w:val="00470413"/>
    <w:rsid w:val="0047043A"/>
    <w:rsid w:val="00470667"/>
    <w:rsid w:val="00470937"/>
    <w:rsid w:val="00470CEB"/>
    <w:rsid w:val="00470E63"/>
    <w:rsid w:val="00471558"/>
    <w:rsid w:val="00471AB1"/>
    <w:rsid w:val="00472635"/>
    <w:rsid w:val="00472865"/>
    <w:rsid w:val="00472ABD"/>
    <w:rsid w:val="00473121"/>
    <w:rsid w:val="00473609"/>
    <w:rsid w:val="0047366E"/>
    <w:rsid w:val="00473D98"/>
    <w:rsid w:val="00473EC7"/>
    <w:rsid w:val="00474A87"/>
    <w:rsid w:val="00474D58"/>
    <w:rsid w:val="00475326"/>
    <w:rsid w:val="0047534A"/>
    <w:rsid w:val="0047534F"/>
    <w:rsid w:val="00475425"/>
    <w:rsid w:val="00475548"/>
    <w:rsid w:val="00475A0A"/>
    <w:rsid w:val="00475C32"/>
    <w:rsid w:val="00476495"/>
    <w:rsid w:val="004764E8"/>
    <w:rsid w:val="00476644"/>
    <w:rsid w:val="004766F7"/>
    <w:rsid w:val="0047683C"/>
    <w:rsid w:val="00476930"/>
    <w:rsid w:val="00476949"/>
    <w:rsid w:val="00476ADC"/>
    <w:rsid w:val="00476F0B"/>
    <w:rsid w:val="00477449"/>
    <w:rsid w:val="00477512"/>
    <w:rsid w:val="00477A06"/>
    <w:rsid w:val="004801BA"/>
    <w:rsid w:val="004801BC"/>
    <w:rsid w:val="00480256"/>
    <w:rsid w:val="00480462"/>
    <w:rsid w:val="00480697"/>
    <w:rsid w:val="00480B8C"/>
    <w:rsid w:val="00480EA0"/>
    <w:rsid w:val="00480FB2"/>
    <w:rsid w:val="004813BA"/>
    <w:rsid w:val="0048170B"/>
    <w:rsid w:val="00481B2D"/>
    <w:rsid w:val="00481CE9"/>
    <w:rsid w:val="00481CEC"/>
    <w:rsid w:val="00481D10"/>
    <w:rsid w:val="00481FF0"/>
    <w:rsid w:val="004822D6"/>
    <w:rsid w:val="00482840"/>
    <w:rsid w:val="00482B78"/>
    <w:rsid w:val="00482CD9"/>
    <w:rsid w:val="00482FA8"/>
    <w:rsid w:val="00483039"/>
    <w:rsid w:val="004831E3"/>
    <w:rsid w:val="0048391C"/>
    <w:rsid w:val="004839B7"/>
    <w:rsid w:val="00483CC1"/>
    <w:rsid w:val="00483F47"/>
    <w:rsid w:val="00483F8F"/>
    <w:rsid w:val="0048482A"/>
    <w:rsid w:val="00484C39"/>
    <w:rsid w:val="00484C48"/>
    <w:rsid w:val="00484E36"/>
    <w:rsid w:val="004850C0"/>
    <w:rsid w:val="00485468"/>
    <w:rsid w:val="00485522"/>
    <w:rsid w:val="00485733"/>
    <w:rsid w:val="00485757"/>
    <w:rsid w:val="00485AC3"/>
    <w:rsid w:val="00485C79"/>
    <w:rsid w:val="004860D3"/>
    <w:rsid w:val="00486B2F"/>
    <w:rsid w:val="00486F7B"/>
    <w:rsid w:val="00486F9B"/>
    <w:rsid w:val="00486F9D"/>
    <w:rsid w:val="00487134"/>
    <w:rsid w:val="004874A8"/>
    <w:rsid w:val="0048778D"/>
    <w:rsid w:val="004877EC"/>
    <w:rsid w:val="00487A3A"/>
    <w:rsid w:val="004905BC"/>
    <w:rsid w:val="0049080B"/>
    <w:rsid w:val="004908C4"/>
    <w:rsid w:val="00490B66"/>
    <w:rsid w:val="00490B72"/>
    <w:rsid w:val="0049122E"/>
    <w:rsid w:val="00491536"/>
    <w:rsid w:val="0049161E"/>
    <w:rsid w:val="004919A4"/>
    <w:rsid w:val="00491C4A"/>
    <w:rsid w:val="00491D62"/>
    <w:rsid w:val="00491E5E"/>
    <w:rsid w:val="0049213C"/>
    <w:rsid w:val="00492B31"/>
    <w:rsid w:val="00492E10"/>
    <w:rsid w:val="0049328D"/>
    <w:rsid w:val="00493426"/>
    <w:rsid w:val="00493727"/>
    <w:rsid w:val="00493DC2"/>
    <w:rsid w:val="004941C2"/>
    <w:rsid w:val="00494497"/>
    <w:rsid w:val="004944EE"/>
    <w:rsid w:val="00494558"/>
    <w:rsid w:val="00494640"/>
    <w:rsid w:val="00494690"/>
    <w:rsid w:val="00494740"/>
    <w:rsid w:val="00494B90"/>
    <w:rsid w:val="00494CD7"/>
    <w:rsid w:val="00494EBF"/>
    <w:rsid w:val="004955F5"/>
    <w:rsid w:val="00496175"/>
    <w:rsid w:val="004963D8"/>
    <w:rsid w:val="00496446"/>
    <w:rsid w:val="00496451"/>
    <w:rsid w:val="0049662E"/>
    <w:rsid w:val="00496816"/>
    <w:rsid w:val="00496CCB"/>
    <w:rsid w:val="00496DE4"/>
    <w:rsid w:val="00497128"/>
    <w:rsid w:val="004973AB"/>
    <w:rsid w:val="00497806"/>
    <w:rsid w:val="004978C7"/>
    <w:rsid w:val="0049792C"/>
    <w:rsid w:val="00497EE9"/>
    <w:rsid w:val="004A07E3"/>
    <w:rsid w:val="004A10D4"/>
    <w:rsid w:val="004A1191"/>
    <w:rsid w:val="004A1277"/>
    <w:rsid w:val="004A12D1"/>
    <w:rsid w:val="004A18F6"/>
    <w:rsid w:val="004A1B8A"/>
    <w:rsid w:val="004A1FDE"/>
    <w:rsid w:val="004A2151"/>
    <w:rsid w:val="004A27DB"/>
    <w:rsid w:val="004A2950"/>
    <w:rsid w:val="004A2CD1"/>
    <w:rsid w:val="004A3DEA"/>
    <w:rsid w:val="004A4E2B"/>
    <w:rsid w:val="004A4E83"/>
    <w:rsid w:val="004A4EDD"/>
    <w:rsid w:val="004A5046"/>
    <w:rsid w:val="004A5162"/>
    <w:rsid w:val="004A53EB"/>
    <w:rsid w:val="004A556E"/>
    <w:rsid w:val="004A59C0"/>
    <w:rsid w:val="004A5BFB"/>
    <w:rsid w:val="004A5C94"/>
    <w:rsid w:val="004A66F6"/>
    <w:rsid w:val="004A6807"/>
    <w:rsid w:val="004A6986"/>
    <w:rsid w:val="004A6AA6"/>
    <w:rsid w:val="004A6D07"/>
    <w:rsid w:val="004A6D75"/>
    <w:rsid w:val="004A702E"/>
    <w:rsid w:val="004A7037"/>
    <w:rsid w:val="004A70FF"/>
    <w:rsid w:val="004A710C"/>
    <w:rsid w:val="004A7543"/>
    <w:rsid w:val="004A7577"/>
    <w:rsid w:val="004A792A"/>
    <w:rsid w:val="004B0351"/>
    <w:rsid w:val="004B0473"/>
    <w:rsid w:val="004B04E6"/>
    <w:rsid w:val="004B060B"/>
    <w:rsid w:val="004B0969"/>
    <w:rsid w:val="004B0C92"/>
    <w:rsid w:val="004B10C1"/>
    <w:rsid w:val="004B12A9"/>
    <w:rsid w:val="004B13C2"/>
    <w:rsid w:val="004B1625"/>
    <w:rsid w:val="004B1731"/>
    <w:rsid w:val="004B190E"/>
    <w:rsid w:val="004B1A91"/>
    <w:rsid w:val="004B1B72"/>
    <w:rsid w:val="004B1CF3"/>
    <w:rsid w:val="004B204F"/>
    <w:rsid w:val="004B21C6"/>
    <w:rsid w:val="004B2620"/>
    <w:rsid w:val="004B26BD"/>
    <w:rsid w:val="004B2872"/>
    <w:rsid w:val="004B28BF"/>
    <w:rsid w:val="004B3359"/>
    <w:rsid w:val="004B34DD"/>
    <w:rsid w:val="004B36B4"/>
    <w:rsid w:val="004B383C"/>
    <w:rsid w:val="004B3E85"/>
    <w:rsid w:val="004B465A"/>
    <w:rsid w:val="004B4807"/>
    <w:rsid w:val="004B4BA6"/>
    <w:rsid w:val="004B5027"/>
    <w:rsid w:val="004B52E4"/>
    <w:rsid w:val="004B55D8"/>
    <w:rsid w:val="004B5908"/>
    <w:rsid w:val="004B5948"/>
    <w:rsid w:val="004B5A26"/>
    <w:rsid w:val="004B5BE4"/>
    <w:rsid w:val="004B5CF7"/>
    <w:rsid w:val="004B5D41"/>
    <w:rsid w:val="004B5F3D"/>
    <w:rsid w:val="004B66CD"/>
    <w:rsid w:val="004B6A85"/>
    <w:rsid w:val="004B6AB5"/>
    <w:rsid w:val="004B6B81"/>
    <w:rsid w:val="004B6F5B"/>
    <w:rsid w:val="004B7052"/>
    <w:rsid w:val="004B7325"/>
    <w:rsid w:val="004B7464"/>
    <w:rsid w:val="004B795F"/>
    <w:rsid w:val="004B7ABB"/>
    <w:rsid w:val="004B7B6B"/>
    <w:rsid w:val="004B7B7A"/>
    <w:rsid w:val="004B7CEF"/>
    <w:rsid w:val="004C0DC1"/>
    <w:rsid w:val="004C126D"/>
    <w:rsid w:val="004C132A"/>
    <w:rsid w:val="004C191E"/>
    <w:rsid w:val="004C19EF"/>
    <w:rsid w:val="004C1AC9"/>
    <w:rsid w:val="004C1C1E"/>
    <w:rsid w:val="004C1C61"/>
    <w:rsid w:val="004C1D45"/>
    <w:rsid w:val="004C1ECF"/>
    <w:rsid w:val="004C22D8"/>
    <w:rsid w:val="004C2798"/>
    <w:rsid w:val="004C2C09"/>
    <w:rsid w:val="004C2ED2"/>
    <w:rsid w:val="004C371B"/>
    <w:rsid w:val="004C3730"/>
    <w:rsid w:val="004C3FFD"/>
    <w:rsid w:val="004C4019"/>
    <w:rsid w:val="004C4187"/>
    <w:rsid w:val="004C4202"/>
    <w:rsid w:val="004C422D"/>
    <w:rsid w:val="004C44AE"/>
    <w:rsid w:val="004C4BB6"/>
    <w:rsid w:val="004C4C28"/>
    <w:rsid w:val="004C4D37"/>
    <w:rsid w:val="004C4DA5"/>
    <w:rsid w:val="004C51B8"/>
    <w:rsid w:val="004C550E"/>
    <w:rsid w:val="004C5855"/>
    <w:rsid w:val="004C5B0B"/>
    <w:rsid w:val="004C5DFC"/>
    <w:rsid w:val="004C5F33"/>
    <w:rsid w:val="004C6006"/>
    <w:rsid w:val="004C61C5"/>
    <w:rsid w:val="004C65EF"/>
    <w:rsid w:val="004C68D3"/>
    <w:rsid w:val="004C6B47"/>
    <w:rsid w:val="004C6BA9"/>
    <w:rsid w:val="004C6D33"/>
    <w:rsid w:val="004C6E28"/>
    <w:rsid w:val="004C6E76"/>
    <w:rsid w:val="004C6EA0"/>
    <w:rsid w:val="004C719B"/>
    <w:rsid w:val="004C790E"/>
    <w:rsid w:val="004C7D96"/>
    <w:rsid w:val="004D0001"/>
    <w:rsid w:val="004D0170"/>
    <w:rsid w:val="004D040D"/>
    <w:rsid w:val="004D04DD"/>
    <w:rsid w:val="004D0743"/>
    <w:rsid w:val="004D0863"/>
    <w:rsid w:val="004D0971"/>
    <w:rsid w:val="004D099E"/>
    <w:rsid w:val="004D09B0"/>
    <w:rsid w:val="004D0CAA"/>
    <w:rsid w:val="004D0E3B"/>
    <w:rsid w:val="004D0EE4"/>
    <w:rsid w:val="004D0FBF"/>
    <w:rsid w:val="004D109C"/>
    <w:rsid w:val="004D1454"/>
    <w:rsid w:val="004D1498"/>
    <w:rsid w:val="004D24CA"/>
    <w:rsid w:val="004D270C"/>
    <w:rsid w:val="004D28A7"/>
    <w:rsid w:val="004D28F1"/>
    <w:rsid w:val="004D2950"/>
    <w:rsid w:val="004D2A24"/>
    <w:rsid w:val="004D2A7A"/>
    <w:rsid w:val="004D2A87"/>
    <w:rsid w:val="004D2CAD"/>
    <w:rsid w:val="004D36FF"/>
    <w:rsid w:val="004D38E4"/>
    <w:rsid w:val="004D3A3A"/>
    <w:rsid w:val="004D429B"/>
    <w:rsid w:val="004D42D5"/>
    <w:rsid w:val="004D4E61"/>
    <w:rsid w:val="004D4F65"/>
    <w:rsid w:val="004D4FDC"/>
    <w:rsid w:val="004D5079"/>
    <w:rsid w:val="004D50BF"/>
    <w:rsid w:val="004D53F2"/>
    <w:rsid w:val="004D5504"/>
    <w:rsid w:val="004D5A35"/>
    <w:rsid w:val="004D5A7D"/>
    <w:rsid w:val="004D60C5"/>
    <w:rsid w:val="004D63AD"/>
    <w:rsid w:val="004D6A72"/>
    <w:rsid w:val="004D6ED0"/>
    <w:rsid w:val="004D73E3"/>
    <w:rsid w:val="004D7BCA"/>
    <w:rsid w:val="004E010A"/>
    <w:rsid w:val="004E017D"/>
    <w:rsid w:val="004E052D"/>
    <w:rsid w:val="004E0749"/>
    <w:rsid w:val="004E09D9"/>
    <w:rsid w:val="004E0FE5"/>
    <w:rsid w:val="004E18A6"/>
    <w:rsid w:val="004E18C3"/>
    <w:rsid w:val="004E1D53"/>
    <w:rsid w:val="004E1DC1"/>
    <w:rsid w:val="004E1FC9"/>
    <w:rsid w:val="004E2064"/>
    <w:rsid w:val="004E2652"/>
    <w:rsid w:val="004E26C1"/>
    <w:rsid w:val="004E29BD"/>
    <w:rsid w:val="004E2B02"/>
    <w:rsid w:val="004E2D62"/>
    <w:rsid w:val="004E2E31"/>
    <w:rsid w:val="004E3345"/>
    <w:rsid w:val="004E3486"/>
    <w:rsid w:val="004E36EB"/>
    <w:rsid w:val="004E376A"/>
    <w:rsid w:val="004E387B"/>
    <w:rsid w:val="004E3AB7"/>
    <w:rsid w:val="004E3ADF"/>
    <w:rsid w:val="004E3E47"/>
    <w:rsid w:val="004E45C4"/>
    <w:rsid w:val="004E4F13"/>
    <w:rsid w:val="004E587C"/>
    <w:rsid w:val="004E5AF5"/>
    <w:rsid w:val="004E5C24"/>
    <w:rsid w:val="004E5D81"/>
    <w:rsid w:val="004E5EF5"/>
    <w:rsid w:val="004E6232"/>
    <w:rsid w:val="004E6716"/>
    <w:rsid w:val="004E6860"/>
    <w:rsid w:val="004E6BA3"/>
    <w:rsid w:val="004E6DD9"/>
    <w:rsid w:val="004E6ED1"/>
    <w:rsid w:val="004E70AA"/>
    <w:rsid w:val="004E7230"/>
    <w:rsid w:val="004E7AD0"/>
    <w:rsid w:val="004F018D"/>
    <w:rsid w:val="004F064D"/>
    <w:rsid w:val="004F0661"/>
    <w:rsid w:val="004F06CD"/>
    <w:rsid w:val="004F0833"/>
    <w:rsid w:val="004F08A2"/>
    <w:rsid w:val="004F0C91"/>
    <w:rsid w:val="004F150E"/>
    <w:rsid w:val="004F1510"/>
    <w:rsid w:val="004F17C3"/>
    <w:rsid w:val="004F1C3A"/>
    <w:rsid w:val="004F2352"/>
    <w:rsid w:val="004F2448"/>
    <w:rsid w:val="004F25E2"/>
    <w:rsid w:val="004F273D"/>
    <w:rsid w:val="004F2CF1"/>
    <w:rsid w:val="004F30F8"/>
    <w:rsid w:val="004F3164"/>
    <w:rsid w:val="004F3497"/>
    <w:rsid w:val="004F37B3"/>
    <w:rsid w:val="004F3F6A"/>
    <w:rsid w:val="004F4278"/>
    <w:rsid w:val="004F4771"/>
    <w:rsid w:val="004F480B"/>
    <w:rsid w:val="004F48D3"/>
    <w:rsid w:val="004F48EA"/>
    <w:rsid w:val="004F4B50"/>
    <w:rsid w:val="004F4F4A"/>
    <w:rsid w:val="004F4FB6"/>
    <w:rsid w:val="004F556D"/>
    <w:rsid w:val="004F5A22"/>
    <w:rsid w:val="004F5A61"/>
    <w:rsid w:val="004F5CC3"/>
    <w:rsid w:val="004F5F15"/>
    <w:rsid w:val="004F5F77"/>
    <w:rsid w:val="004F6703"/>
    <w:rsid w:val="004F670B"/>
    <w:rsid w:val="004F68E9"/>
    <w:rsid w:val="004F6B39"/>
    <w:rsid w:val="004F6D1E"/>
    <w:rsid w:val="004F6DB3"/>
    <w:rsid w:val="004F6EA4"/>
    <w:rsid w:val="004F6EEF"/>
    <w:rsid w:val="004F77C1"/>
    <w:rsid w:val="004F7944"/>
    <w:rsid w:val="004F797C"/>
    <w:rsid w:val="004F7BFD"/>
    <w:rsid w:val="004F7DF1"/>
    <w:rsid w:val="004F7FE2"/>
    <w:rsid w:val="005001E2"/>
    <w:rsid w:val="0050026A"/>
    <w:rsid w:val="00500397"/>
    <w:rsid w:val="00500456"/>
    <w:rsid w:val="005005EE"/>
    <w:rsid w:val="00500886"/>
    <w:rsid w:val="00500CD7"/>
    <w:rsid w:val="00501153"/>
    <w:rsid w:val="005011FC"/>
    <w:rsid w:val="00501718"/>
    <w:rsid w:val="005017B0"/>
    <w:rsid w:val="00501B17"/>
    <w:rsid w:val="00502197"/>
    <w:rsid w:val="0050224D"/>
    <w:rsid w:val="005024CF"/>
    <w:rsid w:val="0050250B"/>
    <w:rsid w:val="0050253D"/>
    <w:rsid w:val="00502B61"/>
    <w:rsid w:val="00502D0F"/>
    <w:rsid w:val="00502D34"/>
    <w:rsid w:val="00502F2E"/>
    <w:rsid w:val="005031E5"/>
    <w:rsid w:val="0050391D"/>
    <w:rsid w:val="0050395D"/>
    <w:rsid w:val="00503A40"/>
    <w:rsid w:val="00503ABE"/>
    <w:rsid w:val="00503CA8"/>
    <w:rsid w:val="00503F31"/>
    <w:rsid w:val="00503FDE"/>
    <w:rsid w:val="0050419C"/>
    <w:rsid w:val="005042F2"/>
    <w:rsid w:val="005043F1"/>
    <w:rsid w:val="0050441B"/>
    <w:rsid w:val="0050452D"/>
    <w:rsid w:val="00505018"/>
    <w:rsid w:val="0050509D"/>
    <w:rsid w:val="0050535F"/>
    <w:rsid w:val="0050579C"/>
    <w:rsid w:val="0050597E"/>
    <w:rsid w:val="00505CFD"/>
    <w:rsid w:val="005062E6"/>
    <w:rsid w:val="005062F1"/>
    <w:rsid w:val="005065A5"/>
    <w:rsid w:val="00506FDF"/>
    <w:rsid w:val="005073B0"/>
    <w:rsid w:val="00507550"/>
    <w:rsid w:val="00507718"/>
    <w:rsid w:val="0050778D"/>
    <w:rsid w:val="0050795C"/>
    <w:rsid w:val="00507AE4"/>
    <w:rsid w:val="00507B87"/>
    <w:rsid w:val="00507C26"/>
    <w:rsid w:val="00507D16"/>
    <w:rsid w:val="005101EE"/>
    <w:rsid w:val="00510515"/>
    <w:rsid w:val="005106B8"/>
    <w:rsid w:val="00510F58"/>
    <w:rsid w:val="005113C7"/>
    <w:rsid w:val="005118A5"/>
    <w:rsid w:val="00511E5D"/>
    <w:rsid w:val="00511F69"/>
    <w:rsid w:val="00512088"/>
    <w:rsid w:val="00512254"/>
    <w:rsid w:val="00512319"/>
    <w:rsid w:val="005128A2"/>
    <w:rsid w:val="005128AA"/>
    <w:rsid w:val="005128C7"/>
    <w:rsid w:val="00512BAA"/>
    <w:rsid w:val="00512E03"/>
    <w:rsid w:val="00513FB3"/>
    <w:rsid w:val="005140AB"/>
    <w:rsid w:val="00514366"/>
    <w:rsid w:val="005143AD"/>
    <w:rsid w:val="0051475C"/>
    <w:rsid w:val="00514998"/>
    <w:rsid w:val="00514AFB"/>
    <w:rsid w:val="005154C4"/>
    <w:rsid w:val="00515887"/>
    <w:rsid w:val="0051593D"/>
    <w:rsid w:val="00515ADC"/>
    <w:rsid w:val="00515EB2"/>
    <w:rsid w:val="00515EF8"/>
    <w:rsid w:val="005161B4"/>
    <w:rsid w:val="005161FC"/>
    <w:rsid w:val="00516B9E"/>
    <w:rsid w:val="00516C7D"/>
    <w:rsid w:val="00516D13"/>
    <w:rsid w:val="0051710A"/>
    <w:rsid w:val="0051742C"/>
    <w:rsid w:val="0051772D"/>
    <w:rsid w:val="0051786B"/>
    <w:rsid w:val="005178D2"/>
    <w:rsid w:val="00517AA5"/>
    <w:rsid w:val="00517BAB"/>
    <w:rsid w:val="00517D73"/>
    <w:rsid w:val="00517EC8"/>
    <w:rsid w:val="00517F16"/>
    <w:rsid w:val="00520207"/>
    <w:rsid w:val="00520327"/>
    <w:rsid w:val="00520B59"/>
    <w:rsid w:val="00520DB4"/>
    <w:rsid w:val="00520E16"/>
    <w:rsid w:val="00521377"/>
    <w:rsid w:val="0052166D"/>
    <w:rsid w:val="005217D9"/>
    <w:rsid w:val="00521C06"/>
    <w:rsid w:val="005223FC"/>
    <w:rsid w:val="00522694"/>
    <w:rsid w:val="00522757"/>
    <w:rsid w:val="005235AF"/>
    <w:rsid w:val="00523D55"/>
    <w:rsid w:val="005243AA"/>
    <w:rsid w:val="00524518"/>
    <w:rsid w:val="0052487C"/>
    <w:rsid w:val="00524D56"/>
    <w:rsid w:val="00525023"/>
    <w:rsid w:val="005252F5"/>
    <w:rsid w:val="00525530"/>
    <w:rsid w:val="0052587F"/>
    <w:rsid w:val="00525D89"/>
    <w:rsid w:val="005260D6"/>
    <w:rsid w:val="00526112"/>
    <w:rsid w:val="00526292"/>
    <w:rsid w:val="00526BED"/>
    <w:rsid w:val="00526D2E"/>
    <w:rsid w:val="00527137"/>
    <w:rsid w:val="00527632"/>
    <w:rsid w:val="00527C4B"/>
    <w:rsid w:val="00527D87"/>
    <w:rsid w:val="00527F2E"/>
    <w:rsid w:val="005300B0"/>
    <w:rsid w:val="005301F2"/>
    <w:rsid w:val="00530308"/>
    <w:rsid w:val="005307ED"/>
    <w:rsid w:val="00530C33"/>
    <w:rsid w:val="00530CE0"/>
    <w:rsid w:val="00530D1A"/>
    <w:rsid w:val="00530EF5"/>
    <w:rsid w:val="00530FDA"/>
    <w:rsid w:val="005312FF"/>
    <w:rsid w:val="0053132B"/>
    <w:rsid w:val="00531A79"/>
    <w:rsid w:val="00531C00"/>
    <w:rsid w:val="00531C20"/>
    <w:rsid w:val="00532278"/>
    <w:rsid w:val="00533797"/>
    <w:rsid w:val="00533DE1"/>
    <w:rsid w:val="00533FA1"/>
    <w:rsid w:val="0053461C"/>
    <w:rsid w:val="00534800"/>
    <w:rsid w:val="00534839"/>
    <w:rsid w:val="00534C62"/>
    <w:rsid w:val="00534CC7"/>
    <w:rsid w:val="00534D63"/>
    <w:rsid w:val="00534E58"/>
    <w:rsid w:val="005356EB"/>
    <w:rsid w:val="005358F5"/>
    <w:rsid w:val="005359FA"/>
    <w:rsid w:val="00535D68"/>
    <w:rsid w:val="00535E47"/>
    <w:rsid w:val="005364AA"/>
    <w:rsid w:val="0053688F"/>
    <w:rsid w:val="00536959"/>
    <w:rsid w:val="00537143"/>
    <w:rsid w:val="0053745D"/>
    <w:rsid w:val="00537BA3"/>
    <w:rsid w:val="00537CEC"/>
    <w:rsid w:val="00537DC6"/>
    <w:rsid w:val="00540136"/>
    <w:rsid w:val="0054032D"/>
    <w:rsid w:val="0054034D"/>
    <w:rsid w:val="005403DC"/>
    <w:rsid w:val="005405F6"/>
    <w:rsid w:val="00540693"/>
    <w:rsid w:val="00540F08"/>
    <w:rsid w:val="005411AF"/>
    <w:rsid w:val="00541295"/>
    <w:rsid w:val="00541323"/>
    <w:rsid w:val="0054148F"/>
    <w:rsid w:val="0054155F"/>
    <w:rsid w:val="00541591"/>
    <w:rsid w:val="00541CC8"/>
    <w:rsid w:val="00541D92"/>
    <w:rsid w:val="00541DBC"/>
    <w:rsid w:val="0054219C"/>
    <w:rsid w:val="00542856"/>
    <w:rsid w:val="00542863"/>
    <w:rsid w:val="00542B74"/>
    <w:rsid w:val="00543224"/>
    <w:rsid w:val="00543637"/>
    <w:rsid w:val="0054369D"/>
    <w:rsid w:val="00543846"/>
    <w:rsid w:val="00543880"/>
    <w:rsid w:val="00543B03"/>
    <w:rsid w:val="00543F34"/>
    <w:rsid w:val="00543FAC"/>
    <w:rsid w:val="005444FB"/>
    <w:rsid w:val="00544500"/>
    <w:rsid w:val="005447E9"/>
    <w:rsid w:val="00545499"/>
    <w:rsid w:val="00545E04"/>
    <w:rsid w:val="00545EEE"/>
    <w:rsid w:val="0054647F"/>
    <w:rsid w:val="0054654F"/>
    <w:rsid w:val="00546563"/>
    <w:rsid w:val="00546AD5"/>
    <w:rsid w:val="00546B2A"/>
    <w:rsid w:val="00546F88"/>
    <w:rsid w:val="00546FA0"/>
    <w:rsid w:val="00547114"/>
    <w:rsid w:val="0054764C"/>
    <w:rsid w:val="00547862"/>
    <w:rsid w:val="005502FA"/>
    <w:rsid w:val="005507A5"/>
    <w:rsid w:val="005507DF"/>
    <w:rsid w:val="00550807"/>
    <w:rsid w:val="005508FE"/>
    <w:rsid w:val="00550F08"/>
    <w:rsid w:val="0055105D"/>
    <w:rsid w:val="00551193"/>
    <w:rsid w:val="00551456"/>
    <w:rsid w:val="005515F1"/>
    <w:rsid w:val="005516A1"/>
    <w:rsid w:val="005517FE"/>
    <w:rsid w:val="00551BF8"/>
    <w:rsid w:val="005520E2"/>
    <w:rsid w:val="0055234D"/>
    <w:rsid w:val="0055260E"/>
    <w:rsid w:val="00552ACD"/>
    <w:rsid w:val="00552B8E"/>
    <w:rsid w:val="00552C0F"/>
    <w:rsid w:val="00552DC6"/>
    <w:rsid w:val="00552F41"/>
    <w:rsid w:val="005543EA"/>
    <w:rsid w:val="005545FF"/>
    <w:rsid w:val="00554A39"/>
    <w:rsid w:val="00554D97"/>
    <w:rsid w:val="00555627"/>
    <w:rsid w:val="0055563E"/>
    <w:rsid w:val="00555825"/>
    <w:rsid w:val="005559FA"/>
    <w:rsid w:val="00555A95"/>
    <w:rsid w:val="00555EFD"/>
    <w:rsid w:val="00556030"/>
    <w:rsid w:val="0055617B"/>
    <w:rsid w:val="00556208"/>
    <w:rsid w:val="00556344"/>
    <w:rsid w:val="005563FB"/>
    <w:rsid w:val="0055641B"/>
    <w:rsid w:val="00556439"/>
    <w:rsid w:val="005566E5"/>
    <w:rsid w:val="00556754"/>
    <w:rsid w:val="005567B9"/>
    <w:rsid w:val="00556C72"/>
    <w:rsid w:val="00556CDD"/>
    <w:rsid w:val="005577CE"/>
    <w:rsid w:val="005579AD"/>
    <w:rsid w:val="00557A47"/>
    <w:rsid w:val="00557E52"/>
    <w:rsid w:val="00557FD0"/>
    <w:rsid w:val="00560A92"/>
    <w:rsid w:val="0056136D"/>
    <w:rsid w:val="00561745"/>
    <w:rsid w:val="00561839"/>
    <w:rsid w:val="00561A3C"/>
    <w:rsid w:val="00561E45"/>
    <w:rsid w:val="00561EF0"/>
    <w:rsid w:val="005621AA"/>
    <w:rsid w:val="005626CB"/>
    <w:rsid w:val="00562AE0"/>
    <w:rsid w:val="00562E32"/>
    <w:rsid w:val="005634A8"/>
    <w:rsid w:val="00563A5F"/>
    <w:rsid w:val="00563AA1"/>
    <w:rsid w:val="00563AEB"/>
    <w:rsid w:val="00563C25"/>
    <w:rsid w:val="00563C55"/>
    <w:rsid w:val="00563C6B"/>
    <w:rsid w:val="00563C91"/>
    <w:rsid w:val="00563EE1"/>
    <w:rsid w:val="00564434"/>
    <w:rsid w:val="005644B7"/>
    <w:rsid w:val="005644D4"/>
    <w:rsid w:val="005646E7"/>
    <w:rsid w:val="00564954"/>
    <w:rsid w:val="00564FA7"/>
    <w:rsid w:val="00565057"/>
    <w:rsid w:val="005655EF"/>
    <w:rsid w:val="00565DB1"/>
    <w:rsid w:val="00565F06"/>
    <w:rsid w:val="00566033"/>
    <w:rsid w:val="005660A9"/>
    <w:rsid w:val="00566238"/>
    <w:rsid w:val="00566581"/>
    <w:rsid w:val="005665BC"/>
    <w:rsid w:val="005668E2"/>
    <w:rsid w:val="00566B01"/>
    <w:rsid w:val="005670D3"/>
    <w:rsid w:val="00567236"/>
    <w:rsid w:val="00567249"/>
    <w:rsid w:val="0056726F"/>
    <w:rsid w:val="005674E2"/>
    <w:rsid w:val="00567B4D"/>
    <w:rsid w:val="00567BC3"/>
    <w:rsid w:val="00567DFF"/>
    <w:rsid w:val="00567F69"/>
    <w:rsid w:val="0057018C"/>
    <w:rsid w:val="005704B3"/>
    <w:rsid w:val="00570843"/>
    <w:rsid w:val="005708CD"/>
    <w:rsid w:val="0057092F"/>
    <w:rsid w:val="00570B2E"/>
    <w:rsid w:val="00571A61"/>
    <w:rsid w:val="00571B02"/>
    <w:rsid w:val="00571B20"/>
    <w:rsid w:val="00571B21"/>
    <w:rsid w:val="00571CA1"/>
    <w:rsid w:val="00572034"/>
    <w:rsid w:val="0057212E"/>
    <w:rsid w:val="00572246"/>
    <w:rsid w:val="00572635"/>
    <w:rsid w:val="005726C0"/>
    <w:rsid w:val="00572E99"/>
    <w:rsid w:val="005733B1"/>
    <w:rsid w:val="005735DB"/>
    <w:rsid w:val="005736CD"/>
    <w:rsid w:val="00573A63"/>
    <w:rsid w:val="00573D30"/>
    <w:rsid w:val="005742FE"/>
    <w:rsid w:val="0057476C"/>
    <w:rsid w:val="005748F4"/>
    <w:rsid w:val="0057498D"/>
    <w:rsid w:val="00574AA1"/>
    <w:rsid w:val="00574D0C"/>
    <w:rsid w:val="00574F23"/>
    <w:rsid w:val="005753B0"/>
    <w:rsid w:val="005758DD"/>
    <w:rsid w:val="00575B69"/>
    <w:rsid w:val="00575D28"/>
    <w:rsid w:val="005762CC"/>
    <w:rsid w:val="00576479"/>
    <w:rsid w:val="00576766"/>
    <w:rsid w:val="00576896"/>
    <w:rsid w:val="005769B2"/>
    <w:rsid w:val="005769BD"/>
    <w:rsid w:val="00577480"/>
    <w:rsid w:val="005776F8"/>
    <w:rsid w:val="00577913"/>
    <w:rsid w:val="0057796D"/>
    <w:rsid w:val="00577BFF"/>
    <w:rsid w:val="00577D96"/>
    <w:rsid w:val="00577EE5"/>
    <w:rsid w:val="00580137"/>
    <w:rsid w:val="0058052B"/>
    <w:rsid w:val="00580611"/>
    <w:rsid w:val="00580721"/>
    <w:rsid w:val="00580B50"/>
    <w:rsid w:val="00580CC4"/>
    <w:rsid w:val="00581224"/>
    <w:rsid w:val="0058129C"/>
    <w:rsid w:val="005812D3"/>
    <w:rsid w:val="005817BD"/>
    <w:rsid w:val="00581860"/>
    <w:rsid w:val="00581952"/>
    <w:rsid w:val="00581FDA"/>
    <w:rsid w:val="00582389"/>
    <w:rsid w:val="00582474"/>
    <w:rsid w:val="005826F0"/>
    <w:rsid w:val="00583291"/>
    <w:rsid w:val="005832B7"/>
    <w:rsid w:val="00583548"/>
    <w:rsid w:val="00583844"/>
    <w:rsid w:val="00584080"/>
    <w:rsid w:val="005840D5"/>
    <w:rsid w:val="005846AB"/>
    <w:rsid w:val="005846E9"/>
    <w:rsid w:val="0058472A"/>
    <w:rsid w:val="0058488D"/>
    <w:rsid w:val="00584E1E"/>
    <w:rsid w:val="0058540B"/>
    <w:rsid w:val="00585581"/>
    <w:rsid w:val="005856D6"/>
    <w:rsid w:val="005857D8"/>
    <w:rsid w:val="005858B1"/>
    <w:rsid w:val="00585E35"/>
    <w:rsid w:val="005862CF"/>
    <w:rsid w:val="00586FB3"/>
    <w:rsid w:val="00587AA1"/>
    <w:rsid w:val="005902CF"/>
    <w:rsid w:val="00590BEB"/>
    <w:rsid w:val="00590C46"/>
    <w:rsid w:val="00591694"/>
    <w:rsid w:val="00591928"/>
    <w:rsid w:val="00591C0C"/>
    <w:rsid w:val="00591E2B"/>
    <w:rsid w:val="0059260D"/>
    <w:rsid w:val="00592728"/>
    <w:rsid w:val="0059280D"/>
    <w:rsid w:val="005928E0"/>
    <w:rsid w:val="00592B9D"/>
    <w:rsid w:val="00592C27"/>
    <w:rsid w:val="00592E50"/>
    <w:rsid w:val="0059333F"/>
    <w:rsid w:val="005933A3"/>
    <w:rsid w:val="00593447"/>
    <w:rsid w:val="005935A9"/>
    <w:rsid w:val="005936FD"/>
    <w:rsid w:val="00593834"/>
    <w:rsid w:val="00593A36"/>
    <w:rsid w:val="00593F23"/>
    <w:rsid w:val="00594013"/>
    <w:rsid w:val="005941B6"/>
    <w:rsid w:val="005946F9"/>
    <w:rsid w:val="005949A9"/>
    <w:rsid w:val="00594BCF"/>
    <w:rsid w:val="00594FD1"/>
    <w:rsid w:val="00595037"/>
    <w:rsid w:val="005954DB"/>
    <w:rsid w:val="005956B1"/>
    <w:rsid w:val="00595EB1"/>
    <w:rsid w:val="0059669A"/>
    <w:rsid w:val="00596B5F"/>
    <w:rsid w:val="00596D3E"/>
    <w:rsid w:val="00596D7D"/>
    <w:rsid w:val="00596F87"/>
    <w:rsid w:val="005970A4"/>
    <w:rsid w:val="005A0177"/>
    <w:rsid w:val="005A05DD"/>
    <w:rsid w:val="005A067C"/>
    <w:rsid w:val="005A12E9"/>
    <w:rsid w:val="005A14EB"/>
    <w:rsid w:val="005A1D65"/>
    <w:rsid w:val="005A1E16"/>
    <w:rsid w:val="005A27DC"/>
    <w:rsid w:val="005A2C00"/>
    <w:rsid w:val="005A2C8C"/>
    <w:rsid w:val="005A2C95"/>
    <w:rsid w:val="005A2D9A"/>
    <w:rsid w:val="005A32F9"/>
    <w:rsid w:val="005A3399"/>
    <w:rsid w:val="005A3778"/>
    <w:rsid w:val="005A39CB"/>
    <w:rsid w:val="005A3A4C"/>
    <w:rsid w:val="005A3B13"/>
    <w:rsid w:val="005A3C10"/>
    <w:rsid w:val="005A3E8B"/>
    <w:rsid w:val="005A4350"/>
    <w:rsid w:val="005A4535"/>
    <w:rsid w:val="005A47E1"/>
    <w:rsid w:val="005A4B35"/>
    <w:rsid w:val="005A4C7F"/>
    <w:rsid w:val="005A4F67"/>
    <w:rsid w:val="005A5003"/>
    <w:rsid w:val="005A5466"/>
    <w:rsid w:val="005A54CD"/>
    <w:rsid w:val="005A54CE"/>
    <w:rsid w:val="005A59F9"/>
    <w:rsid w:val="005A5AC8"/>
    <w:rsid w:val="005A5DEF"/>
    <w:rsid w:val="005A6146"/>
    <w:rsid w:val="005A6A1A"/>
    <w:rsid w:val="005A6B10"/>
    <w:rsid w:val="005A6BFE"/>
    <w:rsid w:val="005A6C55"/>
    <w:rsid w:val="005A6D11"/>
    <w:rsid w:val="005A6DFF"/>
    <w:rsid w:val="005A6F03"/>
    <w:rsid w:val="005A70BF"/>
    <w:rsid w:val="005A7139"/>
    <w:rsid w:val="005A71C6"/>
    <w:rsid w:val="005A7240"/>
    <w:rsid w:val="005A7E96"/>
    <w:rsid w:val="005A7F75"/>
    <w:rsid w:val="005B033B"/>
    <w:rsid w:val="005B05D9"/>
    <w:rsid w:val="005B0895"/>
    <w:rsid w:val="005B124A"/>
    <w:rsid w:val="005B1339"/>
    <w:rsid w:val="005B1CFC"/>
    <w:rsid w:val="005B1FB7"/>
    <w:rsid w:val="005B2062"/>
    <w:rsid w:val="005B24BE"/>
    <w:rsid w:val="005B2661"/>
    <w:rsid w:val="005B2B49"/>
    <w:rsid w:val="005B3027"/>
    <w:rsid w:val="005B356E"/>
    <w:rsid w:val="005B36E2"/>
    <w:rsid w:val="005B3823"/>
    <w:rsid w:val="005B43D4"/>
    <w:rsid w:val="005B43EA"/>
    <w:rsid w:val="005B46E3"/>
    <w:rsid w:val="005B4A7A"/>
    <w:rsid w:val="005B4B70"/>
    <w:rsid w:val="005B4E37"/>
    <w:rsid w:val="005B4F3B"/>
    <w:rsid w:val="005B52DC"/>
    <w:rsid w:val="005B53D2"/>
    <w:rsid w:val="005B5704"/>
    <w:rsid w:val="005B5AD4"/>
    <w:rsid w:val="005B5CFD"/>
    <w:rsid w:val="005B5D60"/>
    <w:rsid w:val="005B6306"/>
    <w:rsid w:val="005B6A19"/>
    <w:rsid w:val="005B7481"/>
    <w:rsid w:val="005B7601"/>
    <w:rsid w:val="005B7A51"/>
    <w:rsid w:val="005C05C2"/>
    <w:rsid w:val="005C074B"/>
    <w:rsid w:val="005C0950"/>
    <w:rsid w:val="005C0A8A"/>
    <w:rsid w:val="005C0AE1"/>
    <w:rsid w:val="005C1204"/>
    <w:rsid w:val="005C14C3"/>
    <w:rsid w:val="005C151C"/>
    <w:rsid w:val="005C154E"/>
    <w:rsid w:val="005C168A"/>
    <w:rsid w:val="005C171C"/>
    <w:rsid w:val="005C1739"/>
    <w:rsid w:val="005C1C52"/>
    <w:rsid w:val="005C1C82"/>
    <w:rsid w:val="005C24EE"/>
    <w:rsid w:val="005C2555"/>
    <w:rsid w:val="005C2587"/>
    <w:rsid w:val="005C2835"/>
    <w:rsid w:val="005C28DF"/>
    <w:rsid w:val="005C299B"/>
    <w:rsid w:val="005C2AD2"/>
    <w:rsid w:val="005C2B25"/>
    <w:rsid w:val="005C2BFD"/>
    <w:rsid w:val="005C309B"/>
    <w:rsid w:val="005C3648"/>
    <w:rsid w:val="005C3728"/>
    <w:rsid w:val="005C3895"/>
    <w:rsid w:val="005C38D3"/>
    <w:rsid w:val="005C3AD8"/>
    <w:rsid w:val="005C3BDD"/>
    <w:rsid w:val="005C3C12"/>
    <w:rsid w:val="005C3FA7"/>
    <w:rsid w:val="005C4321"/>
    <w:rsid w:val="005C439A"/>
    <w:rsid w:val="005C459A"/>
    <w:rsid w:val="005C485E"/>
    <w:rsid w:val="005C4ED5"/>
    <w:rsid w:val="005C4EE9"/>
    <w:rsid w:val="005C50CB"/>
    <w:rsid w:val="005C513E"/>
    <w:rsid w:val="005C53E0"/>
    <w:rsid w:val="005C53F9"/>
    <w:rsid w:val="005C549C"/>
    <w:rsid w:val="005C54DF"/>
    <w:rsid w:val="005C55DC"/>
    <w:rsid w:val="005C5637"/>
    <w:rsid w:val="005C5A57"/>
    <w:rsid w:val="005C5AA8"/>
    <w:rsid w:val="005C5CA1"/>
    <w:rsid w:val="005C6168"/>
    <w:rsid w:val="005C642F"/>
    <w:rsid w:val="005C6AAC"/>
    <w:rsid w:val="005C6AEB"/>
    <w:rsid w:val="005C6D6D"/>
    <w:rsid w:val="005C6EAB"/>
    <w:rsid w:val="005C6F15"/>
    <w:rsid w:val="005C7307"/>
    <w:rsid w:val="005C7C2B"/>
    <w:rsid w:val="005C7E6D"/>
    <w:rsid w:val="005D0251"/>
    <w:rsid w:val="005D0441"/>
    <w:rsid w:val="005D048F"/>
    <w:rsid w:val="005D07C5"/>
    <w:rsid w:val="005D0A1C"/>
    <w:rsid w:val="005D1327"/>
    <w:rsid w:val="005D1376"/>
    <w:rsid w:val="005D1A90"/>
    <w:rsid w:val="005D1EB8"/>
    <w:rsid w:val="005D257F"/>
    <w:rsid w:val="005D289A"/>
    <w:rsid w:val="005D2B81"/>
    <w:rsid w:val="005D399A"/>
    <w:rsid w:val="005D3A20"/>
    <w:rsid w:val="005D3BBD"/>
    <w:rsid w:val="005D3F87"/>
    <w:rsid w:val="005D4022"/>
    <w:rsid w:val="005D406F"/>
    <w:rsid w:val="005D4220"/>
    <w:rsid w:val="005D4623"/>
    <w:rsid w:val="005D488B"/>
    <w:rsid w:val="005D5FA0"/>
    <w:rsid w:val="005D651D"/>
    <w:rsid w:val="005D6928"/>
    <w:rsid w:val="005D6A5F"/>
    <w:rsid w:val="005D6D5C"/>
    <w:rsid w:val="005D6E76"/>
    <w:rsid w:val="005D75FF"/>
    <w:rsid w:val="005D7FA2"/>
    <w:rsid w:val="005E010F"/>
    <w:rsid w:val="005E02BA"/>
    <w:rsid w:val="005E04BE"/>
    <w:rsid w:val="005E083A"/>
    <w:rsid w:val="005E0940"/>
    <w:rsid w:val="005E09A1"/>
    <w:rsid w:val="005E0AD8"/>
    <w:rsid w:val="005E0ED1"/>
    <w:rsid w:val="005E13DE"/>
    <w:rsid w:val="005E1617"/>
    <w:rsid w:val="005E2508"/>
    <w:rsid w:val="005E2515"/>
    <w:rsid w:val="005E2627"/>
    <w:rsid w:val="005E2755"/>
    <w:rsid w:val="005E27EF"/>
    <w:rsid w:val="005E28F5"/>
    <w:rsid w:val="005E2B8C"/>
    <w:rsid w:val="005E2DFC"/>
    <w:rsid w:val="005E324D"/>
    <w:rsid w:val="005E3325"/>
    <w:rsid w:val="005E375D"/>
    <w:rsid w:val="005E3ECA"/>
    <w:rsid w:val="005E427F"/>
    <w:rsid w:val="005E4935"/>
    <w:rsid w:val="005E49CA"/>
    <w:rsid w:val="005E4AF1"/>
    <w:rsid w:val="005E583C"/>
    <w:rsid w:val="005E5D85"/>
    <w:rsid w:val="005E5E9F"/>
    <w:rsid w:val="005E645C"/>
    <w:rsid w:val="005E66E3"/>
    <w:rsid w:val="005E6D75"/>
    <w:rsid w:val="005E6EF0"/>
    <w:rsid w:val="005E7135"/>
    <w:rsid w:val="005E74CB"/>
    <w:rsid w:val="005E74E6"/>
    <w:rsid w:val="005E75A9"/>
    <w:rsid w:val="005E7CEB"/>
    <w:rsid w:val="005E7FD0"/>
    <w:rsid w:val="005F0175"/>
    <w:rsid w:val="005F02F6"/>
    <w:rsid w:val="005F0332"/>
    <w:rsid w:val="005F0AFB"/>
    <w:rsid w:val="005F0E99"/>
    <w:rsid w:val="005F1162"/>
    <w:rsid w:val="005F14FA"/>
    <w:rsid w:val="005F1668"/>
    <w:rsid w:val="005F1ACA"/>
    <w:rsid w:val="005F1C0F"/>
    <w:rsid w:val="005F1CC2"/>
    <w:rsid w:val="005F2136"/>
    <w:rsid w:val="005F21B1"/>
    <w:rsid w:val="005F2290"/>
    <w:rsid w:val="005F23BD"/>
    <w:rsid w:val="005F25D4"/>
    <w:rsid w:val="005F2637"/>
    <w:rsid w:val="005F2B49"/>
    <w:rsid w:val="005F2BC1"/>
    <w:rsid w:val="005F2C60"/>
    <w:rsid w:val="005F2DCA"/>
    <w:rsid w:val="005F2E68"/>
    <w:rsid w:val="005F31F8"/>
    <w:rsid w:val="005F31FE"/>
    <w:rsid w:val="005F3698"/>
    <w:rsid w:val="005F3770"/>
    <w:rsid w:val="005F3828"/>
    <w:rsid w:val="005F391B"/>
    <w:rsid w:val="005F3C9A"/>
    <w:rsid w:val="005F3CF5"/>
    <w:rsid w:val="005F45BF"/>
    <w:rsid w:val="005F460F"/>
    <w:rsid w:val="005F558D"/>
    <w:rsid w:val="005F55E4"/>
    <w:rsid w:val="005F5874"/>
    <w:rsid w:val="005F58F0"/>
    <w:rsid w:val="005F5C31"/>
    <w:rsid w:val="005F5E8F"/>
    <w:rsid w:val="005F5F15"/>
    <w:rsid w:val="005F63EC"/>
    <w:rsid w:val="005F6831"/>
    <w:rsid w:val="005F74B1"/>
    <w:rsid w:val="005F766E"/>
    <w:rsid w:val="006000E6"/>
    <w:rsid w:val="006001E8"/>
    <w:rsid w:val="0060047E"/>
    <w:rsid w:val="006007B0"/>
    <w:rsid w:val="00600A4A"/>
    <w:rsid w:val="00600A51"/>
    <w:rsid w:val="00600C46"/>
    <w:rsid w:val="00601060"/>
    <w:rsid w:val="006010FB"/>
    <w:rsid w:val="006014A8"/>
    <w:rsid w:val="00601849"/>
    <w:rsid w:val="00601CAD"/>
    <w:rsid w:val="00601DC7"/>
    <w:rsid w:val="00601F50"/>
    <w:rsid w:val="00602213"/>
    <w:rsid w:val="00602242"/>
    <w:rsid w:val="006024EB"/>
    <w:rsid w:val="00602814"/>
    <w:rsid w:val="00602D6D"/>
    <w:rsid w:val="00602DEF"/>
    <w:rsid w:val="00602FE7"/>
    <w:rsid w:val="0060327B"/>
    <w:rsid w:val="006035E7"/>
    <w:rsid w:val="0060365F"/>
    <w:rsid w:val="006036A7"/>
    <w:rsid w:val="006037E7"/>
    <w:rsid w:val="0060394C"/>
    <w:rsid w:val="00603D60"/>
    <w:rsid w:val="00604241"/>
    <w:rsid w:val="0060426F"/>
    <w:rsid w:val="00604888"/>
    <w:rsid w:val="006049DB"/>
    <w:rsid w:val="00604B5B"/>
    <w:rsid w:val="00604B93"/>
    <w:rsid w:val="00604C8B"/>
    <w:rsid w:val="00604D51"/>
    <w:rsid w:val="00604D6B"/>
    <w:rsid w:val="00605298"/>
    <w:rsid w:val="006054EE"/>
    <w:rsid w:val="00605B00"/>
    <w:rsid w:val="00605C35"/>
    <w:rsid w:val="00605C7A"/>
    <w:rsid w:val="006060AE"/>
    <w:rsid w:val="006062E6"/>
    <w:rsid w:val="00606682"/>
    <w:rsid w:val="00606ECE"/>
    <w:rsid w:val="006071B1"/>
    <w:rsid w:val="006071FB"/>
    <w:rsid w:val="00607C84"/>
    <w:rsid w:val="00607DFA"/>
    <w:rsid w:val="00607E38"/>
    <w:rsid w:val="00610086"/>
    <w:rsid w:val="006100D1"/>
    <w:rsid w:val="00610286"/>
    <w:rsid w:val="00610372"/>
    <w:rsid w:val="00610471"/>
    <w:rsid w:val="0061085C"/>
    <w:rsid w:val="00610B3C"/>
    <w:rsid w:val="00610B52"/>
    <w:rsid w:val="00610D33"/>
    <w:rsid w:val="00611004"/>
    <w:rsid w:val="0061128A"/>
    <w:rsid w:val="00611400"/>
    <w:rsid w:val="006114DE"/>
    <w:rsid w:val="0061170A"/>
    <w:rsid w:val="00611A2C"/>
    <w:rsid w:val="00611A3E"/>
    <w:rsid w:val="00611B10"/>
    <w:rsid w:val="00611EAC"/>
    <w:rsid w:val="00611FFB"/>
    <w:rsid w:val="0061237F"/>
    <w:rsid w:val="00612403"/>
    <w:rsid w:val="0061244C"/>
    <w:rsid w:val="00612717"/>
    <w:rsid w:val="0061290C"/>
    <w:rsid w:val="00612A1C"/>
    <w:rsid w:val="00612CD2"/>
    <w:rsid w:val="006130BA"/>
    <w:rsid w:val="006134CB"/>
    <w:rsid w:val="006135E8"/>
    <w:rsid w:val="0061361E"/>
    <w:rsid w:val="00613719"/>
    <w:rsid w:val="006138F2"/>
    <w:rsid w:val="006139B3"/>
    <w:rsid w:val="00613AA2"/>
    <w:rsid w:val="00613B57"/>
    <w:rsid w:val="00613D0F"/>
    <w:rsid w:val="00613D35"/>
    <w:rsid w:val="00614944"/>
    <w:rsid w:val="00614B1C"/>
    <w:rsid w:val="00614E80"/>
    <w:rsid w:val="00615355"/>
    <w:rsid w:val="0061554E"/>
    <w:rsid w:val="00615D09"/>
    <w:rsid w:val="006162C7"/>
    <w:rsid w:val="006164A1"/>
    <w:rsid w:val="0061669A"/>
    <w:rsid w:val="00616A58"/>
    <w:rsid w:val="00617191"/>
    <w:rsid w:val="0061724E"/>
    <w:rsid w:val="006174BC"/>
    <w:rsid w:val="00617613"/>
    <w:rsid w:val="00617CA7"/>
    <w:rsid w:val="00617DF8"/>
    <w:rsid w:val="006208ED"/>
    <w:rsid w:val="00620B0E"/>
    <w:rsid w:val="00620B40"/>
    <w:rsid w:val="00620C2F"/>
    <w:rsid w:val="00620E3E"/>
    <w:rsid w:val="0062110F"/>
    <w:rsid w:val="00621446"/>
    <w:rsid w:val="0062175C"/>
    <w:rsid w:val="006217F7"/>
    <w:rsid w:val="0062195A"/>
    <w:rsid w:val="00622128"/>
    <w:rsid w:val="0062283B"/>
    <w:rsid w:val="006228FB"/>
    <w:rsid w:val="0062359A"/>
    <w:rsid w:val="006239D5"/>
    <w:rsid w:val="00623AEA"/>
    <w:rsid w:val="00623DB3"/>
    <w:rsid w:val="00623F30"/>
    <w:rsid w:val="006240B0"/>
    <w:rsid w:val="006243F2"/>
    <w:rsid w:val="0062497F"/>
    <w:rsid w:val="00624B70"/>
    <w:rsid w:val="00624FDE"/>
    <w:rsid w:val="00625089"/>
    <w:rsid w:val="00625299"/>
    <w:rsid w:val="0062541C"/>
    <w:rsid w:val="0062574A"/>
    <w:rsid w:val="00625A77"/>
    <w:rsid w:val="00625C2E"/>
    <w:rsid w:val="00625E71"/>
    <w:rsid w:val="00625F5C"/>
    <w:rsid w:val="0062645B"/>
    <w:rsid w:val="00626496"/>
    <w:rsid w:val="0062654A"/>
    <w:rsid w:val="0062660C"/>
    <w:rsid w:val="0062728F"/>
    <w:rsid w:val="006272F9"/>
    <w:rsid w:val="00627415"/>
    <w:rsid w:val="00627D0D"/>
    <w:rsid w:val="00627E19"/>
    <w:rsid w:val="006304C3"/>
    <w:rsid w:val="00630566"/>
    <w:rsid w:val="00630650"/>
    <w:rsid w:val="00630687"/>
    <w:rsid w:val="00630715"/>
    <w:rsid w:val="0063083E"/>
    <w:rsid w:val="0063098E"/>
    <w:rsid w:val="00630AC2"/>
    <w:rsid w:val="00630BF1"/>
    <w:rsid w:val="00630C5D"/>
    <w:rsid w:val="00630D96"/>
    <w:rsid w:val="0063117A"/>
    <w:rsid w:val="00631758"/>
    <w:rsid w:val="00631797"/>
    <w:rsid w:val="00631AAE"/>
    <w:rsid w:val="00631F97"/>
    <w:rsid w:val="0063209E"/>
    <w:rsid w:val="006320CB"/>
    <w:rsid w:val="00632104"/>
    <w:rsid w:val="00632174"/>
    <w:rsid w:val="006324F1"/>
    <w:rsid w:val="00632648"/>
    <w:rsid w:val="00632BAE"/>
    <w:rsid w:val="006333AA"/>
    <w:rsid w:val="00633589"/>
    <w:rsid w:val="0063366F"/>
    <w:rsid w:val="00633697"/>
    <w:rsid w:val="006337B7"/>
    <w:rsid w:val="00633817"/>
    <w:rsid w:val="00633CF6"/>
    <w:rsid w:val="00633E91"/>
    <w:rsid w:val="00634041"/>
    <w:rsid w:val="0063408E"/>
    <w:rsid w:val="0063443F"/>
    <w:rsid w:val="006345CD"/>
    <w:rsid w:val="00634793"/>
    <w:rsid w:val="00634A2C"/>
    <w:rsid w:val="00634DDE"/>
    <w:rsid w:val="00634DE3"/>
    <w:rsid w:val="00635659"/>
    <w:rsid w:val="006357CB"/>
    <w:rsid w:val="00635AB2"/>
    <w:rsid w:val="00635B98"/>
    <w:rsid w:val="00636736"/>
    <w:rsid w:val="00636A8F"/>
    <w:rsid w:val="00636DC3"/>
    <w:rsid w:val="00636E6B"/>
    <w:rsid w:val="00636E9B"/>
    <w:rsid w:val="0063705A"/>
    <w:rsid w:val="006373B4"/>
    <w:rsid w:val="00637505"/>
    <w:rsid w:val="00637685"/>
    <w:rsid w:val="006379B8"/>
    <w:rsid w:val="006379E9"/>
    <w:rsid w:val="00637C0D"/>
    <w:rsid w:val="00637DB5"/>
    <w:rsid w:val="006401E2"/>
    <w:rsid w:val="00640427"/>
    <w:rsid w:val="00640491"/>
    <w:rsid w:val="00640730"/>
    <w:rsid w:val="0064077F"/>
    <w:rsid w:val="00640912"/>
    <w:rsid w:val="006409F2"/>
    <w:rsid w:val="00640A55"/>
    <w:rsid w:val="0064146A"/>
    <w:rsid w:val="00641821"/>
    <w:rsid w:val="00641A89"/>
    <w:rsid w:val="00641B38"/>
    <w:rsid w:val="00641BCA"/>
    <w:rsid w:val="006421B6"/>
    <w:rsid w:val="006428A9"/>
    <w:rsid w:val="00642F72"/>
    <w:rsid w:val="006431FB"/>
    <w:rsid w:val="00643239"/>
    <w:rsid w:val="006439EE"/>
    <w:rsid w:val="00643C50"/>
    <w:rsid w:val="00643CAE"/>
    <w:rsid w:val="00643DB6"/>
    <w:rsid w:val="006441BE"/>
    <w:rsid w:val="006442F3"/>
    <w:rsid w:val="006445DB"/>
    <w:rsid w:val="0064466D"/>
    <w:rsid w:val="00644723"/>
    <w:rsid w:val="00644DC4"/>
    <w:rsid w:val="00644E54"/>
    <w:rsid w:val="00645362"/>
    <w:rsid w:val="0064583D"/>
    <w:rsid w:val="00645A30"/>
    <w:rsid w:val="00645B49"/>
    <w:rsid w:val="00645CCD"/>
    <w:rsid w:val="006466E1"/>
    <w:rsid w:val="00646716"/>
    <w:rsid w:val="00646733"/>
    <w:rsid w:val="00646CD2"/>
    <w:rsid w:val="00646FCE"/>
    <w:rsid w:val="0064710B"/>
    <w:rsid w:val="00647537"/>
    <w:rsid w:val="006478D8"/>
    <w:rsid w:val="006479E5"/>
    <w:rsid w:val="00647B36"/>
    <w:rsid w:val="00647C40"/>
    <w:rsid w:val="00650131"/>
    <w:rsid w:val="00650325"/>
    <w:rsid w:val="006505D1"/>
    <w:rsid w:val="006510A4"/>
    <w:rsid w:val="006511CA"/>
    <w:rsid w:val="00651432"/>
    <w:rsid w:val="00651464"/>
    <w:rsid w:val="0065185F"/>
    <w:rsid w:val="00651E3A"/>
    <w:rsid w:val="00652196"/>
    <w:rsid w:val="00652417"/>
    <w:rsid w:val="0065248E"/>
    <w:rsid w:val="00652CCB"/>
    <w:rsid w:val="0065304A"/>
    <w:rsid w:val="00653AC2"/>
    <w:rsid w:val="00653B30"/>
    <w:rsid w:val="00653BE0"/>
    <w:rsid w:val="00653E8D"/>
    <w:rsid w:val="00654196"/>
    <w:rsid w:val="00654485"/>
    <w:rsid w:val="0065496C"/>
    <w:rsid w:val="00654A1B"/>
    <w:rsid w:val="00654B6F"/>
    <w:rsid w:val="00654D5C"/>
    <w:rsid w:val="00654E15"/>
    <w:rsid w:val="00654FFE"/>
    <w:rsid w:val="0065509A"/>
    <w:rsid w:val="006550F6"/>
    <w:rsid w:val="006551BB"/>
    <w:rsid w:val="00655316"/>
    <w:rsid w:val="00655329"/>
    <w:rsid w:val="00655551"/>
    <w:rsid w:val="006557DD"/>
    <w:rsid w:val="00655BB9"/>
    <w:rsid w:val="00655D4A"/>
    <w:rsid w:val="006565BE"/>
    <w:rsid w:val="00656748"/>
    <w:rsid w:val="00656BA5"/>
    <w:rsid w:val="00656BC3"/>
    <w:rsid w:val="00656DBB"/>
    <w:rsid w:val="00656DFD"/>
    <w:rsid w:val="00656E5B"/>
    <w:rsid w:val="00656EAA"/>
    <w:rsid w:val="006574F5"/>
    <w:rsid w:val="0065769F"/>
    <w:rsid w:val="00657803"/>
    <w:rsid w:val="00657944"/>
    <w:rsid w:val="006579E4"/>
    <w:rsid w:val="00660293"/>
    <w:rsid w:val="006605CA"/>
    <w:rsid w:val="0066079B"/>
    <w:rsid w:val="00660E7D"/>
    <w:rsid w:val="00660F5F"/>
    <w:rsid w:val="0066121A"/>
    <w:rsid w:val="00661F2E"/>
    <w:rsid w:val="0066204A"/>
    <w:rsid w:val="006620ED"/>
    <w:rsid w:val="006621AD"/>
    <w:rsid w:val="0066236E"/>
    <w:rsid w:val="00662E65"/>
    <w:rsid w:val="006630A9"/>
    <w:rsid w:val="006631A1"/>
    <w:rsid w:val="0066342D"/>
    <w:rsid w:val="00663CCB"/>
    <w:rsid w:val="00663FB4"/>
    <w:rsid w:val="00663FE0"/>
    <w:rsid w:val="006640BA"/>
    <w:rsid w:val="006641A7"/>
    <w:rsid w:val="00664361"/>
    <w:rsid w:val="00664382"/>
    <w:rsid w:val="00664CCC"/>
    <w:rsid w:val="0066509E"/>
    <w:rsid w:val="006650B2"/>
    <w:rsid w:val="00665377"/>
    <w:rsid w:val="00665CAD"/>
    <w:rsid w:val="00665D69"/>
    <w:rsid w:val="00665DA3"/>
    <w:rsid w:val="0066691D"/>
    <w:rsid w:val="0066693A"/>
    <w:rsid w:val="00666A93"/>
    <w:rsid w:val="00666D0F"/>
    <w:rsid w:val="00667114"/>
    <w:rsid w:val="006674F8"/>
    <w:rsid w:val="0067042B"/>
    <w:rsid w:val="006707DE"/>
    <w:rsid w:val="00670ABD"/>
    <w:rsid w:val="00670B7D"/>
    <w:rsid w:val="00670C52"/>
    <w:rsid w:val="00670CE2"/>
    <w:rsid w:val="00670D5D"/>
    <w:rsid w:val="00670DB9"/>
    <w:rsid w:val="00670F09"/>
    <w:rsid w:val="006716E1"/>
    <w:rsid w:val="006717A2"/>
    <w:rsid w:val="00671A7B"/>
    <w:rsid w:val="0067243D"/>
    <w:rsid w:val="00672C19"/>
    <w:rsid w:val="00673434"/>
    <w:rsid w:val="006734AA"/>
    <w:rsid w:val="006737F7"/>
    <w:rsid w:val="0067383A"/>
    <w:rsid w:val="006738B7"/>
    <w:rsid w:val="00673999"/>
    <w:rsid w:val="006739C7"/>
    <w:rsid w:val="00673D3B"/>
    <w:rsid w:val="00673EBF"/>
    <w:rsid w:val="006746CB"/>
    <w:rsid w:val="006747F1"/>
    <w:rsid w:val="00674DDB"/>
    <w:rsid w:val="00674F08"/>
    <w:rsid w:val="00675195"/>
    <w:rsid w:val="006755B3"/>
    <w:rsid w:val="00675B05"/>
    <w:rsid w:val="00675EB4"/>
    <w:rsid w:val="006760AB"/>
    <w:rsid w:val="00676158"/>
    <w:rsid w:val="0067624A"/>
    <w:rsid w:val="0067629F"/>
    <w:rsid w:val="0067646E"/>
    <w:rsid w:val="00676A74"/>
    <w:rsid w:val="00676FCA"/>
    <w:rsid w:val="0067729B"/>
    <w:rsid w:val="00677516"/>
    <w:rsid w:val="006777E5"/>
    <w:rsid w:val="00677CB7"/>
    <w:rsid w:val="00677E52"/>
    <w:rsid w:val="00677EE3"/>
    <w:rsid w:val="006804B1"/>
    <w:rsid w:val="006805EA"/>
    <w:rsid w:val="0068077F"/>
    <w:rsid w:val="00680938"/>
    <w:rsid w:val="00680C3E"/>
    <w:rsid w:val="00680C78"/>
    <w:rsid w:val="00681139"/>
    <w:rsid w:val="00681239"/>
    <w:rsid w:val="006812A1"/>
    <w:rsid w:val="00681834"/>
    <w:rsid w:val="00681A9D"/>
    <w:rsid w:val="00681DCC"/>
    <w:rsid w:val="00682060"/>
    <w:rsid w:val="00682175"/>
    <w:rsid w:val="006826F7"/>
    <w:rsid w:val="0068274C"/>
    <w:rsid w:val="0068278E"/>
    <w:rsid w:val="0068293C"/>
    <w:rsid w:val="00682A1D"/>
    <w:rsid w:val="00682D48"/>
    <w:rsid w:val="00683259"/>
    <w:rsid w:val="006833F8"/>
    <w:rsid w:val="006838E9"/>
    <w:rsid w:val="00683D2A"/>
    <w:rsid w:val="00683E69"/>
    <w:rsid w:val="00683EEA"/>
    <w:rsid w:val="00683FED"/>
    <w:rsid w:val="00684070"/>
    <w:rsid w:val="006841AE"/>
    <w:rsid w:val="00685346"/>
    <w:rsid w:val="0068539B"/>
    <w:rsid w:val="00685863"/>
    <w:rsid w:val="006859F7"/>
    <w:rsid w:val="00685EF2"/>
    <w:rsid w:val="00685F7C"/>
    <w:rsid w:val="006860A3"/>
    <w:rsid w:val="00686151"/>
    <w:rsid w:val="0068632E"/>
    <w:rsid w:val="006865BA"/>
    <w:rsid w:val="006866C9"/>
    <w:rsid w:val="00686D79"/>
    <w:rsid w:val="00686F65"/>
    <w:rsid w:val="00687359"/>
    <w:rsid w:val="006877DF"/>
    <w:rsid w:val="0068784E"/>
    <w:rsid w:val="00687A39"/>
    <w:rsid w:val="00690434"/>
    <w:rsid w:val="0069056C"/>
    <w:rsid w:val="00690CC4"/>
    <w:rsid w:val="00690CFE"/>
    <w:rsid w:val="00691589"/>
    <w:rsid w:val="00691611"/>
    <w:rsid w:val="006917D5"/>
    <w:rsid w:val="006918CF"/>
    <w:rsid w:val="00691BBB"/>
    <w:rsid w:val="00691C17"/>
    <w:rsid w:val="00692211"/>
    <w:rsid w:val="00692262"/>
    <w:rsid w:val="006923E7"/>
    <w:rsid w:val="00692451"/>
    <w:rsid w:val="00692464"/>
    <w:rsid w:val="0069271C"/>
    <w:rsid w:val="00692732"/>
    <w:rsid w:val="0069274D"/>
    <w:rsid w:val="0069294F"/>
    <w:rsid w:val="00692CDE"/>
    <w:rsid w:val="00692F71"/>
    <w:rsid w:val="00693297"/>
    <w:rsid w:val="0069350E"/>
    <w:rsid w:val="00693BA1"/>
    <w:rsid w:val="006945F8"/>
    <w:rsid w:val="006946E4"/>
    <w:rsid w:val="006947BF"/>
    <w:rsid w:val="0069491F"/>
    <w:rsid w:val="00694B77"/>
    <w:rsid w:val="00694F40"/>
    <w:rsid w:val="00694FC2"/>
    <w:rsid w:val="0069534C"/>
    <w:rsid w:val="0069553F"/>
    <w:rsid w:val="00695834"/>
    <w:rsid w:val="00695A3A"/>
    <w:rsid w:val="00695AB1"/>
    <w:rsid w:val="00695C10"/>
    <w:rsid w:val="00695DEB"/>
    <w:rsid w:val="00695EDD"/>
    <w:rsid w:val="00695EFF"/>
    <w:rsid w:val="00695F1B"/>
    <w:rsid w:val="006962B0"/>
    <w:rsid w:val="006962EF"/>
    <w:rsid w:val="006963B9"/>
    <w:rsid w:val="006A0168"/>
    <w:rsid w:val="006A0275"/>
    <w:rsid w:val="006A0330"/>
    <w:rsid w:val="006A07DE"/>
    <w:rsid w:val="006A08CD"/>
    <w:rsid w:val="006A08E4"/>
    <w:rsid w:val="006A0C14"/>
    <w:rsid w:val="006A0E53"/>
    <w:rsid w:val="006A1097"/>
    <w:rsid w:val="006A1398"/>
    <w:rsid w:val="006A1734"/>
    <w:rsid w:val="006A196C"/>
    <w:rsid w:val="006A1CAC"/>
    <w:rsid w:val="006A1CB2"/>
    <w:rsid w:val="006A1CEA"/>
    <w:rsid w:val="006A1DE0"/>
    <w:rsid w:val="006A2947"/>
    <w:rsid w:val="006A2E20"/>
    <w:rsid w:val="006A2EEA"/>
    <w:rsid w:val="006A30C9"/>
    <w:rsid w:val="006A31E0"/>
    <w:rsid w:val="006A3267"/>
    <w:rsid w:val="006A340B"/>
    <w:rsid w:val="006A3427"/>
    <w:rsid w:val="006A3995"/>
    <w:rsid w:val="006A4114"/>
    <w:rsid w:val="006A434F"/>
    <w:rsid w:val="006A4458"/>
    <w:rsid w:val="006A4462"/>
    <w:rsid w:val="006A44F4"/>
    <w:rsid w:val="006A4B4A"/>
    <w:rsid w:val="006A4E9E"/>
    <w:rsid w:val="006A4F76"/>
    <w:rsid w:val="006A5743"/>
    <w:rsid w:val="006A5FB8"/>
    <w:rsid w:val="006A6307"/>
    <w:rsid w:val="006A6D9B"/>
    <w:rsid w:val="006A7424"/>
    <w:rsid w:val="006A76AD"/>
    <w:rsid w:val="006A7755"/>
    <w:rsid w:val="006A77D4"/>
    <w:rsid w:val="006A783C"/>
    <w:rsid w:val="006A7A8A"/>
    <w:rsid w:val="006A7C0A"/>
    <w:rsid w:val="006A7FC1"/>
    <w:rsid w:val="006B00DB"/>
    <w:rsid w:val="006B0175"/>
    <w:rsid w:val="006B0489"/>
    <w:rsid w:val="006B09C6"/>
    <w:rsid w:val="006B0A84"/>
    <w:rsid w:val="006B0AD4"/>
    <w:rsid w:val="006B0E2E"/>
    <w:rsid w:val="006B1CA4"/>
    <w:rsid w:val="006B2023"/>
    <w:rsid w:val="006B24CC"/>
    <w:rsid w:val="006B2E47"/>
    <w:rsid w:val="006B2EB2"/>
    <w:rsid w:val="006B331D"/>
    <w:rsid w:val="006B3973"/>
    <w:rsid w:val="006B39EC"/>
    <w:rsid w:val="006B3A88"/>
    <w:rsid w:val="006B3DEC"/>
    <w:rsid w:val="006B3FF7"/>
    <w:rsid w:val="006B4078"/>
    <w:rsid w:val="006B41FC"/>
    <w:rsid w:val="006B4749"/>
    <w:rsid w:val="006B519E"/>
    <w:rsid w:val="006B52C7"/>
    <w:rsid w:val="006B5E13"/>
    <w:rsid w:val="006B6077"/>
    <w:rsid w:val="006B66CF"/>
    <w:rsid w:val="006B6876"/>
    <w:rsid w:val="006B6A60"/>
    <w:rsid w:val="006B6AEE"/>
    <w:rsid w:val="006B6F78"/>
    <w:rsid w:val="006B7064"/>
    <w:rsid w:val="006B70B4"/>
    <w:rsid w:val="006B717C"/>
    <w:rsid w:val="006B7496"/>
    <w:rsid w:val="006B75C5"/>
    <w:rsid w:val="006B77B7"/>
    <w:rsid w:val="006B7A8F"/>
    <w:rsid w:val="006B7AC5"/>
    <w:rsid w:val="006B7D25"/>
    <w:rsid w:val="006B7FA1"/>
    <w:rsid w:val="006B7FB8"/>
    <w:rsid w:val="006C0492"/>
    <w:rsid w:val="006C05CD"/>
    <w:rsid w:val="006C0AF1"/>
    <w:rsid w:val="006C0D31"/>
    <w:rsid w:val="006C112A"/>
    <w:rsid w:val="006C1670"/>
    <w:rsid w:val="006C1922"/>
    <w:rsid w:val="006C1EFC"/>
    <w:rsid w:val="006C2616"/>
    <w:rsid w:val="006C262A"/>
    <w:rsid w:val="006C28B7"/>
    <w:rsid w:val="006C2970"/>
    <w:rsid w:val="006C2AAF"/>
    <w:rsid w:val="006C2B18"/>
    <w:rsid w:val="006C2B1C"/>
    <w:rsid w:val="006C34DF"/>
    <w:rsid w:val="006C39DC"/>
    <w:rsid w:val="006C3D60"/>
    <w:rsid w:val="006C3EBF"/>
    <w:rsid w:val="006C4738"/>
    <w:rsid w:val="006C4996"/>
    <w:rsid w:val="006C4A8D"/>
    <w:rsid w:val="006C4F5D"/>
    <w:rsid w:val="006C4F7C"/>
    <w:rsid w:val="006C5421"/>
    <w:rsid w:val="006C5450"/>
    <w:rsid w:val="006C564D"/>
    <w:rsid w:val="006C627E"/>
    <w:rsid w:val="006C6315"/>
    <w:rsid w:val="006C6437"/>
    <w:rsid w:val="006C64FD"/>
    <w:rsid w:val="006C724D"/>
    <w:rsid w:val="006C7353"/>
    <w:rsid w:val="006D0016"/>
    <w:rsid w:val="006D01F4"/>
    <w:rsid w:val="006D04F1"/>
    <w:rsid w:val="006D0B67"/>
    <w:rsid w:val="006D0C63"/>
    <w:rsid w:val="006D0D63"/>
    <w:rsid w:val="006D100C"/>
    <w:rsid w:val="006D10E2"/>
    <w:rsid w:val="006D1300"/>
    <w:rsid w:val="006D131B"/>
    <w:rsid w:val="006D1623"/>
    <w:rsid w:val="006D193C"/>
    <w:rsid w:val="006D198D"/>
    <w:rsid w:val="006D20C0"/>
    <w:rsid w:val="006D2351"/>
    <w:rsid w:val="006D235D"/>
    <w:rsid w:val="006D2CFC"/>
    <w:rsid w:val="006D2DE2"/>
    <w:rsid w:val="006D33F0"/>
    <w:rsid w:val="006D35B1"/>
    <w:rsid w:val="006D3648"/>
    <w:rsid w:val="006D3D90"/>
    <w:rsid w:val="006D408D"/>
    <w:rsid w:val="006D4233"/>
    <w:rsid w:val="006D442D"/>
    <w:rsid w:val="006D44EE"/>
    <w:rsid w:val="006D450B"/>
    <w:rsid w:val="006D4BDA"/>
    <w:rsid w:val="006D4F42"/>
    <w:rsid w:val="006D5115"/>
    <w:rsid w:val="006D5192"/>
    <w:rsid w:val="006D5429"/>
    <w:rsid w:val="006D54E8"/>
    <w:rsid w:val="006D5586"/>
    <w:rsid w:val="006D56ED"/>
    <w:rsid w:val="006D5906"/>
    <w:rsid w:val="006D5D70"/>
    <w:rsid w:val="006D5E5A"/>
    <w:rsid w:val="006D5EB6"/>
    <w:rsid w:val="006D6351"/>
    <w:rsid w:val="006D658E"/>
    <w:rsid w:val="006D6BF6"/>
    <w:rsid w:val="006D6EDB"/>
    <w:rsid w:val="006D751E"/>
    <w:rsid w:val="006D7535"/>
    <w:rsid w:val="006D772D"/>
    <w:rsid w:val="006D77B6"/>
    <w:rsid w:val="006D7AF9"/>
    <w:rsid w:val="006D7C99"/>
    <w:rsid w:val="006D7D39"/>
    <w:rsid w:val="006D7F39"/>
    <w:rsid w:val="006E003C"/>
    <w:rsid w:val="006E00BD"/>
    <w:rsid w:val="006E04FA"/>
    <w:rsid w:val="006E0690"/>
    <w:rsid w:val="006E075E"/>
    <w:rsid w:val="006E0A8B"/>
    <w:rsid w:val="006E152B"/>
    <w:rsid w:val="006E154E"/>
    <w:rsid w:val="006E1D0C"/>
    <w:rsid w:val="006E1FA8"/>
    <w:rsid w:val="006E2012"/>
    <w:rsid w:val="006E234F"/>
    <w:rsid w:val="006E26B0"/>
    <w:rsid w:val="006E27B2"/>
    <w:rsid w:val="006E286B"/>
    <w:rsid w:val="006E296E"/>
    <w:rsid w:val="006E2B20"/>
    <w:rsid w:val="006E2B4A"/>
    <w:rsid w:val="006E2DAD"/>
    <w:rsid w:val="006E2FD2"/>
    <w:rsid w:val="006E3543"/>
    <w:rsid w:val="006E36B3"/>
    <w:rsid w:val="006E384F"/>
    <w:rsid w:val="006E394F"/>
    <w:rsid w:val="006E39D2"/>
    <w:rsid w:val="006E3B47"/>
    <w:rsid w:val="006E3C69"/>
    <w:rsid w:val="006E4222"/>
    <w:rsid w:val="006E458D"/>
    <w:rsid w:val="006E4983"/>
    <w:rsid w:val="006E4B55"/>
    <w:rsid w:val="006E517C"/>
    <w:rsid w:val="006E55B9"/>
    <w:rsid w:val="006E56AC"/>
    <w:rsid w:val="006E5C55"/>
    <w:rsid w:val="006E61D6"/>
    <w:rsid w:val="006E6243"/>
    <w:rsid w:val="006E6386"/>
    <w:rsid w:val="006E6AAC"/>
    <w:rsid w:val="006E6CE7"/>
    <w:rsid w:val="006E6D3A"/>
    <w:rsid w:val="006E6EDF"/>
    <w:rsid w:val="006E700A"/>
    <w:rsid w:val="006E7010"/>
    <w:rsid w:val="006E703D"/>
    <w:rsid w:val="006E7350"/>
    <w:rsid w:val="006E74E8"/>
    <w:rsid w:val="006E751E"/>
    <w:rsid w:val="006E7687"/>
    <w:rsid w:val="006E7930"/>
    <w:rsid w:val="006E79D5"/>
    <w:rsid w:val="006E7CCC"/>
    <w:rsid w:val="006E7DC1"/>
    <w:rsid w:val="006E7E91"/>
    <w:rsid w:val="006E7F4D"/>
    <w:rsid w:val="006F0522"/>
    <w:rsid w:val="006F054E"/>
    <w:rsid w:val="006F122B"/>
    <w:rsid w:val="006F123B"/>
    <w:rsid w:val="006F1318"/>
    <w:rsid w:val="006F1586"/>
    <w:rsid w:val="006F1623"/>
    <w:rsid w:val="006F2265"/>
    <w:rsid w:val="006F2378"/>
    <w:rsid w:val="006F287A"/>
    <w:rsid w:val="006F2A43"/>
    <w:rsid w:val="006F2C54"/>
    <w:rsid w:val="006F389E"/>
    <w:rsid w:val="006F3994"/>
    <w:rsid w:val="006F3AEC"/>
    <w:rsid w:val="006F3AF6"/>
    <w:rsid w:val="006F3CA8"/>
    <w:rsid w:val="006F3F5D"/>
    <w:rsid w:val="006F403A"/>
    <w:rsid w:val="006F40BF"/>
    <w:rsid w:val="006F4145"/>
    <w:rsid w:val="006F4360"/>
    <w:rsid w:val="006F47BB"/>
    <w:rsid w:val="006F4989"/>
    <w:rsid w:val="006F4E04"/>
    <w:rsid w:val="006F50B8"/>
    <w:rsid w:val="006F53BD"/>
    <w:rsid w:val="006F5452"/>
    <w:rsid w:val="006F556B"/>
    <w:rsid w:val="006F562D"/>
    <w:rsid w:val="006F56BC"/>
    <w:rsid w:val="006F57B9"/>
    <w:rsid w:val="006F58CE"/>
    <w:rsid w:val="006F5B45"/>
    <w:rsid w:val="006F5CFE"/>
    <w:rsid w:val="006F5F14"/>
    <w:rsid w:val="006F62E5"/>
    <w:rsid w:val="006F664D"/>
    <w:rsid w:val="006F6BB1"/>
    <w:rsid w:val="006F6C51"/>
    <w:rsid w:val="006F737A"/>
    <w:rsid w:val="006F73A2"/>
    <w:rsid w:val="006F75D1"/>
    <w:rsid w:val="006F75D7"/>
    <w:rsid w:val="006F7646"/>
    <w:rsid w:val="006F76BF"/>
    <w:rsid w:val="006F7B62"/>
    <w:rsid w:val="007003CE"/>
    <w:rsid w:val="00700675"/>
    <w:rsid w:val="007008C9"/>
    <w:rsid w:val="00700AE4"/>
    <w:rsid w:val="00700B92"/>
    <w:rsid w:val="00700E4D"/>
    <w:rsid w:val="00700F04"/>
    <w:rsid w:val="0070103C"/>
    <w:rsid w:val="0070114D"/>
    <w:rsid w:val="0070128C"/>
    <w:rsid w:val="0070134B"/>
    <w:rsid w:val="00701487"/>
    <w:rsid w:val="007019D7"/>
    <w:rsid w:val="00701C0F"/>
    <w:rsid w:val="00701C47"/>
    <w:rsid w:val="007024A9"/>
    <w:rsid w:val="00702818"/>
    <w:rsid w:val="00703091"/>
    <w:rsid w:val="007030C8"/>
    <w:rsid w:val="00703452"/>
    <w:rsid w:val="007038F7"/>
    <w:rsid w:val="00703937"/>
    <w:rsid w:val="00703A26"/>
    <w:rsid w:val="00703A5E"/>
    <w:rsid w:val="00703ACF"/>
    <w:rsid w:val="00703C46"/>
    <w:rsid w:val="00703C52"/>
    <w:rsid w:val="00703E65"/>
    <w:rsid w:val="007040B2"/>
    <w:rsid w:val="0070432C"/>
    <w:rsid w:val="00704991"/>
    <w:rsid w:val="00704CFB"/>
    <w:rsid w:val="00705700"/>
    <w:rsid w:val="0070573F"/>
    <w:rsid w:val="00705863"/>
    <w:rsid w:val="007059A0"/>
    <w:rsid w:val="007059E4"/>
    <w:rsid w:val="00706204"/>
    <w:rsid w:val="007065F0"/>
    <w:rsid w:val="007067AC"/>
    <w:rsid w:val="00706B40"/>
    <w:rsid w:val="00706FA9"/>
    <w:rsid w:val="0070766E"/>
    <w:rsid w:val="0070789C"/>
    <w:rsid w:val="00707D1A"/>
    <w:rsid w:val="00707DC7"/>
    <w:rsid w:val="00707E94"/>
    <w:rsid w:val="00710402"/>
    <w:rsid w:val="00710579"/>
    <w:rsid w:val="007105C8"/>
    <w:rsid w:val="007106D4"/>
    <w:rsid w:val="00710935"/>
    <w:rsid w:val="00710A28"/>
    <w:rsid w:val="00710D13"/>
    <w:rsid w:val="00710E80"/>
    <w:rsid w:val="00710F5E"/>
    <w:rsid w:val="00711488"/>
    <w:rsid w:val="00711551"/>
    <w:rsid w:val="0071172A"/>
    <w:rsid w:val="00711D11"/>
    <w:rsid w:val="00711D79"/>
    <w:rsid w:val="00712475"/>
    <w:rsid w:val="00712612"/>
    <w:rsid w:val="007126F1"/>
    <w:rsid w:val="007129BF"/>
    <w:rsid w:val="007129ED"/>
    <w:rsid w:val="00712AE8"/>
    <w:rsid w:val="00712B5F"/>
    <w:rsid w:val="00712F70"/>
    <w:rsid w:val="00712FC5"/>
    <w:rsid w:val="00713118"/>
    <w:rsid w:val="0071313C"/>
    <w:rsid w:val="00713423"/>
    <w:rsid w:val="00713999"/>
    <w:rsid w:val="00713D77"/>
    <w:rsid w:val="00713D8B"/>
    <w:rsid w:val="007141AD"/>
    <w:rsid w:val="007141D8"/>
    <w:rsid w:val="007142E3"/>
    <w:rsid w:val="00714538"/>
    <w:rsid w:val="007146F7"/>
    <w:rsid w:val="00714CD6"/>
    <w:rsid w:val="00714D14"/>
    <w:rsid w:val="00714DDE"/>
    <w:rsid w:val="007152A8"/>
    <w:rsid w:val="00715B78"/>
    <w:rsid w:val="00715B86"/>
    <w:rsid w:val="00715BB3"/>
    <w:rsid w:val="00715C67"/>
    <w:rsid w:val="00715E89"/>
    <w:rsid w:val="00716027"/>
    <w:rsid w:val="00716355"/>
    <w:rsid w:val="00716956"/>
    <w:rsid w:val="00716B91"/>
    <w:rsid w:val="00716E77"/>
    <w:rsid w:val="00717331"/>
    <w:rsid w:val="007176E8"/>
    <w:rsid w:val="007176FE"/>
    <w:rsid w:val="00717DF9"/>
    <w:rsid w:val="00717E38"/>
    <w:rsid w:val="00717F53"/>
    <w:rsid w:val="00717FEC"/>
    <w:rsid w:val="00720BA8"/>
    <w:rsid w:val="007210A7"/>
    <w:rsid w:val="007210F6"/>
    <w:rsid w:val="0072115C"/>
    <w:rsid w:val="0072120E"/>
    <w:rsid w:val="0072165D"/>
    <w:rsid w:val="00721B17"/>
    <w:rsid w:val="00722106"/>
    <w:rsid w:val="00722149"/>
    <w:rsid w:val="00722379"/>
    <w:rsid w:val="00722784"/>
    <w:rsid w:val="00722821"/>
    <w:rsid w:val="007228CF"/>
    <w:rsid w:val="00722AA0"/>
    <w:rsid w:val="00722BC5"/>
    <w:rsid w:val="00722BD3"/>
    <w:rsid w:val="00722EF1"/>
    <w:rsid w:val="00723172"/>
    <w:rsid w:val="007231B5"/>
    <w:rsid w:val="007232B1"/>
    <w:rsid w:val="007232D6"/>
    <w:rsid w:val="00723565"/>
    <w:rsid w:val="0072357D"/>
    <w:rsid w:val="007238B5"/>
    <w:rsid w:val="00723D81"/>
    <w:rsid w:val="00723ED2"/>
    <w:rsid w:val="007240D8"/>
    <w:rsid w:val="00724120"/>
    <w:rsid w:val="007247C0"/>
    <w:rsid w:val="00724BB5"/>
    <w:rsid w:val="00724FEB"/>
    <w:rsid w:val="0072508C"/>
    <w:rsid w:val="00725527"/>
    <w:rsid w:val="007255EA"/>
    <w:rsid w:val="0072585E"/>
    <w:rsid w:val="00725A6A"/>
    <w:rsid w:val="00725AD4"/>
    <w:rsid w:val="00725B57"/>
    <w:rsid w:val="00725CFF"/>
    <w:rsid w:val="00725DEB"/>
    <w:rsid w:val="00726026"/>
    <w:rsid w:val="007266C6"/>
    <w:rsid w:val="00726CCD"/>
    <w:rsid w:val="00726E6F"/>
    <w:rsid w:val="0072734A"/>
    <w:rsid w:val="0072766E"/>
    <w:rsid w:val="0072770A"/>
    <w:rsid w:val="00727726"/>
    <w:rsid w:val="007278AC"/>
    <w:rsid w:val="007278C7"/>
    <w:rsid w:val="00727B45"/>
    <w:rsid w:val="00730376"/>
    <w:rsid w:val="00730608"/>
    <w:rsid w:val="00730688"/>
    <w:rsid w:val="00730B82"/>
    <w:rsid w:val="00730D38"/>
    <w:rsid w:val="00730E3C"/>
    <w:rsid w:val="00730E54"/>
    <w:rsid w:val="00730F52"/>
    <w:rsid w:val="007310FB"/>
    <w:rsid w:val="007313A5"/>
    <w:rsid w:val="0073208F"/>
    <w:rsid w:val="00732228"/>
    <w:rsid w:val="00732348"/>
    <w:rsid w:val="007325AF"/>
    <w:rsid w:val="0073263C"/>
    <w:rsid w:val="0073292A"/>
    <w:rsid w:val="00732D28"/>
    <w:rsid w:val="00732E77"/>
    <w:rsid w:val="00732F1B"/>
    <w:rsid w:val="00733610"/>
    <w:rsid w:val="00733863"/>
    <w:rsid w:val="007342F5"/>
    <w:rsid w:val="00734676"/>
    <w:rsid w:val="00734752"/>
    <w:rsid w:val="00734A0F"/>
    <w:rsid w:val="00734BD6"/>
    <w:rsid w:val="00734D8A"/>
    <w:rsid w:val="007353DF"/>
    <w:rsid w:val="007354FF"/>
    <w:rsid w:val="00735EEF"/>
    <w:rsid w:val="007364DC"/>
    <w:rsid w:val="007367D5"/>
    <w:rsid w:val="007368D3"/>
    <w:rsid w:val="00736BE9"/>
    <w:rsid w:val="00736C4B"/>
    <w:rsid w:val="00736D02"/>
    <w:rsid w:val="00736FD0"/>
    <w:rsid w:val="007370AA"/>
    <w:rsid w:val="007372CB"/>
    <w:rsid w:val="0073736A"/>
    <w:rsid w:val="007373A7"/>
    <w:rsid w:val="007376E3"/>
    <w:rsid w:val="00737C36"/>
    <w:rsid w:val="00737D5C"/>
    <w:rsid w:val="007403AA"/>
    <w:rsid w:val="00740713"/>
    <w:rsid w:val="00740758"/>
    <w:rsid w:val="007408C3"/>
    <w:rsid w:val="00740DF5"/>
    <w:rsid w:val="00740ED8"/>
    <w:rsid w:val="0074109D"/>
    <w:rsid w:val="00741827"/>
    <w:rsid w:val="00741853"/>
    <w:rsid w:val="00741865"/>
    <w:rsid w:val="00741934"/>
    <w:rsid w:val="00741E99"/>
    <w:rsid w:val="007426F2"/>
    <w:rsid w:val="00742984"/>
    <w:rsid w:val="007429E0"/>
    <w:rsid w:val="00742B35"/>
    <w:rsid w:val="0074337A"/>
    <w:rsid w:val="0074395E"/>
    <w:rsid w:val="007439DB"/>
    <w:rsid w:val="00743AC9"/>
    <w:rsid w:val="00743CC1"/>
    <w:rsid w:val="00743F5A"/>
    <w:rsid w:val="00744096"/>
    <w:rsid w:val="0074462E"/>
    <w:rsid w:val="0074485A"/>
    <w:rsid w:val="00744AD7"/>
    <w:rsid w:val="00744BBC"/>
    <w:rsid w:val="00744CF1"/>
    <w:rsid w:val="00744D30"/>
    <w:rsid w:val="00744D56"/>
    <w:rsid w:val="0074500F"/>
    <w:rsid w:val="007452B0"/>
    <w:rsid w:val="00745767"/>
    <w:rsid w:val="00745CEC"/>
    <w:rsid w:val="00745F82"/>
    <w:rsid w:val="00745FA8"/>
    <w:rsid w:val="007460EC"/>
    <w:rsid w:val="00746173"/>
    <w:rsid w:val="0074630A"/>
    <w:rsid w:val="007464CB"/>
    <w:rsid w:val="007469CD"/>
    <w:rsid w:val="007471EB"/>
    <w:rsid w:val="007473C5"/>
    <w:rsid w:val="007474EC"/>
    <w:rsid w:val="0074791C"/>
    <w:rsid w:val="00747BFD"/>
    <w:rsid w:val="0075000E"/>
    <w:rsid w:val="00750093"/>
    <w:rsid w:val="007500EA"/>
    <w:rsid w:val="0075022B"/>
    <w:rsid w:val="007505E2"/>
    <w:rsid w:val="00750680"/>
    <w:rsid w:val="00750B58"/>
    <w:rsid w:val="00750FD4"/>
    <w:rsid w:val="00750FE4"/>
    <w:rsid w:val="00751265"/>
    <w:rsid w:val="00751705"/>
    <w:rsid w:val="007517CF"/>
    <w:rsid w:val="0075245D"/>
    <w:rsid w:val="00752546"/>
    <w:rsid w:val="007526FA"/>
    <w:rsid w:val="00752F35"/>
    <w:rsid w:val="0075321E"/>
    <w:rsid w:val="0075340E"/>
    <w:rsid w:val="00753778"/>
    <w:rsid w:val="00753939"/>
    <w:rsid w:val="00754241"/>
    <w:rsid w:val="0075437F"/>
    <w:rsid w:val="0075439D"/>
    <w:rsid w:val="007544CF"/>
    <w:rsid w:val="00754CEF"/>
    <w:rsid w:val="00754F82"/>
    <w:rsid w:val="00755013"/>
    <w:rsid w:val="00755156"/>
    <w:rsid w:val="0075541C"/>
    <w:rsid w:val="0075548E"/>
    <w:rsid w:val="0075562F"/>
    <w:rsid w:val="00755CA5"/>
    <w:rsid w:val="00755E04"/>
    <w:rsid w:val="00755FC8"/>
    <w:rsid w:val="00756438"/>
    <w:rsid w:val="00756AA8"/>
    <w:rsid w:val="00756B28"/>
    <w:rsid w:val="007570BD"/>
    <w:rsid w:val="00757381"/>
    <w:rsid w:val="0075780C"/>
    <w:rsid w:val="00757945"/>
    <w:rsid w:val="00757D7D"/>
    <w:rsid w:val="00757E72"/>
    <w:rsid w:val="00757FF6"/>
    <w:rsid w:val="00757FFB"/>
    <w:rsid w:val="00760491"/>
    <w:rsid w:val="007605F9"/>
    <w:rsid w:val="00760F69"/>
    <w:rsid w:val="00760F78"/>
    <w:rsid w:val="007610A0"/>
    <w:rsid w:val="0076114F"/>
    <w:rsid w:val="00761B20"/>
    <w:rsid w:val="00761B80"/>
    <w:rsid w:val="0076233C"/>
    <w:rsid w:val="00762471"/>
    <w:rsid w:val="00762524"/>
    <w:rsid w:val="00762CBA"/>
    <w:rsid w:val="00762DBD"/>
    <w:rsid w:val="00762E65"/>
    <w:rsid w:val="0076320C"/>
    <w:rsid w:val="00763779"/>
    <w:rsid w:val="00763942"/>
    <w:rsid w:val="007639D5"/>
    <w:rsid w:val="00763BCA"/>
    <w:rsid w:val="00763BDF"/>
    <w:rsid w:val="00763C64"/>
    <w:rsid w:val="0076403C"/>
    <w:rsid w:val="00764432"/>
    <w:rsid w:val="00764453"/>
    <w:rsid w:val="00764A27"/>
    <w:rsid w:val="00764E7A"/>
    <w:rsid w:val="00764F32"/>
    <w:rsid w:val="00764F7E"/>
    <w:rsid w:val="0076502C"/>
    <w:rsid w:val="007652A3"/>
    <w:rsid w:val="00765728"/>
    <w:rsid w:val="00765748"/>
    <w:rsid w:val="00765999"/>
    <w:rsid w:val="00765B88"/>
    <w:rsid w:val="00765C4B"/>
    <w:rsid w:val="00765E30"/>
    <w:rsid w:val="00765E60"/>
    <w:rsid w:val="00766295"/>
    <w:rsid w:val="007662A5"/>
    <w:rsid w:val="00766786"/>
    <w:rsid w:val="007669B5"/>
    <w:rsid w:val="00766B4B"/>
    <w:rsid w:val="00766C96"/>
    <w:rsid w:val="00766D6D"/>
    <w:rsid w:val="00766FC2"/>
    <w:rsid w:val="007679C3"/>
    <w:rsid w:val="00767A96"/>
    <w:rsid w:val="00767FD0"/>
    <w:rsid w:val="00770067"/>
    <w:rsid w:val="00770395"/>
    <w:rsid w:val="0077048A"/>
    <w:rsid w:val="00770553"/>
    <w:rsid w:val="00770593"/>
    <w:rsid w:val="00770915"/>
    <w:rsid w:val="00770F36"/>
    <w:rsid w:val="0077122D"/>
    <w:rsid w:val="007712C8"/>
    <w:rsid w:val="007713B2"/>
    <w:rsid w:val="00771657"/>
    <w:rsid w:val="00771744"/>
    <w:rsid w:val="007719EB"/>
    <w:rsid w:val="00771A0B"/>
    <w:rsid w:val="00771D2E"/>
    <w:rsid w:val="00771D72"/>
    <w:rsid w:val="00772013"/>
    <w:rsid w:val="00772053"/>
    <w:rsid w:val="00772101"/>
    <w:rsid w:val="007729B9"/>
    <w:rsid w:val="00772E3D"/>
    <w:rsid w:val="00772E7C"/>
    <w:rsid w:val="007732C3"/>
    <w:rsid w:val="007734DF"/>
    <w:rsid w:val="0077389E"/>
    <w:rsid w:val="007739F2"/>
    <w:rsid w:val="00773C11"/>
    <w:rsid w:val="00773F60"/>
    <w:rsid w:val="00774086"/>
    <w:rsid w:val="007741C7"/>
    <w:rsid w:val="007743F7"/>
    <w:rsid w:val="007746BC"/>
    <w:rsid w:val="007749D6"/>
    <w:rsid w:val="00774A51"/>
    <w:rsid w:val="00774BDC"/>
    <w:rsid w:val="00774D8F"/>
    <w:rsid w:val="00775060"/>
    <w:rsid w:val="007751AB"/>
    <w:rsid w:val="007751B7"/>
    <w:rsid w:val="007761D4"/>
    <w:rsid w:val="00776728"/>
    <w:rsid w:val="007768E1"/>
    <w:rsid w:val="00776AD2"/>
    <w:rsid w:val="00776AF6"/>
    <w:rsid w:val="00776BF4"/>
    <w:rsid w:val="00776E32"/>
    <w:rsid w:val="00777721"/>
    <w:rsid w:val="007779AD"/>
    <w:rsid w:val="00777A06"/>
    <w:rsid w:val="00777DBB"/>
    <w:rsid w:val="007802B8"/>
    <w:rsid w:val="00780381"/>
    <w:rsid w:val="00780398"/>
    <w:rsid w:val="007805F8"/>
    <w:rsid w:val="0078075C"/>
    <w:rsid w:val="007807FA"/>
    <w:rsid w:val="007809B6"/>
    <w:rsid w:val="00780D93"/>
    <w:rsid w:val="00780DED"/>
    <w:rsid w:val="00780EE6"/>
    <w:rsid w:val="00780F7A"/>
    <w:rsid w:val="00781350"/>
    <w:rsid w:val="0078135D"/>
    <w:rsid w:val="00781AF1"/>
    <w:rsid w:val="00781B2B"/>
    <w:rsid w:val="00781C81"/>
    <w:rsid w:val="00782F5F"/>
    <w:rsid w:val="00782F95"/>
    <w:rsid w:val="00784004"/>
    <w:rsid w:val="00784329"/>
    <w:rsid w:val="007844ED"/>
    <w:rsid w:val="007846FA"/>
    <w:rsid w:val="00784B23"/>
    <w:rsid w:val="0078507D"/>
    <w:rsid w:val="00785126"/>
    <w:rsid w:val="007853B3"/>
    <w:rsid w:val="007856FE"/>
    <w:rsid w:val="0078584A"/>
    <w:rsid w:val="00785F03"/>
    <w:rsid w:val="0078641F"/>
    <w:rsid w:val="0078677E"/>
    <w:rsid w:val="00787063"/>
    <w:rsid w:val="007871EE"/>
    <w:rsid w:val="007876E4"/>
    <w:rsid w:val="00787BB6"/>
    <w:rsid w:val="00790067"/>
    <w:rsid w:val="007900DB"/>
    <w:rsid w:val="007900FB"/>
    <w:rsid w:val="00790114"/>
    <w:rsid w:val="00790529"/>
    <w:rsid w:val="007909B0"/>
    <w:rsid w:val="00790B35"/>
    <w:rsid w:val="00790C02"/>
    <w:rsid w:val="00790DE4"/>
    <w:rsid w:val="00791452"/>
    <w:rsid w:val="007916FE"/>
    <w:rsid w:val="00791EE9"/>
    <w:rsid w:val="0079209E"/>
    <w:rsid w:val="0079240C"/>
    <w:rsid w:val="00792714"/>
    <w:rsid w:val="00792A33"/>
    <w:rsid w:val="007930F3"/>
    <w:rsid w:val="0079338E"/>
    <w:rsid w:val="00793EF0"/>
    <w:rsid w:val="007940A4"/>
    <w:rsid w:val="007940BE"/>
    <w:rsid w:val="007940CC"/>
    <w:rsid w:val="0079489A"/>
    <w:rsid w:val="007949D3"/>
    <w:rsid w:val="007949E7"/>
    <w:rsid w:val="00794B93"/>
    <w:rsid w:val="00794C7A"/>
    <w:rsid w:val="00794D06"/>
    <w:rsid w:val="00794F70"/>
    <w:rsid w:val="0079510A"/>
    <w:rsid w:val="00795E1C"/>
    <w:rsid w:val="00795E21"/>
    <w:rsid w:val="00795E50"/>
    <w:rsid w:val="00795F4D"/>
    <w:rsid w:val="00795FB9"/>
    <w:rsid w:val="00796093"/>
    <w:rsid w:val="00796126"/>
    <w:rsid w:val="00796AF3"/>
    <w:rsid w:val="00796B1A"/>
    <w:rsid w:val="00796CF8"/>
    <w:rsid w:val="007971AA"/>
    <w:rsid w:val="00797203"/>
    <w:rsid w:val="0079722A"/>
    <w:rsid w:val="00797491"/>
    <w:rsid w:val="0079757B"/>
    <w:rsid w:val="007975C4"/>
    <w:rsid w:val="00797707"/>
    <w:rsid w:val="007A014D"/>
    <w:rsid w:val="007A03CA"/>
    <w:rsid w:val="007A05B6"/>
    <w:rsid w:val="007A06CB"/>
    <w:rsid w:val="007A094E"/>
    <w:rsid w:val="007A0E5D"/>
    <w:rsid w:val="007A0F78"/>
    <w:rsid w:val="007A11AE"/>
    <w:rsid w:val="007A1418"/>
    <w:rsid w:val="007A1679"/>
    <w:rsid w:val="007A1AD0"/>
    <w:rsid w:val="007A1CD8"/>
    <w:rsid w:val="007A2013"/>
    <w:rsid w:val="007A22C8"/>
    <w:rsid w:val="007A26DD"/>
    <w:rsid w:val="007A2881"/>
    <w:rsid w:val="007A290C"/>
    <w:rsid w:val="007A2D35"/>
    <w:rsid w:val="007A2EEF"/>
    <w:rsid w:val="007A30E4"/>
    <w:rsid w:val="007A32A2"/>
    <w:rsid w:val="007A3ABA"/>
    <w:rsid w:val="007A3C27"/>
    <w:rsid w:val="007A3F8F"/>
    <w:rsid w:val="007A4066"/>
    <w:rsid w:val="007A423F"/>
    <w:rsid w:val="007A42EF"/>
    <w:rsid w:val="007A49CD"/>
    <w:rsid w:val="007A4F7E"/>
    <w:rsid w:val="007A5A68"/>
    <w:rsid w:val="007A5A84"/>
    <w:rsid w:val="007A5A87"/>
    <w:rsid w:val="007A5CB4"/>
    <w:rsid w:val="007A5E46"/>
    <w:rsid w:val="007A5FBC"/>
    <w:rsid w:val="007A6719"/>
    <w:rsid w:val="007A6770"/>
    <w:rsid w:val="007A67AA"/>
    <w:rsid w:val="007A6945"/>
    <w:rsid w:val="007A6F08"/>
    <w:rsid w:val="007A6F1D"/>
    <w:rsid w:val="007A722E"/>
    <w:rsid w:val="007A7231"/>
    <w:rsid w:val="007A7321"/>
    <w:rsid w:val="007A73CD"/>
    <w:rsid w:val="007A74E3"/>
    <w:rsid w:val="007A75B2"/>
    <w:rsid w:val="007A7643"/>
    <w:rsid w:val="007A7A4E"/>
    <w:rsid w:val="007A7AC9"/>
    <w:rsid w:val="007B02F8"/>
    <w:rsid w:val="007B0545"/>
    <w:rsid w:val="007B065C"/>
    <w:rsid w:val="007B0E08"/>
    <w:rsid w:val="007B0F1A"/>
    <w:rsid w:val="007B13B5"/>
    <w:rsid w:val="007B1549"/>
    <w:rsid w:val="007B16A2"/>
    <w:rsid w:val="007B16A6"/>
    <w:rsid w:val="007B16C4"/>
    <w:rsid w:val="007B1700"/>
    <w:rsid w:val="007B19FB"/>
    <w:rsid w:val="007B1B5E"/>
    <w:rsid w:val="007B2564"/>
    <w:rsid w:val="007B25A4"/>
    <w:rsid w:val="007B283E"/>
    <w:rsid w:val="007B2E2E"/>
    <w:rsid w:val="007B2F74"/>
    <w:rsid w:val="007B369A"/>
    <w:rsid w:val="007B399D"/>
    <w:rsid w:val="007B3A7A"/>
    <w:rsid w:val="007B3DDD"/>
    <w:rsid w:val="007B3F85"/>
    <w:rsid w:val="007B4157"/>
    <w:rsid w:val="007B445A"/>
    <w:rsid w:val="007B4B3C"/>
    <w:rsid w:val="007B4B79"/>
    <w:rsid w:val="007B5457"/>
    <w:rsid w:val="007B574C"/>
    <w:rsid w:val="007B5D4A"/>
    <w:rsid w:val="007B6012"/>
    <w:rsid w:val="007B60EA"/>
    <w:rsid w:val="007B61EA"/>
    <w:rsid w:val="007B6243"/>
    <w:rsid w:val="007B633C"/>
    <w:rsid w:val="007B6418"/>
    <w:rsid w:val="007B6523"/>
    <w:rsid w:val="007B68B0"/>
    <w:rsid w:val="007B68B8"/>
    <w:rsid w:val="007B6D12"/>
    <w:rsid w:val="007B7C1A"/>
    <w:rsid w:val="007B7DA9"/>
    <w:rsid w:val="007C0984"/>
    <w:rsid w:val="007C0A39"/>
    <w:rsid w:val="007C0A67"/>
    <w:rsid w:val="007C0B6A"/>
    <w:rsid w:val="007C0D15"/>
    <w:rsid w:val="007C0F53"/>
    <w:rsid w:val="007C0F57"/>
    <w:rsid w:val="007C14B0"/>
    <w:rsid w:val="007C1935"/>
    <w:rsid w:val="007C218B"/>
    <w:rsid w:val="007C25DD"/>
    <w:rsid w:val="007C2693"/>
    <w:rsid w:val="007C2860"/>
    <w:rsid w:val="007C28BC"/>
    <w:rsid w:val="007C2950"/>
    <w:rsid w:val="007C2A32"/>
    <w:rsid w:val="007C2C9A"/>
    <w:rsid w:val="007C35B0"/>
    <w:rsid w:val="007C3638"/>
    <w:rsid w:val="007C381C"/>
    <w:rsid w:val="007C39C3"/>
    <w:rsid w:val="007C3E46"/>
    <w:rsid w:val="007C3EAD"/>
    <w:rsid w:val="007C41B1"/>
    <w:rsid w:val="007C43A8"/>
    <w:rsid w:val="007C4521"/>
    <w:rsid w:val="007C4986"/>
    <w:rsid w:val="007C5252"/>
    <w:rsid w:val="007C59B9"/>
    <w:rsid w:val="007C617B"/>
    <w:rsid w:val="007C6216"/>
    <w:rsid w:val="007C64BE"/>
    <w:rsid w:val="007C65C4"/>
    <w:rsid w:val="007C66E0"/>
    <w:rsid w:val="007C6794"/>
    <w:rsid w:val="007C6C4F"/>
    <w:rsid w:val="007C6D1A"/>
    <w:rsid w:val="007C7218"/>
    <w:rsid w:val="007C76F5"/>
    <w:rsid w:val="007C780B"/>
    <w:rsid w:val="007C7C34"/>
    <w:rsid w:val="007C7EBB"/>
    <w:rsid w:val="007D064D"/>
    <w:rsid w:val="007D0ECB"/>
    <w:rsid w:val="007D14BA"/>
    <w:rsid w:val="007D154F"/>
    <w:rsid w:val="007D163C"/>
    <w:rsid w:val="007D1D77"/>
    <w:rsid w:val="007D1F2C"/>
    <w:rsid w:val="007D1F6B"/>
    <w:rsid w:val="007D20C4"/>
    <w:rsid w:val="007D22AF"/>
    <w:rsid w:val="007D24B8"/>
    <w:rsid w:val="007D2B24"/>
    <w:rsid w:val="007D3024"/>
    <w:rsid w:val="007D3082"/>
    <w:rsid w:val="007D310E"/>
    <w:rsid w:val="007D32CE"/>
    <w:rsid w:val="007D347A"/>
    <w:rsid w:val="007D353C"/>
    <w:rsid w:val="007D3E0F"/>
    <w:rsid w:val="007D407A"/>
    <w:rsid w:val="007D4194"/>
    <w:rsid w:val="007D423D"/>
    <w:rsid w:val="007D443A"/>
    <w:rsid w:val="007D4532"/>
    <w:rsid w:val="007D4897"/>
    <w:rsid w:val="007D4C52"/>
    <w:rsid w:val="007D4F61"/>
    <w:rsid w:val="007D5006"/>
    <w:rsid w:val="007D51F3"/>
    <w:rsid w:val="007D56EA"/>
    <w:rsid w:val="007D581F"/>
    <w:rsid w:val="007D59D8"/>
    <w:rsid w:val="007D59DF"/>
    <w:rsid w:val="007D5B3F"/>
    <w:rsid w:val="007D5BA2"/>
    <w:rsid w:val="007D5D32"/>
    <w:rsid w:val="007D5EEA"/>
    <w:rsid w:val="007D66C0"/>
    <w:rsid w:val="007D69C3"/>
    <w:rsid w:val="007D6E4D"/>
    <w:rsid w:val="007D6F48"/>
    <w:rsid w:val="007D755A"/>
    <w:rsid w:val="007D7A69"/>
    <w:rsid w:val="007D7CEE"/>
    <w:rsid w:val="007D7D70"/>
    <w:rsid w:val="007E0062"/>
    <w:rsid w:val="007E0269"/>
    <w:rsid w:val="007E0990"/>
    <w:rsid w:val="007E09DF"/>
    <w:rsid w:val="007E12A2"/>
    <w:rsid w:val="007E1813"/>
    <w:rsid w:val="007E181E"/>
    <w:rsid w:val="007E1C24"/>
    <w:rsid w:val="007E1DB4"/>
    <w:rsid w:val="007E1E3A"/>
    <w:rsid w:val="007E1FF9"/>
    <w:rsid w:val="007E2128"/>
    <w:rsid w:val="007E2293"/>
    <w:rsid w:val="007E23B6"/>
    <w:rsid w:val="007E241D"/>
    <w:rsid w:val="007E2556"/>
    <w:rsid w:val="007E27F9"/>
    <w:rsid w:val="007E2964"/>
    <w:rsid w:val="007E2EAE"/>
    <w:rsid w:val="007E3265"/>
    <w:rsid w:val="007E36C0"/>
    <w:rsid w:val="007E38BF"/>
    <w:rsid w:val="007E3CF7"/>
    <w:rsid w:val="007E3DAE"/>
    <w:rsid w:val="007E3E05"/>
    <w:rsid w:val="007E3EBE"/>
    <w:rsid w:val="007E413A"/>
    <w:rsid w:val="007E4FE1"/>
    <w:rsid w:val="007E58AE"/>
    <w:rsid w:val="007E5A25"/>
    <w:rsid w:val="007E5E53"/>
    <w:rsid w:val="007E603D"/>
    <w:rsid w:val="007E69A4"/>
    <w:rsid w:val="007E6D4C"/>
    <w:rsid w:val="007E6F59"/>
    <w:rsid w:val="007E709F"/>
    <w:rsid w:val="007E75C3"/>
    <w:rsid w:val="007E7934"/>
    <w:rsid w:val="007E7A5E"/>
    <w:rsid w:val="007F00B6"/>
    <w:rsid w:val="007F01BC"/>
    <w:rsid w:val="007F0385"/>
    <w:rsid w:val="007F03EB"/>
    <w:rsid w:val="007F0455"/>
    <w:rsid w:val="007F04B4"/>
    <w:rsid w:val="007F0676"/>
    <w:rsid w:val="007F06E3"/>
    <w:rsid w:val="007F0988"/>
    <w:rsid w:val="007F0A0A"/>
    <w:rsid w:val="007F10AB"/>
    <w:rsid w:val="007F1322"/>
    <w:rsid w:val="007F1390"/>
    <w:rsid w:val="007F147F"/>
    <w:rsid w:val="007F16C5"/>
    <w:rsid w:val="007F2323"/>
    <w:rsid w:val="007F28A4"/>
    <w:rsid w:val="007F2CBC"/>
    <w:rsid w:val="007F2F09"/>
    <w:rsid w:val="007F2F2C"/>
    <w:rsid w:val="007F351C"/>
    <w:rsid w:val="007F392B"/>
    <w:rsid w:val="007F3A92"/>
    <w:rsid w:val="007F3E66"/>
    <w:rsid w:val="007F4430"/>
    <w:rsid w:val="007F4918"/>
    <w:rsid w:val="007F50C6"/>
    <w:rsid w:val="007F559D"/>
    <w:rsid w:val="007F5717"/>
    <w:rsid w:val="007F5887"/>
    <w:rsid w:val="007F5CD9"/>
    <w:rsid w:val="007F5D9F"/>
    <w:rsid w:val="007F5DB9"/>
    <w:rsid w:val="007F5DBE"/>
    <w:rsid w:val="007F6062"/>
    <w:rsid w:val="007F69C7"/>
    <w:rsid w:val="007F6C4E"/>
    <w:rsid w:val="007F72A3"/>
    <w:rsid w:val="007F7433"/>
    <w:rsid w:val="007F7607"/>
    <w:rsid w:val="007F77B7"/>
    <w:rsid w:val="007F77D5"/>
    <w:rsid w:val="007F7D41"/>
    <w:rsid w:val="00800336"/>
    <w:rsid w:val="008009D4"/>
    <w:rsid w:val="00800B66"/>
    <w:rsid w:val="00800C6B"/>
    <w:rsid w:val="00800E80"/>
    <w:rsid w:val="00800F2E"/>
    <w:rsid w:val="008012CA"/>
    <w:rsid w:val="00801362"/>
    <w:rsid w:val="008015C3"/>
    <w:rsid w:val="00801686"/>
    <w:rsid w:val="008019BD"/>
    <w:rsid w:val="00801C95"/>
    <w:rsid w:val="00801F1A"/>
    <w:rsid w:val="00802270"/>
    <w:rsid w:val="0080255C"/>
    <w:rsid w:val="008025BA"/>
    <w:rsid w:val="00802905"/>
    <w:rsid w:val="00802ED0"/>
    <w:rsid w:val="00802F90"/>
    <w:rsid w:val="00802FA7"/>
    <w:rsid w:val="0080316F"/>
    <w:rsid w:val="00803B0B"/>
    <w:rsid w:val="00803BFD"/>
    <w:rsid w:val="00803C74"/>
    <w:rsid w:val="00803E33"/>
    <w:rsid w:val="00803F78"/>
    <w:rsid w:val="008041B1"/>
    <w:rsid w:val="00804759"/>
    <w:rsid w:val="00804A20"/>
    <w:rsid w:val="00804DC7"/>
    <w:rsid w:val="00804EBA"/>
    <w:rsid w:val="008052DF"/>
    <w:rsid w:val="00805375"/>
    <w:rsid w:val="0080576D"/>
    <w:rsid w:val="0080589D"/>
    <w:rsid w:val="00805945"/>
    <w:rsid w:val="008059CC"/>
    <w:rsid w:val="00805BE8"/>
    <w:rsid w:val="00805BF6"/>
    <w:rsid w:val="00805E20"/>
    <w:rsid w:val="00805FF3"/>
    <w:rsid w:val="008062E6"/>
    <w:rsid w:val="008062F6"/>
    <w:rsid w:val="008064B4"/>
    <w:rsid w:val="008065E2"/>
    <w:rsid w:val="008066B4"/>
    <w:rsid w:val="00806AC7"/>
    <w:rsid w:val="00806ADE"/>
    <w:rsid w:val="00806AEF"/>
    <w:rsid w:val="00806B86"/>
    <w:rsid w:val="00806E60"/>
    <w:rsid w:val="00806E76"/>
    <w:rsid w:val="008070E1"/>
    <w:rsid w:val="00807271"/>
    <w:rsid w:val="008072E6"/>
    <w:rsid w:val="008075C4"/>
    <w:rsid w:val="008076EF"/>
    <w:rsid w:val="0080776E"/>
    <w:rsid w:val="00807929"/>
    <w:rsid w:val="008079CD"/>
    <w:rsid w:val="00807BF6"/>
    <w:rsid w:val="00807D8B"/>
    <w:rsid w:val="00807EA5"/>
    <w:rsid w:val="00807FA8"/>
    <w:rsid w:val="008103F8"/>
    <w:rsid w:val="00810A8D"/>
    <w:rsid w:val="00810C08"/>
    <w:rsid w:val="00810C20"/>
    <w:rsid w:val="008112A1"/>
    <w:rsid w:val="00811744"/>
    <w:rsid w:val="00811948"/>
    <w:rsid w:val="00811D45"/>
    <w:rsid w:val="00811FCB"/>
    <w:rsid w:val="0081290A"/>
    <w:rsid w:val="00812940"/>
    <w:rsid w:val="00812988"/>
    <w:rsid w:val="00812EAF"/>
    <w:rsid w:val="008134A5"/>
    <w:rsid w:val="00813A1F"/>
    <w:rsid w:val="00813EE5"/>
    <w:rsid w:val="00813F45"/>
    <w:rsid w:val="0081418F"/>
    <w:rsid w:val="00814526"/>
    <w:rsid w:val="0081457D"/>
    <w:rsid w:val="00814E0F"/>
    <w:rsid w:val="008152CC"/>
    <w:rsid w:val="00815AE6"/>
    <w:rsid w:val="00815E76"/>
    <w:rsid w:val="00815FD3"/>
    <w:rsid w:val="00816563"/>
    <w:rsid w:val="00816597"/>
    <w:rsid w:val="00816633"/>
    <w:rsid w:val="00816AC3"/>
    <w:rsid w:val="00816D3A"/>
    <w:rsid w:val="0081752D"/>
    <w:rsid w:val="008175D5"/>
    <w:rsid w:val="008177B8"/>
    <w:rsid w:val="00817B9C"/>
    <w:rsid w:val="00817E42"/>
    <w:rsid w:val="00820632"/>
    <w:rsid w:val="008206CA"/>
    <w:rsid w:val="0082072E"/>
    <w:rsid w:val="00820E2C"/>
    <w:rsid w:val="008210BC"/>
    <w:rsid w:val="008211D2"/>
    <w:rsid w:val="00821404"/>
    <w:rsid w:val="0082147A"/>
    <w:rsid w:val="008215A6"/>
    <w:rsid w:val="008216BC"/>
    <w:rsid w:val="0082176D"/>
    <w:rsid w:val="00821776"/>
    <w:rsid w:val="0082196C"/>
    <w:rsid w:val="00821E7A"/>
    <w:rsid w:val="00821FA5"/>
    <w:rsid w:val="008220A9"/>
    <w:rsid w:val="00822813"/>
    <w:rsid w:val="00822972"/>
    <w:rsid w:val="00822BD8"/>
    <w:rsid w:val="00822D55"/>
    <w:rsid w:val="00822FCD"/>
    <w:rsid w:val="00823116"/>
    <w:rsid w:val="00823195"/>
    <w:rsid w:val="00823B76"/>
    <w:rsid w:val="00823D99"/>
    <w:rsid w:val="00823E35"/>
    <w:rsid w:val="00824841"/>
    <w:rsid w:val="008248D7"/>
    <w:rsid w:val="00824956"/>
    <w:rsid w:val="00824CA3"/>
    <w:rsid w:val="00825249"/>
    <w:rsid w:val="008253F6"/>
    <w:rsid w:val="0082572B"/>
    <w:rsid w:val="00825918"/>
    <w:rsid w:val="00825DCD"/>
    <w:rsid w:val="008264EB"/>
    <w:rsid w:val="008267D2"/>
    <w:rsid w:val="00827437"/>
    <w:rsid w:val="008276B5"/>
    <w:rsid w:val="00827757"/>
    <w:rsid w:val="00827BAE"/>
    <w:rsid w:val="0083034A"/>
    <w:rsid w:val="008303B7"/>
    <w:rsid w:val="008305FF"/>
    <w:rsid w:val="00830667"/>
    <w:rsid w:val="00830F66"/>
    <w:rsid w:val="008313E1"/>
    <w:rsid w:val="00831710"/>
    <w:rsid w:val="00831A63"/>
    <w:rsid w:val="00831FB4"/>
    <w:rsid w:val="0083211D"/>
    <w:rsid w:val="0083213F"/>
    <w:rsid w:val="0083256F"/>
    <w:rsid w:val="00832714"/>
    <w:rsid w:val="00832750"/>
    <w:rsid w:val="008330CF"/>
    <w:rsid w:val="008330EE"/>
    <w:rsid w:val="00833127"/>
    <w:rsid w:val="0083357D"/>
    <w:rsid w:val="008335B3"/>
    <w:rsid w:val="0083390B"/>
    <w:rsid w:val="008339D1"/>
    <w:rsid w:val="00833BA6"/>
    <w:rsid w:val="00833E0E"/>
    <w:rsid w:val="008341C8"/>
    <w:rsid w:val="00834471"/>
    <w:rsid w:val="00834A09"/>
    <w:rsid w:val="00835488"/>
    <w:rsid w:val="00835495"/>
    <w:rsid w:val="0083584F"/>
    <w:rsid w:val="0083622F"/>
    <w:rsid w:val="008364AA"/>
    <w:rsid w:val="008368A3"/>
    <w:rsid w:val="00836A7A"/>
    <w:rsid w:val="00836C75"/>
    <w:rsid w:val="008370F4"/>
    <w:rsid w:val="0083711B"/>
    <w:rsid w:val="008371EC"/>
    <w:rsid w:val="008379A1"/>
    <w:rsid w:val="00837A5C"/>
    <w:rsid w:val="00837FB1"/>
    <w:rsid w:val="00840328"/>
    <w:rsid w:val="00840A1C"/>
    <w:rsid w:val="00840A84"/>
    <w:rsid w:val="00840C99"/>
    <w:rsid w:val="00840D19"/>
    <w:rsid w:val="0084115A"/>
    <w:rsid w:val="008416F4"/>
    <w:rsid w:val="0084206B"/>
    <w:rsid w:val="00842103"/>
    <w:rsid w:val="008422C8"/>
    <w:rsid w:val="00842C1A"/>
    <w:rsid w:val="00842CE4"/>
    <w:rsid w:val="008430C7"/>
    <w:rsid w:val="008437AC"/>
    <w:rsid w:val="008439C0"/>
    <w:rsid w:val="00843E04"/>
    <w:rsid w:val="00844064"/>
    <w:rsid w:val="00844863"/>
    <w:rsid w:val="00844CFB"/>
    <w:rsid w:val="00844F19"/>
    <w:rsid w:val="00844FB7"/>
    <w:rsid w:val="00845103"/>
    <w:rsid w:val="008453DF"/>
    <w:rsid w:val="00845687"/>
    <w:rsid w:val="008456CF"/>
    <w:rsid w:val="00845A4C"/>
    <w:rsid w:val="00845CCD"/>
    <w:rsid w:val="0084648B"/>
    <w:rsid w:val="00846A3E"/>
    <w:rsid w:val="008471D7"/>
    <w:rsid w:val="00847699"/>
    <w:rsid w:val="00847991"/>
    <w:rsid w:val="00847A17"/>
    <w:rsid w:val="0085075E"/>
    <w:rsid w:val="00850F63"/>
    <w:rsid w:val="00851610"/>
    <w:rsid w:val="008518BB"/>
    <w:rsid w:val="00851CE6"/>
    <w:rsid w:val="00851F57"/>
    <w:rsid w:val="0085204B"/>
    <w:rsid w:val="00852390"/>
    <w:rsid w:val="00852800"/>
    <w:rsid w:val="00852D3F"/>
    <w:rsid w:val="00852E90"/>
    <w:rsid w:val="008533C7"/>
    <w:rsid w:val="00853876"/>
    <w:rsid w:val="00853D90"/>
    <w:rsid w:val="00853F6B"/>
    <w:rsid w:val="008541EE"/>
    <w:rsid w:val="0085450E"/>
    <w:rsid w:val="00854769"/>
    <w:rsid w:val="00854B8F"/>
    <w:rsid w:val="008557DF"/>
    <w:rsid w:val="008558DB"/>
    <w:rsid w:val="00855E08"/>
    <w:rsid w:val="00855E5B"/>
    <w:rsid w:val="00856084"/>
    <w:rsid w:val="0085613D"/>
    <w:rsid w:val="00856210"/>
    <w:rsid w:val="008564A0"/>
    <w:rsid w:val="00856599"/>
    <w:rsid w:val="00856653"/>
    <w:rsid w:val="00856C0E"/>
    <w:rsid w:val="008570DD"/>
    <w:rsid w:val="008574E7"/>
    <w:rsid w:val="0085756F"/>
    <w:rsid w:val="00857A2B"/>
    <w:rsid w:val="0086004D"/>
    <w:rsid w:val="008601CB"/>
    <w:rsid w:val="008604D9"/>
    <w:rsid w:val="008606BD"/>
    <w:rsid w:val="00860969"/>
    <w:rsid w:val="00860A83"/>
    <w:rsid w:val="00860E27"/>
    <w:rsid w:val="00861230"/>
    <w:rsid w:val="008613A0"/>
    <w:rsid w:val="00861604"/>
    <w:rsid w:val="00861AF4"/>
    <w:rsid w:val="00862016"/>
    <w:rsid w:val="008622F4"/>
    <w:rsid w:val="008628BC"/>
    <w:rsid w:val="00862B97"/>
    <w:rsid w:val="008632FD"/>
    <w:rsid w:val="0086366A"/>
    <w:rsid w:val="00863734"/>
    <w:rsid w:val="00863CB4"/>
    <w:rsid w:val="00863E93"/>
    <w:rsid w:val="00863EB7"/>
    <w:rsid w:val="00863EFB"/>
    <w:rsid w:val="00864007"/>
    <w:rsid w:val="008643FC"/>
    <w:rsid w:val="008645E3"/>
    <w:rsid w:val="00864998"/>
    <w:rsid w:val="00864DC5"/>
    <w:rsid w:val="00864DFE"/>
    <w:rsid w:val="008654B6"/>
    <w:rsid w:val="00865BE3"/>
    <w:rsid w:val="008661D0"/>
    <w:rsid w:val="0086699B"/>
    <w:rsid w:val="00866C52"/>
    <w:rsid w:val="00866DFA"/>
    <w:rsid w:val="00866F28"/>
    <w:rsid w:val="00867462"/>
    <w:rsid w:val="008675C3"/>
    <w:rsid w:val="00867A74"/>
    <w:rsid w:val="00867A9A"/>
    <w:rsid w:val="00867AB6"/>
    <w:rsid w:val="00867C19"/>
    <w:rsid w:val="00870010"/>
    <w:rsid w:val="00870ABF"/>
    <w:rsid w:val="00870B6B"/>
    <w:rsid w:val="00870FD9"/>
    <w:rsid w:val="00871110"/>
    <w:rsid w:val="00871268"/>
    <w:rsid w:val="00871BF7"/>
    <w:rsid w:val="00871DA6"/>
    <w:rsid w:val="008720A7"/>
    <w:rsid w:val="00872355"/>
    <w:rsid w:val="00872649"/>
    <w:rsid w:val="00872EF6"/>
    <w:rsid w:val="00873120"/>
    <w:rsid w:val="0087373F"/>
    <w:rsid w:val="00873998"/>
    <w:rsid w:val="00873E41"/>
    <w:rsid w:val="00873ED9"/>
    <w:rsid w:val="00873FD3"/>
    <w:rsid w:val="0087405B"/>
    <w:rsid w:val="00874133"/>
    <w:rsid w:val="00874B21"/>
    <w:rsid w:val="00874DB3"/>
    <w:rsid w:val="00875079"/>
    <w:rsid w:val="008753FF"/>
    <w:rsid w:val="008754BE"/>
    <w:rsid w:val="008756E3"/>
    <w:rsid w:val="0087593B"/>
    <w:rsid w:val="00875C84"/>
    <w:rsid w:val="00875D2B"/>
    <w:rsid w:val="00875DFF"/>
    <w:rsid w:val="00875EF8"/>
    <w:rsid w:val="00875EFC"/>
    <w:rsid w:val="008760CA"/>
    <w:rsid w:val="008760D1"/>
    <w:rsid w:val="00876340"/>
    <w:rsid w:val="008766CC"/>
    <w:rsid w:val="00876C33"/>
    <w:rsid w:val="00877036"/>
    <w:rsid w:val="0087708E"/>
    <w:rsid w:val="008770D7"/>
    <w:rsid w:val="0087767C"/>
    <w:rsid w:val="00880079"/>
    <w:rsid w:val="0088057A"/>
    <w:rsid w:val="0088059A"/>
    <w:rsid w:val="008806DB"/>
    <w:rsid w:val="008807E4"/>
    <w:rsid w:val="0088088F"/>
    <w:rsid w:val="00880A6A"/>
    <w:rsid w:val="00881362"/>
    <w:rsid w:val="00881B3A"/>
    <w:rsid w:val="00881FC6"/>
    <w:rsid w:val="008823ED"/>
    <w:rsid w:val="008824F0"/>
    <w:rsid w:val="00882590"/>
    <w:rsid w:val="00882682"/>
    <w:rsid w:val="00882935"/>
    <w:rsid w:val="0088298B"/>
    <w:rsid w:val="0088299B"/>
    <w:rsid w:val="00882B82"/>
    <w:rsid w:val="00882DFE"/>
    <w:rsid w:val="00882E1E"/>
    <w:rsid w:val="008833F3"/>
    <w:rsid w:val="00883558"/>
    <w:rsid w:val="00883B70"/>
    <w:rsid w:val="00883C61"/>
    <w:rsid w:val="0088426B"/>
    <w:rsid w:val="0088432C"/>
    <w:rsid w:val="00884498"/>
    <w:rsid w:val="0088467E"/>
    <w:rsid w:val="00884C45"/>
    <w:rsid w:val="00884D82"/>
    <w:rsid w:val="00885033"/>
    <w:rsid w:val="00885221"/>
    <w:rsid w:val="008855CF"/>
    <w:rsid w:val="00885B36"/>
    <w:rsid w:val="00885BB7"/>
    <w:rsid w:val="00885E00"/>
    <w:rsid w:val="00886372"/>
    <w:rsid w:val="008863BA"/>
    <w:rsid w:val="00886484"/>
    <w:rsid w:val="00886B46"/>
    <w:rsid w:val="00886B5D"/>
    <w:rsid w:val="008876D1"/>
    <w:rsid w:val="00887919"/>
    <w:rsid w:val="00887E6C"/>
    <w:rsid w:val="0089001F"/>
    <w:rsid w:val="00890077"/>
    <w:rsid w:val="008902DA"/>
    <w:rsid w:val="00890368"/>
    <w:rsid w:val="0089055D"/>
    <w:rsid w:val="008905CB"/>
    <w:rsid w:val="008908E9"/>
    <w:rsid w:val="008909EA"/>
    <w:rsid w:val="00890DC4"/>
    <w:rsid w:val="00890F7B"/>
    <w:rsid w:val="0089135B"/>
    <w:rsid w:val="0089163B"/>
    <w:rsid w:val="00891940"/>
    <w:rsid w:val="00891BD5"/>
    <w:rsid w:val="00891F05"/>
    <w:rsid w:val="00891F34"/>
    <w:rsid w:val="008921F1"/>
    <w:rsid w:val="00892212"/>
    <w:rsid w:val="0089261E"/>
    <w:rsid w:val="00892DAD"/>
    <w:rsid w:val="00893900"/>
    <w:rsid w:val="00893A0F"/>
    <w:rsid w:val="00894022"/>
    <w:rsid w:val="00894232"/>
    <w:rsid w:val="008945D8"/>
    <w:rsid w:val="00894614"/>
    <w:rsid w:val="00894739"/>
    <w:rsid w:val="00894843"/>
    <w:rsid w:val="00894E01"/>
    <w:rsid w:val="008951EB"/>
    <w:rsid w:val="0089556E"/>
    <w:rsid w:val="0089580B"/>
    <w:rsid w:val="008959B3"/>
    <w:rsid w:val="00896249"/>
    <w:rsid w:val="0089649E"/>
    <w:rsid w:val="008965E1"/>
    <w:rsid w:val="00896993"/>
    <w:rsid w:val="00896A42"/>
    <w:rsid w:val="00896B4B"/>
    <w:rsid w:val="008971EF"/>
    <w:rsid w:val="008974D7"/>
    <w:rsid w:val="00897594"/>
    <w:rsid w:val="00897883"/>
    <w:rsid w:val="00897C7D"/>
    <w:rsid w:val="00897EA9"/>
    <w:rsid w:val="008A0454"/>
    <w:rsid w:val="008A067C"/>
    <w:rsid w:val="008A0814"/>
    <w:rsid w:val="008A1043"/>
    <w:rsid w:val="008A129C"/>
    <w:rsid w:val="008A12F9"/>
    <w:rsid w:val="008A145C"/>
    <w:rsid w:val="008A1544"/>
    <w:rsid w:val="008A170D"/>
    <w:rsid w:val="008A18CB"/>
    <w:rsid w:val="008A1A0C"/>
    <w:rsid w:val="008A1AB4"/>
    <w:rsid w:val="008A208A"/>
    <w:rsid w:val="008A2330"/>
    <w:rsid w:val="008A252B"/>
    <w:rsid w:val="008A2653"/>
    <w:rsid w:val="008A2AB2"/>
    <w:rsid w:val="008A2B5E"/>
    <w:rsid w:val="008A2BE7"/>
    <w:rsid w:val="008A2E22"/>
    <w:rsid w:val="008A2FA1"/>
    <w:rsid w:val="008A347E"/>
    <w:rsid w:val="008A361C"/>
    <w:rsid w:val="008A3628"/>
    <w:rsid w:val="008A3985"/>
    <w:rsid w:val="008A3C81"/>
    <w:rsid w:val="008A3DE3"/>
    <w:rsid w:val="008A429E"/>
    <w:rsid w:val="008A4CBB"/>
    <w:rsid w:val="008A4DDC"/>
    <w:rsid w:val="008A52B4"/>
    <w:rsid w:val="008A53EE"/>
    <w:rsid w:val="008A5417"/>
    <w:rsid w:val="008A547F"/>
    <w:rsid w:val="008A553B"/>
    <w:rsid w:val="008A5602"/>
    <w:rsid w:val="008A5CDD"/>
    <w:rsid w:val="008A603C"/>
    <w:rsid w:val="008A6320"/>
    <w:rsid w:val="008A6392"/>
    <w:rsid w:val="008A677E"/>
    <w:rsid w:val="008A68E4"/>
    <w:rsid w:val="008A6C66"/>
    <w:rsid w:val="008A6FA6"/>
    <w:rsid w:val="008A70B3"/>
    <w:rsid w:val="008A7371"/>
    <w:rsid w:val="008A75C9"/>
    <w:rsid w:val="008A7815"/>
    <w:rsid w:val="008A7834"/>
    <w:rsid w:val="008A7B73"/>
    <w:rsid w:val="008A7B7F"/>
    <w:rsid w:val="008B0048"/>
    <w:rsid w:val="008B083F"/>
    <w:rsid w:val="008B0A83"/>
    <w:rsid w:val="008B0F64"/>
    <w:rsid w:val="008B118A"/>
    <w:rsid w:val="008B11DF"/>
    <w:rsid w:val="008B139B"/>
    <w:rsid w:val="008B1591"/>
    <w:rsid w:val="008B1892"/>
    <w:rsid w:val="008B1B9E"/>
    <w:rsid w:val="008B1E25"/>
    <w:rsid w:val="008B214C"/>
    <w:rsid w:val="008B22F2"/>
    <w:rsid w:val="008B30DD"/>
    <w:rsid w:val="008B3223"/>
    <w:rsid w:val="008B359D"/>
    <w:rsid w:val="008B35C8"/>
    <w:rsid w:val="008B3689"/>
    <w:rsid w:val="008B3908"/>
    <w:rsid w:val="008B39E9"/>
    <w:rsid w:val="008B3B81"/>
    <w:rsid w:val="008B4215"/>
    <w:rsid w:val="008B4355"/>
    <w:rsid w:val="008B458F"/>
    <w:rsid w:val="008B4613"/>
    <w:rsid w:val="008B47F2"/>
    <w:rsid w:val="008B4BC3"/>
    <w:rsid w:val="008B4BD2"/>
    <w:rsid w:val="008B4CB4"/>
    <w:rsid w:val="008B5211"/>
    <w:rsid w:val="008B533D"/>
    <w:rsid w:val="008B556D"/>
    <w:rsid w:val="008B5767"/>
    <w:rsid w:val="008B590F"/>
    <w:rsid w:val="008B5F45"/>
    <w:rsid w:val="008B6200"/>
    <w:rsid w:val="008B6961"/>
    <w:rsid w:val="008B6D43"/>
    <w:rsid w:val="008B6D59"/>
    <w:rsid w:val="008B6EB1"/>
    <w:rsid w:val="008B6F28"/>
    <w:rsid w:val="008B7B16"/>
    <w:rsid w:val="008B7D44"/>
    <w:rsid w:val="008C014A"/>
    <w:rsid w:val="008C0168"/>
    <w:rsid w:val="008C0171"/>
    <w:rsid w:val="008C04A8"/>
    <w:rsid w:val="008C04C0"/>
    <w:rsid w:val="008C0D9A"/>
    <w:rsid w:val="008C0FCB"/>
    <w:rsid w:val="008C15EE"/>
    <w:rsid w:val="008C1689"/>
    <w:rsid w:val="008C1D8A"/>
    <w:rsid w:val="008C1FB6"/>
    <w:rsid w:val="008C22E4"/>
    <w:rsid w:val="008C27B6"/>
    <w:rsid w:val="008C2981"/>
    <w:rsid w:val="008C2A31"/>
    <w:rsid w:val="008C2CB6"/>
    <w:rsid w:val="008C3055"/>
    <w:rsid w:val="008C3182"/>
    <w:rsid w:val="008C3310"/>
    <w:rsid w:val="008C3437"/>
    <w:rsid w:val="008C3924"/>
    <w:rsid w:val="008C3E97"/>
    <w:rsid w:val="008C4606"/>
    <w:rsid w:val="008C4A61"/>
    <w:rsid w:val="008C4E28"/>
    <w:rsid w:val="008C5130"/>
    <w:rsid w:val="008C5813"/>
    <w:rsid w:val="008C5D48"/>
    <w:rsid w:val="008C5EDD"/>
    <w:rsid w:val="008C60F9"/>
    <w:rsid w:val="008C6428"/>
    <w:rsid w:val="008C6A96"/>
    <w:rsid w:val="008C6D24"/>
    <w:rsid w:val="008C6E1A"/>
    <w:rsid w:val="008C7465"/>
    <w:rsid w:val="008C7706"/>
    <w:rsid w:val="008C7EE1"/>
    <w:rsid w:val="008C7F8D"/>
    <w:rsid w:val="008D026C"/>
    <w:rsid w:val="008D03C1"/>
    <w:rsid w:val="008D0639"/>
    <w:rsid w:val="008D07A0"/>
    <w:rsid w:val="008D08DD"/>
    <w:rsid w:val="008D093A"/>
    <w:rsid w:val="008D0E8E"/>
    <w:rsid w:val="008D1722"/>
    <w:rsid w:val="008D1896"/>
    <w:rsid w:val="008D1E99"/>
    <w:rsid w:val="008D2085"/>
    <w:rsid w:val="008D21E8"/>
    <w:rsid w:val="008D231D"/>
    <w:rsid w:val="008D23A2"/>
    <w:rsid w:val="008D258A"/>
    <w:rsid w:val="008D2ADD"/>
    <w:rsid w:val="008D2D56"/>
    <w:rsid w:val="008D2F95"/>
    <w:rsid w:val="008D2FD0"/>
    <w:rsid w:val="008D3244"/>
    <w:rsid w:val="008D3F06"/>
    <w:rsid w:val="008D3FF3"/>
    <w:rsid w:val="008D41E8"/>
    <w:rsid w:val="008D422B"/>
    <w:rsid w:val="008D4648"/>
    <w:rsid w:val="008D4697"/>
    <w:rsid w:val="008D4B7D"/>
    <w:rsid w:val="008D5ADF"/>
    <w:rsid w:val="008D6218"/>
    <w:rsid w:val="008D63AD"/>
    <w:rsid w:val="008D63FE"/>
    <w:rsid w:val="008D666D"/>
    <w:rsid w:val="008D671A"/>
    <w:rsid w:val="008D6E26"/>
    <w:rsid w:val="008D776C"/>
    <w:rsid w:val="008D7EC1"/>
    <w:rsid w:val="008E0019"/>
    <w:rsid w:val="008E01B9"/>
    <w:rsid w:val="008E0387"/>
    <w:rsid w:val="008E03A2"/>
    <w:rsid w:val="008E0401"/>
    <w:rsid w:val="008E0698"/>
    <w:rsid w:val="008E0854"/>
    <w:rsid w:val="008E099D"/>
    <w:rsid w:val="008E0DD1"/>
    <w:rsid w:val="008E1406"/>
    <w:rsid w:val="008E14D6"/>
    <w:rsid w:val="008E17A1"/>
    <w:rsid w:val="008E1E6B"/>
    <w:rsid w:val="008E2143"/>
    <w:rsid w:val="008E267D"/>
    <w:rsid w:val="008E27F0"/>
    <w:rsid w:val="008E2DA8"/>
    <w:rsid w:val="008E3194"/>
    <w:rsid w:val="008E3884"/>
    <w:rsid w:val="008E3C43"/>
    <w:rsid w:val="008E3E3C"/>
    <w:rsid w:val="008E4167"/>
    <w:rsid w:val="008E42C1"/>
    <w:rsid w:val="008E4857"/>
    <w:rsid w:val="008E4F40"/>
    <w:rsid w:val="008E5A99"/>
    <w:rsid w:val="008E5BD1"/>
    <w:rsid w:val="008E64F4"/>
    <w:rsid w:val="008E68E7"/>
    <w:rsid w:val="008E6EFB"/>
    <w:rsid w:val="008E704A"/>
    <w:rsid w:val="008E73D4"/>
    <w:rsid w:val="008E7421"/>
    <w:rsid w:val="008E75F0"/>
    <w:rsid w:val="008E76B7"/>
    <w:rsid w:val="008E76EB"/>
    <w:rsid w:val="008E78E5"/>
    <w:rsid w:val="008E7AA1"/>
    <w:rsid w:val="008E7CC2"/>
    <w:rsid w:val="008E7D05"/>
    <w:rsid w:val="008E7D24"/>
    <w:rsid w:val="008E7F10"/>
    <w:rsid w:val="008F0016"/>
    <w:rsid w:val="008F007A"/>
    <w:rsid w:val="008F008C"/>
    <w:rsid w:val="008F0215"/>
    <w:rsid w:val="008F06C7"/>
    <w:rsid w:val="008F0847"/>
    <w:rsid w:val="008F0933"/>
    <w:rsid w:val="008F0B3B"/>
    <w:rsid w:val="008F0E0A"/>
    <w:rsid w:val="008F1527"/>
    <w:rsid w:val="008F1D2A"/>
    <w:rsid w:val="008F2084"/>
    <w:rsid w:val="008F2248"/>
    <w:rsid w:val="008F23AF"/>
    <w:rsid w:val="008F28C8"/>
    <w:rsid w:val="008F29CA"/>
    <w:rsid w:val="008F2A5F"/>
    <w:rsid w:val="008F2EC4"/>
    <w:rsid w:val="008F308D"/>
    <w:rsid w:val="008F3323"/>
    <w:rsid w:val="008F3735"/>
    <w:rsid w:val="008F3BB2"/>
    <w:rsid w:val="008F3CC8"/>
    <w:rsid w:val="008F3DD8"/>
    <w:rsid w:val="008F404F"/>
    <w:rsid w:val="008F40CD"/>
    <w:rsid w:val="008F4158"/>
    <w:rsid w:val="008F45D4"/>
    <w:rsid w:val="008F46A1"/>
    <w:rsid w:val="008F4BEF"/>
    <w:rsid w:val="008F4D7A"/>
    <w:rsid w:val="008F4F84"/>
    <w:rsid w:val="008F568E"/>
    <w:rsid w:val="008F5921"/>
    <w:rsid w:val="008F5996"/>
    <w:rsid w:val="008F5B8C"/>
    <w:rsid w:val="008F5CAE"/>
    <w:rsid w:val="008F60AA"/>
    <w:rsid w:val="008F6568"/>
    <w:rsid w:val="008F68CD"/>
    <w:rsid w:val="008F7394"/>
    <w:rsid w:val="008F7504"/>
    <w:rsid w:val="008F7611"/>
    <w:rsid w:val="008F780F"/>
    <w:rsid w:val="008F78AF"/>
    <w:rsid w:val="008F7983"/>
    <w:rsid w:val="00900018"/>
    <w:rsid w:val="009003FE"/>
    <w:rsid w:val="00900498"/>
    <w:rsid w:val="00900E0F"/>
    <w:rsid w:val="00900FCB"/>
    <w:rsid w:val="00901144"/>
    <w:rsid w:val="00901235"/>
    <w:rsid w:val="0090142A"/>
    <w:rsid w:val="00901706"/>
    <w:rsid w:val="0090268C"/>
    <w:rsid w:val="009027E4"/>
    <w:rsid w:val="00902A80"/>
    <w:rsid w:val="00902CE8"/>
    <w:rsid w:val="00903022"/>
    <w:rsid w:val="00903AE9"/>
    <w:rsid w:val="00903CF9"/>
    <w:rsid w:val="00903DF2"/>
    <w:rsid w:val="00904413"/>
    <w:rsid w:val="00904766"/>
    <w:rsid w:val="009049DD"/>
    <w:rsid w:val="00904A16"/>
    <w:rsid w:val="00904A8F"/>
    <w:rsid w:val="00904C15"/>
    <w:rsid w:val="00904E37"/>
    <w:rsid w:val="00905413"/>
    <w:rsid w:val="00905488"/>
    <w:rsid w:val="0090585F"/>
    <w:rsid w:val="00905E71"/>
    <w:rsid w:val="009064F6"/>
    <w:rsid w:val="00906CC9"/>
    <w:rsid w:val="00906EA8"/>
    <w:rsid w:val="00907355"/>
    <w:rsid w:val="00907406"/>
    <w:rsid w:val="00907C54"/>
    <w:rsid w:val="00907D12"/>
    <w:rsid w:val="00907FBB"/>
    <w:rsid w:val="009102DA"/>
    <w:rsid w:val="0091097C"/>
    <w:rsid w:val="00911008"/>
    <w:rsid w:val="00911161"/>
    <w:rsid w:val="00911755"/>
    <w:rsid w:val="00911BEE"/>
    <w:rsid w:val="00911C37"/>
    <w:rsid w:val="009121D2"/>
    <w:rsid w:val="00912303"/>
    <w:rsid w:val="0091262B"/>
    <w:rsid w:val="0091271A"/>
    <w:rsid w:val="00912728"/>
    <w:rsid w:val="0091283E"/>
    <w:rsid w:val="00912895"/>
    <w:rsid w:val="009139C8"/>
    <w:rsid w:val="00913C79"/>
    <w:rsid w:val="00913E02"/>
    <w:rsid w:val="00913E8F"/>
    <w:rsid w:val="009149C4"/>
    <w:rsid w:val="00914BB2"/>
    <w:rsid w:val="00914FBB"/>
    <w:rsid w:val="0091523B"/>
    <w:rsid w:val="009153C2"/>
    <w:rsid w:val="00915665"/>
    <w:rsid w:val="00915D0E"/>
    <w:rsid w:val="00915FCA"/>
    <w:rsid w:val="00915FF2"/>
    <w:rsid w:val="0091631A"/>
    <w:rsid w:val="00916792"/>
    <w:rsid w:val="00916C2D"/>
    <w:rsid w:val="00916C9E"/>
    <w:rsid w:val="00916CF7"/>
    <w:rsid w:val="00916DEB"/>
    <w:rsid w:val="0091768D"/>
    <w:rsid w:val="0091792B"/>
    <w:rsid w:val="00917A68"/>
    <w:rsid w:val="00917E65"/>
    <w:rsid w:val="00917EB2"/>
    <w:rsid w:val="00920165"/>
    <w:rsid w:val="009202D7"/>
    <w:rsid w:val="0092089E"/>
    <w:rsid w:val="00920956"/>
    <w:rsid w:val="00920A3E"/>
    <w:rsid w:val="00920B58"/>
    <w:rsid w:val="00920C08"/>
    <w:rsid w:val="00920FB0"/>
    <w:rsid w:val="009211B2"/>
    <w:rsid w:val="00921482"/>
    <w:rsid w:val="0092152F"/>
    <w:rsid w:val="009216FA"/>
    <w:rsid w:val="00921AEF"/>
    <w:rsid w:val="00921B02"/>
    <w:rsid w:val="00921C6D"/>
    <w:rsid w:val="0092201E"/>
    <w:rsid w:val="00922579"/>
    <w:rsid w:val="00922A72"/>
    <w:rsid w:val="00922B80"/>
    <w:rsid w:val="00922EA3"/>
    <w:rsid w:val="00922EFC"/>
    <w:rsid w:val="009230A6"/>
    <w:rsid w:val="009232E4"/>
    <w:rsid w:val="00923800"/>
    <w:rsid w:val="00923869"/>
    <w:rsid w:val="00923A23"/>
    <w:rsid w:val="00923B9B"/>
    <w:rsid w:val="00923D3A"/>
    <w:rsid w:val="00924001"/>
    <w:rsid w:val="00924074"/>
    <w:rsid w:val="00924081"/>
    <w:rsid w:val="00924238"/>
    <w:rsid w:val="009247BB"/>
    <w:rsid w:val="00924D63"/>
    <w:rsid w:val="00924EA5"/>
    <w:rsid w:val="00924EB0"/>
    <w:rsid w:val="009251FC"/>
    <w:rsid w:val="009252DD"/>
    <w:rsid w:val="0092540B"/>
    <w:rsid w:val="0092553F"/>
    <w:rsid w:val="00925B04"/>
    <w:rsid w:val="00926010"/>
    <w:rsid w:val="00926364"/>
    <w:rsid w:val="0092669B"/>
    <w:rsid w:val="00926892"/>
    <w:rsid w:val="0092699F"/>
    <w:rsid w:val="00926E68"/>
    <w:rsid w:val="00927302"/>
    <w:rsid w:val="00927539"/>
    <w:rsid w:val="00927667"/>
    <w:rsid w:val="00927BD2"/>
    <w:rsid w:val="00927E50"/>
    <w:rsid w:val="009304D9"/>
    <w:rsid w:val="009306B0"/>
    <w:rsid w:val="009313CA"/>
    <w:rsid w:val="00931444"/>
    <w:rsid w:val="009317DA"/>
    <w:rsid w:val="009317FD"/>
    <w:rsid w:val="00931E32"/>
    <w:rsid w:val="00932305"/>
    <w:rsid w:val="00932761"/>
    <w:rsid w:val="00932B44"/>
    <w:rsid w:val="00932B70"/>
    <w:rsid w:val="00932CAA"/>
    <w:rsid w:val="00932E04"/>
    <w:rsid w:val="00933032"/>
    <w:rsid w:val="00933060"/>
    <w:rsid w:val="0093329A"/>
    <w:rsid w:val="00933756"/>
    <w:rsid w:val="00933C9D"/>
    <w:rsid w:val="00933D97"/>
    <w:rsid w:val="00933EA5"/>
    <w:rsid w:val="0093438F"/>
    <w:rsid w:val="00934790"/>
    <w:rsid w:val="009348A6"/>
    <w:rsid w:val="00934B54"/>
    <w:rsid w:val="00934FEA"/>
    <w:rsid w:val="0093506C"/>
    <w:rsid w:val="009351A6"/>
    <w:rsid w:val="00935393"/>
    <w:rsid w:val="009354C0"/>
    <w:rsid w:val="00935709"/>
    <w:rsid w:val="00935AAE"/>
    <w:rsid w:val="009360DD"/>
    <w:rsid w:val="0093621F"/>
    <w:rsid w:val="00936D7E"/>
    <w:rsid w:val="009375DA"/>
    <w:rsid w:val="0093771D"/>
    <w:rsid w:val="0093796D"/>
    <w:rsid w:val="00937A44"/>
    <w:rsid w:val="00937ECE"/>
    <w:rsid w:val="00940075"/>
    <w:rsid w:val="0094010D"/>
    <w:rsid w:val="00940340"/>
    <w:rsid w:val="00940402"/>
    <w:rsid w:val="00940410"/>
    <w:rsid w:val="009405E2"/>
    <w:rsid w:val="00940645"/>
    <w:rsid w:val="009408C9"/>
    <w:rsid w:val="0094092A"/>
    <w:rsid w:val="00940A6A"/>
    <w:rsid w:val="00940C68"/>
    <w:rsid w:val="00940C9E"/>
    <w:rsid w:val="0094124E"/>
    <w:rsid w:val="00941640"/>
    <w:rsid w:val="00941A98"/>
    <w:rsid w:val="00942425"/>
    <w:rsid w:val="00942609"/>
    <w:rsid w:val="0094288F"/>
    <w:rsid w:val="009428C7"/>
    <w:rsid w:val="00942A6D"/>
    <w:rsid w:val="00942E07"/>
    <w:rsid w:val="00942F41"/>
    <w:rsid w:val="0094368F"/>
    <w:rsid w:val="00943976"/>
    <w:rsid w:val="00943C9C"/>
    <w:rsid w:val="00943E82"/>
    <w:rsid w:val="00943F29"/>
    <w:rsid w:val="00943FD7"/>
    <w:rsid w:val="00944172"/>
    <w:rsid w:val="00944395"/>
    <w:rsid w:val="009444BA"/>
    <w:rsid w:val="009449BF"/>
    <w:rsid w:val="00944CDF"/>
    <w:rsid w:val="009452B6"/>
    <w:rsid w:val="00945509"/>
    <w:rsid w:val="00945957"/>
    <w:rsid w:val="00945C99"/>
    <w:rsid w:val="0094663E"/>
    <w:rsid w:val="009468A1"/>
    <w:rsid w:val="00946D10"/>
    <w:rsid w:val="00946F1C"/>
    <w:rsid w:val="00946F27"/>
    <w:rsid w:val="00947016"/>
    <w:rsid w:val="0094761A"/>
    <w:rsid w:val="00947F6F"/>
    <w:rsid w:val="0095049D"/>
    <w:rsid w:val="0095067C"/>
    <w:rsid w:val="009508BD"/>
    <w:rsid w:val="00950BCD"/>
    <w:rsid w:val="00950FD8"/>
    <w:rsid w:val="00951793"/>
    <w:rsid w:val="00951C48"/>
    <w:rsid w:val="00951E1B"/>
    <w:rsid w:val="0095270E"/>
    <w:rsid w:val="00952D81"/>
    <w:rsid w:val="0095319A"/>
    <w:rsid w:val="00953272"/>
    <w:rsid w:val="009533D5"/>
    <w:rsid w:val="0095347B"/>
    <w:rsid w:val="009536FB"/>
    <w:rsid w:val="009537E3"/>
    <w:rsid w:val="00953E14"/>
    <w:rsid w:val="00953F62"/>
    <w:rsid w:val="00954749"/>
    <w:rsid w:val="0095494A"/>
    <w:rsid w:val="009549DB"/>
    <w:rsid w:val="00954C36"/>
    <w:rsid w:val="00954DC1"/>
    <w:rsid w:val="00954E0E"/>
    <w:rsid w:val="00954F36"/>
    <w:rsid w:val="0095506A"/>
    <w:rsid w:val="0095546A"/>
    <w:rsid w:val="00955492"/>
    <w:rsid w:val="009554A5"/>
    <w:rsid w:val="00955619"/>
    <w:rsid w:val="00955A93"/>
    <w:rsid w:val="00955DB1"/>
    <w:rsid w:val="00955F2C"/>
    <w:rsid w:val="00956026"/>
    <w:rsid w:val="00956100"/>
    <w:rsid w:val="00956669"/>
    <w:rsid w:val="00956CF4"/>
    <w:rsid w:val="00956D13"/>
    <w:rsid w:val="009572D4"/>
    <w:rsid w:val="009573BB"/>
    <w:rsid w:val="00957653"/>
    <w:rsid w:val="00957935"/>
    <w:rsid w:val="00957A60"/>
    <w:rsid w:val="00957B00"/>
    <w:rsid w:val="00957B23"/>
    <w:rsid w:val="00957F05"/>
    <w:rsid w:val="00957F1E"/>
    <w:rsid w:val="009601D6"/>
    <w:rsid w:val="009607DF"/>
    <w:rsid w:val="0096091A"/>
    <w:rsid w:val="00960926"/>
    <w:rsid w:val="00960972"/>
    <w:rsid w:val="00960EEE"/>
    <w:rsid w:val="00961326"/>
    <w:rsid w:val="009617B3"/>
    <w:rsid w:val="009619C3"/>
    <w:rsid w:val="00961B0A"/>
    <w:rsid w:val="00961DBC"/>
    <w:rsid w:val="0096231F"/>
    <w:rsid w:val="009623C6"/>
    <w:rsid w:val="0096262C"/>
    <w:rsid w:val="00962727"/>
    <w:rsid w:val="00962867"/>
    <w:rsid w:val="0096290B"/>
    <w:rsid w:val="009629F8"/>
    <w:rsid w:val="00962A85"/>
    <w:rsid w:val="00962F3F"/>
    <w:rsid w:val="00962FB5"/>
    <w:rsid w:val="0096336D"/>
    <w:rsid w:val="0096343F"/>
    <w:rsid w:val="0096382E"/>
    <w:rsid w:val="00963C77"/>
    <w:rsid w:val="00963CAE"/>
    <w:rsid w:val="00963CD3"/>
    <w:rsid w:val="00963D1D"/>
    <w:rsid w:val="00963FD8"/>
    <w:rsid w:val="009641AC"/>
    <w:rsid w:val="009645C1"/>
    <w:rsid w:val="0096494E"/>
    <w:rsid w:val="00964D72"/>
    <w:rsid w:val="00964DF6"/>
    <w:rsid w:val="009652FA"/>
    <w:rsid w:val="00965308"/>
    <w:rsid w:val="00965361"/>
    <w:rsid w:val="0096579E"/>
    <w:rsid w:val="009658BE"/>
    <w:rsid w:val="009659BD"/>
    <w:rsid w:val="00965D87"/>
    <w:rsid w:val="00965F6A"/>
    <w:rsid w:val="009661DE"/>
    <w:rsid w:val="00966456"/>
    <w:rsid w:val="00966751"/>
    <w:rsid w:val="00966755"/>
    <w:rsid w:val="00966ADF"/>
    <w:rsid w:val="0096713C"/>
    <w:rsid w:val="009674D1"/>
    <w:rsid w:val="00967B53"/>
    <w:rsid w:val="00967D2E"/>
    <w:rsid w:val="00970523"/>
    <w:rsid w:val="00970592"/>
    <w:rsid w:val="00970610"/>
    <w:rsid w:val="00970777"/>
    <w:rsid w:val="00970AE8"/>
    <w:rsid w:val="00970D00"/>
    <w:rsid w:val="009710E5"/>
    <w:rsid w:val="00971290"/>
    <w:rsid w:val="00971646"/>
    <w:rsid w:val="009719E1"/>
    <w:rsid w:val="00972D67"/>
    <w:rsid w:val="00972DA7"/>
    <w:rsid w:val="00972DC3"/>
    <w:rsid w:val="00972EB4"/>
    <w:rsid w:val="00972F31"/>
    <w:rsid w:val="00973420"/>
    <w:rsid w:val="0097362D"/>
    <w:rsid w:val="009737A8"/>
    <w:rsid w:val="009737B3"/>
    <w:rsid w:val="00973838"/>
    <w:rsid w:val="00973932"/>
    <w:rsid w:val="0097407B"/>
    <w:rsid w:val="0097412B"/>
    <w:rsid w:val="009744A5"/>
    <w:rsid w:val="00974624"/>
    <w:rsid w:val="00974C20"/>
    <w:rsid w:val="00974D8F"/>
    <w:rsid w:val="00975164"/>
    <w:rsid w:val="00975244"/>
    <w:rsid w:val="009754B0"/>
    <w:rsid w:val="0097578E"/>
    <w:rsid w:val="0097588C"/>
    <w:rsid w:val="0097664D"/>
    <w:rsid w:val="009767D5"/>
    <w:rsid w:val="00976909"/>
    <w:rsid w:val="00976958"/>
    <w:rsid w:val="00977121"/>
    <w:rsid w:val="009774DA"/>
    <w:rsid w:val="0097758B"/>
    <w:rsid w:val="00977B79"/>
    <w:rsid w:val="00977EBB"/>
    <w:rsid w:val="009800E0"/>
    <w:rsid w:val="00980548"/>
    <w:rsid w:val="00980631"/>
    <w:rsid w:val="009808EA"/>
    <w:rsid w:val="00980F78"/>
    <w:rsid w:val="009812CD"/>
    <w:rsid w:val="00981593"/>
    <w:rsid w:val="009815AC"/>
    <w:rsid w:val="009815E7"/>
    <w:rsid w:val="00981A81"/>
    <w:rsid w:val="00981AFD"/>
    <w:rsid w:val="00981CA9"/>
    <w:rsid w:val="00981CCF"/>
    <w:rsid w:val="00981ED3"/>
    <w:rsid w:val="00981F03"/>
    <w:rsid w:val="00982144"/>
    <w:rsid w:val="0098301C"/>
    <w:rsid w:val="00983074"/>
    <w:rsid w:val="009832CA"/>
    <w:rsid w:val="00983840"/>
    <w:rsid w:val="00984235"/>
    <w:rsid w:val="0098492D"/>
    <w:rsid w:val="00984B4C"/>
    <w:rsid w:val="00984C9B"/>
    <w:rsid w:val="00984DE4"/>
    <w:rsid w:val="009853B4"/>
    <w:rsid w:val="009854CE"/>
    <w:rsid w:val="00985535"/>
    <w:rsid w:val="009859F4"/>
    <w:rsid w:val="009862DB"/>
    <w:rsid w:val="009864B4"/>
    <w:rsid w:val="00986630"/>
    <w:rsid w:val="00986BBA"/>
    <w:rsid w:val="0098706B"/>
    <w:rsid w:val="0098720D"/>
    <w:rsid w:val="0098753C"/>
    <w:rsid w:val="009876EF"/>
    <w:rsid w:val="0098771E"/>
    <w:rsid w:val="009877A9"/>
    <w:rsid w:val="009878C2"/>
    <w:rsid w:val="009879D6"/>
    <w:rsid w:val="009879DA"/>
    <w:rsid w:val="00987F5C"/>
    <w:rsid w:val="00987FBE"/>
    <w:rsid w:val="00990389"/>
    <w:rsid w:val="00990875"/>
    <w:rsid w:val="009908A8"/>
    <w:rsid w:val="0099091A"/>
    <w:rsid w:val="00990A74"/>
    <w:rsid w:val="00990C8C"/>
    <w:rsid w:val="00990CC6"/>
    <w:rsid w:val="00990D76"/>
    <w:rsid w:val="00991A34"/>
    <w:rsid w:val="00991A49"/>
    <w:rsid w:val="00991ED0"/>
    <w:rsid w:val="00991F8F"/>
    <w:rsid w:val="00992E80"/>
    <w:rsid w:val="00992FA9"/>
    <w:rsid w:val="0099330B"/>
    <w:rsid w:val="009933B2"/>
    <w:rsid w:val="009935B3"/>
    <w:rsid w:val="0099373B"/>
    <w:rsid w:val="0099378D"/>
    <w:rsid w:val="00993AE5"/>
    <w:rsid w:val="00994794"/>
    <w:rsid w:val="00994795"/>
    <w:rsid w:val="00994C6D"/>
    <w:rsid w:val="00994D54"/>
    <w:rsid w:val="00995224"/>
    <w:rsid w:val="00995329"/>
    <w:rsid w:val="0099589C"/>
    <w:rsid w:val="00995A48"/>
    <w:rsid w:val="00995FBF"/>
    <w:rsid w:val="00996249"/>
    <w:rsid w:val="00996337"/>
    <w:rsid w:val="009966A0"/>
    <w:rsid w:val="00996758"/>
    <w:rsid w:val="00996F2D"/>
    <w:rsid w:val="00997423"/>
    <w:rsid w:val="00997699"/>
    <w:rsid w:val="00997C33"/>
    <w:rsid w:val="009A0014"/>
    <w:rsid w:val="009A002D"/>
    <w:rsid w:val="009A0080"/>
    <w:rsid w:val="009A00EB"/>
    <w:rsid w:val="009A010E"/>
    <w:rsid w:val="009A0182"/>
    <w:rsid w:val="009A03A3"/>
    <w:rsid w:val="009A03C0"/>
    <w:rsid w:val="009A0458"/>
    <w:rsid w:val="009A07A9"/>
    <w:rsid w:val="009A07CD"/>
    <w:rsid w:val="009A0AE0"/>
    <w:rsid w:val="009A0D4B"/>
    <w:rsid w:val="009A0EDA"/>
    <w:rsid w:val="009A105C"/>
    <w:rsid w:val="009A1490"/>
    <w:rsid w:val="009A1531"/>
    <w:rsid w:val="009A17FF"/>
    <w:rsid w:val="009A1A47"/>
    <w:rsid w:val="009A1B58"/>
    <w:rsid w:val="009A2D6A"/>
    <w:rsid w:val="009A2DB2"/>
    <w:rsid w:val="009A32A1"/>
    <w:rsid w:val="009A3452"/>
    <w:rsid w:val="009A34A9"/>
    <w:rsid w:val="009A3AEB"/>
    <w:rsid w:val="009A3C7C"/>
    <w:rsid w:val="009A3EF6"/>
    <w:rsid w:val="009A409F"/>
    <w:rsid w:val="009A40E1"/>
    <w:rsid w:val="009A469B"/>
    <w:rsid w:val="009A47BE"/>
    <w:rsid w:val="009A4E7E"/>
    <w:rsid w:val="009A4FB9"/>
    <w:rsid w:val="009A543B"/>
    <w:rsid w:val="009A55BF"/>
    <w:rsid w:val="009A59D6"/>
    <w:rsid w:val="009A59E9"/>
    <w:rsid w:val="009A5A43"/>
    <w:rsid w:val="009A5ACC"/>
    <w:rsid w:val="009A5BF8"/>
    <w:rsid w:val="009A632C"/>
    <w:rsid w:val="009A6496"/>
    <w:rsid w:val="009A6EC7"/>
    <w:rsid w:val="009A725B"/>
    <w:rsid w:val="009A7A58"/>
    <w:rsid w:val="009A7CCE"/>
    <w:rsid w:val="009B01F4"/>
    <w:rsid w:val="009B03EA"/>
    <w:rsid w:val="009B0420"/>
    <w:rsid w:val="009B097A"/>
    <w:rsid w:val="009B0A06"/>
    <w:rsid w:val="009B0DE0"/>
    <w:rsid w:val="009B13B5"/>
    <w:rsid w:val="009B1847"/>
    <w:rsid w:val="009B1AE7"/>
    <w:rsid w:val="009B1B84"/>
    <w:rsid w:val="009B1E31"/>
    <w:rsid w:val="009B241B"/>
    <w:rsid w:val="009B2A4A"/>
    <w:rsid w:val="009B2BD9"/>
    <w:rsid w:val="009B2BEB"/>
    <w:rsid w:val="009B3082"/>
    <w:rsid w:val="009B363B"/>
    <w:rsid w:val="009B3656"/>
    <w:rsid w:val="009B38D2"/>
    <w:rsid w:val="009B3982"/>
    <w:rsid w:val="009B3E08"/>
    <w:rsid w:val="009B4353"/>
    <w:rsid w:val="009B4DF7"/>
    <w:rsid w:val="009B4F2E"/>
    <w:rsid w:val="009B4F34"/>
    <w:rsid w:val="009B50A8"/>
    <w:rsid w:val="009B51C9"/>
    <w:rsid w:val="009B5247"/>
    <w:rsid w:val="009B5B51"/>
    <w:rsid w:val="009B5D22"/>
    <w:rsid w:val="009B6237"/>
    <w:rsid w:val="009B6471"/>
    <w:rsid w:val="009B69D1"/>
    <w:rsid w:val="009B6A7E"/>
    <w:rsid w:val="009B6C9E"/>
    <w:rsid w:val="009B6D83"/>
    <w:rsid w:val="009B7496"/>
    <w:rsid w:val="009B79EC"/>
    <w:rsid w:val="009B7D45"/>
    <w:rsid w:val="009B7EBB"/>
    <w:rsid w:val="009B7FCF"/>
    <w:rsid w:val="009C05AE"/>
    <w:rsid w:val="009C0D3B"/>
    <w:rsid w:val="009C0DB4"/>
    <w:rsid w:val="009C0DCF"/>
    <w:rsid w:val="009C0FE0"/>
    <w:rsid w:val="009C0FEB"/>
    <w:rsid w:val="009C0FF2"/>
    <w:rsid w:val="009C1047"/>
    <w:rsid w:val="009C1213"/>
    <w:rsid w:val="009C1BB3"/>
    <w:rsid w:val="009C1D47"/>
    <w:rsid w:val="009C26B6"/>
    <w:rsid w:val="009C274F"/>
    <w:rsid w:val="009C2AB4"/>
    <w:rsid w:val="009C2D04"/>
    <w:rsid w:val="009C3006"/>
    <w:rsid w:val="009C37C6"/>
    <w:rsid w:val="009C3C21"/>
    <w:rsid w:val="009C4258"/>
    <w:rsid w:val="009C4346"/>
    <w:rsid w:val="009C442E"/>
    <w:rsid w:val="009C460E"/>
    <w:rsid w:val="009C4691"/>
    <w:rsid w:val="009C5319"/>
    <w:rsid w:val="009C5AD6"/>
    <w:rsid w:val="009C5BC3"/>
    <w:rsid w:val="009C6060"/>
    <w:rsid w:val="009C61DD"/>
    <w:rsid w:val="009C690A"/>
    <w:rsid w:val="009C6939"/>
    <w:rsid w:val="009C6D11"/>
    <w:rsid w:val="009C73F2"/>
    <w:rsid w:val="009C770F"/>
    <w:rsid w:val="009C7732"/>
    <w:rsid w:val="009C7804"/>
    <w:rsid w:val="009C780B"/>
    <w:rsid w:val="009C7BB8"/>
    <w:rsid w:val="009C7DEE"/>
    <w:rsid w:val="009D00C1"/>
    <w:rsid w:val="009D022F"/>
    <w:rsid w:val="009D02FB"/>
    <w:rsid w:val="009D06C9"/>
    <w:rsid w:val="009D174B"/>
    <w:rsid w:val="009D198D"/>
    <w:rsid w:val="009D19BB"/>
    <w:rsid w:val="009D1CDF"/>
    <w:rsid w:val="009D1D19"/>
    <w:rsid w:val="009D1E92"/>
    <w:rsid w:val="009D1EA9"/>
    <w:rsid w:val="009D23A9"/>
    <w:rsid w:val="009D23EC"/>
    <w:rsid w:val="009D2819"/>
    <w:rsid w:val="009D2E4A"/>
    <w:rsid w:val="009D2FB0"/>
    <w:rsid w:val="009D3034"/>
    <w:rsid w:val="009D3098"/>
    <w:rsid w:val="009D324C"/>
    <w:rsid w:val="009D37C0"/>
    <w:rsid w:val="009D3C05"/>
    <w:rsid w:val="009D42C5"/>
    <w:rsid w:val="009D4610"/>
    <w:rsid w:val="009D4A74"/>
    <w:rsid w:val="009D4F42"/>
    <w:rsid w:val="009D522F"/>
    <w:rsid w:val="009D54D1"/>
    <w:rsid w:val="009D54FE"/>
    <w:rsid w:val="009D56EE"/>
    <w:rsid w:val="009D5738"/>
    <w:rsid w:val="009D58F0"/>
    <w:rsid w:val="009D58FC"/>
    <w:rsid w:val="009D5B85"/>
    <w:rsid w:val="009D608F"/>
    <w:rsid w:val="009D64F3"/>
    <w:rsid w:val="009D6D48"/>
    <w:rsid w:val="009D6E0A"/>
    <w:rsid w:val="009D7025"/>
    <w:rsid w:val="009D7288"/>
    <w:rsid w:val="009D73B4"/>
    <w:rsid w:val="009D7410"/>
    <w:rsid w:val="009D74D3"/>
    <w:rsid w:val="009D7D78"/>
    <w:rsid w:val="009E009C"/>
    <w:rsid w:val="009E02D8"/>
    <w:rsid w:val="009E04D2"/>
    <w:rsid w:val="009E09DD"/>
    <w:rsid w:val="009E119A"/>
    <w:rsid w:val="009E17E8"/>
    <w:rsid w:val="009E1C0B"/>
    <w:rsid w:val="009E1FCD"/>
    <w:rsid w:val="009E202F"/>
    <w:rsid w:val="009E2A7E"/>
    <w:rsid w:val="009E2F4A"/>
    <w:rsid w:val="009E300D"/>
    <w:rsid w:val="009E34AF"/>
    <w:rsid w:val="009E3500"/>
    <w:rsid w:val="009E3EBC"/>
    <w:rsid w:val="009E40E4"/>
    <w:rsid w:val="009E4114"/>
    <w:rsid w:val="009E42EB"/>
    <w:rsid w:val="009E4418"/>
    <w:rsid w:val="009E47F5"/>
    <w:rsid w:val="009E4CB5"/>
    <w:rsid w:val="009E4E85"/>
    <w:rsid w:val="009E50E2"/>
    <w:rsid w:val="009E5104"/>
    <w:rsid w:val="009E5549"/>
    <w:rsid w:val="009E56C4"/>
    <w:rsid w:val="009E5938"/>
    <w:rsid w:val="009E5E2A"/>
    <w:rsid w:val="009E62A0"/>
    <w:rsid w:val="009E62F1"/>
    <w:rsid w:val="009E67C2"/>
    <w:rsid w:val="009E6E55"/>
    <w:rsid w:val="009E6FE7"/>
    <w:rsid w:val="009E7190"/>
    <w:rsid w:val="009E75C9"/>
    <w:rsid w:val="009E7893"/>
    <w:rsid w:val="009E7EC5"/>
    <w:rsid w:val="009F0B7F"/>
    <w:rsid w:val="009F1062"/>
    <w:rsid w:val="009F112A"/>
    <w:rsid w:val="009F1612"/>
    <w:rsid w:val="009F1A20"/>
    <w:rsid w:val="009F1B97"/>
    <w:rsid w:val="009F203A"/>
    <w:rsid w:val="009F2122"/>
    <w:rsid w:val="009F23AC"/>
    <w:rsid w:val="009F2461"/>
    <w:rsid w:val="009F24C3"/>
    <w:rsid w:val="009F2647"/>
    <w:rsid w:val="009F26B5"/>
    <w:rsid w:val="009F2781"/>
    <w:rsid w:val="009F2C4A"/>
    <w:rsid w:val="009F2CA7"/>
    <w:rsid w:val="009F2E0A"/>
    <w:rsid w:val="009F3235"/>
    <w:rsid w:val="009F340A"/>
    <w:rsid w:val="009F36B6"/>
    <w:rsid w:val="009F3AC0"/>
    <w:rsid w:val="009F4437"/>
    <w:rsid w:val="009F44D1"/>
    <w:rsid w:val="009F452E"/>
    <w:rsid w:val="009F4DAA"/>
    <w:rsid w:val="009F4DBB"/>
    <w:rsid w:val="009F4FEC"/>
    <w:rsid w:val="009F5032"/>
    <w:rsid w:val="009F50F6"/>
    <w:rsid w:val="009F526B"/>
    <w:rsid w:val="009F5799"/>
    <w:rsid w:val="009F58D9"/>
    <w:rsid w:val="009F6054"/>
    <w:rsid w:val="009F607A"/>
    <w:rsid w:val="009F616D"/>
    <w:rsid w:val="009F66B2"/>
    <w:rsid w:val="009F6B8D"/>
    <w:rsid w:val="009F6EA1"/>
    <w:rsid w:val="009F6FC5"/>
    <w:rsid w:val="009F719B"/>
    <w:rsid w:val="009F761E"/>
    <w:rsid w:val="009F782E"/>
    <w:rsid w:val="009F7853"/>
    <w:rsid w:val="009F7AAB"/>
    <w:rsid w:val="009F7FBC"/>
    <w:rsid w:val="00A004CC"/>
    <w:rsid w:val="00A007A6"/>
    <w:rsid w:val="00A00A7E"/>
    <w:rsid w:val="00A00C15"/>
    <w:rsid w:val="00A00C48"/>
    <w:rsid w:val="00A00D88"/>
    <w:rsid w:val="00A00DD6"/>
    <w:rsid w:val="00A01428"/>
    <w:rsid w:val="00A01699"/>
    <w:rsid w:val="00A01711"/>
    <w:rsid w:val="00A018E6"/>
    <w:rsid w:val="00A01B53"/>
    <w:rsid w:val="00A01F76"/>
    <w:rsid w:val="00A02369"/>
    <w:rsid w:val="00A02644"/>
    <w:rsid w:val="00A02F99"/>
    <w:rsid w:val="00A0306F"/>
    <w:rsid w:val="00A0335E"/>
    <w:rsid w:val="00A03560"/>
    <w:rsid w:val="00A03871"/>
    <w:rsid w:val="00A03AC7"/>
    <w:rsid w:val="00A040B7"/>
    <w:rsid w:val="00A0450A"/>
    <w:rsid w:val="00A048B8"/>
    <w:rsid w:val="00A04D67"/>
    <w:rsid w:val="00A04DAB"/>
    <w:rsid w:val="00A04ED8"/>
    <w:rsid w:val="00A05186"/>
    <w:rsid w:val="00A055CA"/>
    <w:rsid w:val="00A05626"/>
    <w:rsid w:val="00A05681"/>
    <w:rsid w:val="00A056A8"/>
    <w:rsid w:val="00A05C1A"/>
    <w:rsid w:val="00A05C3F"/>
    <w:rsid w:val="00A05E03"/>
    <w:rsid w:val="00A05FAA"/>
    <w:rsid w:val="00A061DE"/>
    <w:rsid w:val="00A06222"/>
    <w:rsid w:val="00A06FBF"/>
    <w:rsid w:val="00A072CD"/>
    <w:rsid w:val="00A0730C"/>
    <w:rsid w:val="00A07E33"/>
    <w:rsid w:val="00A07EB5"/>
    <w:rsid w:val="00A1039E"/>
    <w:rsid w:val="00A10703"/>
    <w:rsid w:val="00A10781"/>
    <w:rsid w:val="00A10EE0"/>
    <w:rsid w:val="00A11219"/>
    <w:rsid w:val="00A1171F"/>
    <w:rsid w:val="00A117D1"/>
    <w:rsid w:val="00A11B15"/>
    <w:rsid w:val="00A11D76"/>
    <w:rsid w:val="00A12446"/>
    <w:rsid w:val="00A124CA"/>
    <w:rsid w:val="00A12994"/>
    <w:rsid w:val="00A12D33"/>
    <w:rsid w:val="00A12FE7"/>
    <w:rsid w:val="00A1305A"/>
    <w:rsid w:val="00A13D62"/>
    <w:rsid w:val="00A141F5"/>
    <w:rsid w:val="00A1433E"/>
    <w:rsid w:val="00A14A2C"/>
    <w:rsid w:val="00A14AEA"/>
    <w:rsid w:val="00A14CDD"/>
    <w:rsid w:val="00A14FE3"/>
    <w:rsid w:val="00A15AC4"/>
    <w:rsid w:val="00A15ED1"/>
    <w:rsid w:val="00A16545"/>
    <w:rsid w:val="00A16589"/>
    <w:rsid w:val="00A1690B"/>
    <w:rsid w:val="00A16AF3"/>
    <w:rsid w:val="00A16B2F"/>
    <w:rsid w:val="00A16C7C"/>
    <w:rsid w:val="00A16E2C"/>
    <w:rsid w:val="00A16FA4"/>
    <w:rsid w:val="00A1701E"/>
    <w:rsid w:val="00A170EB"/>
    <w:rsid w:val="00A1754E"/>
    <w:rsid w:val="00A1758F"/>
    <w:rsid w:val="00A176EC"/>
    <w:rsid w:val="00A17821"/>
    <w:rsid w:val="00A1782C"/>
    <w:rsid w:val="00A17A1A"/>
    <w:rsid w:val="00A17C26"/>
    <w:rsid w:val="00A200CD"/>
    <w:rsid w:val="00A2010A"/>
    <w:rsid w:val="00A201B5"/>
    <w:rsid w:val="00A20653"/>
    <w:rsid w:val="00A20659"/>
    <w:rsid w:val="00A2071B"/>
    <w:rsid w:val="00A20CEB"/>
    <w:rsid w:val="00A20FE6"/>
    <w:rsid w:val="00A21185"/>
    <w:rsid w:val="00A211B4"/>
    <w:rsid w:val="00A212DF"/>
    <w:rsid w:val="00A21466"/>
    <w:rsid w:val="00A2154E"/>
    <w:rsid w:val="00A21648"/>
    <w:rsid w:val="00A21C29"/>
    <w:rsid w:val="00A21D15"/>
    <w:rsid w:val="00A21E93"/>
    <w:rsid w:val="00A2280C"/>
    <w:rsid w:val="00A2284F"/>
    <w:rsid w:val="00A229C6"/>
    <w:rsid w:val="00A231A0"/>
    <w:rsid w:val="00A23425"/>
    <w:rsid w:val="00A23CE4"/>
    <w:rsid w:val="00A240ED"/>
    <w:rsid w:val="00A2471D"/>
    <w:rsid w:val="00A247A4"/>
    <w:rsid w:val="00A2494D"/>
    <w:rsid w:val="00A24B4A"/>
    <w:rsid w:val="00A24C87"/>
    <w:rsid w:val="00A24FD0"/>
    <w:rsid w:val="00A25043"/>
    <w:rsid w:val="00A25837"/>
    <w:rsid w:val="00A25B5B"/>
    <w:rsid w:val="00A25BAC"/>
    <w:rsid w:val="00A2626F"/>
    <w:rsid w:val="00A26386"/>
    <w:rsid w:val="00A264A8"/>
    <w:rsid w:val="00A26664"/>
    <w:rsid w:val="00A2691E"/>
    <w:rsid w:val="00A26E06"/>
    <w:rsid w:val="00A26EA3"/>
    <w:rsid w:val="00A277BC"/>
    <w:rsid w:val="00A27A00"/>
    <w:rsid w:val="00A27B09"/>
    <w:rsid w:val="00A27B73"/>
    <w:rsid w:val="00A27E73"/>
    <w:rsid w:val="00A302EF"/>
    <w:rsid w:val="00A30891"/>
    <w:rsid w:val="00A31474"/>
    <w:rsid w:val="00A31741"/>
    <w:rsid w:val="00A318FD"/>
    <w:rsid w:val="00A31D8A"/>
    <w:rsid w:val="00A320B2"/>
    <w:rsid w:val="00A32126"/>
    <w:rsid w:val="00A32649"/>
    <w:rsid w:val="00A32C68"/>
    <w:rsid w:val="00A32F36"/>
    <w:rsid w:val="00A33187"/>
    <w:rsid w:val="00A332DF"/>
    <w:rsid w:val="00A33C7B"/>
    <w:rsid w:val="00A34114"/>
    <w:rsid w:val="00A343C2"/>
    <w:rsid w:val="00A34435"/>
    <w:rsid w:val="00A344F9"/>
    <w:rsid w:val="00A3457B"/>
    <w:rsid w:val="00A3466D"/>
    <w:rsid w:val="00A346B7"/>
    <w:rsid w:val="00A34C33"/>
    <w:rsid w:val="00A34EF5"/>
    <w:rsid w:val="00A34FC6"/>
    <w:rsid w:val="00A35147"/>
    <w:rsid w:val="00A3525A"/>
    <w:rsid w:val="00A3525B"/>
    <w:rsid w:val="00A3549B"/>
    <w:rsid w:val="00A35660"/>
    <w:rsid w:val="00A35854"/>
    <w:rsid w:val="00A359D7"/>
    <w:rsid w:val="00A35AAD"/>
    <w:rsid w:val="00A35D84"/>
    <w:rsid w:val="00A35E19"/>
    <w:rsid w:val="00A35ED0"/>
    <w:rsid w:val="00A362ED"/>
    <w:rsid w:val="00A3694F"/>
    <w:rsid w:val="00A36D6F"/>
    <w:rsid w:val="00A36FC5"/>
    <w:rsid w:val="00A37093"/>
    <w:rsid w:val="00A373C7"/>
    <w:rsid w:val="00A375A2"/>
    <w:rsid w:val="00A37C2E"/>
    <w:rsid w:val="00A37CCC"/>
    <w:rsid w:val="00A406C6"/>
    <w:rsid w:val="00A4109D"/>
    <w:rsid w:val="00A415D1"/>
    <w:rsid w:val="00A41992"/>
    <w:rsid w:val="00A41B16"/>
    <w:rsid w:val="00A41C33"/>
    <w:rsid w:val="00A41F79"/>
    <w:rsid w:val="00A42053"/>
    <w:rsid w:val="00A4225E"/>
    <w:rsid w:val="00A42845"/>
    <w:rsid w:val="00A435D4"/>
    <w:rsid w:val="00A43909"/>
    <w:rsid w:val="00A43B7C"/>
    <w:rsid w:val="00A43B81"/>
    <w:rsid w:val="00A4436B"/>
    <w:rsid w:val="00A444CA"/>
    <w:rsid w:val="00A44A7A"/>
    <w:rsid w:val="00A44A88"/>
    <w:rsid w:val="00A45025"/>
    <w:rsid w:val="00A4517F"/>
    <w:rsid w:val="00A452C8"/>
    <w:rsid w:val="00A452F1"/>
    <w:rsid w:val="00A45335"/>
    <w:rsid w:val="00A45373"/>
    <w:rsid w:val="00A45DFE"/>
    <w:rsid w:val="00A45E20"/>
    <w:rsid w:val="00A46226"/>
    <w:rsid w:val="00A4667D"/>
    <w:rsid w:val="00A466DC"/>
    <w:rsid w:val="00A468B9"/>
    <w:rsid w:val="00A469FD"/>
    <w:rsid w:val="00A46AF1"/>
    <w:rsid w:val="00A46C39"/>
    <w:rsid w:val="00A46C6B"/>
    <w:rsid w:val="00A46D9F"/>
    <w:rsid w:val="00A470DB"/>
    <w:rsid w:val="00A472DD"/>
    <w:rsid w:val="00A4783E"/>
    <w:rsid w:val="00A47985"/>
    <w:rsid w:val="00A47CAA"/>
    <w:rsid w:val="00A50446"/>
    <w:rsid w:val="00A5048D"/>
    <w:rsid w:val="00A504D8"/>
    <w:rsid w:val="00A5070C"/>
    <w:rsid w:val="00A50719"/>
    <w:rsid w:val="00A51134"/>
    <w:rsid w:val="00A51445"/>
    <w:rsid w:val="00A51A1F"/>
    <w:rsid w:val="00A51E15"/>
    <w:rsid w:val="00A51F4E"/>
    <w:rsid w:val="00A520ED"/>
    <w:rsid w:val="00A523B2"/>
    <w:rsid w:val="00A525D9"/>
    <w:rsid w:val="00A52A2D"/>
    <w:rsid w:val="00A52C16"/>
    <w:rsid w:val="00A533D0"/>
    <w:rsid w:val="00A53576"/>
    <w:rsid w:val="00A53A67"/>
    <w:rsid w:val="00A53C0C"/>
    <w:rsid w:val="00A545D4"/>
    <w:rsid w:val="00A548A0"/>
    <w:rsid w:val="00A54999"/>
    <w:rsid w:val="00A54C31"/>
    <w:rsid w:val="00A55056"/>
    <w:rsid w:val="00A5529F"/>
    <w:rsid w:val="00A55807"/>
    <w:rsid w:val="00A55ABD"/>
    <w:rsid w:val="00A56046"/>
    <w:rsid w:val="00A5643B"/>
    <w:rsid w:val="00A566B2"/>
    <w:rsid w:val="00A567EC"/>
    <w:rsid w:val="00A56BBA"/>
    <w:rsid w:val="00A56DCE"/>
    <w:rsid w:val="00A57270"/>
    <w:rsid w:val="00A57602"/>
    <w:rsid w:val="00A57A1E"/>
    <w:rsid w:val="00A57C19"/>
    <w:rsid w:val="00A57D2F"/>
    <w:rsid w:val="00A57D9B"/>
    <w:rsid w:val="00A57DB3"/>
    <w:rsid w:val="00A57DFC"/>
    <w:rsid w:val="00A57E33"/>
    <w:rsid w:val="00A60011"/>
    <w:rsid w:val="00A6063F"/>
    <w:rsid w:val="00A60781"/>
    <w:rsid w:val="00A60BCD"/>
    <w:rsid w:val="00A61333"/>
    <w:rsid w:val="00A61A35"/>
    <w:rsid w:val="00A61B92"/>
    <w:rsid w:val="00A61CAC"/>
    <w:rsid w:val="00A62220"/>
    <w:rsid w:val="00A6225A"/>
    <w:rsid w:val="00A62507"/>
    <w:rsid w:val="00A6258E"/>
    <w:rsid w:val="00A62985"/>
    <w:rsid w:val="00A62B22"/>
    <w:rsid w:val="00A62F54"/>
    <w:rsid w:val="00A63646"/>
    <w:rsid w:val="00A637F4"/>
    <w:rsid w:val="00A63A73"/>
    <w:rsid w:val="00A63EB9"/>
    <w:rsid w:val="00A645BB"/>
    <w:rsid w:val="00A6490B"/>
    <w:rsid w:val="00A64957"/>
    <w:rsid w:val="00A6499A"/>
    <w:rsid w:val="00A64F20"/>
    <w:rsid w:val="00A65299"/>
    <w:rsid w:val="00A658D5"/>
    <w:rsid w:val="00A6594C"/>
    <w:rsid w:val="00A65963"/>
    <w:rsid w:val="00A6597B"/>
    <w:rsid w:val="00A659BE"/>
    <w:rsid w:val="00A65CA7"/>
    <w:rsid w:val="00A65CCC"/>
    <w:rsid w:val="00A65FE4"/>
    <w:rsid w:val="00A660F9"/>
    <w:rsid w:val="00A66289"/>
    <w:rsid w:val="00A66BF9"/>
    <w:rsid w:val="00A66D19"/>
    <w:rsid w:val="00A66E48"/>
    <w:rsid w:val="00A672DD"/>
    <w:rsid w:val="00A6730F"/>
    <w:rsid w:val="00A6764E"/>
    <w:rsid w:val="00A67A5B"/>
    <w:rsid w:val="00A67BCE"/>
    <w:rsid w:val="00A67F9D"/>
    <w:rsid w:val="00A70032"/>
    <w:rsid w:val="00A709BF"/>
    <w:rsid w:val="00A70A91"/>
    <w:rsid w:val="00A7109E"/>
    <w:rsid w:val="00A71166"/>
    <w:rsid w:val="00A7161D"/>
    <w:rsid w:val="00A718F5"/>
    <w:rsid w:val="00A71AEC"/>
    <w:rsid w:val="00A71C1D"/>
    <w:rsid w:val="00A71F97"/>
    <w:rsid w:val="00A72019"/>
    <w:rsid w:val="00A72236"/>
    <w:rsid w:val="00A7243D"/>
    <w:rsid w:val="00A7261D"/>
    <w:rsid w:val="00A7278E"/>
    <w:rsid w:val="00A72BBD"/>
    <w:rsid w:val="00A73220"/>
    <w:rsid w:val="00A73251"/>
    <w:rsid w:val="00A73630"/>
    <w:rsid w:val="00A739CA"/>
    <w:rsid w:val="00A73C79"/>
    <w:rsid w:val="00A73EF2"/>
    <w:rsid w:val="00A73F2B"/>
    <w:rsid w:val="00A74114"/>
    <w:rsid w:val="00A74499"/>
    <w:rsid w:val="00A7539E"/>
    <w:rsid w:val="00A75551"/>
    <w:rsid w:val="00A76186"/>
    <w:rsid w:val="00A764E2"/>
    <w:rsid w:val="00A76564"/>
    <w:rsid w:val="00A766DA"/>
    <w:rsid w:val="00A7678D"/>
    <w:rsid w:val="00A76944"/>
    <w:rsid w:val="00A76D92"/>
    <w:rsid w:val="00A7757C"/>
    <w:rsid w:val="00A775B8"/>
    <w:rsid w:val="00A7784E"/>
    <w:rsid w:val="00A77D78"/>
    <w:rsid w:val="00A77D8A"/>
    <w:rsid w:val="00A801F6"/>
    <w:rsid w:val="00A8024B"/>
    <w:rsid w:val="00A80410"/>
    <w:rsid w:val="00A80447"/>
    <w:rsid w:val="00A808B1"/>
    <w:rsid w:val="00A80DAF"/>
    <w:rsid w:val="00A81951"/>
    <w:rsid w:val="00A8196C"/>
    <w:rsid w:val="00A81A2E"/>
    <w:rsid w:val="00A82387"/>
    <w:rsid w:val="00A834CB"/>
    <w:rsid w:val="00A838DB"/>
    <w:rsid w:val="00A84343"/>
    <w:rsid w:val="00A84718"/>
    <w:rsid w:val="00A84765"/>
    <w:rsid w:val="00A8478C"/>
    <w:rsid w:val="00A84F90"/>
    <w:rsid w:val="00A85610"/>
    <w:rsid w:val="00A856DC"/>
    <w:rsid w:val="00A85702"/>
    <w:rsid w:val="00A8631A"/>
    <w:rsid w:val="00A87879"/>
    <w:rsid w:val="00A90786"/>
    <w:rsid w:val="00A90836"/>
    <w:rsid w:val="00A909DC"/>
    <w:rsid w:val="00A90D2B"/>
    <w:rsid w:val="00A90D69"/>
    <w:rsid w:val="00A90E0D"/>
    <w:rsid w:val="00A90F0E"/>
    <w:rsid w:val="00A90F3A"/>
    <w:rsid w:val="00A9150A"/>
    <w:rsid w:val="00A918F1"/>
    <w:rsid w:val="00A91A79"/>
    <w:rsid w:val="00A91C2F"/>
    <w:rsid w:val="00A91C6E"/>
    <w:rsid w:val="00A91D9F"/>
    <w:rsid w:val="00A91E10"/>
    <w:rsid w:val="00A91E93"/>
    <w:rsid w:val="00A9226C"/>
    <w:rsid w:val="00A925BD"/>
    <w:rsid w:val="00A92B50"/>
    <w:rsid w:val="00A92B73"/>
    <w:rsid w:val="00A92CC2"/>
    <w:rsid w:val="00A92DAE"/>
    <w:rsid w:val="00A9321C"/>
    <w:rsid w:val="00A93440"/>
    <w:rsid w:val="00A93684"/>
    <w:rsid w:val="00A93CCA"/>
    <w:rsid w:val="00A93D57"/>
    <w:rsid w:val="00A93F17"/>
    <w:rsid w:val="00A93F71"/>
    <w:rsid w:val="00A93FC2"/>
    <w:rsid w:val="00A94281"/>
    <w:rsid w:val="00A942E7"/>
    <w:rsid w:val="00A94369"/>
    <w:rsid w:val="00A94583"/>
    <w:rsid w:val="00A945AB"/>
    <w:rsid w:val="00A946AE"/>
    <w:rsid w:val="00A94876"/>
    <w:rsid w:val="00A94AAC"/>
    <w:rsid w:val="00A94C9A"/>
    <w:rsid w:val="00A94E0C"/>
    <w:rsid w:val="00A954B0"/>
    <w:rsid w:val="00A9578F"/>
    <w:rsid w:val="00A9598A"/>
    <w:rsid w:val="00A95ADA"/>
    <w:rsid w:val="00A95B87"/>
    <w:rsid w:val="00A95CA4"/>
    <w:rsid w:val="00A95E61"/>
    <w:rsid w:val="00A95EA4"/>
    <w:rsid w:val="00A95F6B"/>
    <w:rsid w:val="00A961D7"/>
    <w:rsid w:val="00A967BB"/>
    <w:rsid w:val="00A96D37"/>
    <w:rsid w:val="00A96F6E"/>
    <w:rsid w:val="00A970A8"/>
    <w:rsid w:val="00A974C2"/>
    <w:rsid w:val="00A97DB3"/>
    <w:rsid w:val="00A97DD4"/>
    <w:rsid w:val="00AA0696"/>
    <w:rsid w:val="00AA0753"/>
    <w:rsid w:val="00AA077F"/>
    <w:rsid w:val="00AA0836"/>
    <w:rsid w:val="00AA0DF2"/>
    <w:rsid w:val="00AA10D2"/>
    <w:rsid w:val="00AA12C1"/>
    <w:rsid w:val="00AA14D6"/>
    <w:rsid w:val="00AA14D8"/>
    <w:rsid w:val="00AA193D"/>
    <w:rsid w:val="00AA1AC2"/>
    <w:rsid w:val="00AA1CDD"/>
    <w:rsid w:val="00AA1DFB"/>
    <w:rsid w:val="00AA2485"/>
    <w:rsid w:val="00AA25A0"/>
    <w:rsid w:val="00AA28F0"/>
    <w:rsid w:val="00AA2C03"/>
    <w:rsid w:val="00AA326B"/>
    <w:rsid w:val="00AA3902"/>
    <w:rsid w:val="00AA3E0C"/>
    <w:rsid w:val="00AA437A"/>
    <w:rsid w:val="00AA43D0"/>
    <w:rsid w:val="00AA4480"/>
    <w:rsid w:val="00AA44AA"/>
    <w:rsid w:val="00AA462D"/>
    <w:rsid w:val="00AA4982"/>
    <w:rsid w:val="00AA4F76"/>
    <w:rsid w:val="00AA4FB2"/>
    <w:rsid w:val="00AA5BD8"/>
    <w:rsid w:val="00AA632A"/>
    <w:rsid w:val="00AA6447"/>
    <w:rsid w:val="00AA65A2"/>
    <w:rsid w:val="00AA6706"/>
    <w:rsid w:val="00AA6C4C"/>
    <w:rsid w:val="00AA6E3A"/>
    <w:rsid w:val="00AA6FFD"/>
    <w:rsid w:val="00AA753B"/>
    <w:rsid w:val="00AA7F84"/>
    <w:rsid w:val="00AB004D"/>
    <w:rsid w:val="00AB00CF"/>
    <w:rsid w:val="00AB0313"/>
    <w:rsid w:val="00AB03B3"/>
    <w:rsid w:val="00AB0CDF"/>
    <w:rsid w:val="00AB0FD9"/>
    <w:rsid w:val="00AB1610"/>
    <w:rsid w:val="00AB19D0"/>
    <w:rsid w:val="00AB1D4C"/>
    <w:rsid w:val="00AB1FD7"/>
    <w:rsid w:val="00AB204A"/>
    <w:rsid w:val="00AB2506"/>
    <w:rsid w:val="00AB2622"/>
    <w:rsid w:val="00AB289B"/>
    <w:rsid w:val="00AB2B92"/>
    <w:rsid w:val="00AB2FCA"/>
    <w:rsid w:val="00AB304B"/>
    <w:rsid w:val="00AB312D"/>
    <w:rsid w:val="00AB3CE8"/>
    <w:rsid w:val="00AB43F2"/>
    <w:rsid w:val="00AB4910"/>
    <w:rsid w:val="00AB4CD1"/>
    <w:rsid w:val="00AB4DA1"/>
    <w:rsid w:val="00AB4E38"/>
    <w:rsid w:val="00AB501D"/>
    <w:rsid w:val="00AB513E"/>
    <w:rsid w:val="00AB5253"/>
    <w:rsid w:val="00AB5312"/>
    <w:rsid w:val="00AB56C3"/>
    <w:rsid w:val="00AB5710"/>
    <w:rsid w:val="00AB5B30"/>
    <w:rsid w:val="00AB5D2C"/>
    <w:rsid w:val="00AB6231"/>
    <w:rsid w:val="00AB6F38"/>
    <w:rsid w:val="00AB7804"/>
    <w:rsid w:val="00AB7CA4"/>
    <w:rsid w:val="00AC074A"/>
    <w:rsid w:val="00AC0827"/>
    <w:rsid w:val="00AC090F"/>
    <w:rsid w:val="00AC0B94"/>
    <w:rsid w:val="00AC13BD"/>
    <w:rsid w:val="00AC14AC"/>
    <w:rsid w:val="00AC1DF5"/>
    <w:rsid w:val="00AC208D"/>
    <w:rsid w:val="00AC2804"/>
    <w:rsid w:val="00AC2AA5"/>
    <w:rsid w:val="00AC2E74"/>
    <w:rsid w:val="00AC3517"/>
    <w:rsid w:val="00AC3671"/>
    <w:rsid w:val="00AC3B91"/>
    <w:rsid w:val="00AC4409"/>
    <w:rsid w:val="00AC4B14"/>
    <w:rsid w:val="00AC4D03"/>
    <w:rsid w:val="00AC51CD"/>
    <w:rsid w:val="00AC5313"/>
    <w:rsid w:val="00AC53BD"/>
    <w:rsid w:val="00AC56B0"/>
    <w:rsid w:val="00AC57C5"/>
    <w:rsid w:val="00AC5C58"/>
    <w:rsid w:val="00AC5CC7"/>
    <w:rsid w:val="00AC6D83"/>
    <w:rsid w:val="00AC6F06"/>
    <w:rsid w:val="00AC6FD1"/>
    <w:rsid w:val="00AC700A"/>
    <w:rsid w:val="00AC7103"/>
    <w:rsid w:val="00AC71A7"/>
    <w:rsid w:val="00AC728E"/>
    <w:rsid w:val="00AC765D"/>
    <w:rsid w:val="00AC76DE"/>
    <w:rsid w:val="00AC777C"/>
    <w:rsid w:val="00AC7825"/>
    <w:rsid w:val="00AC79D0"/>
    <w:rsid w:val="00AC7F2F"/>
    <w:rsid w:val="00AD0075"/>
    <w:rsid w:val="00AD04E9"/>
    <w:rsid w:val="00AD07DA"/>
    <w:rsid w:val="00AD0B2F"/>
    <w:rsid w:val="00AD0C78"/>
    <w:rsid w:val="00AD107A"/>
    <w:rsid w:val="00AD11E4"/>
    <w:rsid w:val="00AD145E"/>
    <w:rsid w:val="00AD16BE"/>
    <w:rsid w:val="00AD191C"/>
    <w:rsid w:val="00AD1F79"/>
    <w:rsid w:val="00AD1FBF"/>
    <w:rsid w:val="00AD203A"/>
    <w:rsid w:val="00AD26E2"/>
    <w:rsid w:val="00AD2737"/>
    <w:rsid w:val="00AD2D34"/>
    <w:rsid w:val="00AD319D"/>
    <w:rsid w:val="00AD39FE"/>
    <w:rsid w:val="00AD3BAB"/>
    <w:rsid w:val="00AD3D58"/>
    <w:rsid w:val="00AD420C"/>
    <w:rsid w:val="00AD45EF"/>
    <w:rsid w:val="00AD4997"/>
    <w:rsid w:val="00AD4AE4"/>
    <w:rsid w:val="00AD4B3F"/>
    <w:rsid w:val="00AD4DFF"/>
    <w:rsid w:val="00AD5360"/>
    <w:rsid w:val="00AD55E6"/>
    <w:rsid w:val="00AD5670"/>
    <w:rsid w:val="00AD5774"/>
    <w:rsid w:val="00AD5B6D"/>
    <w:rsid w:val="00AD5B71"/>
    <w:rsid w:val="00AD6092"/>
    <w:rsid w:val="00AD62A3"/>
    <w:rsid w:val="00AD6A1B"/>
    <w:rsid w:val="00AD6D1C"/>
    <w:rsid w:val="00AD6D73"/>
    <w:rsid w:val="00AD6E38"/>
    <w:rsid w:val="00AD7131"/>
    <w:rsid w:val="00AD713B"/>
    <w:rsid w:val="00AD71E5"/>
    <w:rsid w:val="00AD7460"/>
    <w:rsid w:val="00AD7AAE"/>
    <w:rsid w:val="00AE000D"/>
    <w:rsid w:val="00AE01BB"/>
    <w:rsid w:val="00AE0644"/>
    <w:rsid w:val="00AE0715"/>
    <w:rsid w:val="00AE07C1"/>
    <w:rsid w:val="00AE0B28"/>
    <w:rsid w:val="00AE0E98"/>
    <w:rsid w:val="00AE1534"/>
    <w:rsid w:val="00AE15EA"/>
    <w:rsid w:val="00AE19EA"/>
    <w:rsid w:val="00AE1A0C"/>
    <w:rsid w:val="00AE1A44"/>
    <w:rsid w:val="00AE1C2E"/>
    <w:rsid w:val="00AE1FF4"/>
    <w:rsid w:val="00AE226E"/>
    <w:rsid w:val="00AE243A"/>
    <w:rsid w:val="00AE27AE"/>
    <w:rsid w:val="00AE30E1"/>
    <w:rsid w:val="00AE3188"/>
    <w:rsid w:val="00AE3748"/>
    <w:rsid w:val="00AE3916"/>
    <w:rsid w:val="00AE3E0D"/>
    <w:rsid w:val="00AE3F1E"/>
    <w:rsid w:val="00AE40F9"/>
    <w:rsid w:val="00AE4266"/>
    <w:rsid w:val="00AE45D4"/>
    <w:rsid w:val="00AE4D46"/>
    <w:rsid w:val="00AE4E88"/>
    <w:rsid w:val="00AE5069"/>
    <w:rsid w:val="00AE53B2"/>
    <w:rsid w:val="00AE5493"/>
    <w:rsid w:val="00AE5897"/>
    <w:rsid w:val="00AE5A9C"/>
    <w:rsid w:val="00AE5FE2"/>
    <w:rsid w:val="00AE6062"/>
    <w:rsid w:val="00AE66BA"/>
    <w:rsid w:val="00AE6A7A"/>
    <w:rsid w:val="00AE6C25"/>
    <w:rsid w:val="00AE6E25"/>
    <w:rsid w:val="00AE7730"/>
    <w:rsid w:val="00AE7839"/>
    <w:rsid w:val="00AE7AEB"/>
    <w:rsid w:val="00AE7ECE"/>
    <w:rsid w:val="00AF0487"/>
    <w:rsid w:val="00AF04D0"/>
    <w:rsid w:val="00AF059A"/>
    <w:rsid w:val="00AF0600"/>
    <w:rsid w:val="00AF07FB"/>
    <w:rsid w:val="00AF08A2"/>
    <w:rsid w:val="00AF0AF6"/>
    <w:rsid w:val="00AF0C80"/>
    <w:rsid w:val="00AF0E18"/>
    <w:rsid w:val="00AF0EF0"/>
    <w:rsid w:val="00AF0EF7"/>
    <w:rsid w:val="00AF1009"/>
    <w:rsid w:val="00AF167B"/>
    <w:rsid w:val="00AF1D9E"/>
    <w:rsid w:val="00AF1EE4"/>
    <w:rsid w:val="00AF1FB8"/>
    <w:rsid w:val="00AF2239"/>
    <w:rsid w:val="00AF2444"/>
    <w:rsid w:val="00AF285B"/>
    <w:rsid w:val="00AF2A10"/>
    <w:rsid w:val="00AF2B11"/>
    <w:rsid w:val="00AF2B80"/>
    <w:rsid w:val="00AF2D2E"/>
    <w:rsid w:val="00AF3053"/>
    <w:rsid w:val="00AF3149"/>
    <w:rsid w:val="00AF3288"/>
    <w:rsid w:val="00AF33FF"/>
    <w:rsid w:val="00AF34E8"/>
    <w:rsid w:val="00AF3944"/>
    <w:rsid w:val="00AF39DF"/>
    <w:rsid w:val="00AF3B79"/>
    <w:rsid w:val="00AF3CD9"/>
    <w:rsid w:val="00AF3EDD"/>
    <w:rsid w:val="00AF47B4"/>
    <w:rsid w:val="00AF48F1"/>
    <w:rsid w:val="00AF4926"/>
    <w:rsid w:val="00AF4A4B"/>
    <w:rsid w:val="00AF4B0A"/>
    <w:rsid w:val="00AF4C59"/>
    <w:rsid w:val="00AF4FAB"/>
    <w:rsid w:val="00AF525F"/>
    <w:rsid w:val="00AF541D"/>
    <w:rsid w:val="00AF561D"/>
    <w:rsid w:val="00AF5936"/>
    <w:rsid w:val="00AF62BD"/>
    <w:rsid w:val="00AF6C42"/>
    <w:rsid w:val="00AF70E1"/>
    <w:rsid w:val="00AF7470"/>
    <w:rsid w:val="00B00424"/>
    <w:rsid w:val="00B0051C"/>
    <w:rsid w:val="00B00577"/>
    <w:rsid w:val="00B006CC"/>
    <w:rsid w:val="00B00B35"/>
    <w:rsid w:val="00B00E88"/>
    <w:rsid w:val="00B01623"/>
    <w:rsid w:val="00B016FF"/>
    <w:rsid w:val="00B01818"/>
    <w:rsid w:val="00B01B20"/>
    <w:rsid w:val="00B01FC4"/>
    <w:rsid w:val="00B025DE"/>
    <w:rsid w:val="00B02A93"/>
    <w:rsid w:val="00B02D35"/>
    <w:rsid w:val="00B03038"/>
    <w:rsid w:val="00B03585"/>
    <w:rsid w:val="00B036FE"/>
    <w:rsid w:val="00B0371D"/>
    <w:rsid w:val="00B03ADB"/>
    <w:rsid w:val="00B04005"/>
    <w:rsid w:val="00B04354"/>
    <w:rsid w:val="00B0447B"/>
    <w:rsid w:val="00B0467E"/>
    <w:rsid w:val="00B04994"/>
    <w:rsid w:val="00B0499B"/>
    <w:rsid w:val="00B04B29"/>
    <w:rsid w:val="00B04C74"/>
    <w:rsid w:val="00B04CF1"/>
    <w:rsid w:val="00B05152"/>
    <w:rsid w:val="00B052AE"/>
    <w:rsid w:val="00B053A0"/>
    <w:rsid w:val="00B0554E"/>
    <w:rsid w:val="00B0597B"/>
    <w:rsid w:val="00B05D62"/>
    <w:rsid w:val="00B05FD6"/>
    <w:rsid w:val="00B06301"/>
    <w:rsid w:val="00B066C7"/>
    <w:rsid w:val="00B067A8"/>
    <w:rsid w:val="00B0722D"/>
    <w:rsid w:val="00B075D1"/>
    <w:rsid w:val="00B07728"/>
    <w:rsid w:val="00B07775"/>
    <w:rsid w:val="00B078B0"/>
    <w:rsid w:val="00B07AFE"/>
    <w:rsid w:val="00B07D0B"/>
    <w:rsid w:val="00B07F52"/>
    <w:rsid w:val="00B10046"/>
    <w:rsid w:val="00B10473"/>
    <w:rsid w:val="00B1062C"/>
    <w:rsid w:val="00B10663"/>
    <w:rsid w:val="00B107BB"/>
    <w:rsid w:val="00B115F6"/>
    <w:rsid w:val="00B1184F"/>
    <w:rsid w:val="00B118DE"/>
    <w:rsid w:val="00B11AF3"/>
    <w:rsid w:val="00B11DA1"/>
    <w:rsid w:val="00B12653"/>
    <w:rsid w:val="00B12BF2"/>
    <w:rsid w:val="00B12C19"/>
    <w:rsid w:val="00B12F23"/>
    <w:rsid w:val="00B1328C"/>
    <w:rsid w:val="00B13458"/>
    <w:rsid w:val="00B13A7D"/>
    <w:rsid w:val="00B13A97"/>
    <w:rsid w:val="00B1463F"/>
    <w:rsid w:val="00B14725"/>
    <w:rsid w:val="00B14B41"/>
    <w:rsid w:val="00B14BBB"/>
    <w:rsid w:val="00B14DBA"/>
    <w:rsid w:val="00B15246"/>
    <w:rsid w:val="00B154AF"/>
    <w:rsid w:val="00B15821"/>
    <w:rsid w:val="00B15916"/>
    <w:rsid w:val="00B15C16"/>
    <w:rsid w:val="00B15F55"/>
    <w:rsid w:val="00B1646C"/>
    <w:rsid w:val="00B16499"/>
    <w:rsid w:val="00B16BB1"/>
    <w:rsid w:val="00B171EA"/>
    <w:rsid w:val="00B1757E"/>
    <w:rsid w:val="00B17CFD"/>
    <w:rsid w:val="00B17E7B"/>
    <w:rsid w:val="00B17F86"/>
    <w:rsid w:val="00B2045F"/>
    <w:rsid w:val="00B205E0"/>
    <w:rsid w:val="00B20D7F"/>
    <w:rsid w:val="00B21363"/>
    <w:rsid w:val="00B21651"/>
    <w:rsid w:val="00B21A8F"/>
    <w:rsid w:val="00B21B91"/>
    <w:rsid w:val="00B222B9"/>
    <w:rsid w:val="00B2252F"/>
    <w:rsid w:val="00B2261B"/>
    <w:rsid w:val="00B22B60"/>
    <w:rsid w:val="00B22F79"/>
    <w:rsid w:val="00B22FBD"/>
    <w:rsid w:val="00B231A6"/>
    <w:rsid w:val="00B23350"/>
    <w:rsid w:val="00B23391"/>
    <w:rsid w:val="00B2388E"/>
    <w:rsid w:val="00B23B2B"/>
    <w:rsid w:val="00B23D22"/>
    <w:rsid w:val="00B23F65"/>
    <w:rsid w:val="00B2430B"/>
    <w:rsid w:val="00B2443F"/>
    <w:rsid w:val="00B2505D"/>
    <w:rsid w:val="00B25BE8"/>
    <w:rsid w:val="00B26093"/>
    <w:rsid w:val="00B260D0"/>
    <w:rsid w:val="00B263E0"/>
    <w:rsid w:val="00B2662E"/>
    <w:rsid w:val="00B26E31"/>
    <w:rsid w:val="00B26F83"/>
    <w:rsid w:val="00B2706A"/>
    <w:rsid w:val="00B2787D"/>
    <w:rsid w:val="00B27FBF"/>
    <w:rsid w:val="00B30050"/>
    <w:rsid w:val="00B30362"/>
    <w:rsid w:val="00B30B8F"/>
    <w:rsid w:val="00B30CC7"/>
    <w:rsid w:val="00B3121C"/>
    <w:rsid w:val="00B316E7"/>
    <w:rsid w:val="00B31961"/>
    <w:rsid w:val="00B31A6A"/>
    <w:rsid w:val="00B31CA5"/>
    <w:rsid w:val="00B31D30"/>
    <w:rsid w:val="00B31DB5"/>
    <w:rsid w:val="00B32057"/>
    <w:rsid w:val="00B3207D"/>
    <w:rsid w:val="00B32405"/>
    <w:rsid w:val="00B324F3"/>
    <w:rsid w:val="00B32742"/>
    <w:rsid w:val="00B333DE"/>
    <w:rsid w:val="00B335F5"/>
    <w:rsid w:val="00B33647"/>
    <w:rsid w:val="00B33917"/>
    <w:rsid w:val="00B33B8C"/>
    <w:rsid w:val="00B33D68"/>
    <w:rsid w:val="00B33F04"/>
    <w:rsid w:val="00B33F8F"/>
    <w:rsid w:val="00B345EF"/>
    <w:rsid w:val="00B349D5"/>
    <w:rsid w:val="00B34A72"/>
    <w:rsid w:val="00B35286"/>
    <w:rsid w:val="00B35553"/>
    <w:rsid w:val="00B3564F"/>
    <w:rsid w:val="00B35B79"/>
    <w:rsid w:val="00B35DA7"/>
    <w:rsid w:val="00B35F7D"/>
    <w:rsid w:val="00B3615F"/>
    <w:rsid w:val="00B36744"/>
    <w:rsid w:val="00B36957"/>
    <w:rsid w:val="00B36996"/>
    <w:rsid w:val="00B37509"/>
    <w:rsid w:val="00B37A68"/>
    <w:rsid w:val="00B37D0D"/>
    <w:rsid w:val="00B37F6B"/>
    <w:rsid w:val="00B37FF3"/>
    <w:rsid w:val="00B400E5"/>
    <w:rsid w:val="00B4034C"/>
    <w:rsid w:val="00B40412"/>
    <w:rsid w:val="00B408BC"/>
    <w:rsid w:val="00B408D2"/>
    <w:rsid w:val="00B4093F"/>
    <w:rsid w:val="00B40BBF"/>
    <w:rsid w:val="00B40C9C"/>
    <w:rsid w:val="00B410CC"/>
    <w:rsid w:val="00B4123E"/>
    <w:rsid w:val="00B42177"/>
    <w:rsid w:val="00B4238E"/>
    <w:rsid w:val="00B424E5"/>
    <w:rsid w:val="00B4272A"/>
    <w:rsid w:val="00B42746"/>
    <w:rsid w:val="00B42AC6"/>
    <w:rsid w:val="00B42DD9"/>
    <w:rsid w:val="00B4300C"/>
    <w:rsid w:val="00B4320E"/>
    <w:rsid w:val="00B433F7"/>
    <w:rsid w:val="00B43434"/>
    <w:rsid w:val="00B43AF4"/>
    <w:rsid w:val="00B43E5F"/>
    <w:rsid w:val="00B43EDF"/>
    <w:rsid w:val="00B4482B"/>
    <w:rsid w:val="00B44B47"/>
    <w:rsid w:val="00B44E13"/>
    <w:rsid w:val="00B45C75"/>
    <w:rsid w:val="00B460C8"/>
    <w:rsid w:val="00B464AE"/>
    <w:rsid w:val="00B46692"/>
    <w:rsid w:val="00B46CA4"/>
    <w:rsid w:val="00B46DA0"/>
    <w:rsid w:val="00B46FDE"/>
    <w:rsid w:val="00B475CB"/>
    <w:rsid w:val="00B47B69"/>
    <w:rsid w:val="00B47BA5"/>
    <w:rsid w:val="00B47ED5"/>
    <w:rsid w:val="00B5008A"/>
    <w:rsid w:val="00B50ACC"/>
    <w:rsid w:val="00B50BA6"/>
    <w:rsid w:val="00B510FE"/>
    <w:rsid w:val="00B511CB"/>
    <w:rsid w:val="00B514B9"/>
    <w:rsid w:val="00B51588"/>
    <w:rsid w:val="00B51670"/>
    <w:rsid w:val="00B51F0E"/>
    <w:rsid w:val="00B52859"/>
    <w:rsid w:val="00B529BB"/>
    <w:rsid w:val="00B52F8D"/>
    <w:rsid w:val="00B53049"/>
    <w:rsid w:val="00B534BA"/>
    <w:rsid w:val="00B53CA2"/>
    <w:rsid w:val="00B540AE"/>
    <w:rsid w:val="00B541E6"/>
    <w:rsid w:val="00B548C6"/>
    <w:rsid w:val="00B54A57"/>
    <w:rsid w:val="00B54B58"/>
    <w:rsid w:val="00B5509B"/>
    <w:rsid w:val="00B55128"/>
    <w:rsid w:val="00B559FB"/>
    <w:rsid w:val="00B55A11"/>
    <w:rsid w:val="00B55C5D"/>
    <w:rsid w:val="00B55DB2"/>
    <w:rsid w:val="00B55F4C"/>
    <w:rsid w:val="00B5631D"/>
    <w:rsid w:val="00B56D1B"/>
    <w:rsid w:val="00B56D8E"/>
    <w:rsid w:val="00B56FE2"/>
    <w:rsid w:val="00B5709C"/>
    <w:rsid w:val="00B57447"/>
    <w:rsid w:val="00B575AA"/>
    <w:rsid w:val="00B5770B"/>
    <w:rsid w:val="00B57AA4"/>
    <w:rsid w:val="00B57AD5"/>
    <w:rsid w:val="00B57AFB"/>
    <w:rsid w:val="00B57B17"/>
    <w:rsid w:val="00B60032"/>
    <w:rsid w:val="00B60047"/>
    <w:rsid w:val="00B60444"/>
    <w:rsid w:val="00B60B52"/>
    <w:rsid w:val="00B60C41"/>
    <w:rsid w:val="00B61040"/>
    <w:rsid w:val="00B6123C"/>
    <w:rsid w:val="00B61B0F"/>
    <w:rsid w:val="00B61B73"/>
    <w:rsid w:val="00B61C14"/>
    <w:rsid w:val="00B62248"/>
    <w:rsid w:val="00B6238B"/>
    <w:rsid w:val="00B62800"/>
    <w:rsid w:val="00B62CAB"/>
    <w:rsid w:val="00B62E0A"/>
    <w:rsid w:val="00B62EAC"/>
    <w:rsid w:val="00B63026"/>
    <w:rsid w:val="00B63165"/>
    <w:rsid w:val="00B6337A"/>
    <w:rsid w:val="00B635D0"/>
    <w:rsid w:val="00B63871"/>
    <w:rsid w:val="00B639EC"/>
    <w:rsid w:val="00B639F1"/>
    <w:rsid w:val="00B63A47"/>
    <w:rsid w:val="00B63BD1"/>
    <w:rsid w:val="00B63C35"/>
    <w:rsid w:val="00B63EA1"/>
    <w:rsid w:val="00B63F92"/>
    <w:rsid w:val="00B643EB"/>
    <w:rsid w:val="00B6442F"/>
    <w:rsid w:val="00B645E8"/>
    <w:rsid w:val="00B64ABB"/>
    <w:rsid w:val="00B64B95"/>
    <w:rsid w:val="00B64CF4"/>
    <w:rsid w:val="00B64F82"/>
    <w:rsid w:val="00B65046"/>
    <w:rsid w:val="00B65101"/>
    <w:rsid w:val="00B65745"/>
    <w:rsid w:val="00B6580F"/>
    <w:rsid w:val="00B658AD"/>
    <w:rsid w:val="00B65DD7"/>
    <w:rsid w:val="00B65E3B"/>
    <w:rsid w:val="00B65E95"/>
    <w:rsid w:val="00B66415"/>
    <w:rsid w:val="00B665A9"/>
    <w:rsid w:val="00B6694B"/>
    <w:rsid w:val="00B669EA"/>
    <w:rsid w:val="00B66F58"/>
    <w:rsid w:val="00B6732D"/>
    <w:rsid w:val="00B67A2C"/>
    <w:rsid w:val="00B67CAC"/>
    <w:rsid w:val="00B67E92"/>
    <w:rsid w:val="00B67F37"/>
    <w:rsid w:val="00B67F9B"/>
    <w:rsid w:val="00B67FCE"/>
    <w:rsid w:val="00B70489"/>
    <w:rsid w:val="00B70510"/>
    <w:rsid w:val="00B708D1"/>
    <w:rsid w:val="00B70AEA"/>
    <w:rsid w:val="00B70C6E"/>
    <w:rsid w:val="00B712D3"/>
    <w:rsid w:val="00B71879"/>
    <w:rsid w:val="00B71954"/>
    <w:rsid w:val="00B72224"/>
    <w:rsid w:val="00B725B9"/>
    <w:rsid w:val="00B72C9D"/>
    <w:rsid w:val="00B72CA1"/>
    <w:rsid w:val="00B73201"/>
    <w:rsid w:val="00B73660"/>
    <w:rsid w:val="00B740B6"/>
    <w:rsid w:val="00B740F4"/>
    <w:rsid w:val="00B741C8"/>
    <w:rsid w:val="00B74443"/>
    <w:rsid w:val="00B7463F"/>
    <w:rsid w:val="00B748BA"/>
    <w:rsid w:val="00B74AB6"/>
    <w:rsid w:val="00B758D7"/>
    <w:rsid w:val="00B76768"/>
    <w:rsid w:val="00B768FA"/>
    <w:rsid w:val="00B76A8C"/>
    <w:rsid w:val="00B76F6C"/>
    <w:rsid w:val="00B77243"/>
    <w:rsid w:val="00B77EBB"/>
    <w:rsid w:val="00B77F35"/>
    <w:rsid w:val="00B80FF2"/>
    <w:rsid w:val="00B81C84"/>
    <w:rsid w:val="00B8228D"/>
    <w:rsid w:val="00B824B4"/>
    <w:rsid w:val="00B827F6"/>
    <w:rsid w:val="00B82892"/>
    <w:rsid w:val="00B82AA9"/>
    <w:rsid w:val="00B82FC0"/>
    <w:rsid w:val="00B830B7"/>
    <w:rsid w:val="00B8361D"/>
    <w:rsid w:val="00B836DC"/>
    <w:rsid w:val="00B83825"/>
    <w:rsid w:val="00B838E3"/>
    <w:rsid w:val="00B83943"/>
    <w:rsid w:val="00B83FE5"/>
    <w:rsid w:val="00B842BB"/>
    <w:rsid w:val="00B843D8"/>
    <w:rsid w:val="00B849C6"/>
    <w:rsid w:val="00B84B77"/>
    <w:rsid w:val="00B84EF4"/>
    <w:rsid w:val="00B84F5B"/>
    <w:rsid w:val="00B8502A"/>
    <w:rsid w:val="00B85142"/>
    <w:rsid w:val="00B85160"/>
    <w:rsid w:val="00B85363"/>
    <w:rsid w:val="00B853E9"/>
    <w:rsid w:val="00B856A5"/>
    <w:rsid w:val="00B85F37"/>
    <w:rsid w:val="00B8622B"/>
    <w:rsid w:val="00B86884"/>
    <w:rsid w:val="00B86A7D"/>
    <w:rsid w:val="00B86E61"/>
    <w:rsid w:val="00B87349"/>
    <w:rsid w:val="00B87642"/>
    <w:rsid w:val="00B878C1"/>
    <w:rsid w:val="00B87905"/>
    <w:rsid w:val="00B90150"/>
    <w:rsid w:val="00B90152"/>
    <w:rsid w:val="00B90312"/>
    <w:rsid w:val="00B90398"/>
    <w:rsid w:val="00B9055D"/>
    <w:rsid w:val="00B91578"/>
    <w:rsid w:val="00B915D6"/>
    <w:rsid w:val="00B91BD0"/>
    <w:rsid w:val="00B91BE2"/>
    <w:rsid w:val="00B91DDD"/>
    <w:rsid w:val="00B920C9"/>
    <w:rsid w:val="00B9211C"/>
    <w:rsid w:val="00B922B2"/>
    <w:rsid w:val="00B92420"/>
    <w:rsid w:val="00B9276A"/>
    <w:rsid w:val="00B9289C"/>
    <w:rsid w:val="00B92DDF"/>
    <w:rsid w:val="00B93329"/>
    <w:rsid w:val="00B93571"/>
    <w:rsid w:val="00B936E9"/>
    <w:rsid w:val="00B938F7"/>
    <w:rsid w:val="00B93BBB"/>
    <w:rsid w:val="00B93D4A"/>
    <w:rsid w:val="00B93D64"/>
    <w:rsid w:val="00B94845"/>
    <w:rsid w:val="00B94CA4"/>
    <w:rsid w:val="00B94D09"/>
    <w:rsid w:val="00B94E26"/>
    <w:rsid w:val="00B94F4E"/>
    <w:rsid w:val="00B95012"/>
    <w:rsid w:val="00B95403"/>
    <w:rsid w:val="00B95445"/>
    <w:rsid w:val="00B95771"/>
    <w:rsid w:val="00B95A37"/>
    <w:rsid w:val="00B95ED0"/>
    <w:rsid w:val="00B96279"/>
    <w:rsid w:val="00B962DC"/>
    <w:rsid w:val="00B96381"/>
    <w:rsid w:val="00B966E5"/>
    <w:rsid w:val="00B96842"/>
    <w:rsid w:val="00B9690C"/>
    <w:rsid w:val="00B96D40"/>
    <w:rsid w:val="00B96ED4"/>
    <w:rsid w:val="00B97429"/>
    <w:rsid w:val="00B9762F"/>
    <w:rsid w:val="00B97827"/>
    <w:rsid w:val="00B979D5"/>
    <w:rsid w:val="00B97BBB"/>
    <w:rsid w:val="00B97CA6"/>
    <w:rsid w:val="00BA0229"/>
    <w:rsid w:val="00BA031C"/>
    <w:rsid w:val="00BA0422"/>
    <w:rsid w:val="00BA056E"/>
    <w:rsid w:val="00BA05FF"/>
    <w:rsid w:val="00BA071B"/>
    <w:rsid w:val="00BA0C7B"/>
    <w:rsid w:val="00BA0D28"/>
    <w:rsid w:val="00BA0D3F"/>
    <w:rsid w:val="00BA0EAF"/>
    <w:rsid w:val="00BA1457"/>
    <w:rsid w:val="00BA1463"/>
    <w:rsid w:val="00BA1512"/>
    <w:rsid w:val="00BA15EA"/>
    <w:rsid w:val="00BA1648"/>
    <w:rsid w:val="00BA16B5"/>
    <w:rsid w:val="00BA1819"/>
    <w:rsid w:val="00BA1D20"/>
    <w:rsid w:val="00BA1E70"/>
    <w:rsid w:val="00BA21F6"/>
    <w:rsid w:val="00BA2503"/>
    <w:rsid w:val="00BA265A"/>
    <w:rsid w:val="00BA27D8"/>
    <w:rsid w:val="00BA2961"/>
    <w:rsid w:val="00BA2B2A"/>
    <w:rsid w:val="00BA2B3A"/>
    <w:rsid w:val="00BA2D93"/>
    <w:rsid w:val="00BA2E3B"/>
    <w:rsid w:val="00BA2EB8"/>
    <w:rsid w:val="00BA30D7"/>
    <w:rsid w:val="00BA33CB"/>
    <w:rsid w:val="00BA3839"/>
    <w:rsid w:val="00BA3C98"/>
    <w:rsid w:val="00BA406B"/>
    <w:rsid w:val="00BA41F0"/>
    <w:rsid w:val="00BA429F"/>
    <w:rsid w:val="00BA4655"/>
    <w:rsid w:val="00BA492A"/>
    <w:rsid w:val="00BA497A"/>
    <w:rsid w:val="00BA4FE2"/>
    <w:rsid w:val="00BA525D"/>
    <w:rsid w:val="00BA57F0"/>
    <w:rsid w:val="00BA58AA"/>
    <w:rsid w:val="00BA5C3C"/>
    <w:rsid w:val="00BA5E31"/>
    <w:rsid w:val="00BA60E5"/>
    <w:rsid w:val="00BA62AC"/>
    <w:rsid w:val="00BA654B"/>
    <w:rsid w:val="00BA655D"/>
    <w:rsid w:val="00BA683B"/>
    <w:rsid w:val="00BA697E"/>
    <w:rsid w:val="00BA6A6B"/>
    <w:rsid w:val="00BA6DF9"/>
    <w:rsid w:val="00BA7EFD"/>
    <w:rsid w:val="00BB0032"/>
    <w:rsid w:val="00BB013D"/>
    <w:rsid w:val="00BB01F0"/>
    <w:rsid w:val="00BB01F3"/>
    <w:rsid w:val="00BB0668"/>
    <w:rsid w:val="00BB072D"/>
    <w:rsid w:val="00BB0829"/>
    <w:rsid w:val="00BB1339"/>
    <w:rsid w:val="00BB14D8"/>
    <w:rsid w:val="00BB15FB"/>
    <w:rsid w:val="00BB1723"/>
    <w:rsid w:val="00BB19D0"/>
    <w:rsid w:val="00BB1DE9"/>
    <w:rsid w:val="00BB1E1D"/>
    <w:rsid w:val="00BB1F2E"/>
    <w:rsid w:val="00BB20BD"/>
    <w:rsid w:val="00BB2323"/>
    <w:rsid w:val="00BB23AC"/>
    <w:rsid w:val="00BB27EE"/>
    <w:rsid w:val="00BB322C"/>
    <w:rsid w:val="00BB34A1"/>
    <w:rsid w:val="00BB34C1"/>
    <w:rsid w:val="00BB38E6"/>
    <w:rsid w:val="00BB3ECB"/>
    <w:rsid w:val="00BB41E0"/>
    <w:rsid w:val="00BB448A"/>
    <w:rsid w:val="00BB458D"/>
    <w:rsid w:val="00BB4679"/>
    <w:rsid w:val="00BB4946"/>
    <w:rsid w:val="00BB4F33"/>
    <w:rsid w:val="00BB531F"/>
    <w:rsid w:val="00BB535F"/>
    <w:rsid w:val="00BB564F"/>
    <w:rsid w:val="00BB579C"/>
    <w:rsid w:val="00BB6079"/>
    <w:rsid w:val="00BB6269"/>
    <w:rsid w:val="00BB63C3"/>
    <w:rsid w:val="00BB6E29"/>
    <w:rsid w:val="00BB6F72"/>
    <w:rsid w:val="00BB7351"/>
    <w:rsid w:val="00BB76AB"/>
    <w:rsid w:val="00BB7C5D"/>
    <w:rsid w:val="00BB7CB6"/>
    <w:rsid w:val="00BB7CCC"/>
    <w:rsid w:val="00BC00AC"/>
    <w:rsid w:val="00BC037E"/>
    <w:rsid w:val="00BC03DB"/>
    <w:rsid w:val="00BC050B"/>
    <w:rsid w:val="00BC0720"/>
    <w:rsid w:val="00BC096A"/>
    <w:rsid w:val="00BC0A46"/>
    <w:rsid w:val="00BC0CEB"/>
    <w:rsid w:val="00BC1067"/>
    <w:rsid w:val="00BC1236"/>
    <w:rsid w:val="00BC1646"/>
    <w:rsid w:val="00BC16F6"/>
    <w:rsid w:val="00BC18B2"/>
    <w:rsid w:val="00BC19B5"/>
    <w:rsid w:val="00BC1AA9"/>
    <w:rsid w:val="00BC1F7A"/>
    <w:rsid w:val="00BC23B6"/>
    <w:rsid w:val="00BC26A5"/>
    <w:rsid w:val="00BC29B9"/>
    <w:rsid w:val="00BC2AC8"/>
    <w:rsid w:val="00BC2FC4"/>
    <w:rsid w:val="00BC331C"/>
    <w:rsid w:val="00BC3585"/>
    <w:rsid w:val="00BC38AC"/>
    <w:rsid w:val="00BC38FE"/>
    <w:rsid w:val="00BC3AFF"/>
    <w:rsid w:val="00BC48E1"/>
    <w:rsid w:val="00BC4B78"/>
    <w:rsid w:val="00BC4D47"/>
    <w:rsid w:val="00BC4E69"/>
    <w:rsid w:val="00BC50FA"/>
    <w:rsid w:val="00BC52A5"/>
    <w:rsid w:val="00BC532C"/>
    <w:rsid w:val="00BC54B2"/>
    <w:rsid w:val="00BC55EF"/>
    <w:rsid w:val="00BC5AFB"/>
    <w:rsid w:val="00BC5F0D"/>
    <w:rsid w:val="00BC5F2F"/>
    <w:rsid w:val="00BC5F93"/>
    <w:rsid w:val="00BC5FCE"/>
    <w:rsid w:val="00BC61B8"/>
    <w:rsid w:val="00BC63D5"/>
    <w:rsid w:val="00BC68FF"/>
    <w:rsid w:val="00BC69FC"/>
    <w:rsid w:val="00BC6D4C"/>
    <w:rsid w:val="00BC6E35"/>
    <w:rsid w:val="00BC7549"/>
    <w:rsid w:val="00BC789D"/>
    <w:rsid w:val="00BC792D"/>
    <w:rsid w:val="00BC79CD"/>
    <w:rsid w:val="00BC79E8"/>
    <w:rsid w:val="00BC7C4B"/>
    <w:rsid w:val="00BD024A"/>
    <w:rsid w:val="00BD0333"/>
    <w:rsid w:val="00BD05D8"/>
    <w:rsid w:val="00BD100B"/>
    <w:rsid w:val="00BD14F6"/>
    <w:rsid w:val="00BD15D3"/>
    <w:rsid w:val="00BD16FD"/>
    <w:rsid w:val="00BD19B7"/>
    <w:rsid w:val="00BD1DDE"/>
    <w:rsid w:val="00BD2271"/>
    <w:rsid w:val="00BD2B6B"/>
    <w:rsid w:val="00BD2CC0"/>
    <w:rsid w:val="00BD2F26"/>
    <w:rsid w:val="00BD3131"/>
    <w:rsid w:val="00BD3356"/>
    <w:rsid w:val="00BD4722"/>
    <w:rsid w:val="00BD4B0D"/>
    <w:rsid w:val="00BD4E2B"/>
    <w:rsid w:val="00BD517F"/>
    <w:rsid w:val="00BD52EB"/>
    <w:rsid w:val="00BD59AF"/>
    <w:rsid w:val="00BD5AF9"/>
    <w:rsid w:val="00BD5B1A"/>
    <w:rsid w:val="00BD5B70"/>
    <w:rsid w:val="00BD5D26"/>
    <w:rsid w:val="00BD5DAF"/>
    <w:rsid w:val="00BD5EAA"/>
    <w:rsid w:val="00BD6431"/>
    <w:rsid w:val="00BD6525"/>
    <w:rsid w:val="00BD671B"/>
    <w:rsid w:val="00BD68BC"/>
    <w:rsid w:val="00BD6D3B"/>
    <w:rsid w:val="00BD7077"/>
    <w:rsid w:val="00BD7325"/>
    <w:rsid w:val="00BD76D4"/>
    <w:rsid w:val="00BD7867"/>
    <w:rsid w:val="00BD7AF2"/>
    <w:rsid w:val="00BE034C"/>
    <w:rsid w:val="00BE0353"/>
    <w:rsid w:val="00BE06CE"/>
    <w:rsid w:val="00BE06EA"/>
    <w:rsid w:val="00BE0801"/>
    <w:rsid w:val="00BE0A62"/>
    <w:rsid w:val="00BE0AD5"/>
    <w:rsid w:val="00BE0E56"/>
    <w:rsid w:val="00BE1111"/>
    <w:rsid w:val="00BE130C"/>
    <w:rsid w:val="00BE153A"/>
    <w:rsid w:val="00BE1911"/>
    <w:rsid w:val="00BE1992"/>
    <w:rsid w:val="00BE1BCE"/>
    <w:rsid w:val="00BE21AD"/>
    <w:rsid w:val="00BE21D7"/>
    <w:rsid w:val="00BE2246"/>
    <w:rsid w:val="00BE250B"/>
    <w:rsid w:val="00BE2943"/>
    <w:rsid w:val="00BE2C0A"/>
    <w:rsid w:val="00BE2D2B"/>
    <w:rsid w:val="00BE2D79"/>
    <w:rsid w:val="00BE2DC3"/>
    <w:rsid w:val="00BE2DF1"/>
    <w:rsid w:val="00BE2E44"/>
    <w:rsid w:val="00BE2F06"/>
    <w:rsid w:val="00BE2F3C"/>
    <w:rsid w:val="00BE305D"/>
    <w:rsid w:val="00BE3A2E"/>
    <w:rsid w:val="00BE3B66"/>
    <w:rsid w:val="00BE3D69"/>
    <w:rsid w:val="00BE3E93"/>
    <w:rsid w:val="00BE4111"/>
    <w:rsid w:val="00BE4208"/>
    <w:rsid w:val="00BE435F"/>
    <w:rsid w:val="00BE4FD0"/>
    <w:rsid w:val="00BE58B5"/>
    <w:rsid w:val="00BE5B95"/>
    <w:rsid w:val="00BE5BE6"/>
    <w:rsid w:val="00BE5E96"/>
    <w:rsid w:val="00BE6061"/>
    <w:rsid w:val="00BE629A"/>
    <w:rsid w:val="00BE636C"/>
    <w:rsid w:val="00BE6519"/>
    <w:rsid w:val="00BE6994"/>
    <w:rsid w:val="00BE74F5"/>
    <w:rsid w:val="00BE7653"/>
    <w:rsid w:val="00BE7AEC"/>
    <w:rsid w:val="00BE7F74"/>
    <w:rsid w:val="00BF00B0"/>
    <w:rsid w:val="00BF0371"/>
    <w:rsid w:val="00BF04E7"/>
    <w:rsid w:val="00BF06D6"/>
    <w:rsid w:val="00BF0BF1"/>
    <w:rsid w:val="00BF0C06"/>
    <w:rsid w:val="00BF0C1C"/>
    <w:rsid w:val="00BF0D37"/>
    <w:rsid w:val="00BF0D78"/>
    <w:rsid w:val="00BF0EDC"/>
    <w:rsid w:val="00BF0EE0"/>
    <w:rsid w:val="00BF108B"/>
    <w:rsid w:val="00BF147C"/>
    <w:rsid w:val="00BF159B"/>
    <w:rsid w:val="00BF1705"/>
    <w:rsid w:val="00BF1F41"/>
    <w:rsid w:val="00BF25DB"/>
    <w:rsid w:val="00BF2A36"/>
    <w:rsid w:val="00BF2BE7"/>
    <w:rsid w:val="00BF2D1B"/>
    <w:rsid w:val="00BF2FB2"/>
    <w:rsid w:val="00BF3117"/>
    <w:rsid w:val="00BF31CC"/>
    <w:rsid w:val="00BF37A2"/>
    <w:rsid w:val="00BF3858"/>
    <w:rsid w:val="00BF38C4"/>
    <w:rsid w:val="00BF3A1A"/>
    <w:rsid w:val="00BF3C66"/>
    <w:rsid w:val="00BF3FA2"/>
    <w:rsid w:val="00BF4094"/>
    <w:rsid w:val="00BF45B5"/>
    <w:rsid w:val="00BF4864"/>
    <w:rsid w:val="00BF490A"/>
    <w:rsid w:val="00BF4B20"/>
    <w:rsid w:val="00BF4EC9"/>
    <w:rsid w:val="00BF525D"/>
    <w:rsid w:val="00BF546E"/>
    <w:rsid w:val="00BF5A43"/>
    <w:rsid w:val="00BF5B88"/>
    <w:rsid w:val="00BF5C19"/>
    <w:rsid w:val="00BF5F19"/>
    <w:rsid w:val="00BF613B"/>
    <w:rsid w:val="00BF6349"/>
    <w:rsid w:val="00BF654E"/>
    <w:rsid w:val="00BF6562"/>
    <w:rsid w:val="00BF657E"/>
    <w:rsid w:val="00BF68FF"/>
    <w:rsid w:val="00BF6986"/>
    <w:rsid w:val="00BF6DE7"/>
    <w:rsid w:val="00BF6DFF"/>
    <w:rsid w:val="00BF6E23"/>
    <w:rsid w:val="00BF6E58"/>
    <w:rsid w:val="00BF72C6"/>
    <w:rsid w:val="00BF7464"/>
    <w:rsid w:val="00BF75FB"/>
    <w:rsid w:val="00BF76AF"/>
    <w:rsid w:val="00BF7D2F"/>
    <w:rsid w:val="00C003AE"/>
    <w:rsid w:val="00C00636"/>
    <w:rsid w:val="00C007D0"/>
    <w:rsid w:val="00C00803"/>
    <w:rsid w:val="00C00911"/>
    <w:rsid w:val="00C00986"/>
    <w:rsid w:val="00C010F7"/>
    <w:rsid w:val="00C0111E"/>
    <w:rsid w:val="00C01156"/>
    <w:rsid w:val="00C01172"/>
    <w:rsid w:val="00C015C0"/>
    <w:rsid w:val="00C016D8"/>
    <w:rsid w:val="00C01B8F"/>
    <w:rsid w:val="00C01E2D"/>
    <w:rsid w:val="00C01F08"/>
    <w:rsid w:val="00C01FCA"/>
    <w:rsid w:val="00C02245"/>
    <w:rsid w:val="00C02708"/>
    <w:rsid w:val="00C02AB3"/>
    <w:rsid w:val="00C02D84"/>
    <w:rsid w:val="00C02D97"/>
    <w:rsid w:val="00C03002"/>
    <w:rsid w:val="00C0382F"/>
    <w:rsid w:val="00C038A2"/>
    <w:rsid w:val="00C03BC0"/>
    <w:rsid w:val="00C03BE1"/>
    <w:rsid w:val="00C03E52"/>
    <w:rsid w:val="00C03F87"/>
    <w:rsid w:val="00C04191"/>
    <w:rsid w:val="00C0426A"/>
    <w:rsid w:val="00C042D8"/>
    <w:rsid w:val="00C046FE"/>
    <w:rsid w:val="00C047AF"/>
    <w:rsid w:val="00C049BF"/>
    <w:rsid w:val="00C04AE1"/>
    <w:rsid w:val="00C04B69"/>
    <w:rsid w:val="00C04DBE"/>
    <w:rsid w:val="00C05DC5"/>
    <w:rsid w:val="00C05E46"/>
    <w:rsid w:val="00C063E0"/>
    <w:rsid w:val="00C0657F"/>
    <w:rsid w:val="00C066F9"/>
    <w:rsid w:val="00C0681F"/>
    <w:rsid w:val="00C06DB1"/>
    <w:rsid w:val="00C07264"/>
    <w:rsid w:val="00C07535"/>
    <w:rsid w:val="00C075E8"/>
    <w:rsid w:val="00C10144"/>
    <w:rsid w:val="00C10433"/>
    <w:rsid w:val="00C106A3"/>
    <w:rsid w:val="00C10F1A"/>
    <w:rsid w:val="00C11376"/>
    <w:rsid w:val="00C11800"/>
    <w:rsid w:val="00C11921"/>
    <w:rsid w:val="00C11D33"/>
    <w:rsid w:val="00C11ED1"/>
    <w:rsid w:val="00C11F31"/>
    <w:rsid w:val="00C121E7"/>
    <w:rsid w:val="00C12228"/>
    <w:rsid w:val="00C12395"/>
    <w:rsid w:val="00C12657"/>
    <w:rsid w:val="00C12801"/>
    <w:rsid w:val="00C1286A"/>
    <w:rsid w:val="00C12D65"/>
    <w:rsid w:val="00C134EE"/>
    <w:rsid w:val="00C13A6A"/>
    <w:rsid w:val="00C13D06"/>
    <w:rsid w:val="00C13D6C"/>
    <w:rsid w:val="00C13DE0"/>
    <w:rsid w:val="00C13E77"/>
    <w:rsid w:val="00C140D0"/>
    <w:rsid w:val="00C14194"/>
    <w:rsid w:val="00C1438A"/>
    <w:rsid w:val="00C14426"/>
    <w:rsid w:val="00C14445"/>
    <w:rsid w:val="00C14604"/>
    <w:rsid w:val="00C1491C"/>
    <w:rsid w:val="00C149A9"/>
    <w:rsid w:val="00C14CCD"/>
    <w:rsid w:val="00C15352"/>
    <w:rsid w:val="00C159EA"/>
    <w:rsid w:val="00C15CBE"/>
    <w:rsid w:val="00C15D3C"/>
    <w:rsid w:val="00C15E15"/>
    <w:rsid w:val="00C15E50"/>
    <w:rsid w:val="00C166ED"/>
    <w:rsid w:val="00C169B6"/>
    <w:rsid w:val="00C16A10"/>
    <w:rsid w:val="00C16E4F"/>
    <w:rsid w:val="00C17322"/>
    <w:rsid w:val="00C174DC"/>
    <w:rsid w:val="00C17780"/>
    <w:rsid w:val="00C17BDB"/>
    <w:rsid w:val="00C17E6D"/>
    <w:rsid w:val="00C20866"/>
    <w:rsid w:val="00C210C7"/>
    <w:rsid w:val="00C211B6"/>
    <w:rsid w:val="00C212E0"/>
    <w:rsid w:val="00C214B6"/>
    <w:rsid w:val="00C214F6"/>
    <w:rsid w:val="00C215F6"/>
    <w:rsid w:val="00C21685"/>
    <w:rsid w:val="00C2208B"/>
    <w:rsid w:val="00C220CA"/>
    <w:rsid w:val="00C221CC"/>
    <w:rsid w:val="00C22497"/>
    <w:rsid w:val="00C224B2"/>
    <w:rsid w:val="00C2251E"/>
    <w:rsid w:val="00C22637"/>
    <w:rsid w:val="00C227B1"/>
    <w:rsid w:val="00C228A2"/>
    <w:rsid w:val="00C22A3A"/>
    <w:rsid w:val="00C22D40"/>
    <w:rsid w:val="00C22ECB"/>
    <w:rsid w:val="00C232E6"/>
    <w:rsid w:val="00C233EC"/>
    <w:rsid w:val="00C234C8"/>
    <w:rsid w:val="00C236DA"/>
    <w:rsid w:val="00C23AC4"/>
    <w:rsid w:val="00C23C89"/>
    <w:rsid w:val="00C23CCC"/>
    <w:rsid w:val="00C23D5A"/>
    <w:rsid w:val="00C23F32"/>
    <w:rsid w:val="00C24227"/>
    <w:rsid w:val="00C24C67"/>
    <w:rsid w:val="00C24C7F"/>
    <w:rsid w:val="00C24E6E"/>
    <w:rsid w:val="00C24FDC"/>
    <w:rsid w:val="00C255D4"/>
    <w:rsid w:val="00C256AC"/>
    <w:rsid w:val="00C258AB"/>
    <w:rsid w:val="00C2597B"/>
    <w:rsid w:val="00C259AF"/>
    <w:rsid w:val="00C25B5B"/>
    <w:rsid w:val="00C25E2E"/>
    <w:rsid w:val="00C2626B"/>
    <w:rsid w:val="00C2640A"/>
    <w:rsid w:val="00C267FB"/>
    <w:rsid w:val="00C26A8A"/>
    <w:rsid w:val="00C26E9D"/>
    <w:rsid w:val="00C27128"/>
    <w:rsid w:val="00C27354"/>
    <w:rsid w:val="00C27FBA"/>
    <w:rsid w:val="00C30132"/>
    <w:rsid w:val="00C303EB"/>
    <w:rsid w:val="00C304FF"/>
    <w:rsid w:val="00C30511"/>
    <w:rsid w:val="00C30537"/>
    <w:rsid w:val="00C3065D"/>
    <w:rsid w:val="00C30869"/>
    <w:rsid w:val="00C30E4B"/>
    <w:rsid w:val="00C30F27"/>
    <w:rsid w:val="00C3127D"/>
    <w:rsid w:val="00C312C2"/>
    <w:rsid w:val="00C31AEA"/>
    <w:rsid w:val="00C31CC2"/>
    <w:rsid w:val="00C321C6"/>
    <w:rsid w:val="00C32264"/>
    <w:rsid w:val="00C322A7"/>
    <w:rsid w:val="00C3263F"/>
    <w:rsid w:val="00C32838"/>
    <w:rsid w:val="00C332BC"/>
    <w:rsid w:val="00C3337E"/>
    <w:rsid w:val="00C33B5E"/>
    <w:rsid w:val="00C33FDD"/>
    <w:rsid w:val="00C340C1"/>
    <w:rsid w:val="00C3429A"/>
    <w:rsid w:val="00C346E1"/>
    <w:rsid w:val="00C34845"/>
    <w:rsid w:val="00C34B95"/>
    <w:rsid w:val="00C34BC6"/>
    <w:rsid w:val="00C34E0F"/>
    <w:rsid w:val="00C3500A"/>
    <w:rsid w:val="00C352E5"/>
    <w:rsid w:val="00C3531A"/>
    <w:rsid w:val="00C35681"/>
    <w:rsid w:val="00C359FB"/>
    <w:rsid w:val="00C35ADF"/>
    <w:rsid w:val="00C35FA3"/>
    <w:rsid w:val="00C36759"/>
    <w:rsid w:val="00C37443"/>
    <w:rsid w:val="00C37457"/>
    <w:rsid w:val="00C37567"/>
    <w:rsid w:val="00C375B7"/>
    <w:rsid w:val="00C378DF"/>
    <w:rsid w:val="00C37979"/>
    <w:rsid w:val="00C37D33"/>
    <w:rsid w:val="00C4002C"/>
    <w:rsid w:val="00C40201"/>
    <w:rsid w:val="00C4150D"/>
    <w:rsid w:val="00C415BD"/>
    <w:rsid w:val="00C415EF"/>
    <w:rsid w:val="00C416EE"/>
    <w:rsid w:val="00C418BD"/>
    <w:rsid w:val="00C4196F"/>
    <w:rsid w:val="00C41A61"/>
    <w:rsid w:val="00C420D8"/>
    <w:rsid w:val="00C42453"/>
    <w:rsid w:val="00C42C9F"/>
    <w:rsid w:val="00C42D14"/>
    <w:rsid w:val="00C42EF4"/>
    <w:rsid w:val="00C439DA"/>
    <w:rsid w:val="00C43B71"/>
    <w:rsid w:val="00C44151"/>
    <w:rsid w:val="00C4428E"/>
    <w:rsid w:val="00C44549"/>
    <w:rsid w:val="00C449F4"/>
    <w:rsid w:val="00C44D5C"/>
    <w:rsid w:val="00C44E7C"/>
    <w:rsid w:val="00C45005"/>
    <w:rsid w:val="00C45185"/>
    <w:rsid w:val="00C45557"/>
    <w:rsid w:val="00C456A5"/>
    <w:rsid w:val="00C45BC6"/>
    <w:rsid w:val="00C45DB5"/>
    <w:rsid w:val="00C4613B"/>
    <w:rsid w:val="00C4638B"/>
    <w:rsid w:val="00C463E5"/>
    <w:rsid w:val="00C466B0"/>
    <w:rsid w:val="00C466D7"/>
    <w:rsid w:val="00C46B14"/>
    <w:rsid w:val="00C46C54"/>
    <w:rsid w:val="00C46E8A"/>
    <w:rsid w:val="00C473BD"/>
    <w:rsid w:val="00C47CE9"/>
    <w:rsid w:val="00C47DBB"/>
    <w:rsid w:val="00C500AE"/>
    <w:rsid w:val="00C50144"/>
    <w:rsid w:val="00C50255"/>
    <w:rsid w:val="00C505ED"/>
    <w:rsid w:val="00C50622"/>
    <w:rsid w:val="00C508DA"/>
    <w:rsid w:val="00C5092F"/>
    <w:rsid w:val="00C50940"/>
    <w:rsid w:val="00C5095F"/>
    <w:rsid w:val="00C50CCC"/>
    <w:rsid w:val="00C5126D"/>
    <w:rsid w:val="00C51344"/>
    <w:rsid w:val="00C51A16"/>
    <w:rsid w:val="00C51F21"/>
    <w:rsid w:val="00C5267D"/>
    <w:rsid w:val="00C529F4"/>
    <w:rsid w:val="00C52F12"/>
    <w:rsid w:val="00C52FE7"/>
    <w:rsid w:val="00C534E0"/>
    <w:rsid w:val="00C5355D"/>
    <w:rsid w:val="00C535D6"/>
    <w:rsid w:val="00C53639"/>
    <w:rsid w:val="00C53E0C"/>
    <w:rsid w:val="00C54171"/>
    <w:rsid w:val="00C5421C"/>
    <w:rsid w:val="00C542A3"/>
    <w:rsid w:val="00C5446A"/>
    <w:rsid w:val="00C54A21"/>
    <w:rsid w:val="00C54FE6"/>
    <w:rsid w:val="00C55138"/>
    <w:rsid w:val="00C55699"/>
    <w:rsid w:val="00C557F4"/>
    <w:rsid w:val="00C557F6"/>
    <w:rsid w:val="00C55A17"/>
    <w:rsid w:val="00C55B56"/>
    <w:rsid w:val="00C560C6"/>
    <w:rsid w:val="00C56953"/>
    <w:rsid w:val="00C569F1"/>
    <w:rsid w:val="00C570C3"/>
    <w:rsid w:val="00C57236"/>
    <w:rsid w:val="00C57749"/>
    <w:rsid w:val="00C57A58"/>
    <w:rsid w:val="00C57B62"/>
    <w:rsid w:val="00C57EC0"/>
    <w:rsid w:val="00C60060"/>
    <w:rsid w:val="00C60C4C"/>
    <w:rsid w:val="00C61985"/>
    <w:rsid w:val="00C621D1"/>
    <w:rsid w:val="00C622B5"/>
    <w:rsid w:val="00C626B0"/>
    <w:rsid w:val="00C627A2"/>
    <w:rsid w:val="00C62AE2"/>
    <w:rsid w:val="00C62BDA"/>
    <w:rsid w:val="00C62CF4"/>
    <w:rsid w:val="00C62F1C"/>
    <w:rsid w:val="00C63692"/>
    <w:rsid w:val="00C636B0"/>
    <w:rsid w:val="00C63FF4"/>
    <w:rsid w:val="00C6410C"/>
    <w:rsid w:val="00C64255"/>
    <w:rsid w:val="00C643BF"/>
    <w:rsid w:val="00C64794"/>
    <w:rsid w:val="00C6550E"/>
    <w:rsid w:val="00C65963"/>
    <w:rsid w:val="00C65CF7"/>
    <w:rsid w:val="00C65E38"/>
    <w:rsid w:val="00C6628E"/>
    <w:rsid w:val="00C6659E"/>
    <w:rsid w:val="00C66823"/>
    <w:rsid w:val="00C6691B"/>
    <w:rsid w:val="00C66A01"/>
    <w:rsid w:val="00C66B28"/>
    <w:rsid w:val="00C66DEC"/>
    <w:rsid w:val="00C67484"/>
    <w:rsid w:val="00C67938"/>
    <w:rsid w:val="00C70811"/>
    <w:rsid w:val="00C7137F"/>
    <w:rsid w:val="00C717EA"/>
    <w:rsid w:val="00C71C67"/>
    <w:rsid w:val="00C7225D"/>
    <w:rsid w:val="00C723E9"/>
    <w:rsid w:val="00C7295D"/>
    <w:rsid w:val="00C72A4F"/>
    <w:rsid w:val="00C72A93"/>
    <w:rsid w:val="00C730B0"/>
    <w:rsid w:val="00C730EE"/>
    <w:rsid w:val="00C73432"/>
    <w:rsid w:val="00C736E8"/>
    <w:rsid w:val="00C7377C"/>
    <w:rsid w:val="00C741D1"/>
    <w:rsid w:val="00C74301"/>
    <w:rsid w:val="00C744CB"/>
    <w:rsid w:val="00C744FA"/>
    <w:rsid w:val="00C745EC"/>
    <w:rsid w:val="00C7470B"/>
    <w:rsid w:val="00C74AA9"/>
    <w:rsid w:val="00C74AB4"/>
    <w:rsid w:val="00C74ADD"/>
    <w:rsid w:val="00C7535D"/>
    <w:rsid w:val="00C75A83"/>
    <w:rsid w:val="00C75EA0"/>
    <w:rsid w:val="00C762C2"/>
    <w:rsid w:val="00C7682F"/>
    <w:rsid w:val="00C769B7"/>
    <w:rsid w:val="00C76F74"/>
    <w:rsid w:val="00C77018"/>
    <w:rsid w:val="00C770B6"/>
    <w:rsid w:val="00C7732B"/>
    <w:rsid w:val="00C77610"/>
    <w:rsid w:val="00C779CC"/>
    <w:rsid w:val="00C77C06"/>
    <w:rsid w:val="00C77D3D"/>
    <w:rsid w:val="00C77E6A"/>
    <w:rsid w:val="00C77F5D"/>
    <w:rsid w:val="00C804B2"/>
    <w:rsid w:val="00C80671"/>
    <w:rsid w:val="00C81077"/>
    <w:rsid w:val="00C81195"/>
    <w:rsid w:val="00C813D3"/>
    <w:rsid w:val="00C81845"/>
    <w:rsid w:val="00C81BEB"/>
    <w:rsid w:val="00C81CEE"/>
    <w:rsid w:val="00C81F65"/>
    <w:rsid w:val="00C8259A"/>
    <w:rsid w:val="00C8261F"/>
    <w:rsid w:val="00C82707"/>
    <w:rsid w:val="00C83047"/>
    <w:rsid w:val="00C832B9"/>
    <w:rsid w:val="00C8345E"/>
    <w:rsid w:val="00C83729"/>
    <w:rsid w:val="00C839AA"/>
    <w:rsid w:val="00C84222"/>
    <w:rsid w:val="00C84618"/>
    <w:rsid w:val="00C8466B"/>
    <w:rsid w:val="00C847AB"/>
    <w:rsid w:val="00C84A19"/>
    <w:rsid w:val="00C84ECF"/>
    <w:rsid w:val="00C85122"/>
    <w:rsid w:val="00C85317"/>
    <w:rsid w:val="00C853F4"/>
    <w:rsid w:val="00C8542A"/>
    <w:rsid w:val="00C8543D"/>
    <w:rsid w:val="00C85C4B"/>
    <w:rsid w:val="00C86475"/>
    <w:rsid w:val="00C869A9"/>
    <w:rsid w:val="00C86A85"/>
    <w:rsid w:val="00C86D86"/>
    <w:rsid w:val="00C86E00"/>
    <w:rsid w:val="00C87001"/>
    <w:rsid w:val="00C8723E"/>
    <w:rsid w:val="00C876E1"/>
    <w:rsid w:val="00C87752"/>
    <w:rsid w:val="00C8788D"/>
    <w:rsid w:val="00C878FE"/>
    <w:rsid w:val="00C87A71"/>
    <w:rsid w:val="00C87FE2"/>
    <w:rsid w:val="00C900B4"/>
    <w:rsid w:val="00C9077A"/>
    <w:rsid w:val="00C907AA"/>
    <w:rsid w:val="00C90938"/>
    <w:rsid w:val="00C90B5C"/>
    <w:rsid w:val="00C91092"/>
    <w:rsid w:val="00C91380"/>
    <w:rsid w:val="00C919E7"/>
    <w:rsid w:val="00C919EA"/>
    <w:rsid w:val="00C91C0F"/>
    <w:rsid w:val="00C91CA3"/>
    <w:rsid w:val="00C91F65"/>
    <w:rsid w:val="00C9205C"/>
    <w:rsid w:val="00C9216D"/>
    <w:rsid w:val="00C92438"/>
    <w:rsid w:val="00C9254C"/>
    <w:rsid w:val="00C9257D"/>
    <w:rsid w:val="00C9289C"/>
    <w:rsid w:val="00C92AD0"/>
    <w:rsid w:val="00C92FF0"/>
    <w:rsid w:val="00C93012"/>
    <w:rsid w:val="00C93079"/>
    <w:rsid w:val="00C9327E"/>
    <w:rsid w:val="00C93871"/>
    <w:rsid w:val="00C939B6"/>
    <w:rsid w:val="00C93FAB"/>
    <w:rsid w:val="00C94181"/>
    <w:rsid w:val="00C946B7"/>
    <w:rsid w:val="00C94F2C"/>
    <w:rsid w:val="00C957A1"/>
    <w:rsid w:val="00C95AC4"/>
    <w:rsid w:val="00C95EFF"/>
    <w:rsid w:val="00C95F45"/>
    <w:rsid w:val="00C96314"/>
    <w:rsid w:val="00C96715"/>
    <w:rsid w:val="00C9673C"/>
    <w:rsid w:val="00C973A8"/>
    <w:rsid w:val="00C97609"/>
    <w:rsid w:val="00C97913"/>
    <w:rsid w:val="00C97B8A"/>
    <w:rsid w:val="00C97C14"/>
    <w:rsid w:val="00CA0021"/>
    <w:rsid w:val="00CA0522"/>
    <w:rsid w:val="00CA05CE"/>
    <w:rsid w:val="00CA0ADD"/>
    <w:rsid w:val="00CA0C30"/>
    <w:rsid w:val="00CA1571"/>
    <w:rsid w:val="00CA166A"/>
    <w:rsid w:val="00CA1739"/>
    <w:rsid w:val="00CA1752"/>
    <w:rsid w:val="00CA1800"/>
    <w:rsid w:val="00CA1974"/>
    <w:rsid w:val="00CA1AF6"/>
    <w:rsid w:val="00CA1B39"/>
    <w:rsid w:val="00CA1DA4"/>
    <w:rsid w:val="00CA28A1"/>
    <w:rsid w:val="00CA2E0C"/>
    <w:rsid w:val="00CA3559"/>
    <w:rsid w:val="00CA3A09"/>
    <w:rsid w:val="00CA3BE4"/>
    <w:rsid w:val="00CA3D88"/>
    <w:rsid w:val="00CA43F0"/>
    <w:rsid w:val="00CA4470"/>
    <w:rsid w:val="00CA44AD"/>
    <w:rsid w:val="00CA4501"/>
    <w:rsid w:val="00CA45D8"/>
    <w:rsid w:val="00CA4665"/>
    <w:rsid w:val="00CA4764"/>
    <w:rsid w:val="00CA47D9"/>
    <w:rsid w:val="00CA48B3"/>
    <w:rsid w:val="00CA5300"/>
    <w:rsid w:val="00CA5873"/>
    <w:rsid w:val="00CA5A3A"/>
    <w:rsid w:val="00CA5BFF"/>
    <w:rsid w:val="00CA6064"/>
    <w:rsid w:val="00CA6EA1"/>
    <w:rsid w:val="00CA7033"/>
    <w:rsid w:val="00CA705A"/>
    <w:rsid w:val="00CA7550"/>
    <w:rsid w:val="00CA758A"/>
    <w:rsid w:val="00CA779D"/>
    <w:rsid w:val="00CA7A31"/>
    <w:rsid w:val="00CA7AC4"/>
    <w:rsid w:val="00CA7DFF"/>
    <w:rsid w:val="00CB002E"/>
    <w:rsid w:val="00CB00E1"/>
    <w:rsid w:val="00CB047D"/>
    <w:rsid w:val="00CB05AE"/>
    <w:rsid w:val="00CB08E7"/>
    <w:rsid w:val="00CB096C"/>
    <w:rsid w:val="00CB111C"/>
    <w:rsid w:val="00CB12B3"/>
    <w:rsid w:val="00CB1526"/>
    <w:rsid w:val="00CB15F3"/>
    <w:rsid w:val="00CB181E"/>
    <w:rsid w:val="00CB18D7"/>
    <w:rsid w:val="00CB194C"/>
    <w:rsid w:val="00CB1C65"/>
    <w:rsid w:val="00CB1CBD"/>
    <w:rsid w:val="00CB1D54"/>
    <w:rsid w:val="00CB1E51"/>
    <w:rsid w:val="00CB1FDD"/>
    <w:rsid w:val="00CB2323"/>
    <w:rsid w:val="00CB2400"/>
    <w:rsid w:val="00CB251F"/>
    <w:rsid w:val="00CB28CA"/>
    <w:rsid w:val="00CB29D0"/>
    <w:rsid w:val="00CB2AAE"/>
    <w:rsid w:val="00CB2BAF"/>
    <w:rsid w:val="00CB2DED"/>
    <w:rsid w:val="00CB2FD1"/>
    <w:rsid w:val="00CB31BF"/>
    <w:rsid w:val="00CB3667"/>
    <w:rsid w:val="00CB3CCB"/>
    <w:rsid w:val="00CB3E93"/>
    <w:rsid w:val="00CB402F"/>
    <w:rsid w:val="00CB4442"/>
    <w:rsid w:val="00CB465D"/>
    <w:rsid w:val="00CB4670"/>
    <w:rsid w:val="00CB4BC3"/>
    <w:rsid w:val="00CB4FB9"/>
    <w:rsid w:val="00CB50E6"/>
    <w:rsid w:val="00CB5230"/>
    <w:rsid w:val="00CB550A"/>
    <w:rsid w:val="00CB55A3"/>
    <w:rsid w:val="00CB5713"/>
    <w:rsid w:val="00CB591D"/>
    <w:rsid w:val="00CB5A7F"/>
    <w:rsid w:val="00CB5C9D"/>
    <w:rsid w:val="00CB5D10"/>
    <w:rsid w:val="00CB6015"/>
    <w:rsid w:val="00CB64A5"/>
    <w:rsid w:val="00CB659E"/>
    <w:rsid w:val="00CB6846"/>
    <w:rsid w:val="00CB6B66"/>
    <w:rsid w:val="00CB6C12"/>
    <w:rsid w:val="00CB6F84"/>
    <w:rsid w:val="00CB753B"/>
    <w:rsid w:val="00CB7692"/>
    <w:rsid w:val="00CB77B1"/>
    <w:rsid w:val="00CB7983"/>
    <w:rsid w:val="00CB7A8B"/>
    <w:rsid w:val="00CB7B59"/>
    <w:rsid w:val="00CB7DEA"/>
    <w:rsid w:val="00CC0007"/>
    <w:rsid w:val="00CC01D0"/>
    <w:rsid w:val="00CC02BB"/>
    <w:rsid w:val="00CC0337"/>
    <w:rsid w:val="00CC0543"/>
    <w:rsid w:val="00CC075D"/>
    <w:rsid w:val="00CC08BA"/>
    <w:rsid w:val="00CC0B22"/>
    <w:rsid w:val="00CC0BE5"/>
    <w:rsid w:val="00CC118D"/>
    <w:rsid w:val="00CC1283"/>
    <w:rsid w:val="00CC1295"/>
    <w:rsid w:val="00CC142B"/>
    <w:rsid w:val="00CC1483"/>
    <w:rsid w:val="00CC1755"/>
    <w:rsid w:val="00CC1A79"/>
    <w:rsid w:val="00CC1B82"/>
    <w:rsid w:val="00CC1C64"/>
    <w:rsid w:val="00CC20DB"/>
    <w:rsid w:val="00CC2303"/>
    <w:rsid w:val="00CC255B"/>
    <w:rsid w:val="00CC2785"/>
    <w:rsid w:val="00CC2A3B"/>
    <w:rsid w:val="00CC2A99"/>
    <w:rsid w:val="00CC2FA6"/>
    <w:rsid w:val="00CC3056"/>
    <w:rsid w:val="00CC3059"/>
    <w:rsid w:val="00CC324F"/>
    <w:rsid w:val="00CC35EB"/>
    <w:rsid w:val="00CC3881"/>
    <w:rsid w:val="00CC4217"/>
    <w:rsid w:val="00CC426F"/>
    <w:rsid w:val="00CC456A"/>
    <w:rsid w:val="00CC461F"/>
    <w:rsid w:val="00CC46D2"/>
    <w:rsid w:val="00CC47C0"/>
    <w:rsid w:val="00CC4A16"/>
    <w:rsid w:val="00CC4D5B"/>
    <w:rsid w:val="00CC51F2"/>
    <w:rsid w:val="00CC5F9F"/>
    <w:rsid w:val="00CC5FD0"/>
    <w:rsid w:val="00CC6548"/>
    <w:rsid w:val="00CC68DB"/>
    <w:rsid w:val="00CC6A9F"/>
    <w:rsid w:val="00CC6D9C"/>
    <w:rsid w:val="00CC7237"/>
    <w:rsid w:val="00CC7402"/>
    <w:rsid w:val="00CC7593"/>
    <w:rsid w:val="00CC785F"/>
    <w:rsid w:val="00CC78AA"/>
    <w:rsid w:val="00CC7A77"/>
    <w:rsid w:val="00CC7C01"/>
    <w:rsid w:val="00CC7C14"/>
    <w:rsid w:val="00CC7D49"/>
    <w:rsid w:val="00CC7FE3"/>
    <w:rsid w:val="00CD0208"/>
    <w:rsid w:val="00CD0333"/>
    <w:rsid w:val="00CD03B2"/>
    <w:rsid w:val="00CD04A2"/>
    <w:rsid w:val="00CD04DB"/>
    <w:rsid w:val="00CD0572"/>
    <w:rsid w:val="00CD07A3"/>
    <w:rsid w:val="00CD0A22"/>
    <w:rsid w:val="00CD0F1D"/>
    <w:rsid w:val="00CD1492"/>
    <w:rsid w:val="00CD14D9"/>
    <w:rsid w:val="00CD1890"/>
    <w:rsid w:val="00CD1A41"/>
    <w:rsid w:val="00CD1A84"/>
    <w:rsid w:val="00CD1BAB"/>
    <w:rsid w:val="00CD227F"/>
    <w:rsid w:val="00CD2519"/>
    <w:rsid w:val="00CD2AD8"/>
    <w:rsid w:val="00CD2B4C"/>
    <w:rsid w:val="00CD2B88"/>
    <w:rsid w:val="00CD2F12"/>
    <w:rsid w:val="00CD30D6"/>
    <w:rsid w:val="00CD33C0"/>
    <w:rsid w:val="00CD3876"/>
    <w:rsid w:val="00CD39F2"/>
    <w:rsid w:val="00CD3AFF"/>
    <w:rsid w:val="00CD4364"/>
    <w:rsid w:val="00CD4DAC"/>
    <w:rsid w:val="00CD4E46"/>
    <w:rsid w:val="00CD523A"/>
    <w:rsid w:val="00CD525F"/>
    <w:rsid w:val="00CD5445"/>
    <w:rsid w:val="00CD5987"/>
    <w:rsid w:val="00CD5CEA"/>
    <w:rsid w:val="00CD5D52"/>
    <w:rsid w:val="00CD63C8"/>
    <w:rsid w:val="00CD6644"/>
    <w:rsid w:val="00CD664D"/>
    <w:rsid w:val="00CD6A81"/>
    <w:rsid w:val="00CD6AB2"/>
    <w:rsid w:val="00CD6F3F"/>
    <w:rsid w:val="00CD74B1"/>
    <w:rsid w:val="00CD79AA"/>
    <w:rsid w:val="00CD7A4A"/>
    <w:rsid w:val="00CD7A4F"/>
    <w:rsid w:val="00CD7B3C"/>
    <w:rsid w:val="00CD7BD8"/>
    <w:rsid w:val="00CD7CCB"/>
    <w:rsid w:val="00CD7F95"/>
    <w:rsid w:val="00CE048E"/>
    <w:rsid w:val="00CE0560"/>
    <w:rsid w:val="00CE0705"/>
    <w:rsid w:val="00CE07C5"/>
    <w:rsid w:val="00CE0A51"/>
    <w:rsid w:val="00CE0AB7"/>
    <w:rsid w:val="00CE0B81"/>
    <w:rsid w:val="00CE0CA5"/>
    <w:rsid w:val="00CE0E1F"/>
    <w:rsid w:val="00CE0E71"/>
    <w:rsid w:val="00CE1015"/>
    <w:rsid w:val="00CE1376"/>
    <w:rsid w:val="00CE13CE"/>
    <w:rsid w:val="00CE1E88"/>
    <w:rsid w:val="00CE2350"/>
    <w:rsid w:val="00CE23F1"/>
    <w:rsid w:val="00CE2E04"/>
    <w:rsid w:val="00CE326E"/>
    <w:rsid w:val="00CE3296"/>
    <w:rsid w:val="00CE3443"/>
    <w:rsid w:val="00CE3643"/>
    <w:rsid w:val="00CE3BCD"/>
    <w:rsid w:val="00CE412D"/>
    <w:rsid w:val="00CE415D"/>
    <w:rsid w:val="00CE42C3"/>
    <w:rsid w:val="00CE42EB"/>
    <w:rsid w:val="00CE43EC"/>
    <w:rsid w:val="00CE451F"/>
    <w:rsid w:val="00CE4F5B"/>
    <w:rsid w:val="00CE53F7"/>
    <w:rsid w:val="00CE542F"/>
    <w:rsid w:val="00CE5B31"/>
    <w:rsid w:val="00CE5D85"/>
    <w:rsid w:val="00CE5FC0"/>
    <w:rsid w:val="00CE60AB"/>
    <w:rsid w:val="00CE65EC"/>
    <w:rsid w:val="00CE69DC"/>
    <w:rsid w:val="00CE6B1E"/>
    <w:rsid w:val="00CE6BAF"/>
    <w:rsid w:val="00CE6CE2"/>
    <w:rsid w:val="00CE6CE9"/>
    <w:rsid w:val="00CE7135"/>
    <w:rsid w:val="00CE740C"/>
    <w:rsid w:val="00CE74DE"/>
    <w:rsid w:val="00CE7671"/>
    <w:rsid w:val="00CE77A5"/>
    <w:rsid w:val="00CE7CF2"/>
    <w:rsid w:val="00CF01F6"/>
    <w:rsid w:val="00CF0220"/>
    <w:rsid w:val="00CF02CE"/>
    <w:rsid w:val="00CF04C6"/>
    <w:rsid w:val="00CF055F"/>
    <w:rsid w:val="00CF07DD"/>
    <w:rsid w:val="00CF092F"/>
    <w:rsid w:val="00CF09D2"/>
    <w:rsid w:val="00CF0BBA"/>
    <w:rsid w:val="00CF0C79"/>
    <w:rsid w:val="00CF0F8E"/>
    <w:rsid w:val="00CF13F8"/>
    <w:rsid w:val="00CF151A"/>
    <w:rsid w:val="00CF17B3"/>
    <w:rsid w:val="00CF1CE3"/>
    <w:rsid w:val="00CF1E99"/>
    <w:rsid w:val="00CF201B"/>
    <w:rsid w:val="00CF20A0"/>
    <w:rsid w:val="00CF2252"/>
    <w:rsid w:val="00CF240D"/>
    <w:rsid w:val="00CF27B6"/>
    <w:rsid w:val="00CF27FE"/>
    <w:rsid w:val="00CF2871"/>
    <w:rsid w:val="00CF2B74"/>
    <w:rsid w:val="00CF2C12"/>
    <w:rsid w:val="00CF3C2E"/>
    <w:rsid w:val="00CF43FF"/>
    <w:rsid w:val="00CF46EF"/>
    <w:rsid w:val="00CF4A56"/>
    <w:rsid w:val="00CF4B1E"/>
    <w:rsid w:val="00CF4E68"/>
    <w:rsid w:val="00CF5215"/>
    <w:rsid w:val="00CF57D4"/>
    <w:rsid w:val="00CF57DF"/>
    <w:rsid w:val="00CF5EC3"/>
    <w:rsid w:val="00CF5ED7"/>
    <w:rsid w:val="00CF5F9B"/>
    <w:rsid w:val="00CF5F9D"/>
    <w:rsid w:val="00CF609C"/>
    <w:rsid w:val="00CF625A"/>
    <w:rsid w:val="00CF62B0"/>
    <w:rsid w:val="00CF6378"/>
    <w:rsid w:val="00CF6397"/>
    <w:rsid w:val="00CF6435"/>
    <w:rsid w:val="00CF64BA"/>
    <w:rsid w:val="00CF65BB"/>
    <w:rsid w:val="00CF65F9"/>
    <w:rsid w:val="00CF67F0"/>
    <w:rsid w:val="00CF6877"/>
    <w:rsid w:val="00CF68B0"/>
    <w:rsid w:val="00CF6905"/>
    <w:rsid w:val="00CF6D5D"/>
    <w:rsid w:val="00CF6F29"/>
    <w:rsid w:val="00CF7360"/>
    <w:rsid w:val="00CF74AD"/>
    <w:rsid w:val="00CF7763"/>
    <w:rsid w:val="00CF7831"/>
    <w:rsid w:val="00CF7AAD"/>
    <w:rsid w:val="00CF7BD7"/>
    <w:rsid w:val="00CF7E00"/>
    <w:rsid w:val="00D00031"/>
    <w:rsid w:val="00D00A97"/>
    <w:rsid w:val="00D00D3D"/>
    <w:rsid w:val="00D01066"/>
    <w:rsid w:val="00D01368"/>
    <w:rsid w:val="00D0138D"/>
    <w:rsid w:val="00D015DC"/>
    <w:rsid w:val="00D017AC"/>
    <w:rsid w:val="00D018E4"/>
    <w:rsid w:val="00D01A58"/>
    <w:rsid w:val="00D01BE5"/>
    <w:rsid w:val="00D01EC3"/>
    <w:rsid w:val="00D020E7"/>
    <w:rsid w:val="00D02225"/>
    <w:rsid w:val="00D025AC"/>
    <w:rsid w:val="00D02625"/>
    <w:rsid w:val="00D02836"/>
    <w:rsid w:val="00D028ED"/>
    <w:rsid w:val="00D032F9"/>
    <w:rsid w:val="00D0358D"/>
    <w:rsid w:val="00D03B16"/>
    <w:rsid w:val="00D03C48"/>
    <w:rsid w:val="00D03CD3"/>
    <w:rsid w:val="00D03E15"/>
    <w:rsid w:val="00D03EC0"/>
    <w:rsid w:val="00D04028"/>
    <w:rsid w:val="00D0410F"/>
    <w:rsid w:val="00D04160"/>
    <w:rsid w:val="00D0444A"/>
    <w:rsid w:val="00D047CD"/>
    <w:rsid w:val="00D047EE"/>
    <w:rsid w:val="00D04DB5"/>
    <w:rsid w:val="00D04EFB"/>
    <w:rsid w:val="00D05081"/>
    <w:rsid w:val="00D05168"/>
    <w:rsid w:val="00D051B7"/>
    <w:rsid w:val="00D055F4"/>
    <w:rsid w:val="00D05D37"/>
    <w:rsid w:val="00D05F56"/>
    <w:rsid w:val="00D064D6"/>
    <w:rsid w:val="00D06507"/>
    <w:rsid w:val="00D06533"/>
    <w:rsid w:val="00D06721"/>
    <w:rsid w:val="00D0673B"/>
    <w:rsid w:val="00D06F56"/>
    <w:rsid w:val="00D072EE"/>
    <w:rsid w:val="00D0745C"/>
    <w:rsid w:val="00D07A3B"/>
    <w:rsid w:val="00D10090"/>
    <w:rsid w:val="00D100D9"/>
    <w:rsid w:val="00D102BA"/>
    <w:rsid w:val="00D106B4"/>
    <w:rsid w:val="00D106B6"/>
    <w:rsid w:val="00D106B7"/>
    <w:rsid w:val="00D10D0F"/>
    <w:rsid w:val="00D10D93"/>
    <w:rsid w:val="00D10FA6"/>
    <w:rsid w:val="00D10FBF"/>
    <w:rsid w:val="00D1103A"/>
    <w:rsid w:val="00D114E0"/>
    <w:rsid w:val="00D1151F"/>
    <w:rsid w:val="00D11708"/>
    <w:rsid w:val="00D11788"/>
    <w:rsid w:val="00D1181A"/>
    <w:rsid w:val="00D123C7"/>
    <w:rsid w:val="00D12546"/>
    <w:rsid w:val="00D1281E"/>
    <w:rsid w:val="00D1291C"/>
    <w:rsid w:val="00D12934"/>
    <w:rsid w:val="00D131F9"/>
    <w:rsid w:val="00D1322E"/>
    <w:rsid w:val="00D13270"/>
    <w:rsid w:val="00D13365"/>
    <w:rsid w:val="00D1340B"/>
    <w:rsid w:val="00D13755"/>
    <w:rsid w:val="00D13C29"/>
    <w:rsid w:val="00D13DD2"/>
    <w:rsid w:val="00D14508"/>
    <w:rsid w:val="00D14BE3"/>
    <w:rsid w:val="00D14CF9"/>
    <w:rsid w:val="00D157E5"/>
    <w:rsid w:val="00D15AE4"/>
    <w:rsid w:val="00D1607A"/>
    <w:rsid w:val="00D1636C"/>
    <w:rsid w:val="00D16927"/>
    <w:rsid w:val="00D16A73"/>
    <w:rsid w:val="00D16F2B"/>
    <w:rsid w:val="00D1716A"/>
    <w:rsid w:val="00D176E2"/>
    <w:rsid w:val="00D17ED0"/>
    <w:rsid w:val="00D20086"/>
    <w:rsid w:val="00D208B2"/>
    <w:rsid w:val="00D20C69"/>
    <w:rsid w:val="00D21100"/>
    <w:rsid w:val="00D21334"/>
    <w:rsid w:val="00D21397"/>
    <w:rsid w:val="00D21672"/>
    <w:rsid w:val="00D216AA"/>
    <w:rsid w:val="00D218C7"/>
    <w:rsid w:val="00D21AE3"/>
    <w:rsid w:val="00D21BA1"/>
    <w:rsid w:val="00D21C31"/>
    <w:rsid w:val="00D21FD6"/>
    <w:rsid w:val="00D22054"/>
    <w:rsid w:val="00D22104"/>
    <w:rsid w:val="00D2223E"/>
    <w:rsid w:val="00D22369"/>
    <w:rsid w:val="00D22473"/>
    <w:rsid w:val="00D230FD"/>
    <w:rsid w:val="00D238C3"/>
    <w:rsid w:val="00D23FB7"/>
    <w:rsid w:val="00D24045"/>
    <w:rsid w:val="00D244DB"/>
    <w:rsid w:val="00D245B0"/>
    <w:rsid w:val="00D246E6"/>
    <w:rsid w:val="00D246F6"/>
    <w:rsid w:val="00D24737"/>
    <w:rsid w:val="00D2475C"/>
    <w:rsid w:val="00D24BFE"/>
    <w:rsid w:val="00D25115"/>
    <w:rsid w:val="00D25BFD"/>
    <w:rsid w:val="00D25C07"/>
    <w:rsid w:val="00D26571"/>
    <w:rsid w:val="00D26E87"/>
    <w:rsid w:val="00D26FE6"/>
    <w:rsid w:val="00D271EF"/>
    <w:rsid w:val="00D27504"/>
    <w:rsid w:val="00D27628"/>
    <w:rsid w:val="00D27664"/>
    <w:rsid w:val="00D27687"/>
    <w:rsid w:val="00D277F5"/>
    <w:rsid w:val="00D278E1"/>
    <w:rsid w:val="00D27CAE"/>
    <w:rsid w:val="00D27F0D"/>
    <w:rsid w:val="00D27F41"/>
    <w:rsid w:val="00D303A5"/>
    <w:rsid w:val="00D303E5"/>
    <w:rsid w:val="00D3048C"/>
    <w:rsid w:val="00D3058C"/>
    <w:rsid w:val="00D30763"/>
    <w:rsid w:val="00D30A1B"/>
    <w:rsid w:val="00D30AF8"/>
    <w:rsid w:val="00D30F12"/>
    <w:rsid w:val="00D30F92"/>
    <w:rsid w:val="00D31262"/>
    <w:rsid w:val="00D31436"/>
    <w:rsid w:val="00D316B0"/>
    <w:rsid w:val="00D31872"/>
    <w:rsid w:val="00D31B10"/>
    <w:rsid w:val="00D31CCF"/>
    <w:rsid w:val="00D31F37"/>
    <w:rsid w:val="00D3224C"/>
    <w:rsid w:val="00D322D5"/>
    <w:rsid w:val="00D32661"/>
    <w:rsid w:val="00D32968"/>
    <w:rsid w:val="00D32EBC"/>
    <w:rsid w:val="00D32F36"/>
    <w:rsid w:val="00D32F7B"/>
    <w:rsid w:val="00D33069"/>
    <w:rsid w:val="00D331F4"/>
    <w:rsid w:val="00D33912"/>
    <w:rsid w:val="00D33E1D"/>
    <w:rsid w:val="00D343F9"/>
    <w:rsid w:val="00D34529"/>
    <w:rsid w:val="00D345AD"/>
    <w:rsid w:val="00D34963"/>
    <w:rsid w:val="00D3497B"/>
    <w:rsid w:val="00D34F1D"/>
    <w:rsid w:val="00D35299"/>
    <w:rsid w:val="00D3557D"/>
    <w:rsid w:val="00D3569F"/>
    <w:rsid w:val="00D358BA"/>
    <w:rsid w:val="00D35D0E"/>
    <w:rsid w:val="00D36099"/>
    <w:rsid w:val="00D3652F"/>
    <w:rsid w:val="00D36B42"/>
    <w:rsid w:val="00D36C4F"/>
    <w:rsid w:val="00D36CE1"/>
    <w:rsid w:val="00D36D60"/>
    <w:rsid w:val="00D36F73"/>
    <w:rsid w:val="00D379A4"/>
    <w:rsid w:val="00D37A03"/>
    <w:rsid w:val="00D37D6C"/>
    <w:rsid w:val="00D37D9A"/>
    <w:rsid w:val="00D37F6E"/>
    <w:rsid w:val="00D401FF"/>
    <w:rsid w:val="00D41713"/>
    <w:rsid w:val="00D417C1"/>
    <w:rsid w:val="00D41873"/>
    <w:rsid w:val="00D41D16"/>
    <w:rsid w:val="00D41DD8"/>
    <w:rsid w:val="00D41EC8"/>
    <w:rsid w:val="00D420B1"/>
    <w:rsid w:val="00D423EE"/>
    <w:rsid w:val="00D4241D"/>
    <w:rsid w:val="00D4244A"/>
    <w:rsid w:val="00D42513"/>
    <w:rsid w:val="00D42702"/>
    <w:rsid w:val="00D43C8E"/>
    <w:rsid w:val="00D43D9E"/>
    <w:rsid w:val="00D44182"/>
    <w:rsid w:val="00D442C7"/>
    <w:rsid w:val="00D44345"/>
    <w:rsid w:val="00D44464"/>
    <w:rsid w:val="00D444AC"/>
    <w:rsid w:val="00D448EB"/>
    <w:rsid w:val="00D4495D"/>
    <w:rsid w:val="00D44D39"/>
    <w:rsid w:val="00D44F0E"/>
    <w:rsid w:val="00D4513D"/>
    <w:rsid w:val="00D45235"/>
    <w:rsid w:val="00D4535B"/>
    <w:rsid w:val="00D45441"/>
    <w:rsid w:val="00D45698"/>
    <w:rsid w:val="00D458CA"/>
    <w:rsid w:val="00D45BB7"/>
    <w:rsid w:val="00D45BC2"/>
    <w:rsid w:val="00D45BF5"/>
    <w:rsid w:val="00D46428"/>
    <w:rsid w:val="00D466AA"/>
    <w:rsid w:val="00D46E43"/>
    <w:rsid w:val="00D47029"/>
    <w:rsid w:val="00D4709D"/>
    <w:rsid w:val="00D4715D"/>
    <w:rsid w:val="00D47237"/>
    <w:rsid w:val="00D479F3"/>
    <w:rsid w:val="00D47D4A"/>
    <w:rsid w:val="00D47F58"/>
    <w:rsid w:val="00D50071"/>
    <w:rsid w:val="00D50CF3"/>
    <w:rsid w:val="00D510EB"/>
    <w:rsid w:val="00D51128"/>
    <w:rsid w:val="00D514B5"/>
    <w:rsid w:val="00D5193C"/>
    <w:rsid w:val="00D51A2C"/>
    <w:rsid w:val="00D51F20"/>
    <w:rsid w:val="00D51F4F"/>
    <w:rsid w:val="00D52206"/>
    <w:rsid w:val="00D523EF"/>
    <w:rsid w:val="00D5272B"/>
    <w:rsid w:val="00D5274E"/>
    <w:rsid w:val="00D52C9F"/>
    <w:rsid w:val="00D53122"/>
    <w:rsid w:val="00D537DF"/>
    <w:rsid w:val="00D53878"/>
    <w:rsid w:val="00D53AFE"/>
    <w:rsid w:val="00D53D59"/>
    <w:rsid w:val="00D5401F"/>
    <w:rsid w:val="00D552DF"/>
    <w:rsid w:val="00D5533B"/>
    <w:rsid w:val="00D5537F"/>
    <w:rsid w:val="00D5613B"/>
    <w:rsid w:val="00D56367"/>
    <w:rsid w:val="00D5684D"/>
    <w:rsid w:val="00D56AAD"/>
    <w:rsid w:val="00D56C3A"/>
    <w:rsid w:val="00D56DB6"/>
    <w:rsid w:val="00D5730F"/>
    <w:rsid w:val="00D57E11"/>
    <w:rsid w:val="00D57E19"/>
    <w:rsid w:val="00D601E7"/>
    <w:rsid w:val="00D6028B"/>
    <w:rsid w:val="00D602B1"/>
    <w:rsid w:val="00D604DC"/>
    <w:rsid w:val="00D60630"/>
    <w:rsid w:val="00D6083A"/>
    <w:rsid w:val="00D61124"/>
    <w:rsid w:val="00D61125"/>
    <w:rsid w:val="00D613BB"/>
    <w:rsid w:val="00D61F75"/>
    <w:rsid w:val="00D620C3"/>
    <w:rsid w:val="00D625E3"/>
    <w:rsid w:val="00D62671"/>
    <w:rsid w:val="00D6281F"/>
    <w:rsid w:val="00D62A57"/>
    <w:rsid w:val="00D62EAF"/>
    <w:rsid w:val="00D62EBE"/>
    <w:rsid w:val="00D635E8"/>
    <w:rsid w:val="00D636C3"/>
    <w:rsid w:val="00D63932"/>
    <w:rsid w:val="00D6394E"/>
    <w:rsid w:val="00D63A92"/>
    <w:rsid w:val="00D63BFB"/>
    <w:rsid w:val="00D643D5"/>
    <w:rsid w:val="00D64492"/>
    <w:rsid w:val="00D64501"/>
    <w:rsid w:val="00D64CD5"/>
    <w:rsid w:val="00D6503D"/>
    <w:rsid w:val="00D6517E"/>
    <w:rsid w:val="00D654FC"/>
    <w:rsid w:val="00D65735"/>
    <w:rsid w:val="00D658BD"/>
    <w:rsid w:val="00D658D3"/>
    <w:rsid w:val="00D65A2B"/>
    <w:rsid w:val="00D65C90"/>
    <w:rsid w:val="00D65E4B"/>
    <w:rsid w:val="00D66246"/>
    <w:rsid w:val="00D66346"/>
    <w:rsid w:val="00D6647A"/>
    <w:rsid w:val="00D6679D"/>
    <w:rsid w:val="00D669A2"/>
    <w:rsid w:val="00D66AEC"/>
    <w:rsid w:val="00D66EBB"/>
    <w:rsid w:val="00D66EC9"/>
    <w:rsid w:val="00D66F32"/>
    <w:rsid w:val="00D66F8E"/>
    <w:rsid w:val="00D66FDA"/>
    <w:rsid w:val="00D67461"/>
    <w:rsid w:val="00D67481"/>
    <w:rsid w:val="00D7008F"/>
    <w:rsid w:val="00D7013A"/>
    <w:rsid w:val="00D70543"/>
    <w:rsid w:val="00D706D3"/>
    <w:rsid w:val="00D70879"/>
    <w:rsid w:val="00D70B72"/>
    <w:rsid w:val="00D70BD6"/>
    <w:rsid w:val="00D70D2B"/>
    <w:rsid w:val="00D71581"/>
    <w:rsid w:val="00D71E41"/>
    <w:rsid w:val="00D72A96"/>
    <w:rsid w:val="00D72FD7"/>
    <w:rsid w:val="00D73075"/>
    <w:rsid w:val="00D736DF"/>
    <w:rsid w:val="00D73ACF"/>
    <w:rsid w:val="00D73AEC"/>
    <w:rsid w:val="00D73E12"/>
    <w:rsid w:val="00D73F78"/>
    <w:rsid w:val="00D741B6"/>
    <w:rsid w:val="00D74215"/>
    <w:rsid w:val="00D7429D"/>
    <w:rsid w:val="00D74D26"/>
    <w:rsid w:val="00D74E9A"/>
    <w:rsid w:val="00D752A7"/>
    <w:rsid w:val="00D7536E"/>
    <w:rsid w:val="00D754AC"/>
    <w:rsid w:val="00D755D6"/>
    <w:rsid w:val="00D7570E"/>
    <w:rsid w:val="00D75B28"/>
    <w:rsid w:val="00D75BDF"/>
    <w:rsid w:val="00D75C6C"/>
    <w:rsid w:val="00D76038"/>
    <w:rsid w:val="00D763E0"/>
    <w:rsid w:val="00D764F2"/>
    <w:rsid w:val="00D769B7"/>
    <w:rsid w:val="00D7711B"/>
    <w:rsid w:val="00D7730F"/>
    <w:rsid w:val="00D77484"/>
    <w:rsid w:val="00D77953"/>
    <w:rsid w:val="00D77C48"/>
    <w:rsid w:val="00D77D67"/>
    <w:rsid w:val="00D77DFD"/>
    <w:rsid w:val="00D800C9"/>
    <w:rsid w:val="00D8044C"/>
    <w:rsid w:val="00D80999"/>
    <w:rsid w:val="00D809E2"/>
    <w:rsid w:val="00D80AC6"/>
    <w:rsid w:val="00D80D9F"/>
    <w:rsid w:val="00D81AF1"/>
    <w:rsid w:val="00D81CCD"/>
    <w:rsid w:val="00D81E8C"/>
    <w:rsid w:val="00D81F5B"/>
    <w:rsid w:val="00D81FA7"/>
    <w:rsid w:val="00D8267C"/>
    <w:rsid w:val="00D827DD"/>
    <w:rsid w:val="00D82EB5"/>
    <w:rsid w:val="00D831AC"/>
    <w:rsid w:val="00D83480"/>
    <w:rsid w:val="00D83660"/>
    <w:rsid w:val="00D836AB"/>
    <w:rsid w:val="00D836FD"/>
    <w:rsid w:val="00D83C50"/>
    <w:rsid w:val="00D83CE9"/>
    <w:rsid w:val="00D83FB5"/>
    <w:rsid w:val="00D8403F"/>
    <w:rsid w:val="00D842C1"/>
    <w:rsid w:val="00D842F5"/>
    <w:rsid w:val="00D843BB"/>
    <w:rsid w:val="00D84448"/>
    <w:rsid w:val="00D8454F"/>
    <w:rsid w:val="00D84719"/>
    <w:rsid w:val="00D84833"/>
    <w:rsid w:val="00D84A78"/>
    <w:rsid w:val="00D84E25"/>
    <w:rsid w:val="00D85433"/>
    <w:rsid w:val="00D85704"/>
    <w:rsid w:val="00D8570D"/>
    <w:rsid w:val="00D85E42"/>
    <w:rsid w:val="00D861B6"/>
    <w:rsid w:val="00D865C7"/>
    <w:rsid w:val="00D867B3"/>
    <w:rsid w:val="00D86986"/>
    <w:rsid w:val="00D86DF3"/>
    <w:rsid w:val="00D87124"/>
    <w:rsid w:val="00D87201"/>
    <w:rsid w:val="00D87F57"/>
    <w:rsid w:val="00D901E4"/>
    <w:rsid w:val="00D902AC"/>
    <w:rsid w:val="00D902D2"/>
    <w:rsid w:val="00D90C89"/>
    <w:rsid w:val="00D911DE"/>
    <w:rsid w:val="00D91588"/>
    <w:rsid w:val="00D91DA5"/>
    <w:rsid w:val="00D91EA9"/>
    <w:rsid w:val="00D92868"/>
    <w:rsid w:val="00D92A09"/>
    <w:rsid w:val="00D92B34"/>
    <w:rsid w:val="00D9317C"/>
    <w:rsid w:val="00D934B5"/>
    <w:rsid w:val="00D93BB1"/>
    <w:rsid w:val="00D93CBD"/>
    <w:rsid w:val="00D9427C"/>
    <w:rsid w:val="00D943D4"/>
    <w:rsid w:val="00D943E5"/>
    <w:rsid w:val="00D9495B"/>
    <w:rsid w:val="00D949AB"/>
    <w:rsid w:val="00D949CB"/>
    <w:rsid w:val="00D94A5C"/>
    <w:rsid w:val="00D94AAC"/>
    <w:rsid w:val="00D95204"/>
    <w:rsid w:val="00D958E8"/>
    <w:rsid w:val="00D959DB"/>
    <w:rsid w:val="00D95A58"/>
    <w:rsid w:val="00D95C94"/>
    <w:rsid w:val="00D962C9"/>
    <w:rsid w:val="00D96495"/>
    <w:rsid w:val="00D96703"/>
    <w:rsid w:val="00D967D7"/>
    <w:rsid w:val="00D96C18"/>
    <w:rsid w:val="00D96F41"/>
    <w:rsid w:val="00D96F4C"/>
    <w:rsid w:val="00D97215"/>
    <w:rsid w:val="00D97A98"/>
    <w:rsid w:val="00D97C08"/>
    <w:rsid w:val="00D97E15"/>
    <w:rsid w:val="00D97EC6"/>
    <w:rsid w:val="00DA06CE"/>
    <w:rsid w:val="00DA09D1"/>
    <w:rsid w:val="00DA0AEE"/>
    <w:rsid w:val="00DA0CD6"/>
    <w:rsid w:val="00DA0E59"/>
    <w:rsid w:val="00DA1049"/>
    <w:rsid w:val="00DA14A5"/>
    <w:rsid w:val="00DA15A0"/>
    <w:rsid w:val="00DA17CA"/>
    <w:rsid w:val="00DA18E2"/>
    <w:rsid w:val="00DA1F64"/>
    <w:rsid w:val="00DA1F65"/>
    <w:rsid w:val="00DA24E8"/>
    <w:rsid w:val="00DA28FE"/>
    <w:rsid w:val="00DA2B15"/>
    <w:rsid w:val="00DA2FA2"/>
    <w:rsid w:val="00DA30CF"/>
    <w:rsid w:val="00DA3112"/>
    <w:rsid w:val="00DA32AE"/>
    <w:rsid w:val="00DA34CC"/>
    <w:rsid w:val="00DA361A"/>
    <w:rsid w:val="00DA39B0"/>
    <w:rsid w:val="00DA3A49"/>
    <w:rsid w:val="00DA3B0D"/>
    <w:rsid w:val="00DA4073"/>
    <w:rsid w:val="00DA435B"/>
    <w:rsid w:val="00DA445A"/>
    <w:rsid w:val="00DA4489"/>
    <w:rsid w:val="00DA44B3"/>
    <w:rsid w:val="00DA44B6"/>
    <w:rsid w:val="00DA4AA3"/>
    <w:rsid w:val="00DA4DC9"/>
    <w:rsid w:val="00DA4E96"/>
    <w:rsid w:val="00DA57D7"/>
    <w:rsid w:val="00DA5B81"/>
    <w:rsid w:val="00DA606D"/>
    <w:rsid w:val="00DA64DA"/>
    <w:rsid w:val="00DA653F"/>
    <w:rsid w:val="00DA6AA2"/>
    <w:rsid w:val="00DA6BAF"/>
    <w:rsid w:val="00DA6ED7"/>
    <w:rsid w:val="00DA708E"/>
    <w:rsid w:val="00DA72A2"/>
    <w:rsid w:val="00DA732D"/>
    <w:rsid w:val="00DA79BC"/>
    <w:rsid w:val="00DA7B4F"/>
    <w:rsid w:val="00DA7B8C"/>
    <w:rsid w:val="00DA7E3E"/>
    <w:rsid w:val="00DB0611"/>
    <w:rsid w:val="00DB069C"/>
    <w:rsid w:val="00DB0746"/>
    <w:rsid w:val="00DB12E6"/>
    <w:rsid w:val="00DB15AD"/>
    <w:rsid w:val="00DB163D"/>
    <w:rsid w:val="00DB16A2"/>
    <w:rsid w:val="00DB175D"/>
    <w:rsid w:val="00DB1897"/>
    <w:rsid w:val="00DB1EA6"/>
    <w:rsid w:val="00DB1EC7"/>
    <w:rsid w:val="00DB253E"/>
    <w:rsid w:val="00DB296A"/>
    <w:rsid w:val="00DB2AF6"/>
    <w:rsid w:val="00DB2B09"/>
    <w:rsid w:val="00DB2F68"/>
    <w:rsid w:val="00DB2FBB"/>
    <w:rsid w:val="00DB3202"/>
    <w:rsid w:val="00DB3674"/>
    <w:rsid w:val="00DB3EA2"/>
    <w:rsid w:val="00DB42C5"/>
    <w:rsid w:val="00DB4327"/>
    <w:rsid w:val="00DB441D"/>
    <w:rsid w:val="00DB4BFA"/>
    <w:rsid w:val="00DB4E8B"/>
    <w:rsid w:val="00DB4F7F"/>
    <w:rsid w:val="00DB511C"/>
    <w:rsid w:val="00DB5480"/>
    <w:rsid w:val="00DB55DC"/>
    <w:rsid w:val="00DB57A8"/>
    <w:rsid w:val="00DB57AD"/>
    <w:rsid w:val="00DB59BA"/>
    <w:rsid w:val="00DB5BA2"/>
    <w:rsid w:val="00DB5CDE"/>
    <w:rsid w:val="00DB6421"/>
    <w:rsid w:val="00DB6898"/>
    <w:rsid w:val="00DB68F1"/>
    <w:rsid w:val="00DB6C34"/>
    <w:rsid w:val="00DB74E6"/>
    <w:rsid w:val="00DB77FD"/>
    <w:rsid w:val="00DB7D1E"/>
    <w:rsid w:val="00DC03A1"/>
    <w:rsid w:val="00DC0C54"/>
    <w:rsid w:val="00DC0FD4"/>
    <w:rsid w:val="00DC1564"/>
    <w:rsid w:val="00DC1E10"/>
    <w:rsid w:val="00DC22BE"/>
    <w:rsid w:val="00DC289C"/>
    <w:rsid w:val="00DC28E3"/>
    <w:rsid w:val="00DC2C0F"/>
    <w:rsid w:val="00DC2C38"/>
    <w:rsid w:val="00DC2C68"/>
    <w:rsid w:val="00DC3482"/>
    <w:rsid w:val="00DC38FD"/>
    <w:rsid w:val="00DC431D"/>
    <w:rsid w:val="00DC4694"/>
    <w:rsid w:val="00DC46F1"/>
    <w:rsid w:val="00DC47B5"/>
    <w:rsid w:val="00DC49FB"/>
    <w:rsid w:val="00DC4A9E"/>
    <w:rsid w:val="00DC51FC"/>
    <w:rsid w:val="00DC5331"/>
    <w:rsid w:val="00DC540F"/>
    <w:rsid w:val="00DC55F8"/>
    <w:rsid w:val="00DC56C4"/>
    <w:rsid w:val="00DC5A3B"/>
    <w:rsid w:val="00DC5F3C"/>
    <w:rsid w:val="00DC6091"/>
    <w:rsid w:val="00DC6107"/>
    <w:rsid w:val="00DC6137"/>
    <w:rsid w:val="00DC61B3"/>
    <w:rsid w:val="00DC6510"/>
    <w:rsid w:val="00DC6694"/>
    <w:rsid w:val="00DC6756"/>
    <w:rsid w:val="00DC67D1"/>
    <w:rsid w:val="00DC6942"/>
    <w:rsid w:val="00DC6AAE"/>
    <w:rsid w:val="00DC6ADC"/>
    <w:rsid w:val="00DC6F21"/>
    <w:rsid w:val="00DC6FD6"/>
    <w:rsid w:val="00DC708D"/>
    <w:rsid w:val="00DC7217"/>
    <w:rsid w:val="00DC765C"/>
    <w:rsid w:val="00DD09C1"/>
    <w:rsid w:val="00DD0B06"/>
    <w:rsid w:val="00DD0DB7"/>
    <w:rsid w:val="00DD0F68"/>
    <w:rsid w:val="00DD10D5"/>
    <w:rsid w:val="00DD119A"/>
    <w:rsid w:val="00DD19E8"/>
    <w:rsid w:val="00DD2062"/>
    <w:rsid w:val="00DD230B"/>
    <w:rsid w:val="00DD2AE1"/>
    <w:rsid w:val="00DD2BA5"/>
    <w:rsid w:val="00DD2DB2"/>
    <w:rsid w:val="00DD31DB"/>
    <w:rsid w:val="00DD323A"/>
    <w:rsid w:val="00DD37CF"/>
    <w:rsid w:val="00DD3855"/>
    <w:rsid w:val="00DD3AF0"/>
    <w:rsid w:val="00DD3B39"/>
    <w:rsid w:val="00DD3FE8"/>
    <w:rsid w:val="00DD4034"/>
    <w:rsid w:val="00DD40A3"/>
    <w:rsid w:val="00DD448D"/>
    <w:rsid w:val="00DD44EE"/>
    <w:rsid w:val="00DD45B5"/>
    <w:rsid w:val="00DD4897"/>
    <w:rsid w:val="00DD4AE1"/>
    <w:rsid w:val="00DD4C93"/>
    <w:rsid w:val="00DD4C97"/>
    <w:rsid w:val="00DD4CD1"/>
    <w:rsid w:val="00DD4F3F"/>
    <w:rsid w:val="00DD5192"/>
    <w:rsid w:val="00DD580C"/>
    <w:rsid w:val="00DD5A77"/>
    <w:rsid w:val="00DD5C4A"/>
    <w:rsid w:val="00DD6271"/>
    <w:rsid w:val="00DD68A7"/>
    <w:rsid w:val="00DD6A40"/>
    <w:rsid w:val="00DD6A51"/>
    <w:rsid w:val="00DD6AF2"/>
    <w:rsid w:val="00DD6B49"/>
    <w:rsid w:val="00DD6CF3"/>
    <w:rsid w:val="00DD74E2"/>
    <w:rsid w:val="00DD79A2"/>
    <w:rsid w:val="00DD7A87"/>
    <w:rsid w:val="00DD7D9F"/>
    <w:rsid w:val="00DE055D"/>
    <w:rsid w:val="00DE09DD"/>
    <w:rsid w:val="00DE0AE2"/>
    <w:rsid w:val="00DE0B5C"/>
    <w:rsid w:val="00DE0CB9"/>
    <w:rsid w:val="00DE151F"/>
    <w:rsid w:val="00DE184D"/>
    <w:rsid w:val="00DE1B36"/>
    <w:rsid w:val="00DE1C37"/>
    <w:rsid w:val="00DE1FBE"/>
    <w:rsid w:val="00DE2652"/>
    <w:rsid w:val="00DE2F86"/>
    <w:rsid w:val="00DE3376"/>
    <w:rsid w:val="00DE3443"/>
    <w:rsid w:val="00DE36FC"/>
    <w:rsid w:val="00DE391C"/>
    <w:rsid w:val="00DE3C38"/>
    <w:rsid w:val="00DE3D53"/>
    <w:rsid w:val="00DE3E9B"/>
    <w:rsid w:val="00DE3EA1"/>
    <w:rsid w:val="00DE4172"/>
    <w:rsid w:val="00DE47EB"/>
    <w:rsid w:val="00DE4868"/>
    <w:rsid w:val="00DE497A"/>
    <w:rsid w:val="00DE4EAB"/>
    <w:rsid w:val="00DE51CC"/>
    <w:rsid w:val="00DE51D5"/>
    <w:rsid w:val="00DE52C8"/>
    <w:rsid w:val="00DE5462"/>
    <w:rsid w:val="00DE560E"/>
    <w:rsid w:val="00DE5706"/>
    <w:rsid w:val="00DE57E6"/>
    <w:rsid w:val="00DE5960"/>
    <w:rsid w:val="00DE5B90"/>
    <w:rsid w:val="00DE629A"/>
    <w:rsid w:val="00DE6754"/>
    <w:rsid w:val="00DE693E"/>
    <w:rsid w:val="00DE6B13"/>
    <w:rsid w:val="00DE6C10"/>
    <w:rsid w:val="00DE6D04"/>
    <w:rsid w:val="00DE6F17"/>
    <w:rsid w:val="00DE701F"/>
    <w:rsid w:val="00DE70DF"/>
    <w:rsid w:val="00DE70F3"/>
    <w:rsid w:val="00DE7865"/>
    <w:rsid w:val="00DE7A40"/>
    <w:rsid w:val="00DE7AE2"/>
    <w:rsid w:val="00DE7B07"/>
    <w:rsid w:val="00DE7E73"/>
    <w:rsid w:val="00DF002B"/>
    <w:rsid w:val="00DF0083"/>
    <w:rsid w:val="00DF00DF"/>
    <w:rsid w:val="00DF0411"/>
    <w:rsid w:val="00DF0835"/>
    <w:rsid w:val="00DF0DCD"/>
    <w:rsid w:val="00DF105E"/>
    <w:rsid w:val="00DF1330"/>
    <w:rsid w:val="00DF1818"/>
    <w:rsid w:val="00DF1889"/>
    <w:rsid w:val="00DF1FB3"/>
    <w:rsid w:val="00DF212C"/>
    <w:rsid w:val="00DF2323"/>
    <w:rsid w:val="00DF3E02"/>
    <w:rsid w:val="00DF40E2"/>
    <w:rsid w:val="00DF43C5"/>
    <w:rsid w:val="00DF4483"/>
    <w:rsid w:val="00DF44F0"/>
    <w:rsid w:val="00DF47D0"/>
    <w:rsid w:val="00DF49DE"/>
    <w:rsid w:val="00DF4D29"/>
    <w:rsid w:val="00DF4D84"/>
    <w:rsid w:val="00DF4EC8"/>
    <w:rsid w:val="00DF50C8"/>
    <w:rsid w:val="00DF5689"/>
    <w:rsid w:val="00DF5CA9"/>
    <w:rsid w:val="00DF5E44"/>
    <w:rsid w:val="00DF69AD"/>
    <w:rsid w:val="00DF6DE8"/>
    <w:rsid w:val="00DF6E3E"/>
    <w:rsid w:val="00DF6EB6"/>
    <w:rsid w:val="00DF722A"/>
    <w:rsid w:val="00DF7400"/>
    <w:rsid w:val="00DF76DC"/>
    <w:rsid w:val="00E00361"/>
    <w:rsid w:val="00E00489"/>
    <w:rsid w:val="00E008F1"/>
    <w:rsid w:val="00E009AF"/>
    <w:rsid w:val="00E009EB"/>
    <w:rsid w:val="00E00A20"/>
    <w:rsid w:val="00E00DC3"/>
    <w:rsid w:val="00E00F99"/>
    <w:rsid w:val="00E01758"/>
    <w:rsid w:val="00E01A22"/>
    <w:rsid w:val="00E01A9C"/>
    <w:rsid w:val="00E01AFC"/>
    <w:rsid w:val="00E01CB8"/>
    <w:rsid w:val="00E02409"/>
    <w:rsid w:val="00E02E5B"/>
    <w:rsid w:val="00E03239"/>
    <w:rsid w:val="00E03365"/>
    <w:rsid w:val="00E03583"/>
    <w:rsid w:val="00E0389F"/>
    <w:rsid w:val="00E0393F"/>
    <w:rsid w:val="00E04254"/>
    <w:rsid w:val="00E04428"/>
    <w:rsid w:val="00E0479B"/>
    <w:rsid w:val="00E04974"/>
    <w:rsid w:val="00E04BEE"/>
    <w:rsid w:val="00E050FA"/>
    <w:rsid w:val="00E05109"/>
    <w:rsid w:val="00E05551"/>
    <w:rsid w:val="00E05560"/>
    <w:rsid w:val="00E05E9F"/>
    <w:rsid w:val="00E0622F"/>
    <w:rsid w:val="00E06466"/>
    <w:rsid w:val="00E0654A"/>
    <w:rsid w:val="00E06B19"/>
    <w:rsid w:val="00E06B1A"/>
    <w:rsid w:val="00E06B36"/>
    <w:rsid w:val="00E0717D"/>
    <w:rsid w:val="00E07661"/>
    <w:rsid w:val="00E076CB"/>
    <w:rsid w:val="00E0770F"/>
    <w:rsid w:val="00E07BAD"/>
    <w:rsid w:val="00E07BCE"/>
    <w:rsid w:val="00E07C81"/>
    <w:rsid w:val="00E1071B"/>
    <w:rsid w:val="00E107C8"/>
    <w:rsid w:val="00E108EB"/>
    <w:rsid w:val="00E110EC"/>
    <w:rsid w:val="00E1131E"/>
    <w:rsid w:val="00E11C90"/>
    <w:rsid w:val="00E11FBF"/>
    <w:rsid w:val="00E11FDA"/>
    <w:rsid w:val="00E1204E"/>
    <w:rsid w:val="00E1219C"/>
    <w:rsid w:val="00E12374"/>
    <w:rsid w:val="00E12650"/>
    <w:rsid w:val="00E13AC7"/>
    <w:rsid w:val="00E13C55"/>
    <w:rsid w:val="00E1402D"/>
    <w:rsid w:val="00E1432A"/>
    <w:rsid w:val="00E14527"/>
    <w:rsid w:val="00E1485B"/>
    <w:rsid w:val="00E14A5E"/>
    <w:rsid w:val="00E14D88"/>
    <w:rsid w:val="00E15988"/>
    <w:rsid w:val="00E15C13"/>
    <w:rsid w:val="00E15C3E"/>
    <w:rsid w:val="00E15C97"/>
    <w:rsid w:val="00E1602A"/>
    <w:rsid w:val="00E16131"/>
    <w:rsid w:val="00E16360"/>
    <w:rsid w:val="00E16508"/>
    <w:rsid w:val="00E166CC"/>
    <w:rsid w:val="00E167B7"/>
    <w:rsid w:val="00E170F6"/>
    <w:rsid w:val="00E17562"/>
    <w:rsid w:val="00E17596"/>
    <w:rsid w:val="00E17813"/>
    <w:rsid w:val="00E179DA"/>
    <w:rsid w:val="00E17B2D"/>
    <w:rsid w:val="00E17BF8"/>
    <w:rsid w:val="00E17D38"/>
    <w:rsid w:val="00E20574"/>
    <w:rsid w:val="00E2067D"/>
    <w:rsid w:val="00E2076D"/>
    <w:rsid w:val="00E20888"/>
    <w:rsid w:val="00E20E87"/>
    <w:rsid w:val="00E21A5E"/>
    <w:rsid w:val="00E21D20"/>
    <w:rsid w:val="00E22558"/>
    <w:rsid w:val="00E2267D"/>
    <w:rsid w:val="00E22D17"/>
    <w:rsid w:val="00E22ECE"/>
    <w:rsid w:val="00E22FD0"/>
    <w:rsid w:val="00E23B1A"/>
    <w:rsid w:val="00E23BCB"/>
    <w:rsid w:val="00E23F79"/>
    <w:rsid w:val="00E24697"/>
    <w:rsid w:val="00E24859"/>
    <w:rsid w:val="00E24888"/>
    <w:rsid w:val="00E248A6"/>
    <w:rsid w:val="00E24E40"/>
    <w:rsid w:val="00E25049"/>
    <w:rsid w:val="00E25081"/>
    <w:rsid w:val="00E25282"/>
    <w:rsid w:val="00E25CC4"/>
    <w:rsid w:val="00E25E51"/>
    <w:rsid w:val="00E262D6"/>
    <w:rsid w:val="00E26580"/>
    <w:rsid w:val="00E266FB"/>
    <w:rsid w:val="00E267E9"/>
    <w:rsid w:val="00E269E1"/>
    <w:rsid w:val="00E26A27"/>
    <w:rsid w:val="00E26A62"/>
    <w:rsid w:val="00E26AD7"/>
    <w:rsid w:val="00E26C7E"/>
    <w:rsid w:val="00E27782"/>
    <w:rsid w:val="00E27A18"/>
    <w:rsid w:val="00E27DC7"/>
    <w:rsid w:val="00E300B0"/>
    <w:rsid w:val="00E3068A"/>
    <w:rsid w:val="00E30EF1"/>
    <w:rsid w:val="00E312B9"/>
    <w:rsid w:val="00E316E6"/>
    <w:rsid w:val="00E316FF"/>
    <w:rsid w:val="00E317C2"/>
    <w:rsid w:val="00E31B9C"/>
    <w:rsid w:val="00E31BDC"/>
    <w:rsid w:val="00E31CC9"/>
    <w:rsid w:val="00E31DAB"/>
    <w:rsid w:val="00E31ED5"/>
    <w:rsid w:val="00E31FDB"/>
    <w:rsid w:val="00E3257E"/>
    <w:rsid w:val="00E32ABF"/>
    <w:rsid w:val="00E32CE0"/>
    <w:rsid w:val="00E32E06"/>
    <w:rsid w:val="00E32F66"/>
    <w:rsid w:val="00E33348"/>
    <w:rsid w:val="00E33917"/>
    <w:rsid w:val="00E33C46"/>
    <w:rsid w:val="00E341A1"/>
    <w:rsid w:val="00E3421B"/>
    <w:rsid w:val="00E3421F"/>
    <w:rsid w:val="00E347E7"/>
    <w:rsid w:val="00E34B9E"/>
    <w:rsid w:val="00E35193"/>
    <w:rsid w:val="00E35270"/>
    <w:rsid w:val="00E36496"/>
    <w:rsid w:val="00E36781"/>
    <w:rsid w:val="00E36950"/>
    <w:rsid w:val="00E369EF"/>
    <w:rsid w:val="00E36B8D"/>
    <w:rsid w:val="00E36E85"/>
    <w:rsid w:val="00E37939"/>
    <w:rsid w:val="00E37C45"/>
    <w:rsid w:val="00E37D35"/>
    <w:rsid w:val="00E37E29"/>
    <w:rsid w:val="00E37E99"/>
    <w:rsid w:val="00E4077B"/>
    <w:rsid w:val="00E408AB"/>
    <w:rsid w:val="00E40AC4"/>
    <w:rsid w:val="00E40CF9"/>
    <w:rsid w:val="00E41914"/>
    <w:rsid w:val="00E41A66"/>
    <w:rsid w:val="00E41CBE"/>
    <w:rsid w:val="00E41D12"/>
    <w:rsid w:val="00E41E3A"/>
    <w:rsid w:val="00E41F74"/>
    <w:rsid w:val="00E42050"/>
    <w:rsid w:val="00E428A1"/>
    <w:rsid w:val="00E428A2"/>
    <w:rsid w:val="00E429A9"/>
    <w:rsid w:val="00E42ABC"/>
    <w:rsid w:val="00E42E3A"/>
    <w:rsid w:val="00E43BEE"/>
    <w:rsid w:val="00E43C7B"/>
    <w:rsid w:val="00E43CE3"/>
    <w:rsid w:val="00E43D60"/>
    <w:rsid w:val="00E43F05"/>
    <w:rsid w:val="00E44227"/>
    <w:rsid w:val="00E443BD"/>
    <w:rsid w:val="00E44C8A"/>
    <w:rsid w:val="00E44E1E"/>
    <w:rsid w:val="00E44F9A"/>
    <w:rsid w:val="00E4506B"/>
    <w:rsid w:val="00E452C0"/>
    <w:rsid w:val="00E4575F"/>
    <w:rsid w:val="00E45E73"/>
    <w:rsid w:val="00E4619A"/>
    <w:rsid w:val="00E46B2E"/>
    <w:rsid w:val="00E46D51"/>
    <w:rsid w:val="00E46F50"/>
    <w:rsid w:val="00E471EC"/>
    <w:rsid w:val="00E475AA"/>
    <w:rsid w:val="00E47641"/>
    <w:rsid w:val="00E47914"/>
    <w:rsid w:val="00E47AB9"/>
    <w:rsid w:val="00E5007F"/>
    <w:rsid w:val="00E50127"/>
    <w:rsid w:val="00E506DB"/>
    <w:rsid w:val="00E50906"/>
    <w:rsid w:val="00E50CCD"/>
    <w:rsid w:val="00E50D40"/>
    <w:rsid w:val="00E50F5F"/>
    <w:rsid w:val="00E50F65"/>
    <w:rsid w:val="00E51089"/>
    <w:rsid w:val="00E5139B"/>
    <w:rsid w:val="00E513E8"/>
    <w:rsid w:val="00E5145B"/>
    <w:rsid w:val="00E5150D"/>
    <w:rsid w:val="00E51D0B"/>
    <w:rsid w:val="00E51FAB"/>
    <w:rsid w:val="00E520C2"/>
    <w:rsid w:val="00E526EA"/>
    <w:rsid w:val="00E527C0"/>
    <w:rsid w:val="00E52DBC"/>
    <w:rsid w:val="00E52EB2"/>
    <w:rsid w:val="00E53285"/>
    <w:rsid w:val="00E5355A"/>
    <w:rsid w:val="00E536A2"/>
    <w:rsid w:val="00E53D99"/>
    <w:rsid w:val="00E53E06"/>
    <w:rsid w:val="00E53F67"/>
    <w:rsid w:val="00E54197"/>
    <w:rsid w:val="00E541BC"/>
    <w:rsid w:val="00E541D9"/>
    <w:rsid w:val="00E54C62"/>
    <w:rsid w:val="00E55069"/>
    <w:rsid w:val="00E55407"/>
    <w:rsid w:val="00E55515"/>
    <w:rsid w:val="00E55916"/>
    <w:rsid w:val="00E55B63"/>
    <w:rsid w:val="00E55F77"/>
    <w:rsid w:val="00E56E6E"/>
    <w:rsid w:val="00E5706E"/>
    <w:rsid w:val="00E575EE"/>
    <w:rsid w:val="00E57AB3"/>
    <w:rsid w:val="00E57BF6"/>
    <w:rsid w:val="00E57CB4"/>
    <w:rsid w:val="00E60318"/>
    <w:rsid w:val="00E60338"/>
    <w:rsid w:val="00E60671"/>
    <w:rsid w:val="00E60850"/>
    <w:rsid w:val="00E60B6E"/>
    <w:rsid w:val="00E6164B"/>
    <w:rsid w:val="00E61889"/>
    <w:rsid w:val="00E618DB"/>
    <w:rsid w:val="00E61928"/>
    <w:rsid w:val="00E61C51"/>
    <w:rsid w:val="00E621E2"/>
    <w:rsid w:val="00E62260"/>
    <w:rsid w:val="00E62295"/>
    <w:rsid w:val="00E62300"/>
    <w:rsid w:val="00E62911"/>
    <w:rsid w:val="00E62B9E"/>
    <w:rsid w:val="00E63158"/>
    <w:rsid w:val="00E63166"/>
    <w:rsid w:val="00E6380B"/>
    <w:rsid w:val="00E638BD"/>
    <w:rsid w:val="00E639F2"/>
    <w:rsid w:val="00E63D76"/>
    <w:rsid w:val="00E63E1C"/>
    <w:rsid w:val="00E640B3"/>
    <w:rsid w:val="00E64490"/>
    <w:rsid w:val="00E644A9"/>
    <w:rsid w:val="00E64562"/>
    <w:rsid w:val="00E647BF"/>
    <w:rsid w:val="00E64896"/>
    <w:rsid w:val="00E64AE5"/>
    <w:rsid w:val="00E64C0C"/>
    <w:rsid w:val="00E64C25"/>
    <w:rsid w:val="00E64EAD"/>
    <w:rsid w:val="00E651BF"/>
    <w:rsid w:val="00E65473"/>
    <w:rsid w:val="00E6548B"/>
    <w:rsid w:val="00E6595B"/>
    <w:rsid w:val="00E65A48"/>
    <w:rsid w:val="00E65B0E"/>
    <w:rsid w:val="00E65DEB"/>
    <w:rsid w:val="00E65ED6"/>
    <w:rsid w:val="00E65FA9"/>
    <w:rsid w:val="00E65FAB"/>
    <w:rsid w:val="00E66075"/>
    <w:rsid w:val="00E66A55"/>
    <w:rsid w:val="00E66AC9"/>
    <w:rsid w:val="00E66F1B"/>
    <w:rsid w:val="00E67234"/>
    <w:rsid w:val="00E673A1"/>
    <w:rsid w:val="00E6776D"/>
    <w:rsid w:val="00E67AB5"/>
    <w:rsid w:val="00E67F68"/>
    <w:rsid w:val="00E7038E"/>
    <w:rsid w:val="00E704AD"/>
    <w:rsid w:val="00E70763"/>
    <w:rsid w:val="00E7082F"/>
    <w:rsid w:val="00E70914"/>
    <w:rsid w:val="00E70C6B"/>
    <w:rsid w:val="00E71022"/>
    <w:rsid w:val="00E71124"/>
    <w:rsid w:val="00E71819"/>
    <w:rsid w:val="00E71A9B"/>
    <w:rsid w:val="00E71B30"/>
    <w:rsid w:val="00E71B9C"/>
    <w:rsid w:val="00E71D24"/>
    <w:rsid w:val="00E7205B"/>
    <w:rsid w:val="00E727FD"/>
    <w:rsid w:val="00E72A9B"/>
    <w:rsid w:val="00E72D16"/>
    <w:rsid w:val="00E72F9B"/>
    <w:rsid w:val="00E7336A"/>
    <w:rsid w:val="00E7345A"/>
    <w:rsid w:val="00E73493"/>
    <w:rsid w:val="00E73536"/>
    <w:rsid w:val="00E73B11"/>
    <w:rsid w:val="00E73D41"/>
    <w:rsid w:val="00E740EB"/>
    <w:rsid w:val="00E74B07"/>
    <w:rsid w:val="00E74CA2"/>
    <w:rsid w:val="00E74EFC"/>
    <w:rsid w:val="00E75054"/>
    <w:rsid w:val="00E754E4"/>
    <w:rsid w:val="00E75AEE"/>
    <w:rsid w:val="00E76183"/>
    <w:rsid w:val="00E7619F"/>
    <w:rsid w:val="00E76423"/>
    <w:rsid w:val="00E765DF"/>
    <w:rsid w:val="00E765F3"/>
    <w:rsid w:val="00E770A6"/>
    <w:rsid w:val="00E771B3"/>
    <w:rsid w:val="00E7725A"/>
    <w:rsid w:val="00E77357"/>
    <w:rsid w:val="00E7768B"/>
    <w:rsid w:val="00E77888"/>
    <w:rsid w:val="00E778CD"/>
    <w:rsid w:val="00E77989"/>
    <w:rsid w:val="00E77B86"/>
    <w:rsid w:val="00E77F16"/>
    <w:rsid w:val="00E8015B"/>
    <w:rsid w:val="00E804F9"/>
    <w:rsid w:val="00E8068B"/>
    <w:rsid w:val="00E809F0"/>
    <w:rsid w:val="00E80B3F"/>
    <w:rsid w:val="00E80E5C"/>
    <w:rsid w:val="00E80E9B"/>
    <w:rsid w:val="00E80F4B"/>
    <w:rsid w:val="00E8128A"/>
    <w:rsid w:val="00E8131D"/>
    <w:rsid w:val="00E8160B"/>
    <w:rsid w:val="00E81626"/>
    <w:rsid w:val="00E816E3"/>
    <w:rsid w:val="00E8170F"/>
    <w:rsid w:val="00E81BC2"/>
    <w:rsid w:val="00E81C85"/>
    <w:rsid w:val="00E81F2A"/>
    <w:rsid w:val="00E8233F"/>
    <w:rsid w:val="00E8266F"/>
    <w:rsid w:val="00E83286"/>
    <w:rsid w:val="00E83405"/>
    <w:rsid w:val="00E83B35"/>
    <w:rsid w:val="00E83B49"/>
    <w:rsid w:val="00E83C12"/>
    <w:rsid w:val="00E83D58"/>
    <w:rsid w:val="00E83DAA"/>
    <w:rsid w:val="00E84094"/>
    <w:rsid w:val="00E84417"/>
    <w:rsid w:val="00E8441A"/>
    <w:rsid w:val="00E846BB"/>
    <w:rsid w:val="00E84DBB"/>
    <w:rsid w:val="00E84FAD"/>
    <w:rsid w:val="00E850E2"/>
    <w:rsid w:val="00E851EF"/>
    <w:rsid w:val="00E85314"/>
    <w:rsid w:val="00E853CB"/>
    <w:rsid w:val="00E8580B"/>
    <w:rsid w:val="00E85BDE"/>
    <w:rsid w:val="00E85BEA"/>
    <w:rsid w:val="00E85CEA"/>
    <w:rsid w:val="00E85E94"/>
    <w:rsid w:val="00E85F8D"/>
    <w:rsid w:val="00E867BD"/>
    <w:rsid w:val="00E86DDD"/>
    <w:rsid w:val="00E86E4F"/>
    <w:rsid w:val="00E87241"/>
    <w:rsid w:val="00E87272"/>
    <w:rsid w:val="00E8777F"/>
    <w:rsid w:val="00E87AE5"/>
    <w:rsid w:val="00E87BFE"/>
    <w:rsid w:val="00E87C48"/>
    <w:rsid w:val="00E87EFE"/>
    <w:rsid w:val="00E90011"/>
    <w:rsid w:val="00E901A2"/>
    <w:rsid w:val="00E90983"/>
    <w:rsid w:val="00E91662"/>
    <w:rsid w:val="00E916E6"/>
    <w:rsid w:val="00E91B7C"/>
    <w:rsid w:val="00E91E52"/>
    <w:rsid w:val="00E92181"/>
    <w:rsid w:val="00E9221B"/>
    <w:rsid w:val="00E92998"/>
    <w:rsid w:val="00E92EC1"/>
    <w:rsid w:val="00E9337B"/>
    <w:rsid w:val="00E93383"/>
    <w:rsid w:val="00E93514"/>
    <w:rsid w:val="00E93BF0"/>
    <w:rsid w:val="00E93FCF"/>
    <w:rsid w:val="00E94E4C"/>
    <w:rsid w:val="00E95029"/>
    <w:rsid w:val="00E95078"/>
    <w:rsid w:val="00E950FA"/>
    <w:rsid w:val="00E9527E"/>
    <w:rsid w:val="00E9559E"/>
    <w:rsid w:val="00E95986"/>
    <w:rsid w:val="00E95AAE"/>
    <w:rsid w:val="00E95C4A"/>
    <w:rsid w:val="00E96470"/>
    <w:rsid w:val="00E9666E"/>
    <w:rsid w:val="00E96C3B"/>
    <w:rsid w:val="00E96D10"/>
    <w:rsid w:val="00E970C0"/>
    <w:rsid w:val="00E970DF"/>
    <w:rsid w:val="00E97E13"/>
    <w:rsid w:val="00E97F02"/>
    <w:rsid w:val="00EA051F"/>
    <w:rsid w:val="00EA066F"/>
    <w:rsid w:val="00EA0B60"/>
    <w:rsid w:val="00EA122B"/>
    <w:rsid w:val="00EA126C"/>
    <w:rsid w:val="00EA1273"/>
    <w:rsid w:val="00EA133F"/>
    <w:rsid w:val="00EA1552"/>
    <w:rsid w:val="00EA16D0"/>
    <w:rsid w:val="00EA1882"/>
    <w:rsid w:val="00EA2057"/>
    <w:rsid w:val="00EA2086"/>
    <w:rsid w:val="00EA247F"/>
    <w:rsid w:val="00EA27D7"/>
    <w:rsid w:val="00EA2C1A"/>
    <w:rsid w:val="00EA2CC9"/>
    <w:rsid w:val="00EA31C0"/>
    <w:rsid w:val="00EA31E6"/>
    <w:rsid w:val="00EA3278"/>
    <w:rsid w:val="00EA39CD"/>
    <w:rsid w:val="00EA3A61"/>
    <w:rsid w:val="00EA3ACE"/>
    <w:rsid w:val="00EA3DA3"/>
    <w:rsid w:val="00EA3E89"/>
    <w:rsid w:val="00EA40F0"/>
    <w:rsid w:val="00EA41EC"/>
    <w:rsid w:val="00EA4A13"/>
    <w:rsid w:val="00EA4AB4"/>
    <w:rsid w:val="00EA4DB1"/>
    <w:rsid w:val="00EA4E01"/>
    <w:rsid w:val="00EA5010"/>
    <w:rsid w:val="00EA5034"/>
    <w:rsid w:val="00EA5052"/>
    <w:rsid w:val="00EA52D1"/>
    <w:rsid w:val="00EA5521"/>
    <w:rsid w:val="00EA5B2B"/>
    <w:rsid w:val="00EA639D"/>
    <w:rsid w:val="00EA6DC7"/>
    <w:rsid w:val="00EA6FBA"/>
    <w:rsid w:val="00EA7808"/>
    <w:rsid w:val="00EA7EE2"/>
    <w:rsid w:val="00EB080D"/>
    <w:rsid w:val="00EB08B1"/>
    <w:rsid w:val="00EB0C24"/>
    <w:rsid w:val="00EB14A0"/>
    <w:rsid w:val="00EB15FA"/>
    <w:rsid w:val="00EB1E79"/>
    <w:rsid w:val="00EB1EB6"/>
    <w:rsid w:val="00EB203E"/>
    <w:rsid w:val="00EB255F"/>
    <w:rsid w:val="00EB26A8"/>
    <w:rsid w:val="00EB287F"/>
    <w:rsid w:val="00EB3614"/>
    <w:rsid w:val="00EB3757"/>
    <w:rsid w:val="00EB39EA"/>
    <w:rsid w:val="00EB3A94"/>
    <w:rsid w:val="00EB3EC0"/>
    <w:rsid w:val="00EB41CD"/>
    <w:rsid w:val="00EB422C"/>
    <w:rsid w:val="00EB46D7"/>
    <w:rsid w:val="00EB4B3C"/>
    <w:rsid w:val="00EB5370"/>
    <w:rsid w:val="00EB5377"/>
    <w:rsid w:val="00EB54C1"/>
    <w:rsid w:val="00EB5941"/>
    <w:rsid w:val="00EB597A"/>
    <w:rsid w:val="00EB5AC9"/>
    <w:rsid w:val="00EB5C1A"/>
    <w:rsid w:val="00EB5C96"/>
    <w:rsid w:val="00EB68E5"/>
    <w:rsid w:val="00EB6CEA"/>
    <w:rsid w:val="00EB6DD1"/>
    <w:rsid w:val="00EB706A"/>
    <w:rsid w:val="00EB70BE"/>
    <w:rsid w:val="00EB71A4"/>
    <w:rsid w:val="00EB7809"/>
    <w:rsid w:val="00EB7EC3"/>
    <w:rsid w:val="00EC03BD"/>
    <w:rsid w:val="00EC04EA"/>
    <w:rsid w:val="00EC07CC"/>
    <w:rsid w:val="00EC0946"/>
    <w:rsid w:val="00EC09AF"/>
    <w:rsid w:val="00EC0B12"/>
    <w:rsid w:val="00EC0E6E"/>
    <w:rsid w:val="00EC0F38"/>
    <w:rsid w:val="00EC10D2"/>
    <w:rsid w:val="00EC117C"/>
    <w:rsid w:val="00EC11C1"/>
    <w:rsid w:val="00EC122D"/>
    <w:rsid w:val="00EC13C8"/>
    <w:rsid w:val="00EC14F9"/>
    <w:rsid w:val="00EC1635"/>
    <w:rsid w:val="00EC1783"/>
    <w:rsid w:val="00EC1B15"/>
    <w:rsid w:val="00EC21EB"/>
    <w:rsid w:val="00EC23B7"/>
    <w:rsid w:val="00EC23BC"/>
    <w:rsid w:val="00EC265F"/>
    <w:rsid w:val="00EC274D"/>
    <w:rsid w:val="00EC2A2B"/>
    <w:rsid w:val="00EC326A"/>
    <w:rsid w:val="00EC344E"/>
    <w:rsid w:val="00EC34B8"/>
    <w:rsid w:val="00EC3F6B"/>
    <w:rsid w:val="00EC4355"/>
    <w:rsid w:val="00EC4456"/>
    <w:rsid w:val="00EC461B"/>
    <w:rsid w:val="00EC475C"/>
    <w:rsid w:val="00EC4AC0"/>
    <w:rsid w:val="00EC4B97"/>
    <w:rsid w:val="00EC4F0E"/>
    <w:rsid w:val="00EC5293"/>
    <w:rsid w:val="00EC594B"/>
    <w:rsid w:val="00EC5DBD"/>
    <w:rsid w:val="00EC624C"/>
    <w:rsid w:val="00EC6341"/>
    <w:rsid w:val="00EC6373"/>
    <w:rsid w:val="00EC675D"/>
    <w:rsid w:val="00EC69A4"/>
    <w:rsid w:val="00EC7172"/>
    <w:rsid w:val="00EC71CE"/>
    <w:rsid w:val="00EC7347"/>
    <w:rsid w:val="00EC7388"/>
    <w:rsid w:val="00EC7CB3"/>
    <w:rsid w:val="00EC7D56"/>
    <w:rsid w:val="00EC7D61"/>
    <w:rsid w:val="00EC7E8A"/>
    <w:rsid w:val="00ED000B"/>
    <w:rsid w:val="00ED008C"/>
    <w:rsid w:val="00ED027C"/>
    <w:rsid w:val="00ED07FF"/>
    <w:rsid w:val="00ED0B8B"/>
    <w:rsid w:val="00ED0F8A"/>
    <w:rsid w:val="00ED10A1"/>
    <w:rsid w:val="00ED10D4"/>
    <w:rsid w:val="00ED1365"/>
    <w:rsid w:val="00ED14B1"/>
    <w:rsid w:val="00ED1D21"/>
    <w:rsid w:val="00ED1FE1"/>
    <w:rsid w:val="00ED25B2"/>
    <w:rsid w:val="00ED2BBD"/>
    <w:rsid w:val="00ED33A1"/>
    <w:rsid w:val="00ED350C"/>
    <w:rsid w:val="00ED3605"/>
    <w:rsid w:val="00ED3934"/>
    <w:rsid w:val="00ED49E4"/>
    <w:rsid w:val="00ED4C1F"/>
    <w:rsid w:val="00ED54E9"/>
    <w:rsid w:val="00ED5970"/>
    <w:rsid w:val="00ED5EBA"/>
    <w:rsid w:val="00ED625F"/>
    <w:rsid w:val="00ED6609"/>
    <w:rsid w:val="00ED687D"/>
    <w:rsid w:val="00ED6905"/>
    <w:rsid w:val="00ED6918"/>
    <w:rsid w:val="00ED6BC9"/>
    <w:rsid w:val="00ED6DBD"/>
    <w:rsid w:val="00ED6F21"/>
    <w:rsid w:val="00ED714A"/>
    <w:rsid w:val="00ED72C9"/>
    <w:rsid w:val="00ED72EC"/>
    <w:rsid w:val="00ED760A"/>
    <w:rsid w:val="00ED7820"/>
    <w:rsid w:val="00ED78ED"/>
    <w:rsid w:val="00ED7DC9"/>
    <w:rsid w:val="00ED7E64"/>
    <w:rsid w:val="00EE0484"/>
    <w:rsid w:val="00EE0687"/>
    <w:rsid w:val="00EE0821"/>
    <w:rsid w:val="00EE0AAE"/>
    <w:rsid w:val="00EE0B29"/>
    <w:rsid w:val="00EE0BC5"/>
    <w:rsid w:val="00EE0C2A"/>
    <w:rsid w:val="00EE0CFE"/>
    <w:rsid w:val="00EE0F5B"/>
    <w:rsid w:val="00EE1142"/>
    <w:rsid w:val="00EE117A"/>
    <w:rsid w:val="00EE1279"/>
    <w:rsid w:val="00EE15DA"/>
    <w:rsid w:val="00EE1845"/>
    <w:rsid w:val="00EE18DF"/>
    <w:rsid w:val="00EE191A"/>
    <w:rsid w:val="00EE1952"/>
    <w:rsid w:val="00EE1A2F"/>
    <w:rsid w:val="00EE1BA5"/>
    <w:rsid w:val="00EE1BFB"/>
    <w:rsid w:val="00EE22E2"/>
    <w:rsid w:val="00EE24BE"/>
    <w:rsid w:val="00EE2722"/>
    <w:rsid w:val="00EE2798"/>
    <w:rsid w:val="00EE2850"/>
    <w:rsid w:val="00EE2920"/>
    <w:rsid w:val="00EE2A83"/>
    <w:rsid w:val="00EE2B2E"/>
    <w:rsid w:val="00EE32F4"/>
    <w:rsid w:val="00EE3388"/>
    <w:rsid w:val="00EE3863"/>
    <w:rsid w:val="00EE3FD9"/>
    <w:rsid w:val="00EE40D6"/>
    <w:rsid w:val="00EE48ED"/>
    <w:rsid w:val="00EE4B5E"/>
    <w:rsid w:val="00EE4B7C"/>
    <w:rsid w:val="00EE4C93"/>
    <w:rsid w:val="00EE4DC3"/>
    <w:rsid w:val="00EE4E76"/>
    <w:rsid w:val="00EE51FD"/>
    <w:rsid w:val="00EE5358"/>
    <w:rsid w:val="00EE57EA"/>
    <w:rsid w:val="00EE60C2"/>
    <w:rsid w:val="00EE61A3"/>
    <w:rsid w:val="00EE61A5"/>
    <w:rsid w:val="00EE66E5"/>
    <w:rsid w:val="00EE6B52"/>
    <w:rsid w:val="00EE6C6C"/>
    <w:rsid w:val="00EE6EF0"/>
    <w:rsid w:val="00EE6F1D"/>
    <w:rsid w:val="00EE70E5"/>
    <w:rsid w:val="00EE72B6"/>
    <w:rsid w:val="00EE7ACE"/>
    <w:rsid w:val="00EE7DBA"/>
    <w:rsid w:val="00EE7E06"/>
    <w:rsid w:val="00EE7F75"/>
    <w:rsid w:val="00EE7F99"/>
    <w:rsid w:val="00EF011E"/>
    <w:rsid w:val="00EF04E2"/>
    <w:rsid w:val="00EF0C49"/>
    <w:rsid w:val="00EF0DBF"/>
    <w:rsid w:val="00EF120F"/>
    <w:rsid w:val="00EF1AF3"/>
    <w:rsid w:val="00EF1C20"/>
    <w:rsid w:val="00EF2010"/>
    <w:rsid w:val="00EF202F"/>
    <w:rsid w:val="00EF208F"/>
    <w:rsid w:val="00EF210C"/>
    <w:rsid w:val="00EF21E0"/>
    <w:rsid w:val="00EF223D"/>
    <w:rsid w:val="00EF23B2"/>
    <w:rsid w:val="00EF2639"/>
    <w:rsid w:val="00EF2857"/>
    <w:rsid w:val="00EF2AAA"/>
    <w:rsid w:val="00EF3074"/>
    <w:rsid w:val="00EF352D"/>
    <w:rsid w:val="00EF3FC4"/>
    <w:rsid w:val="00EF41E2"/>
    <w:rsid w:val="00EF4888"/>
    <w:rsid w:val="00EF552E"/>
    <w:rsid w:val="00EF57C6"/>
    <w:rsid w:val="00EF58B9"/>
    <w:rsid w:val="00EF5D59"/>
    <w:rsid w:val="00EF5E35"/>
    <w:rsid w:val="00EF626E"/>
    <w:rsid w:val="00EF63C3"/>
    <w:rsid w:val="00EF65E6"/>
    <w:rsid w:val="00EF66A4"/>
    <w:rsid w:val="00EF675C"/>
    <w:rsid w:val="00EF686B"/>
    <w:rsid w:val="00EF69DA"/>
    <w:rsid w:val="00EF708B"/>
    <w:rsid w:val="00EF717D"/>
    <w:rsid w:val="00EF79F5"/>
    <w:rsid w:val="00EF7B21"/>
    <w:rsid w:val="00EF7B84"/>
    <w:rsid w:val="00EF7E81"/>
    <w:rsid w:val="00F00192"/>
    <w:rsid w:val="00F00522"/>
    <w:rsid w:val="00F00A54"/>
    <w:rsid w:val="00F00C56"/>
    <w:rsid w:val="00F00C67"/>
    <w:rsid w:val="00F010B9"/>
    <w:rsid w:val="00F012A8"/>
    <w:rsid w:val="00F01979"/>
    <w:rsid w:val="00F02122"/>
    <w:rsid w:val="00F02355"/>
    <w:rsid w:val="00F02BA3"/>
    <w:rsid w:val="00F02FDE"/>
    <w:rsid w:val="00F03240"/>
    <w:rsid w:val="00F03769"/>
    <w:rsid w:val="00F03EB9"/>
    <w:rsid w:val="00F03F85"/>
    <w:rsid w:val="00F03FA5"/>
    <w:rsid w:val="00F045C6"/>
    <w:rsid w:val="00F045F9"/>
    <w:rsid w:val="00F04ADB"/>
    <w:rsid w:val="00F04B2C"/>
    <w:rsid w:val="00F05163"/>
    <w:rsid w:val="00F054E7"/>
    <w:rsid w:val="00F057B2"/>
    <w:rsid w:val="00F057E7"/>
    <w:rsid w:val="00F05A1C"/>
    <w:rsid w:val="00F05E25"/>
    <w:rsid w:val="00F06211"/>
    <w:rsid w:val="00F0624B"/>
    <w:rsid w:val="00F062AB"/>
    <w:rsid w:val="00F063EB"/>
    <w:rsid w:val="00F06B78"/>
    <w:rsid w:val="00F06CAF"/>
    <w:rsid w:val="00F06DED"/>
    <w:rsid w:val="00F06EFE"/>
    <w:rsid w:val="00F06F09"/>
    <w:rsid w:val="00F071F6"/>
    <w:rsid w:val="00F075BF"/>
    <w:rsid w:val="00F07ABD"/>
    <w:rsid w:val="00F100FF"/>
    <w:rsid w:val="00F109BB"/>
    <w:rsid w:val="00F10D6F"/>
    <w:rsid w:val="00F11192"/>
    <w:rsid w:val="00F11379"/>
    <w:rsid w:val="00F113D5"/>
    <w:rsid w:val="00F11518"/>
    <w:rsid w:val="00F1168E"/>
    <w:rsid w:val="00F118B7"/>
    <w:rsid w:val="00F118F2"/>
    <w:rsid w:val="00F11E0E"/>
    <w:rsid w:val="00F120D1"/>
    <w:rsid w:val="00F12128"/>
    <w:rsid w:val="00F1219A"/>
    <w:rsid w:val="00F131AD"/>
    <w:rsid w:val="00F134B9"/>
    <w:rsid w:val="00F13570"/>
    <w:rsid w:val="00F13A82"/>
    <w:rsid w:val="00F13C29"/>
    <w:rsid w:val="00F13C5C"/>
    <w:rsid w:val="00F13ED3"/>
    <w:rsid w:val="00F141E9"/>
    <w:rsid w:val="00F14356"/>
    <w:rsid w:val="00F14E0F"/>
    <w:rsid w:val="00F14E81"/>
    <w:rsid w:val="00F1520D"/>
    <w:rsid w:val="00F156CC"/>
    <w:rsid w:val="00F15D82"/>
    <w:rsid w:val="00F165AC"/>
    <w:rsid w:val="00F1666B"/>
    <w:rsid w:val="00F16A02"/>
    <w:rsid w:val="00F16B3C"/>
    <w:rsid w:val="00F16D4E"/>
    <w:rsid w:val="00F171E5"/>
    <w:rsid w:val="00F1740F"/>
    <w:rsid w:val="00F174ED"/>
    <w:rsid w:val="00F17AF4"/>
    <w:rsid w:val="00F17B21"/>
    <w:rsid w:val="00F206AA"/>
    <w:rsid w:val="00F20A00"/>
    <w:rsid w:val="00F20A40"/>
    <w:rsid w:val="00F21270"/>
    <w:rsid w:val="00F2152D"/>
    <w:rsid w:val="00F2158A"/>
    <w:rsid w:val="00F216A9"/>
    <w:rsid w:val="00F21972"/>
    <w:rsid w:val="00F21E6E"/>
    <w:rsid w:val="00F221E0"/>
    <w:rsid w:val="00F2226F"/>
    <w:rsid w:val="00F224CB"/>
    <w:rsid w:val="00F225D6"/>
    <w:rsid w:val="00F226F8"/>
    <w:rsid w:val="00F22718"/>
    <w:rsid w:val="00F22852"/>
    <w:rsid w:val="00F22CCE"/>
    <w:rsid w:val="00F22EA4"/>
    <w:rsid w:val="00F22F5B"/>
    <w:rsid w:val="00F234BF"/>
    <w:rsid w:val="00F23BB2"/>
    <w:rsid w:val="00F24590"/>
    <w:rsid w:val="00F245C2"/>
    <w:rsid w:val="00F2463C"/>
    <w:rsid w:val="00F248F4"/>
    <w:rsid w:val="00F24B0A"/>
    <w:rsid w:val="00F24B11"/>
    <w:rsid w:val="00F251CF"/>
    <w:rsid w:val="00F25786"/>
    <w:rsid w:val="00F25F4B"/>
    <w:rsid w:val="00F26464"/>
    <w:rsid w:val="00F2650C"/>
    <w:rsid w:val="00F26A9B"/>
    <w:rsid w:val="00F26E57"/>
    <w:rsid w:val="00F271B1"/>
    <w:rsid w:val="00F27358"/>
    <w:rsid w:val="00F2767E"/>
    <w:rsid w:val="00F276B3"/>
    <w:rsid w:val="00F279C4"/>
    <w:rsid w:val="00F27E23"/>
    <w:rsid w:val="00F27FB1"/>
    <w:rsid w:val="00F300B7"/>
    <w:rsid w:val="00F30252"/>
    <w:rsid w:val="00F30667"/>
    <w:rsid w:val="00F30722"/>
    <w:rsid w:val="00F30B14"/>
    <w:rsid w:val="00F30F96"/>
    <w:rsid w:val="00F310B8"/>
    <w:rsid w:val="00F31870"/>
    <w:rsid w:val="00F31B7D"/>
    <w:rsid w:val="00F31C9E"/>
    <w:rsid w:val="00F31D45"/>
    <w:rsid w:val="00F31EAE"/>
    <w:rsid w:val="00F31EF1"/>
    <w:rsid w:val="00F31FAE"/>
    <w:rsid w:val="00F31FF1"/>
    <w:rsid w:val="00F31FFF"/>
    <w:rsid w:val="00F320B0"/>
    <w:rsid w:val="00F321D1"/>
    <w:rsid w:val="00F32BE9"/>
    <w:rsid w:val="00F32C02"/>
    <w:rsid w:val="00F32EBD"/>
    <w:rsid w:val="00F32ECF"/>
    <w:rsid w:val="00F32FF2"/>
    <w:rsid w:val="00F330C4"/>
    <w:rsid w:val="00F33100"/>
    <w:rsid w:val="00F3323B"/>
    <w:rsid w:val="00F334B5"/>
    <w:rsid w:val="00F335E8"/>
    <w:rsid w:val="00F337C1"/>
    <w:rsid w:val="00F33CC1"/>
    <w:rsid w:val="00F33ED3"/>
    <w:rsid w:val="00F34172"/>
    <w:rsid w:val="00F3417F"/>
    <w:rsid w:val="00F34604"/>
    <w:rsid w:val="00F34B93"/>
    <w:rsid w:val="00F351B4"/>
    <w:rsid w:val="00F353B9"/>
    <w:rsid w:val="00F357AB"/>
    <w:rsid w:val="00F357F5"/>
    <w:rsid w:val="00F35AF3"/>
    <w:rsid w:val="00F35CB8"/>
    <w:rsid w:val="00F36197"/>
    <w:rsid w:val="00F361F7"/>
    <w:rsid w:val="00F36662"/>
    <w:rsid w:val="00F368F9"/>
    <w:rsid w:val="00F36B4D"/>
    <w:rsid w:val="00F36F9D"/>
    <w:rsid w:val="00F37427"/>
    <w:rsid w:val="00F37586"/>
    <w:rsid w:val="00F3790E"/>
    <w:rsid w:val="00F3794E"/>
    <w:rsid w:val="00F37B94"/>
    <w:rsid w:val="00F401EF"/>
    <w:rsid w:val="00F402FF"/>
    <w:rsid w:val="00F4031B"/>
    <w:rsid w:val="00F40325"/>
    <w:rsid w:val="00F403CA"/>
    <w:rsid w:val="00F406BC"/>
    <w:rsid w:val="00F4070F"/>
    <w:rsid w:val="00F408C2"/>
    <w:rsid w:val="00F408D2"/>
    <w:rsid w:val="00F40DF2"/>
    <w:rsid w:val="00F4114D"/>
    <w:rsid w:val="00F41682"/>
    <w:rsid w:val="00F41969"/>
    <w:rsid w:val="00F41B88"/>
    <w:rsid w:val="00F41C03"/>
    <w:rsid w:val="00F4206F"/>
    <w:rsid w:val="00F420E8"/>
    <w:rsid w:val="00F427B7"/>
    <w:rsid w:val="00F4295D"/>
    <w:rsid w:val="00F42D91"/>
    <w:rsid w:val="00F42EF0"/>
    <w:rsid w:val="00F42FCB"/>
    <w:rsid w:val="00F430F2"/>
    <w:rsid w:val="00F4347A"/>
    <w:rsid w:val="00F43874"/>
    <w:rsid w:val="00F43CD5"/>
    <w:rsid w:val="00F44032"/>
    <w:rsid w:val="00F444BE"/>
    <w:rsid w:val="00F4491A"/>
    <w:rsid w:val="00F44A78"/>
    <w:rsid w:val="00F44B1F"/>
    <w:rsid w:val="00F44C6D"/>
    <w:rsid w:val="00F451E3"/>
    <w:rsid w:val="00F4550A"/>
    <w:rsid w:val="00F455EC"/>
    <w:rsid w:val="00F45720"/>
    <w:rsid w:val="00F45FFF"/>
    <w:rsid w:val="00F461E7"/>
    <w:rsid w:val="00F46545"/>
    <w:rsid w:val="00F465BE"/>
    <w:rsid w:val="00F4668F"/>
    <w:rsid w:val="00F46941"/>
    <w:rsid w:val="00F46BBF"/>
    <w:rsid w:val="00F46E40"/>
    <w:rsid w:val="00F4760B"/>
    <w:rsid w:val="00F4772D"/>
    <w:rsid w:val="00F50636"/>
    <w:rsid w:val="00F507DB"/>
    <w:rsid w:val="00F508FF"/>
    <w:rsid w:val="00F50B54"/>
    <w:rsid w:val="00F50D75"/>
    <w:rsid w:val="00F50D76"/>
    <w:rsid w:val="00F50ED5"/>
    <w:rsid w:val="00F514DB"/>
    <w:rsid w:val="00F51680"/>
    <w:rsid w:val="00F518EB"/>
    <w:rsid w:val="00F51B1E"/>
    <w:rsid w:val="00F51CA2"/>
    <w:rsid w:val="00F51DFE"/>
    <w:rsid w:val="00F52735"/>
    <w:rsid w:val="00F52911"/>
    <w:rsid w:val="00F53792"/>
    <w:rsid w:val="00F53F4C"/>
    <w:rsid w:val="00F541D0"/>
    <w:rsid w:val="00F54328"/>
    <w:rsid w:val="00F5451D"/>
    <w:rsid w:val="00F54B2A"/>
    <w:rsid w:val="00F55141"/>
    <w:rsid w:val="00F555C4"/>
    <w:rsid w:val="00F55906"/>
    <w:rsid w:val="00F55C73"/>
    <w:rsid w:val="00F561F4"/>
    <w:rsid w:val="00F56490"/>
    <w:rsid w:val="00F564CA"/>
    <w:rsid w:val="00F564F6"/>
    <w:rsid w:val="00F56BDD"/>
    <w:rsid w:val="00F56C6C"/>
    <w:rsid w:val="00F56E42"/>
    <w:rsid w:val="00F56EB7"/>
    <w:rsid w:val="00F570C9"/>
    <w:rsid w:val="00F5755D"/>
    <w:rsid w:val="00F57A00"/>
    <w:rsid w:val="00F60011"/>
    <w:rsid w:val="00F600EC"/>
    <w:rsid w:val="00F60921"/>
    <w:rsid w:val="00F609A5"/>
    <w:rsid w:val="00F609FE"/>
    <w:rsid w:val="00F60F1E"/>
    <w:rsid w:val="00F6137D"/>
    <w:rsid w:val="00F61443"/>
    <w:rsid w:val="00F61609"/>
    <w:rsid w:val="00F616DF"/>
    <w:rsid w:val="00F61A87"/>
    <w:rsid w:val="00F61C3B"/>
    <w:rsid w:val="00F61E16"/>
    <w:rsid w:val="00F623C3"/>
    <w:rsid w:val="00F624EC"/>
    <w:rsid w:val="00F6275E"/>
    <w:rsid w:val="00F62A6E"/>
    <w:rsid w:val="00F62B0C"/>
    <w:rsid w:val="00F62FA8"/>
    <w:rsid w:val="00F630F5"/>
    <w:rsid w:val="00F63293"/>
    <w:rsid w:val="00F637CA"/>
    <w:rsid w:val="00F637DC"/>
    <w:rsid w:val="00F63A1A"/>
    <w:rsid w:val="00F64165"/>
    <w:rsid w:val="00F64384"/>
    <w:rsid w:val="00F648D4"/>
    <w:rsid w:val="00F64BAE"/>
    <w:rsid w:val="00F64BC3"/>
    <w:rsid w:val="00F64D3A"/>
    <w:rsid w:val="00F64FF3"/>
    <w:rsid w:val="00F656D1"/>
    <w:rsid w:val="00F65C66"/>
    <w:rsid w:val="00F65FA7"/>
    <w:rsid w:val="00F664FB"/>
    <w:rsid w:val="00F66C12"/>
    <w:rsid w:val="00F66CE1"/>
    <w:rsid w:val="00F66FD8"/>
    <w:rsid w:val="00F67486"/>
    <w:rsid w:val="00F6769B"/>
    <w:rsid w:val="00F6790B"/>
    <w:rsid w:val="00F67FE1"/>
    <w:rsid w:val="00F70039"/>
    <w:rsid w:val="00F70051"/>
    <w:rsid w:val="00F705FC"/>
    <w:rsid w:val="00F70809"/>
    <w:rsid w:val="00F70B0B"/>
    <w:rsid w:val="00F70EA6"/>
    <w:rsid w:val="00F71078"/>
    <w:rsid w:val="00F712F8"/>
    <w:rsid w:val="00F71339"/>
    <w:rsid w:val="00F715F2"/>
    <w:rsid w:val="00F71D1D"/>
    <w:rsid w:val="00F7215B"/>
    <w:rsid w:val="00F72426"/>
    <w:rsid w:val="00F72F9B"/>
    <w:rsid w:val="00F73021"/>
    <w:rsid w:val="00F7336F"/>
    <w:rsid w:val="00F73394"/>
    <w:rsid w:val="00F7345D"/>
    <w:rsid w:val="00F734C0"/>
    <w:rsid w:val="00F736BC"/>
    <w:rsid w:val="00F738CF"/>
    <w:rsid w:val="00F73A08"/>
    <w:rsid w:val="00F73AAF"/>
    <w:rsid w:val="00F73EA2"/>
    <w:rsid w:val="00F74227"/>
    <w:rsid w:val="00F7485A"/>
    <w:rsid w:val="00F7495B"/>
    <w:rsid w:val="00F74A8D"/>
    <w:rsid w:val="00F74EEC"/>
    <w:rsid w:val="00F7509A"/>
    <w:rsid w:val="00F750A5"/>
    <w:rsid w:val="00F750C0"/>
    <w:rsid w:val="00F75191"/>
    <w:rsid w:val="00F75288"/>
    <w:rsid w:val="00F754E5"/>
    <w:rsid w:val="00F7582F"/>
    <w:rsid w:val="00F75A7B"/>
    <w:rsid w:val="00F75C7C"/>
    <w:rsid w:val="00F75D2F"/>
    <w:rsid w:val="00F75F99"/>
    <w:rsid w:val="00F75FF2"/>
    <w:rsid w:val="00F760B3"/>
    <w:rsid w:val="00F76C73"/>
    <w:rsid w:val="00F7703A"/>
    <w:rsid w:val="00F77052"/>
    <w:rsid w:val="00F7738A"/>
    <w:rsid w:val="00F773A6"/>
    <w:rsid w:val="00F77597"/>
    <w:rsid w:val="00F7769A"/>
    <w:rsid w:val="00F77900"/>
    <w:rsid w:val="00F77B6B"/>
    <w:rsid w:val="00F77EF3"/>
    <w:rsid w:val="00F80047"/>
    <w:rsid w:val="00F804B3"/>
    <w:rsid w:val="00F8079D"/>
    <w:rsid w:val="00F808B2"/>
    <w:rsid w:val="00F8096C"/>
    <w:rsid w:val="00F80A80"/>
    <w:rsid w:val="00F80E06"/>
    <w:rsid w:val="00F80E11"/>
    <w:rsid w:val="00F8142A"/>
    <w:rsid w:val="00F815D3"/>
    <w:rsid w:val="00F81680"/>
    <w:rsid w:val="00F81773"/>
    <w:rsid w:val="00F81AD1"/>
    <w:rsid w:val="00F81BEF"/>
    <w:rsid w:val="00F8201B"/>
    <w:rsid w:val="00F82281"/>
    <w:rsid w:val="00F82343"/>
    <w:rsid w:val="00F824D3"/>
    <w:rsid w:val="00F827AB"/>
    <w:rsid w:val="00F827D0"/>
    <w:rsid w:val="00F82F44"/>
    <w:rsid w:val="00F830CB"/>
    <w:rsid w:val="00F83348"/>
    <w:rsid w:val="00F8342C"/>
    <w:rsid w:val="00F83488"/>
    <w:rsid w:val="00F8374E"/>
    <w:rsid w:val="00F8378C"/>
    <w:rsid w:val="00F837AB"/>
    <w:rsid w:val="00F838AE"/>
    <w:rsid w:val="00F8392E"/>
    <w:rsid w:val="00F83A62"/>
    <w:rsid w:val="00F83BAC"/>
    <w:rsid w:val="00F83E88"/>
    <w:rsid w:val="00F83EEC"/>
    <w:rsid w:val="00F8410C"/>
    <w:rsid w:val="00F843B9"/>
    <w:rsid w:val="00F84606"/>
    <w:rsid w:val="00F84BEA"/>
    <w:rsid w:val="00F84DBC"/>
    <w:rsid w:val="00F84E9C"/>
    <w:rsid w:val="00F8515F"/>
    <w:rsid w:val="00F85291"/>
    <w:rsid w:val="00F85489"/>
    <w:rsid w:val="00F85580"/>
    <w:rsid w:val="00F857D7"/>
    <w:rsid w:val="00F8590B"/>
    <w:rsid w:val="00F85979"/>
    <w:rsid w:val="00F86399"/>
    <w:rsid w:val="00F86497"/>
    <w:rsid w:val="00F86E0E"/>
    <w:rsid w:val="00F87137"/>
    <w:rsid w:val="00F871B1"/>
    <w:rsid w:val="00F87200"/>
    <w:rsid w:val="00F87505"/>
    <w:rsid w:val="00F877C8"/>
    <w:rsid w:val="00F878BD"/>
    <w:rsid w:val="00F87C06"/>
    <w:rsid w:val="00F87D93"/>
    <w:rsid w:val="00F87EC6"/>
    <w:rsid w:val="00F9097A"/>
    <w:rsid w:val="00F90BD7"/>
    <w:rsid w:val="00F9140D"/>
    <w:rsid w:val="00F91AFF"/>
    <w:rsid w:val="00F91FD0"/>
    <w:rsid w:val="00F9281A"/>
    <w:rsid w:val="00F928BE"/>
    <w:rsid w:val="00F92BDA"/>
    <w:rsid w:val="00F9352E"/>
    <w:rsid w:val="00F93569"/>
    <w:rsid w:val="00F93C10"/>
    <w:rsid w:val="00F93FC8"/>
    <w:rsid w:val="00F942CB"/>
    <w:rsid w:val="00F943FF"/>
    <w:rsid w:val="00F94444"/>
    <w:rsid w:val="00F948B6"/>
    <w:rsid w:val="00F95124"/>
    <w:rsid w:val="00F96007"/>
    <w:rsid w:val="00F960FE"/>
    <w:rsid w:val="00F961D5"/>
    <w:rsid w:val="00F9623A"/>
    <w:rsid w:val="00F96332"/>
    <w:rsid w:val="00F963F9"/>
    <w:rsid w:val="00F967E5"/>
    <w:rsid w:val="00F969CF"/>
    <w:rsid w:val="00F96A39"/>
    <w:rsid w:val="00F96A4A"/>
    <w:rsid w:val="00F96ACC"/>
    <w:rsid w:val="00F96CDB"/>
    <w:rsid w:val="00F96F07"/>
    <w:rsid w:val="00F974D4"/>
    <w:rsid w:val="00F97600"/>
    <w:rsid w:val="00F977C3"/>
    <w:rsid w:val="00F97A82"/>
    <w:rsid w:val="00F97B04"/>
    <w:rsid w:val="00F97F0B"/>
    <w:rsid w:val="00FA013C"/>
    <w:rsid w:val="00FA016B"/>
    <w:rsid w:val="00FA030D"/>
    <w:rsid w:val="00FA11E4"/>
    <w:rsid w:val="00FA140A"/>
    <w:rsid w:val="00FA1711"/>
    <w:rsid w:val="00FA1C13"/>
    <w:rsid w:val="00FA1E1A"/>
    <w:rsid w:val="00FA21B5"/>
    <w:rsid w:val="00FA24A2"/>
    <w:rsid w:val="00FA2FF7"/>
    <w:rsid w:val="00FA300F"/>
    <w:rsid w:val="00FA328F"/>
    <w:rsid w:val="00FA3BB6"/>
    <w:rsid w:val="00FA3F63"/>
    <w:rsid w:val="00FA41E7"/>
    <w:rsid w:val="00FA4325"/>
    <w:rsid w:val="00FA489C"/>
    <w:rsid w:val="00FA53E5"/>
    <w:rsid w:val="00FA5501"/>
    <w:rsid w:val="00FA5563"/>
    <w:rsid w:val="00FA57A3"/>
    <w:rsid w:val="00FA5999"/>
    <w:rsid w:val="00FA5A67"/>
    <w:rsid w:val="00FA5B75"/>
    <w:rsid w:val="00FA6145"/>
    <w:rsid w:val="00FA61F7"/>
    <w:rsid w:val="00FA6C52"/>
    <w:rsid w:val="00FA7011"/>
    <w:rsid w:val="00FA71CF"/>
    <w:rsid w:val="00FA74F5"/>
    <w:rsid w:val="00FA7B9C"/>
    <w:rsid w:val="00FA7DF8"/>
    <w:rsid w:val="00FB0072"/>
    <w:rsid w:val="00FB035D"/>
    <w:rsid w:val="00FB061D"/>
    <w:rsid w:val="00FB121C"/>
    <w:rsid w:val="00FB1305"/>
    <w:rsid w:val="00FB14F5"/>
    <w:rsid w:val="00FB16FE"/>
    <w:rsid w:val="00FB17F0"/>
    <w:rsid w:val="00FB1D7F"/>
    <w:rsid w:val="00FB238D"/>
    <w:rsid w:val="00FB25E6"/>
    <w:rsid w:val="00FB2798"/>
    <w:rsid w:val="00FB2884"/>
    <w:rsid w:val="00FB2A2E"/>
    <w:rsid w:val="00FB2D73"/>
    <w:rsid w:val="00FB2ED5"/>
    <w:rsid w:val="00FB34F7"/>
    <w:rsid w:val="00FB3589"/>
    <w:rsid w:val="00FB3631"/>
    <w:rsid w:val="00FB3718"/>
    <w:rsid w:val="00FB37A9"/>
    <w:rsid w:val="00FB3A47"/>
    <w:rsid w:val="00FB3B71"/>
    <w:rsid w:val="00FB3BD9"/>
    <w:rsid w:val="00FB3F0D"/>
    <w:rsid w:val="00FB40F1"/>
    <w:rsid w:val="00FB4F7C"/>
    <w:rsid w:val="00FB53EF"/>
    <w:rsid w:val="00FB542B"/>
    <w:rsid w:val="00FB544D"/>
    <w:rsid w:val="00FB55A1"/>
    <w:rsid w:val="00FB5E78"/>
    <w:rsid w:val="00FB62E3"/>
    <w:rsid w:val="00FB63DA"/>
    <w:rsid w:val="00FB64A3"/>
    <w:rsid w:val="00FB6884"/>
    <w:rsid w:val="00FB69F4"/>
    <w:rsid w:val="00FB6DA8"/>
    <w:rsid w:val="00FB6DF3"/>
    <w:rsid w:val="00FB7386"/>
    <w:rsid w:val="00FB769C"/>
    <w:rsid w:val="00FB794F"/>
    <w:rsid w:val="00FB7B01"/>
    <w:rsid w:val="00FC0020"/>
    <w:rsid w:val="00FC0110"/>
    <w:rsid w:val="00FC01CB"/>
    <w:rsid w:val="00FC035C"/>
    <w:rsid w:val="00FC0575"/>
    <w:rsid w:val="00FC062C"/>
    <w:rsid w:val="00FC0891"/>
    <w:rsid w:val="00FC1B51"/>
    <w:rsid w:val="00FC1CEB"/>
    <w:rsid w:val="00FC1E22"/>
    <w:rsid w:val="00FC25E9"/>
    <w:rsid w:val="00FC27A7"/>
    <w:rsid w:val="00FC2C44"/>
    <w:rsid w:val="00FC2F63"/>
    <w:rsid w:val="00FC2FC2"/>
    <w:rsid w:val="00FC3152"/>
    <w:rsid w:val="00FC32A4"/>
    <w:rsid w:val="00FC376E"/>
    <w:rsid w:val="00FC3C2B"/>
    <w:rsid w:val="00FC3E31"/>
    <w:rsid w:val="00FC3ECD"/>
    <w:rsid w:val="00FC3ED0"/>
    <w:rsid w:val="00FC40E8"/>
    <w:rsid w:val="00FC44D8"/>
    <w:rsid w:val="00FC4554"/>
    <w:rsid w:val="00FC4881"/>
    <w:rsid w:val="00FC4A30"/>
    <w:rsid w:val="00FC4BF1"/>
    <w:rsid w:val="00FC527E"/>
    <w:rsid w:val="00FC5539"/>
    <w:rsid w:val="00FC5592"/>
    <w:rsid w:val="00FC5779"/>
    <w:rsid w:val="00FC57BC"/>
    <w:rsid w:val="00FC5942"/>
    <w:rsid w:val="00FC5B3C"/>
    <w:rsid w:val="00FC5DB7"/>
    <w:rsid w:val="00FC6053"/>
    <w:rsid w:val="00FC609E"/>
    <w:rsid w:val="00FC612A"/>
    <w:rsid w:val="00FC61BB"/>
    <w:rsid w:val="00FC68E6"/>
    <w:rsid w:val="00FC718C"/>
    <w:rsid w:val="00FC7375"/>
    <w:rsid w:val="00FC7393"/>
    <w:rsid w:val="00FC7C01"/>
    <w:rsid w:val="00FC7CFE"/>
    <w:rsid w:val="00FC7D9F"/>
    <w:rsid w:val="00FC7DCA"/>
    <w:rsid w:val="00FC7EAE"/>
    <w:rsid w:val="00FC7F01"/>
    <w:rsid w:val="00FD02DE"/>
    <w:rsid w:val="00FD06AC"/>
    <w:rsid w:val="00FD0D46"/>
    <w:rsid w:val="00FD127C"/>
    <w:rsid w:val="00FD14C1"/>
    <w:rsid w:val="00FD1796"/>
    <w:rsid w:val="00FD1A5D"/>
    <w:rsid w:val="00FD1B88"/>
    <w:rsid w:val="00FD20B1"/>
    <w:rsid w:val="00FD2160"/>
    <w:rsid w:val="00FD2298"/>
    <w:rsid w:val="00FD2388"/>
    <w:rsid w:val="00FD27CE"/>
    <w:rsid w:val="00FD27F8"/>
    <w:rsid w:val="00FD2A71"/>
    <w:rsid w:val="00FD3152"/>
    <w:rsid w:val="00FD38B5"/>
    <w:rsid w:val="00FD3B94"/>
    <w:rsid w:val="00FD3DC1"/>
    <w:rsid w:val="00FD46FF"/>
    <w:rsid w:val="00FD4971"/>
    <w:rsid w:val="00FD4B63"/>
    <w:rsid w:val="00FD4BAA"/>
    <w:rsid w:val="00FD4BBF"/>
    <w:rsid w:val="00FD4CCD"/>
    <w:rsid w:val="00FD4E42"/>
    <w:rsid w:val="00FD5040"/>
    <w:rsid w:val="00FD5066"/>
    <w:rsid w:val="00FD5083"/>
    <w:rsid w:val="00FD5742"/>
    <w:rsid w:val="00FD5A4D"/>
    <w:rsid w:val="00FD5BE8"/>
    <w:rsid w:val="00FD5E8E"/>
    <w:rsid w:val="00FD6044"/>
    <w:rsid w:val="00FD67BC"/>
    <w:rsid w:val="00FD6904"/>
    <w:rsid w:val="00FD6C9F"/>
    <w:rsid w:val="00FD7013"/>
    <w:rsid w:val="00FD710F"/>
    <w:rsid w:val="00FD78C7"/>
    <w:rsid w:val="00FD7B9E"/>
    <w:rsid w:val="00FE022A"/>
    <w:rsid w:val="00FE067B"/>
    <w:rsid w:val="00FE07A5"/>
    <w:rsid w:val="00FE08B9"/>
    <w:rsid w:val="00FE10A0"/>
    <w:rsid w:val="00FE1167"/>
    <w:rsid w:val="00FE12FD"/>
    <w:rsid w:val="00FE13E7"/>
    <w:rsid w:val="00FE18B9"/>
    <w:rsid w:val="00FE1E13"/>
    <w:rsid w:val="00FE22E1"/>
    <w:rsid w:val="00FE29D7"/>
    <w:rsid w:val="00FE2D98"/>
    <w:rsid w:val="00FE2E73"/>
    <w:rsid w:val="00FE2F8E"/>
    <w:rsid w:val="00FE3132"/>
    <w:rsid w:val="00FE31C5"/>
    <w:rsid w:val="00FE366C"/>
    <w:rsid w:val="00FE3AFA"/>
    <w:rsid w:val="00FE3B9D"/>
    <w:rsid w:val="00FE3BDD"/>
    <w:rsid w:val="00FE3EA3"/>
    <w:rsid w:val="00FE3EAC"/>
    <w:rsid w:val="00FE3FC1"/>
    <w:rsid w:val="00FE3FE9"/>
    <w:rsid w:val="00FE4146"/>
    <w:rsid w:val="00FE46CD"/>
    <w:rsid w:val="00FE4979"/>
    <w:rsid w:val="00FE49E6"/>
    <w:rsid w:val="00FE4AEC"/>
    <w:rsid w:val="00FE4E78"/>
    <w:rsid w:val="00FE4F28"/>
    <w:rsid w:val="00FE5043"/>
    <w:rsid w:val="00FE5068"/>
    <w:rsid w:val="00FE50F1"/>
    <w:rsid w:val="00FE51BE"/>
    <w:rsid w:val="00FE5215"/>
    <w:rsid w:val="00FE5452"/>
    <w:rsid w:val="00FE55F9"/>
    <w:rsid w:val="00FE571F"/>
    <w:rsid w:val="00FE5B8F"/>
    <w:rsid w:val="00FE5CB2"/>
    <w:rsid w:val="00FE662F"/>
    <w:rsid w:val="00FE6891"/>
    <w:rsid w:val="00FE6ADB"/>
    <w:rsid w:val="00FE71B2"/>
    <w:rsid w:val="00FE71DD"/>
    <w:rsid w:val="00FE71E4"/>
    <w:rsid w:val="00FE74DA"/>
    <w:rsid w:val="00FE7530"/>
    <w:rsid w:val="00FE7824"/>
    <w:rsid w:val="00FE794B"/>
    <w:rsid w:val="00FF01B4"/>
    <w:rsid w:val="00FF03FC"/>
    <w:rsid w:val="00FF0CE4"/>
    <w:rsid w:val="00FF0DD3"/>
    <w:rsid w:val="00FF0DF5"/>
    <w:rsid w:val="00FF0F08"/>
    <w:rsid w:val="00FF109D"/>
    <w:rsid w:val="00FF1248"/>
    <w:rsid w:val="00FF261B"/>
    <w:rsid w:val="00FF288B"/>
    <w:rsid w:val="00FF2C59"/>
    <w:rsid w:val="00FF2D19"/>
    <w:rsid w:val="00FF2F69"/>
    <w:rsid w:val="00FF3123"/>
    <w:rsid w:val="00FF3B22"/>
    <w:rsid w:val="00FF3B73"/>
    <w:rsid w:val="00FF3D12"/>
    <w:rsid w:val="00FF4128"/>
    <w:rsid w:val="00FF43DA"/>
    <w:rsid w:val="00FF4421"/>
    <w:rsid w:val="00FF4427"/>
    <w:rsid w:val="00FF49D2"/>
    <w:rsid w:val="00FF54BD"/>
    <w:rsid w:val="00FF54E7"/>
    <w:rsid w:val="00FF5B00"/>
    <w:rsid w:val="00FF602C"/>
    <w:rsid w:val="00FF61E1"/>
    <w:rsid w:val="00FF67DA"/>
    <w:rsid w:val="00FF6B33"/>
    <w:rsid w:val="00FF740E"/>
    <w:rsid w:val="00FF77BF"/>
    <w:rsid w:val="00FF7B1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B0A329"/>
  <w15:chartTrackingRefBased/>
  <w15:docId w15:val="{70E03968-6639-4438-988D-B9FFFAC34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CB2"/>
  </w:style>
  <w:style w:type="paragraph" w:styleId="Heading1">
    <w:name w:val="heading 1"/>
    <w:basedOn w:val="Normal"/>
    <w:next w:val="Normal"/>
    <w:link w:val="Heading1Char"/>
    <w:uiPriority w:val="9"/>
    <w:qFormat/>
    <w:rsid w:val="006F75D1"/>
    <w:pPr>
      <w:keepNext/>
      <w:keepLines/>
      <w:spacing w:before="240" w:after="0" w:line="240" w:lineRule="auto"/>
      <w:outlineLvl w:val="0"/>
    </w:pPr>
    <w:rPr>
      <w:rFonts w:ascii="Times New Roman" w:eastAsiaTheme="majorEastAsia" w:hAnsi="Times New Roman" w:cstheme="majorBidi"/>
      <w:b/>
      <w:color w:val="000000" w:themeColor="text1"/>
      <w:sz w:val="24"/>
      <w:szCs w:val="32"/>
      <w:lang w:eastAsia="en-US"/>
    </w:rPr>
  </w:style>
  <w:style w:type="paragraph" w:styleId="Heading2">
    <w:name w:val="heading 2"/>
    <w:basedOn w:val="Normal"/>
    <w:next w:val="Normal"/>
    <w:link w:val="Heading2Char"/>
    <w:uiPriority w:val="9"/>
    <w:unhideWhenUsed/>
    <w:qFormat/>
    <w:rsid w:val="00A231A0"/>
    <w:pPr>
      <w:keepNext/>
      <w:keepLines/>
      <w:spacing w:before="40" w:after="0" w:line="240" w:lineRule="auto"/>
      <w:outlineLvl w:val="1"/>
    </w:pPr>
    <w:rPr>
      <w:rFonts w:ascii="Times New Roman" w:eastAsiaTheme="majorEastAsia" w:hAnsi="Times New Roman" w:cstheme="majorBidi"/>
      <w:b/>
      <w:color w:val="000000" w:themeColor="text1"/>
      <w:sz w:val="21"/>
      <w:szCs w:val="26"/>
      <w:lang w:eastAsia="en-US"/>
    </w:rPr>
  </w:style>
  <w:style w:type="paragraph" w:styleId="Heading3">
    <w:name w:val="heading 3"/>
    <w:basedOn w:val="Normal"/>
    <w:next w:val="Normal"/>
    <w:link w:val="Heading3Char"/>
    <w:uiPriority w:val="9"/>
    <w:unhideWhenUsed/>
    <w:qFormat/>
    <w:rsid w:val="006F75D1"/>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eastAsia="en-US"/>
    </w:rPr>
  </w:style>
  <w:style w:type="paragraph" w:styleId="Heading4">
    <w:name w:val="heading 4"/>
    <w:basedOn w:val="Normal"/>
    <w:next w:val="Normal"/>
    <w:link w:val="Heading4Char"/>
    <w:uiPriority w:val="9"/>
    <w:unhideWhenUsed/>
    <w:qFormat/>
    <w:rsid w:val="00D271E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271E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D271EF"/>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D271E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D271E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D271E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3F3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33F34"/>
  </w:style>
  <w:style w:type="paragraph" w:styleId="Footer">
    <w:name w:val="footer"/>
    <w:basedOn w:val="Normal"/>
    <w:link w:val="FooterChar"/>
    <w:uiPriority w:val="99"/>
    <w:unhideWhenUsed/>
    <w:qFormat/>
    <w:rsid w:val="00333F34"/>
    <w:pPr>
      <w:tabs>
        <w:tab w:val="center" w:pos="4153"/>
        <w:tab w:val="right" w:pos="8306"/>
      </w:tabs>
      <w:spacing w:after="0" w:line="240" w:lineRule="auto"/>
    </w:pPr>
  </w:style>
  <w:style w:type="character" w:customStyle="1" w:styleId="FooterChar">
    <w:name w:val="Footer Char"/>
    <w:basedOn w:val="DefaultParagraphFont"/>
    <w:link w:val="Footer"/>
    <w:uiPriority w:val="99"/>
    <w:qFormat/>
    <w:rsid w:val="00333F34"/>
  </w:style>
  <w:style w:type="paragraph" w:customStyle="1" w:styleId="EndNoteBibliographyTitle">
    <w:name w:val="EndNote Bibliography Title"/>
    <w:basedOn w:val="Normal"/>
    <w:link w:val="EndNoteBibliographyTitleChar"/>
    <w:rsid w:val="00333F34"/>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333F34"/>
    <w:rPr>
      <w:rFonts w:ascii="Times New Roman" w:hAnsi="Times New Roman" w:cs="Times New Roman"/>
      <w:noProof/>
      <w:sz w:val="20"/>
    </w:rPr>
  </w:style>
  <w:style w:type="paragraph" w:customStyle="1" w:styleId="EndNoteBibliography">
    <w:name w:val="EndNote Bibliography"/>
    <w:basedOn w:val="Normal"/>
    <w:link w:val="EndNoteBibliographyChar"/>
    <w:rsid w:val="00333F34"/>
    <w:pPr>
      <w:spacing w:line="480" w:lineRule="auto"/>
      <w:jc w:val="both"/>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333F34"/>
    <w:rPr>
      <w:rFonts w:ascii="Times New Roman" w:hAnsi="Times New Roman" w:cs="Times New Roman"/>
      <w:noProof/>
      <w:sz w:val="20"/>
    </w:rPr>
  </w:style>
  <w:style w:type="paragraph" w:styleId="ListParagraph">
    <w:name w:val="List Paragraph"/>
    <w:basedOn w:val="Normal"/>
    <w:uiPriority w:val="34"/>
    <w:qFormat/>
    <w:rsid w:val="00440357"/>
    <w:pPr>
      <w:ind w:left="720"/>
      <w:contextualSpacing/>
    </w:pPr>
  </w:style>
  <w:style w:type="character" w:styleId="Hyperlink">
    <w:name w:val="Hyperlink"/>
    <w:basedOn w:val="DefaultParagraphFont"/>
    <w:uiPriority w:val="99"/>
    <w:unhideWhenUsed/>
    <w:qFormat/>
    <w:rsid w:val="00E95078"/>
    <w:rPr>
      <w:color w:val="0563C1" w:themeColor="hyperlink"/>
      <w:u w:val="single"/>
    </w:rPr>
  </w:style>
  <w:style w:type="character" w:styleId="UnresolvedMention">
    <w:name w:val="Unresolved Mention"/>
    <w:basedOn w:val="DefaultParagraphFont"/>
    <w:uiPriority w:val="99"/>
    <w:semiHidden/>
    <w:unhideWhenUsed/>
    <w:rsid w:val="00E95078"/>
    <w:rPr>
      <w:color w:val="605E5C"/>
      <w:shd w:val="clear" w:color="auto" w:fill="E1DFDD"/>
    </w:rPr>
  </w:style>
  <w:style w:type="table" w:styleId="TableGrid">
    <w:name w:val="Table Grid"/>
    <w:basedOn w:val="TableNormal"/>
    <w:uiPriority w:val="59"/>
    <w:qFormat/>
    <w:rsid w:val="009251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F75D1"/>
    <w:rPr>
      <w:rFonts w:ascii="Times New Roman" w:eastAsiaTheme="majorEastAsia" w:hAnsi="Times New Roman" w:cstheme="majorBidi"/>
      <w:b/>
      <w:color w:val="000000" w:themeColor="text1"/>
      <w:sz w:val="24"/>
      <w:szCs w:val="32"/>
      <w:lang w:eastAsia="en-US"/>
    </w:rPr>
  </w:style>
  <w:style w:type="character" w:customStyle="1" w:styleId="Heading2Char">
    <w:name w:val="Heading 2 Char"/>
    <w:basedOn w:val="DefaultParagraphFont"/>
    <w:link w:val="Heading2"/>
    <w:uiPriority w:val="9"/>
    <w:rsid w:val="00A231A0"/>
    <w:rPr>
      <w:rFonts w:ascii="Times New Roman" w:eastAsiaTheme="majorEastAsia" w:hAnsi="Times New Roman" w:cstheme="majorBidi"/>
      <w:b/>
      <w:color w:val="000000" w:themeColor="text1"/>
      <w:sz w:val="21"/>
      <w:szCs w:val="26"/>
      <w:lang w:eastAsia="en-US"/>
    </w:rPr>
  </w:style>
  <w:style w:type="character" w:customStyle="1" w:styleId="Heading3Char">
    <w:name w:val="Heading 3 Char"/>
    <w:basedOn w:val="DefaultParagraphFont"/>
    <w:link w:val="Heading3"/>
    <w:uiPriority w:val="9"/>
    <w:rsid w:val="006F75D1"/>
    <w:rPr>
      <w:rFonts w:asciiTheme="majorHAnsi" w:eastAsiaTheme="majorEastAsia" w:hAnsiTheme="majorHAnsi" w:cstheme="majorBidi"/>
      <w:color w:val="1F3763" w:themeColor="accent1" w:themeShade="7F"/>
      <w:sz w:val="24"/>
      <w:szCs w:val="24"/>
      <w:lang w:eastAsia="en-US"/>
    </w:rPr>
  </w:style>
  <w:style w:type="paragraph" w:styleId="NormalWeb">
    <w:name w:val="Normal (Web)"/>
    <w:basedOn w:val="Normal"/>
    <w:uiPriority w:val="99"/>
    <w:unhideWhenUsed/>
    <w:rsid w:val="006F75D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1">
    <w:name w:val="公式1"/>
    <w:basedOn w:val="Normal"/>
    <w:qFormat/>
    <w:rsid w:val="006F75D1"/>
    <w:pPr>
      <w:widowControl w:val="0"/>
      <w:tabs>
        <w:tab w:val="center" w:pos="4320"/>
        <w:tab w:val="right" w:pos="8640"/>
      </w:tabs>
      <w:spacing w:after="0" w:line="240" w:lineRule="auto"/>
      <w:ind w:firstLineChars="200" w:firstLine="200"/>
      <w:jc w:val="both"/>
    </w:pPr>
    <w:rPr>
      <w:rFonts w:ascii="Times New Roman" w:eastAsia="SimSun" w:hAnsi="Times New Roman" w:cs="Times New Roman"/>
      <w:kern w:val="2"/>
      <w:sz w:val="24"/>
      <w:szCs w:val="21"/>
      <w:lang w:val="en-US"/>
    </w:rPr>
  </w:style>
  <w:style w:type="character" w:styleId="PlaceholderText">
    <w:name w:val="Placeholder Text"/>
    <w:basedOn w:val="DefaultParagraphFont"/>
    <w:uiPriority w:val="99"/>
    <w:semiHidden/>
    <w:rsid w:val="006F75D1"/>
    <w:rPr>
      <w:color w:val="808080"/>
    </w:rPr>
  </w:style>
  <w:style w:type="paragraph" w:styleId="CommentText">
    <w:name w:val="annotation text"/>
    <w:basedOn w:val="Normal"/>
    <w:link w:val="CommentTextChar"/>
    <w:semiHidden/>
    <w:rsid w:val="006F75D1"/>
    <w:pPr>
      <w:spacing w:after="0" w:line="240" w:lineRule="auto"/>
    </w:pPr>
    <w:rPr>
      <w:rFonts w:ascii="CG Times" w:hAnsi="CG Times" w:cs="Times New Roman"/>
      <w:sz w:val="20"/>
      <w:szCs w:val="20"/>
      <w:lang w:eastAsia="en-US"/>
    </w:rPr>
  </w:style>
  <w:style w:type="character" w:customStyle="1" w:styleId="CommentTextChar">
    <w:name w:val="Comment Text Char"/>
    <w:basedOn w:val="DefaultParagraphFont"/>
    <w:link w:val="CommentText"/>
    <w:semiHidden/>
    <w:rsid w:val="006F75D1"/>
    <w:rPr>
      <w:rFonts w:ascii="CG Times" w:hAnsi="CG Times" w:cs="Times New Roman"/>
      <w:sz w:val="20"/>
      <w:szCs w:val="20"/>
      <w:lang w:eastAsia="en-US"/>
    </w:rPr>
  </w:style>
  <w:style w:type="character" w:styleId="Emphasis">
    <w:name w:val="Emphasis"/>
    <w:basedOn w:val="DefaultParagraphFont"/>
    <w:uiPriority w:val="20"/>
    <w:qFormat/>
    <w:rsid w:val="006F75D1"/>
    <w:rPr>
      <w:i/>
      <w:iCs/>
    </w:rPr>
  </w:style>
  <w:style w:type="paragraph" w:styleId="BalloonText">
    <w:name w:val="Balloon Text"/>
    <w:basedOn w:val="Normal"/>
    <w:link w:val="BalloonTextChar"/>
    <w:uiPriority w:val="99"/>
    <w:semiHidden/>
    <w:unhideWhenUsed/>
    <w:rsid w:val="006F75D1"/>
    <w:pPr>
      <w:spacing w:after="0" w:line="240" w:lineRule="auto"/>
    </w:pPr>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6F75D1"/>
    <w:rPr>
      <w:rFonts w:ascii="Segoe UI" w:hAnsi="Segoe UI" w:cs="Segoe UI"/>
      <w:sz w:val="18"/>
      <w:szCs w:val="18"/>
      <w:lang w:eastAsia="en-US"/>
    </w:rPr>
  </w:style>
  <w:style w:type="table" w:styleId="ListTable2">
    <w:name w:val="List Table 2"/>
    <w:basedOn w:val="TableNormal"/>
    <w:uiPriority w:val="47"/>
    <w:rsid w:val="006F75D1"/>
    <w:pPr>
      <w:spacing w:after="0" w:line="240" w:lineRule="auto"/>
    </w:pPr>
    <w:rPr>
      <w:kern w:val="2"/>
      <w:sz w:val="21"/>
      <w:lang w:val="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6F75D1"/>
    <w:rPr>
      <w:sz w:val="16"/>
      <w:szCs w:val="16"/>
    </w:rPr>
  </w:style>
  <w:style w:type="paragraph" w:styleId="CommentSubject">
    <w:name w:val="annotation subject"/>
    <w:basedOn w:val="CommentText"/>
    <w:next w:val="CommentText"/>
    <w:link w:val="CommentSubjectChar"/>
    <w:uiPriority w:val="99"/>
    <w:semiHidden/>
    <w:unhideWhenUsed/>
    <w:rsid w:val="006F75D1"/>
    <w:rPr>
      <w:b/>
      <w:bCs/>
    </w:rPr>
  </w:style>
  <w:style w:type="character" w:customStyle="1" w:styleId="CommentSubjectChar">
    <w:name w:val="Comment Subject Char"/>
    <w:basedOn w:val="CommentTextChar"/>
    <w:link w:val="CommentSubject"/>
    <w:uiPriority w:val="99"/>
    <w:semiHidden/>
    <w:rsid w:val="006F75D1"/>
    <w:rPr>
      <w:rFonts w:ascii="CG Times" w:hAnsi="CG Times" w:cs="Times New Roman"/>
      <w:b/>
      <w:bCs/>
      <w:sz w:val="20"/>
      <w:szCs w:val="20"/>
      <w:lang w:eastAsia="en-US"/>
    </w:rPr>
  </w:style>
  <w:style w:type="character" w:customStyle="1" w:styleId="highlight">
    <w:name w:val="highlight"/>
    <w:basedOn w:val="DefaultParagraphFont"/>
    <w:rsid w:val="006F75D1"/>
  </w:style>
  <w:style w:type="paragraph" w:customStyle="1" w:styleId="10">
    <w:name w:val="正文1"/>
    <w:link w:val="11"/>
    <w:uiPriority w:val="99"/>
    <w:rsid w:val="006F75D1"/>
    <w:pPr>
      <w:spacing w:after="0" w:line="240" w:lineRule="auto"/>
    </w:pPr>
    <w:rPr>
      <w:rFonts w:ascii="Times New Roman" w:eastAsia="SimSun" w:hAnsi="Times New Roman" w:cs="Times New Roman"/>
      <w:color w:val="000000"/>
      <w:sz w:val="24"/>
      <w:szCs w:val="20"/>
      <w:lang w:val="en-US"/>
    </w:rPr>
  </w:style>
  <w:style w:type="character" w:customStyle="1" w:styleId="11">
    <w:name w:val="正文1 字符"/>
    <w:basedOn w:val="DefaultParagraphFont"/>
    <w:link w:val="10"/>
    <w:uiPriority w:val="99"/>
    <w:rsid w:val="006F75D1"/>
    <w:rPr>
      <w:rFonts w:ascii="Times New Roman" w:eastAsia="SimSun" w:hAnsi="Times New Roman" w:cs="Times New Roman"/>
      <w:color w:val="000000"/>
      <w:sz w:val="24"/>
      <w:szCs w:val="20"/>
      <w:lang w:val="en-US"/>
    </w:rPr>
  </w:style>
  <w:style w:type="paragraph" w:styleId="FootnoteText">
    <w:name w:val="footnote text"/>
    <w:basedOn w:val="Normal"/>
    <w:link w:val="FootnoteTextChar"/>
    <w:uiPriority w:val="99"/>
    <w:semiHidden/>
    <w:unhideWhenUsed/>
    <w:rsid w:val="006F75D1"/>
    <w:pPr>
      <w:spacing w:after="0" w:line="240" w:lineRule="auto"/>
    </w:pPr>
    <w:rPr>
      <w:rFonts w:ascii="CG Times" w:hAnsi="CG Times" w:cs="Times New Roman"/>
      <w:sz w:val="20"/>
      <w:szCs w:val="20"/>
      <w:lang w:eastAsia="en-US"/>
    </w:rPr>
  </w:style>
  <w:style w:type="character" w:customStyle="1" w:styleId="FootnoteTextChar">
    <w:name w:val="Footnote Text Char"/>
    <w:basedOn w:val="DefaultParagraphFont"/>
    <w:link w:val="FootnoteText"/>
    <w:uiPriority w:val="99"/>
    <w:semiHidden/>
    <w:rsid w:val="006F75D1"/>
    <w:rPr>
      <w:rFonts w:ascii="CG Times" w:hAnsi="CG Times" w:cs="Times New Roman"/>
      <w:sz w:val="20"/>
      <w:szCs w:val="20"/>
      <w:lang w:eastAsia="en-US"/>
    </w:rPr>
  </w:style>
  <w:style w:type="character" w:styleId="FootnoteReference">
    <w:name w:val="footnote reference"/>
    <w:basedOn w:val="DefaultParagraphFont"/>
    <w:uiPriority w:val="99"/>
    <w:semiHidden/>
    <w:unhideWhenUsed/>
    <w:rsid w:val="006F75D1"/>
    <w:rPr>
      <w:vertAlign w:val="superscript"/>
    </w:rPr>
  </w:style>
  <w:style w:type="paragraph" w:styleId="Date">
    <w:name w:val="Date"/>
    <w:basedOn w:val="Normal"/>
    <w:next w:val="Normal"/>
    <w:link w:val="DateChar"/>
    <w:uiPriority w:val="99"/>
    <w:semiHidden/>
    <w:unhideWhenUsed/>
    <w:rsid w:val="006F75D1"/>
    <w:pPr>
      <w:spacing w:after="0" w:line="240" w:lineRule="auto"/>
    </w:pPr>
    <w:rPr>
      <w:rFonts w:ascii="CG Times" w:hAnsi="CG Times" w:cs="Times New Roman"/>
      <w:szCs w:val="20"/>
      <w:lang w:eastAsia="en-US"/>
    </w:rPr>
  </w:style>
  <w:style w:type="character" w:customStyle="1" w:styleId="DateChar">
    <w:name w:val="Date Char"/>
    <w:basedOn w:val="DefaultParagraphFont"/>
    <w:link w:val="Date"/>
    <w:uiPriority w:val="99"/>
    <w:semiHidden/>
    <w:rsid w:val="006F75D1"/>
    <w:rPr>
      <w:rFonts w:ascii="CG Times" w:hAnsi="CG Times" w:cs="Times New Roman"/>
      <w:szCs w:val="20"/>
      <w:lang w:eastAsia="en-US"/>
    </w:rPr>
  </w:style>
  <w:style w:type="paragraph" w:styleId="TOCHeading">
    <w:name w:val="TOC Heading"/>
    <w:basedOn w:val="Heading1"/>
    <w:next w:val="Normal"/>
    <w:uiPriority w:val="39"/>
    <w:unhideWhenUsed/>
    <w:qFormat/>
    <w:rsid w:val="006F75D1"/>
    <w:pPr>
      <w:spacing w:line="259" w:lineRule="auto"/>
      <w:outlineLvl w:val="9"/>
    </w:pPr>
    <w:rPr>
      <w:lang w:val="en-US"/>
    </w:rPr>
  </w:style>
  <w:style w:type="paragraph" w:styleId="TOC2">
    <w:name w:val="toc 2"/>
    <w:basedOn w:val="Normal"/>
    <w:next w:val="Normal"/>
    <w:autoRedefine/>
    <w:uiPriority w:val="39"/>
    <w:unhideWhenUsed/>
    <w:rsid w:val="006F75D1"/>
    <w:pPr>
      <w:spacing w:after="100"/>
      <w:ind w:left="220"/>
    </w:pPr>
    <w:rPr>
      <w:rFonts w:cs="Times New Roman"/>
      <w:lang w:val="en-US" w:eastAsia="en-US"/>
    </w:rPr>
  </w:style>
  <w:style w:type="paragraph" w:styleId="TOC1">
    <w:name w:val="toc 1"/>
    <w:basedOn w:val="Normal"/>
    <w:next w:val="Normal"/>
    <w:autoRedefine/>
    <w:uiPriority w:val="39"/>
    <w:unhideWhenUsed/>
    <w:rsid w:val="006F75D1"/>
    <w:pPr>
      <w:spacing w:after="100"/>
    </w:pPr>
    <w:rPr>
      <w:rFonts w:cs="Times New Roman"/>
      <w:lang w:val="en-US" w:eastAsia="en-US"/>
    </w:rPr>
  </w:style>
  <w:style w:type="paragraph" w:styleId="TOC3">
    <w:name w:val="toc 3"/>
    <w:basedOn w:val="Normal"/>
    <w:next w:val="Normal"/>
    <w:autoRedefine/>
    <w:uiPriority w:val="39"/>
    <w:unhideWhenUsed/>
    <w:rsid w:val="006F75D1"/>
    <w:pPr>
      <w:spacing w:after="100"/>
      <w:ind w:left="440"/>
    </w:pPr>
    <w:rPr>
      <w:rFonts w:cs="Times New Roman"/>
      <w:lang w:val="en-US" w:eastAsia="en-US"/>
    </w:rPr>
  </w:style>
  <w:style w:type="paragraph" w:styleId="NoSpacing">
    <w:name w:val="No Spacing"/>
    <w:uiPriority w:val="1"/>
    <w:qFormat/>
    <w:rsid w:val="006F75D1"/>
    <w:pPr>
      <w:spacing w:after="0" w:line="240" w:lineRule="auto"/>
    </w:pPr>
    <w:rPr>
      <w:rFonts w:ascii="CG Times" w:hAnsi="CG Times" w:cs="Times New Roman"/>
      <w:szCs w:val="20"/>
      <w:lang w:eastAsia="en-US"/>
    </w:rPr>
  </w:style>
  <w:style w:type="character" w:styleId="FollowedHyperlink">
    <w:name w:val="FollowedHyperlink"/>
    <w:basedOn w:val="DefaultParagraphFont"/>
    <w:uiPriority w:val="99"/>
    <w:semiHidden/>
    <w:unhideWhenUsed/>
    <w:rsid w:val="006F75D1"/>
    <w:rPr>
      <w:color w:val="954F72" w:themeColor="followedHyperlink"/>
      <w:u w:val="single"/>
    </w:rPr>
  </w:style>
  <w:style w:type="character" w:styleId="LineNumber">
    <w:name w:val="line number"/>
    <w:basedOn w:val="DefaultParagraphFont"/>
    <w:uiPriority w:val="99"/>
    <w:semiHidden/>
    <w:unhideWhenUsed/>
    <w:rsid w:val="00890368"/>
  </w:style>
  <w:style w:type="character" w:customStyle="1" w:styleId="Heading4Char">
    <w:name w:val="Heading 4 Char"/>
    <w:basedOn w:val="DefaultParagraphFont"/>
    <w:link w:val="Heading4"/>
    <w:uiPriority w:val="9"/>
    <w:rsid w:val="00D271E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271E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D271E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D271E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D271E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D271EF"/>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433CE1"/>
    <w:pPr>
      <w:spacing w:after="0" w:line="240" w:lineRule="auto"/>
    </w:pPr>
  </w:style>
  <w:style w:type="character" w:customStyle="1" w:styleId="cf01">
    <w:name w:val="cf01"/>
    <w:basedOn w:val="DefaultParagraphFont"/>
    <w:rsid w:val="001B31C4"/>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0399">
      <w:bodyDiv w:val="1"/>
      <w:marLeft w:val="0"/>
      <w:marRight w:val="0"/>
      <w:marTop w:val="0"/>
      <w:marBottom w:val="0"/>
      <w:divBdr>
        <w:top w:val="none" w:sz="0" w:space="0" w:color="auto"/>
        <w:left w:val="none" w:sz="0" w:space="0" w:color="auto"/>
        <w:bottom w:val="none" w:sz="0" w:space="0" w:color="auto"/>
        <w:right w:val="none" w:sz="0" w:space="0" w:color="auto"/>
      </w:divBdr>
    </w:div>
    <w:div w:id="12655514">
      <w:bodyDiv w:val="1"/>
      <w:marLeft w:val="0"/>
      <w:marRight w:val="0"/>
      <w:marTop w:val="0"/>
      <w:marBottom w:val="0"/>
      <w:divBdr>
        <w:top w:val="none" w:sz="0" w:space="0" w:color="auto"/>
        <w:left w:val="none" w:sz="0" w:space="0" w:color="auto"/>
        <w:bottom w:val="none" w:sz="0" w:space="0" w:color="auto"/>
        <w:right w:val="none" w:sz="0" w:space="0" w:color="auto"/>
      </w:divBdr>
    </w:div>
    <w:div w:id="474373610">
      <w:bodyDiv w:val="1"/>
      <w:marLeft w:val="0"/>
      <w:marRight w:val="0"/>
      <w:marTop w:val="0"/>
      <w:marBottom w:val="0"/>
      <w:divBdr>
        <w:top w:val="none" w:sz="0" w:space="0" w:color="auto"/>
        <w:left w:val="none" w:sz="0" w:space="0" w:color="auto"/>
        <w:bottom w:val="none" w:sz="0" w:space="0" w:color="auto"/>
        <w:right w:val="none" w:sz="0" w:space="0" w:color="auto"/>
      </w:divBdr>
    </w:div>
    <w:div w:id="1516770573">
      <w:bodyDiv w:val="1"/>
      <w:marLeft w:val="0"/>
      <w:marRight w:val="0"/>
      <w:marTop w:val="0"/>
      <w:marBottom w:val="0"/>
      <w:divBdr>
        <w:top w:val="none" w:sz="0" w:space="0" w:color="auto"/>
        <w:left w:val="none" w:sz="0" w:space="0" w:color="auto"/>
        <w:bottom w:val="none" w:sz="0" w:space="0" w:color="auto"/>
        <w:right w:val="none" w:sz="0" w:space="0" w:color="auto"/>
      </w:divBdr>
    </w:div>
    <w:div w:id="1550721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fao.org/faostat/en/" TargetMode="External"/><Relationship Id="rId18" Type="http://schemas.openxmlformats.org/officeDocument/2006/relationships/hyperlink" Target="https://doi.org/10.1038/s43016-020-0113-y" TargetMode="External"/><Relationship Id="rId26" Type="http://schemas.openxmlformats.org/officeDocument/2006/relationships/hyperlink" Target="https://doi.org/https://doi.org/10.1093/aepp/ppr026" TargetMode="External"/><Relationship Id="rId39" Type="http://schemas.openxmlformats.org/officeDocument/2006/relationships/hyperlink" Target="https://doi.org/10.1007/s11269-012-0029-x" TargetMode="External"/><Relationship Id="rId21" Type="http://schemas.openxmlformats.org/officeDocument/2006/relationships/hyperlink" Target="https://doi.org/10.1038/s43016-023-00813-x" TargetMode="External"/><Relationship Id="rId34" Type="http://schemas.openxmlformats.org/officeDocument/2006/relationships/hyperlink" Target="http://www.moa.gov.cn/gk/nszd_1/2021/202104/t20210421_6366304.htm" TargetMode="External"/><Relationship Id="rId42" Type="http://schemas.openxmlformats.org/officeDocument/2006/relationships/hyperlink" Target="https://doi.org/https://doi.org/10.1016/j.resconrec.2023.107317" TargetMode="External"/><Relationship Id="rId47" Type="http://schemas.openxmlformats.org/officeDocument/2006/relationships/hyperlink" Target="https://doi.org/doi:10.1073/pnas.2121998119" TargetMode="External"/><Relationship Id="rId50" Type="http://schemas.openxmlformats.org/officeDocument/2006/relationships/hyperlink" Target="https://doi.org/10.3389/frsc.2020.00008" TargetMode="External"/><Relationship Id="rId55"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yperlink" Target="https://www.gtap.agecon.purdue.edu/databases/v10/" TargetMode="External"/><Relationship Id="rId17" Type="http://schemas.openxmlformats.org/officeDocument/2006/relationships/hyperlink" Target="https://doi.org/10.1038/Nclimate2925" TargetMode="External"/><Relationship Id="rId25" Type="http://schemas.openxmlformats.org/officeDocument/2006/relationships/hyperlink" Target="https://doi.org/10.1038/s43016-023-00792-z" TargetMode="External"/><Relationship Id="rId33" Type="http://schemas.openxmlformats.org/officeDocument/2006/relationships/hyperlink" Target="http://www.moa.gov.cn/govpublic/XZQYJ/202012/t20201225_6358876.htm" TargetMode="External"/><Relationship Id="rId38" Type="http://schemas.openxmlformats.org/officeDocument/2006/relationships/hyperlink" Target="https://doi.org/https://doi.org/10.1016/j.spc.2024.09.004" TargetMode="External"/><Relationship Id="rId46" Type="http://schemas.openxmlformats.org/officeDocument/2006/relationships/hyperlink" Target="https://www.climatewatchdata.org/?source=cait" TargetMode="External"/><Relationship Id="rId2" Type="http://schemas.openxmlformats.org/officeDocument/2006/relationships/numbering" Target="numbering.xml"/><Relationship Id="rId16" Type="http://schemas.openxmlformats.org/officeDocument/2006/relationships/hyperlink" Target="https://doi.org/10.1038/s43016-020-00143-2" TargetMode="External"/><Relationship Id="rId20" Type="http://schemas.openxmlformats.org/officeDocument/2006/relationships/hyperlink" Target="https://doi.org/10.1111/gcb.14321" TargetMode="External"/><Relationship Id="rId29" Type="http://schemas.openxmlformats.org/officeDocument/2006/relationships/hyperlink" Target="https://doi.org/https://doi.org/10.1016/j.jclepro.2024.142973" TargetMode="External"/><Relationship Id="rId41" Type="http://schemas.openxmlformats.org/officeDocument/2006/relationships/hyperlink" Target="https://www.gams.com/" TargetMode="External"/><Relationship Id="rId54"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038/s43016-023-00769-y" TargetMode="External"/><Relationship Id="rId32" Type="http://schemas.openxmlformats.org/officeDocument/2006/relationships/hyperlink" Target="https://doi.org/10.1038/s43016-021-00317-6" TargetMode="External"/><Relationship Id="rId37" Type="http://schemas.openxmlformats.org/officeDocument/2006/relationships/hyperlink" Target="https://www.gov.cn/zhengce/zhengceku/2023-04/14/content_5751409.htm" TargetMode="External"/><Relationship Id="rId40" Type="http://schemas.openxmlformats.org/officeDocument/2006/relationships/hyperlink" Target="https://doi.org/https://dx.doi.org/10.1016/j.ecolecon.2005.03.030" TargetMode="External"/><Relationship Id="rId45" Type="http://schemas.openxmlformats.org/officeDocument/2006/relationships/hyperlink" Target="https://doi.org/10.1017/S175173111100005X" TargetMode="External"/><Relationship Id="rId53" Type="http://schemas.openxmlformats.org/officeDocument/2006/relationships/image" Target="media/image3.jpe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doi:10.1126/sciadv.aar8534" TargetMode="External"/><Relationship Id="rId23" Type="http://schemas.openxmlformats.org/officeDocument/2006/relationships/hyperlink" Target="https://sdgs.un.org/2030agenda" TargetMode="External"/><Relationship Id="rId28" Type="http://schemas.openxmlformats.org/officeDocument/2006/relationships/hyperlink" Target="https://doi.org/https://doi.org/10.1016/j.spc.2021.10.017" TargetMode="External"/><Relationship Id="rId36" Type="http://schemas.openxmlformats.org/officeDocument/2006/relationships/hyperlink" Target="https://doi.org/10.1073/pnas.2304826120" TargetMode="External"/><Relationship Id="rId49" Type="http://schemas.openxmlformats.org/officeDocument/2006/relationships/hyperlink" Target="https://doi.org/10.1038/s41597-022-01592-z" TargetMode="External"/><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doi.org/https://doi.org/10.1016/j.resconrec.2024.107411" TargetMode="External"/><Relationship Id="rId31" Type="http://schemas.openxmlformats.org/officeDocument/2006/relationships/hyperlink" Target="http://www.fao.org/faostat/en/#data" TargetMode="External"/><Relationship Id="rId44" Type="http://schemas.openxmlformats.org/officeDocument/2006/relationships/hyperlink" Target="https://comtrade.un.org/data" TargetMode="External"/><Relationship Id="rId52"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yonghou@cau.edu.cn" TargetMode="External"/><Relationship Id="rId14" Type="http://schemas.openxmlformats.org/officeDocument/2006/relationships/hyperlink" Target="https://comtrade.un.org/data" TargetMode="External"/><Relationship Id="rId22" Type="http://schemas.openxmlformats.org/officeDocument/2006/relationships/hyperlink" Target="https://doi.org/https://doi.org/10.1016/j.jclepro.2019.01.329" TargetMode="External"/><Relationship Id="rId27" Type="http://schemas.openxmlformats.org/officeDocument/2006/relationships/hyperlink" Target="https://doi.org/10.1038/s41558-018-0230-x" TargetMode="External"/><Relationship Id="rId30" Type="http://schemas.openxmlformats.org/officeDocument/2006/relationships/hyperlink" Target="https://www.gov.cn/xinwen/2022-01/24/content_5670214.htm" TargetMode="External"/><Relationship Id="rId35" Type="http://schemas.openxmlformats.org/officeDocument/2006/relationships/hyperlink" Target="https://doi.org/https://doi.org/10.1016/j.oneear.2023.10.019" TargetMode="External"/><Relationship Id="rId43" Type="http://schemas.openxmlformats.org/officeDocument/2006/relationships/hyperlink" Target="http://www.gtap.agecon.purdue.edu/" TargetMode="External"/><Relationship Id="rId48" Type="http://schemas.openxmlformats.org/officeDocument/2006/relationships/hyperlink" Target="https://doi.org/10.1021/acs.est.7b02235" TargetMode="External"/><Relationship Id="rId56" Type="http://schemas.openxmlformats.org/officeDocument/2006/relationships/hyperlink" Target="https://hub.arcgis.com/datasets/esri::world-countries/about" TargetMode="External"/><Relationship Id="rId8" Type="http://schemas.openxmlformats.org/officeDocument/2006/relationships/hyperlink" Target="mailto:xueqin.zhu@wur.nl" TargetMode="External"/><Relationship Id="rId51"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A155A-49B9-4B28-9294-7FA93B68C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85</TotalTime>
  <Pages>31</Pages>
  <Words>21771</Words>
  <Characters>124101</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81</CharactersWithSpaces>
  <SharedDoc>false</SharedDoc>
  <HLinks>
    <vt:vector size="264" baseType="variant">
      <vt:variant>
        <vt:i4>3801187</vt:i4>
      </vt:variant>
      <vt:variant>
        <vt:i4>505</vt:i4>
      </vt:variant>
      <vt:variant>
        <vt:i4>0</vt:i4>
      </vt:variant>
      <vt:variant>
        <vt:i4>5</vt:i4>
      </vt:variant>
      <vt:variant>
        <vt:lpwstr>https://hub.arcgis.com/datasets/esri::world-countries/about</vt:lpwstr>
      </vt:variant>
      <vt:variant>
        <vt:lpwstr/>
      </vt:variant>
      <vt:variant>
        <vt:i4>4194381</vt:i4>
      </vt:variant>
      <vt:variant>
        <vt:i4>481</vt:i4>
      </vt:variant>
      <vt:variant>
        <vt:i4>0</vt:i4>
      </vt:variant>
      <vt:variant>
        <vt:i4>5</vt:i4>
      </vt:variant>
      <vt:variant>
        <vt:lpwstr>https://doi.org/https://doi.org/10.1016/j.spc.2021.10.017</vt:lpwstr>
      </vt:variant>
      <vt:variant>
        <vt:lpwstr/>
      </vt:variant>
      <vt:variant>
        <vt:i4>2490475</vt:i4>
      </vt:variant>
      <vt:variant>
        <vt:i4>478</vt:i4>
      </vt:variant>
      <vt:variant>
        <vt:i4>0</vt:i4>
      </vt:variant>
      <vt:variant>
        <vt:i4>5</vt:i4>
      </vt:variant>
      <vt:variant>
        <vt:lpwstr>https://doi.org/10.3389/frsc.2020.00008</vt:lpwstr>
      </vt:variant>
      <vt:variant>
        <vt:lpwstr/>
      </vt:variant>
      <vt:variant>
        <vt:i4>6881342</vt:i4>
      </vt:variant>
      <vt:variant>
        <vt:i4>475</vt:i4>
      </vt:variant>
      <vt:variant>
        <vt:i4>0</vt:i4>
      </vt:variant>
      <vt:variant>
        <vt:i4>5</vt:i4>
      </vt:variant>
      <vt:variant>
        <vt:lpwstr>https://doi.org/10.1038/s41597-022-01592-z</vt:lpwstr>
      </vt:variant>
      <vt:variant>
        <vt:lpwstr/>
      </vt:variant>
      <vt:variant>
        <vt:i4>6422637</vt:i4>
      </vt:variant>
      <vt:variant>
        <vt:i4>472</vt:i4>
      </vt:variant>
      <vt:variant>
        <vt:i4>0</vt:i4>
      </vt:variant>
      <vt:variant>
        <vt:i4>5</vt:i4>
      </vt:variant>
      <vt:variant>
        <vt:lpwstr>https://doi.org/10.1021/acs.est.7b02235</vt:lpwstr>
      </vt:variant>
      <vt:variant>
        <vt:lpwstr/>
      </vt:variant>
      <vt:variant>
        <vt:i4>7077987</vt:i4>
      </vt:variant>
      <vt:variant>
        <vt:i4>469</vt:i4>
      </vt:variant>
      <vt:variant>
        <vt:i4>0</vt:i4>
      </vt:variant>
      <vt:variant>
        <vt:i4>5</vt:i4>
      </vt:variant>
      <vt:variant>
        <vt:lpwstr>https://doi.org/doi:10.1073/pnas.2121998119</vt:lpwstr>
      </vt:variant>
      <vt:variant>
        <vt:lpwstr/>
      </vt:variant>
      <vt:variant>
        <vt:i4>1245206</vt:i4>
      </vt:variant>
      <vt:variant>
        <vt:i4>466</vt:i4>
      </vt:variant>
      <vt:variant>
        <vt:i4>0</vt:i4>
      </vt:variant>
      <vt:variant>
        <vt:i4>5</vt:i4>
      </vt:variant>
      <vt:variant>
        <vt:lpwstr>https://www.climatewatchdata.org/?source=cait</vt:lpwstr>
      </vt:variant>
      <vt:variant>
        <vt:lpwstr/>
      </vt:variant>
      <vt:variant>
        <vt:i4>1310747</vt:i4>
      </vt:variant>
      <vt:variant>
        <vt:i4>463</vt:i4>
      </vt:variant>
      <vt:variant>
        <vt:i4>0</vt:i4>
      </vt:variant>
      <vt:variant>
        <vt:i4>5</vt:i4>
      </vt:variant>
      <vt:variant>
        <vt:lpwstr>https://doi.org/10.1017/S175173111100005X</vt:lpwstr>
      </vt:variant>
      <vt:variant>
        <vt:lpwstr/>
      </vt:variant>
      <vt:variant>
        <vt:i4>524288</vt:i4>
      </vt:variant>
      <vt:variant>
        <vt:i4>460</vt:i4>
      </vt:variant>
      <vt:variant>
        <vt:i4>0</vt:i4>
      </vt:variant>
      <vt:variant>
        <vt:i4>5</vt:i4>
      </vt:variant>
      <vt:variant>
        <vt:lpwstr>https://comtrade.un.org/data</vt:lpwstr>
      </vt:variant>
      <vt:variant>
        <vt:lpwstr/>
      </vt:variant>
      <vt:variant>
        <vt:i4>5505035</vt:i4>
      </vt:variant>
      <vt:variant>
        <vt:i4>457</vt:i4>
      </vt:variant>
      <vt:variant>
        <vt:i4>0</vt:i4>
      </vt:variant>
      <vt:variant>
        <vt:i4>5</vt:i4>
      </vt:variant>
      <vt:variant>
        <vt:lpwstr>https://www.gams.com/</vt:lpwstr>
      </vt:variant>
      <vt:variant>
        <vt:lpwstr/>
      </vt:variant>
      <vt:variant>
        <vt:i4>1900638</vt:i4>
      </vt:variant>
      <vt:variant>
        <vt:i4>454</vt:i4>
      </vt:variant>
      <vt:variant>
        <vt:i4>0</vt:i4>
      </vt:variant>
      <vt:variant>
        <vt:i4>5</vt:i4>
      </vt:variant>
      <vt:variant>
        <vt:lpwstr>https://doi.org/10.1080/15693430412331291652</vt:lpwstr>
      </vt:variant>
      <vt:variant>
        <vt:lpwstr/>
      </vt:variant>
      <vt:variant>
        <vt:i4>262161</vt:i4>
      </vt:variant>
      <vt:variant>
        <vt:i4>451</vt:i4>
      </vt:variant>
      <vt:variant>
        <vt:i4>0</vt:i4>
      </vt:variant>
      <vt:variant>
        <vt:i4>5</vt:i4>
      </vt:variant>
      <vt:variant>
        <vt:lpwstr>https://doi.org/10.1007/s11269-012-0029-x</vt:lpwstr>
      </vt:variant>
      <vt:variant>
        <vt:lpwstr/>
      </vt:variant>
      <vt:variant>
        <vt:i4>3604578</vt:i4>
      </vt:variant>
      <vt:variant>
        <vt:i4>448</vt:i4>
      </vt:variant>
      <vt:variant>
        <vt:i4>0</vt:i4>
      </vt:variant>
      <vt:variant>
        <vt:i4>5</vt:i4>
      </vt:variant>
      <vt:variant>
        <vt:lpwstr>https://doi.org/10.1073/pnas.2304826120</vt:lpwstr>
      </vt:variant>
      <vt:variant>
        <vt:lpwstr/>
      </vt:variant>
      <vt:variant>
        <vt:i4>3866721</vt:i4>
      </vt:variant>
      <vt:variant>
        <vt:i4>445</vt:i4>
      </vt:variant>
      <vt:variant>
        <vt:i4>0</vt:i4>
      </vt:variant>
      <vt:variant>
        <vt:i4>5</vt:i4>
      </vt:variant>
      <vt:variant>
        <vt:lpwstr>https://doi.org/10.1073/pnas.1210447110</vt:lpwstr>
      </vt:variant>
      <vt:variant>
        <vt:lpwstr/>
      </vt:variant>
      <vt:variant>
        <vt:i4>7077951</vt:i4>
      </vt:variant>
      <vt:variant>
        <vt:i4>442</vt:i4>
      </vt:variant>
      <vt:variant>
        <vt:i4>0</vt:i4>
      </vt:variant>
      <vt:variant>
        <vt:i4>5</vt:i4>
      </vt:variant>
      <vt:variant>
        <vt:lpwstr>https://doi.org/10.1038/nature25785</vt:lpwstr>
      </vt:variant>
      <vt:variant>
        <vt:lpwstr/>
      </vt:variant>
      <vt:variant>
        <vt:i4>6619243</vt:i4>
      </vt:variant>
      <vt:variant>
        <vt:i4>439</vt:i4>
      </vt:variant>
      <vt:variant>
        <vt:i4>0</vt:i4>
      </vt:variant>
      <vt:variant>
        <vt:i4>5</vt:i4>
      </vt:variant>
      <vt:variant>
        <vt:lpwstr>https://doi.org/10.1021/acs.est.6b04524</vt:lpwstr>
      </vt:variant>
      <vt:variant>
        <vt:lpwstr/>
      </vt:variant>
      <vt:variant>
        <vt:i4>7274603</vt:i4>
      </vt:variant>
      <vt:variant>
        <vt:i4>436</vt:i4>
      </vt:variant>
      <vt:variant>
        <vt:i4>0</vt:i4>
      </vt:variant>
      <vt:variant>
        <vt:i4>5</vt:i4>
      </vt:variant>
      <vt:variant>
        <vt:lpwstr>https://doi.org/10.1021/acs.est.0c08359</vt:lpwstr>
      </vt:variant>
      <vt:variant>
        <vt:lpwstr/>
      </vt:variant>
      <vt:variant>
        <vt:i4>655382</vt:i4>
      </vt:variant>
      <vt:variant>
        <vt:i4>433</vt:i4>
      </vt:variant>
      <vt:variant>
        <vt:i4>0</vt:i4>
      </vt:variant>
      <vt:variant>
        <vt:i4>5</vt:i4>
      </vt:variant>
      <vt:variant>
        <vt:lpwstr>https://doi.org/10.1038/s43016-020-0057-2</vt:lpwstr>
      </vt:variant>
      <vt:variant>
        <vt:lpwstr/>
      </vt:variant>
      <vt:variant>
        <vt:i4>5374004</vt:i4>
      </vt:variant>
      <vt:variant>
        <vt:i4>430</vt:i4>
      </vt:variant>
      <vt:variant>
        <vt:i4>0</vt:i4>
      </vt:variant>
      <vt:variant>
        <vt:i4>5</vt:i4>
      </vt:variant>
      <vt:variant>
        <vt:lpwstr>http://www.gov.cn/zhengce/content/2020-09/27/content_5547612.htm</vt:lpwstr>
      </vt:variant>
      <vt:variant>
        <vt:lpwstr/>
      </vt:variant>
      <vt:variant>
        <vt:i4>2097208</vt:i4>
      </vt:variant>
      <vt:variant>
        <vt:i4>427</vt:i4>
      </vt:variant>
      <vt:variant>
        <vt:i4>0</vt:i4>
      </vt:variant>
      <vt:variant>
        <vt:i4>5</vt:i4>
      </vt:variant>
      <vt:variant>
        <vt:lpwstr>https://doi.org/10.1038/s43016-022-00640-6</vt:lpwstr>
      </vt:variant>
      <vt:variant>
        <vt:lpwstr/>
      </vt:variant>
      <vt:variant>
        <vt:i4>2752564</vt:i4>
      </vt:variant>
      <vt:variant>
        <vt:i4>424</vt:i4>
      </vt:variant>
      <vt:variant>
        <vt:i4>0</vt:i4>
      </vt:variant>
      <vt:variant>
        <vt:i4>5</vt:i4>
      </vt:variant>
      <vt:variant>
        <vt:lpwstr>https://doi.org/10.1038/s43016-022-00589-6</vt:lpwstr>
      </vt:variant>
      <vt:variant>
        <vt:lpwstr/>
      </vt:variant>
      <vt:variant>
        <vt:i4>7798861</vt:i4>
      </vt:variant>
      <vt:variant>
        <vt:i4>421</vt:i4>
      </vt:variant>
      <vt:variant>
        <vt:i4>0</vt:i4>
      </vt:variant>
      <vt:variant>
        <vt:i4>5</vt:i4>
      </vt:variant>
      <vt:variant>
        <vt:lpwstr>https://unfccc.int/sites/default/files/resource/China 2BUR_English.pdf</vt:lpwstr>
      </vt:variant>
      <vt:variant>
        <vt:lpwstr/>
      </vt:variant>
      <vt:variant>
        <vt:i4>2162748</vt:i4>
      </vt:variant>
      <vt:variant>
        <vt:i4>418</vt:i4>
      </vt:variant>
      <vt:variant>
        <vt:i4>0</vt:i4>
      </vt:variant>
      <vt:variant>
        <vt:i4>5</vt:i4>
      </vt:variant>
      <vt:variant>
        <vt:lpwstr>https://doi.org/10.1038/s43016-021-00300-1</vt:lpwstr>
      </vt:variant>
      <vt:variant>
        <vt:lpwstr/>
      </vt:variant>
      <vt:variant>
        <vt:i4>2490401</vt:i4>
      </vt:variant>
      <vt:variant>
        <vt:i4>415</vt:i4>
      </vt:variant>
      <vt:variant>
        <vt:i4>0</vt:i4>
      </vt:variant>
      <vt:variant>
        <vt:i4>5</vt:i4>
      </vt:variant>
      <vt:variant>
        <vt:lpwstr>https://doi.org/https://doi.org/10.1016/j.resconrec.2023.107317</vt:lpwstr>
      </vt:variant>
      <vt:variant>
        <vt:lpwstr/>
      </vt:variant>
      <vt:variant>
        <vt:i4>8061045</vt:i4>
      </vt:variant>
      <vt:variant>
        <vt:i4>412</vt:i4>
      </vt:variant>
      <vt:variant>
        <vt:i4>0</vt:i4>
      </vt:variant>
      <vt:variant>
        <vt:i4>5</vt:i4>
      </vt:variant>
      <vt:variant>
        <vt:lpwstr>http://www.gtap.agecon.purdue.edu/</vt:lpwstr>
      </vt:variant>
      <vt:variant>
        <vt:lpwstr/>
      </vt:variant>
      <vt:variant>
        <vt:i4>1376381</vt:i4>
      </vt:variant>
      <vt:variant>
        <vt:i4>409</vt:i4>
      </vt:variant>
      <vt:variant>
        <vt:i4>0</vt:i4>
      </vt:variant>
      <vt:variant>
        <vt:i4>5</vt:i4>
      </vt:variant>
      <vt:variant>
        <vt:lpwstr>https://www.gov.cn/gongbao/content/2017/content_5163448.htm</vt:lpwstr>
      </vt:variant>
      <vt:variant>
        <vt:lpwstr/>
      </vt:variant>
      <vt:variant>
        <vt:i4>2162749</vt:i4>
      </vt:variant>
      <vt:variant>
        <vt:i4>406</vt:i4>
      </vt:variant>
      <vt:variant>
        <vt:i4>0</vt:i4>
      </vt:variant>
      <vt:variant>
        <vt:i4>5</vt:i4>
      </vt:variant>
      <vt:variant>
        <vt:lpwstr>https://doi.org/10.1038/s43016-021-00317-6</vt:lpwstr>
      </vt:variant>
      <vt:variant>
        <vt:lpwstr/>
      </vt:variant>
      <vt:variant>
        <vt:i4>983062</vt:i4>
      </vt:variant>
      <vt:variant>
        <vt:i4>403</vt:i4>
      </vt:variant>
      <vt:variant>
        <vt:i4>0</vt:i4>
      </vt:variant>
      <vt:variant>
        <vt:i4>5</vt:i4>
      </vt:variant>
      <vt:variant>
        <vt:lpwstr>https://doi.org/10.1038/s41558-018-0230-x</vt:lpwstr>
      </vt:variant>
      <vt:variant>
        <vt:lpwstr/>
      </vt:variant>
      <vt:variant>
        <vt:i4>7209013</vt:i4>
      </vt:variant>
      <vt:variant>
        <vt:i4>400</vt:i4>
      </vt:variant>
      <vt:variant>
        <vt:i4>0</vt:i4>
      </vt:variant>
      <vt:variant>
        <vt:i4>5</vt:i4>
      </vt:variant>
      <vt:variant>
        <vt:lpwstr>https://doi.org/10.1038/s43016-023-00792-z</vt:lpwstr>
      </vt:variant>
      <vt:variant>
        <vt:lpwstr/>
      </vt:variant>
      <vt:variant>
        <vt:i4>6684730</vt:i4>
      </vt:variant>
      <vt:variant>
        <vt:i4>397</vt:i4>
      </vt:variant>
      <vt:variant>
        <vt:i4>0</vt:i4>
      </vt:variant>
      <vt:variant>
        <vt:i4>5</vt:i4>
      </vt:variant>
      <vt:variant>
        <vt:lpwstr>https://doi.org/10.1038/s43016-023-00769-y</vt:lpwstr>
      </vt:variant>
      <vt:variant>
        <vt:lpwstr/>
      </vt:variant>
      <vt:variant>
        <vt:i4>6815869</vt:i4>
      </vt:variant>
      <vt:variant>
        <vt:i4>394</vt:i4>
      </vt:variant>
      <vt:variant>
        <vt:i4>0</vt:i4>
      </vt:variant>
      <vt:variant>
        <vt:i4>5</vt:i4>
      </vt:variant>
      <vt:variant>
        <vt:lpwstr>https://sdgs.un.org/2030agenda</vt:lpwstr>
      </vt:variant>
      <vt:variant>
        <vt:lpwstr/>
      </vt:variant>
      <vt:variant>
        <vt:i4>5111877</vt:i4>
      </vt:variant>
      <vt:variant>
        <vt:i4>391</vt:i4>
      </vt:variant>
      <vt:variant>
        <vt:i4>0</vt:i4>
      </vt:variant>
      <vt:variant>
        <vt:i4>5</vt:i4>
      </vt:variant>
      <vt:variant>
        <vt:lpwstr>https://doi.org/https://doi.org/10.1016/j.jclepro.2019.01.329</vt:lpwstr>
      </vt:variant>
      <vt:variant>
        <vt:lpwstr/>
      </vt:variant>
      <vt:variant>
        <vt:i4>6422589</vt:i4>
      </vt:variant>
      <vt:variant>
        <vt:i4>388</vt:i4>
      </vt:variant>
      <vt:variant>
        <vt:i4>0</vt:i4>
      </vt:variant>
      <vt:variant>
        <vt:i4>5</vt:i4>
      </vt:variant>
      <vt:variant>
        <vt:lpwstr>https://doi.org/10.1038/s43016-023-00813-x</vt:lpwstr>
      </vt:variant>
      <vt:variant>
        <vt:lpwstr/>
      </vt:variant>
      <vt:variant>
        <vt:i4>2162726</vt:i4>
      </vt:variant>
      <vt:variant>
        <vt:i4>385</vt:i4>
      </vt:variant>
      <vt:variant>
        <vt:i4>0</vt:i4>
      </vt:variant>
      <vt:variant>
        <vt:i4>5</vt:i4>
      </vt:variant>
      <vt:variant>
        <vt:lpwstr>https://doi.org/https://doi.org/10.1016/j.resconrec.2024.107411</vt:lpwstr>
      </vt:variant>
      <vt:variant>
        <vt:lpwstr/>
      </vt:variant>
      <vt:variant>
        <vt:i4>5832797</vt:i4>
      </vt:variant>
      <vt:variant>
        <vt:i4>382</vt:i4>
      </vt:variant>
      <vt:variant>
        <vt:i4>0</vt:i4>
      </vt:variant>
      <vt:variant>
        <vt:i4>5</vt:i4>
      </vt:variant>
      <vt:variant>
        <vt:lpwstr>https://doi.org/10.1111/gcb.14321</vt:lpwstr>
      </vt:variant>
      <vt:variant>
        <vt:lpwstr/>
      </vt:variant>
      <vt:variant>
        <vt:i4>917523</vt:i4>
      </vt:variant>
      <vt:variant>
        <vt:i4>379</vt:i4>
      </vt:variant>
      <vt:variant>
        <vt:i4>0</vt:i4>
      </vt:variant>
      <vt:variant>
        <vt:i4>5</vt:i4>
      </vt:variant>
      <vt:variant>
        <vt:lpwstr>https://doi.org/10.1038/s43016-020-0113-y</vt:lpwstr>
      </vt:variant>
      <vt:variant>
        <vt:lpwstr/>
      </vt:variant>
      <vt:variant>
        <vt:i4>1179721</vt:i4>
      </vt:variant>
      <vt:variant>
        <vt:i4>376</vt:i4>
      </vt:variant>
      <vt:variant>
        <vt:i4>0</vt:i4>
      </vt:variant>
      <vt:variant>
        <vt:i4>5</vt:i4>
      </vt:variant>
      <vt:variant>
        <vt:lpwstr>https://doi.org/10.1038/Nclimate2925</vt:lpwstr>
      </vt:variant>
      <vt:variant>
        <vt:lpwstr/>
      </vt:variant>
      <vt:variant>
        <vt:i4>2228280</vt:i4>
      </vt:variant>
      <vt:variant>
        <vt:i4>373</vt:i4>
      </vt:variant>
      <vt:variant>
        <vt:i4>0</vt:i4>
      </vt:variant>
      <vt:variant>
        <vt:i4>5</vt:i4>
      </vt:variant>
      <vt:variant>
        <vt:lpwstr>https://doi.org/10.1038/s43016-020-00143-2</vt:lpwstr>
      </vt:variant>
      <vt:variant>
        <vt:lpwstr/>
      </vt:variant>
      <vt:variant>
        <vt:i4>2228330</vt:i4>
      </vt:variant>
      <vt:variant>
        <vt:i4>370</vt:i4>
      </vt:variant>
      <vt:variant>
        <vt:i4>0</vt:i4>
      </vt:variant>
      <vt:variant>
        <vt:i4>5</vt:i4>
      </vt:variant>
      <vt:variant>
        <vt:lpwstr>https://doi.org/doi:10.1126/sciadv.aar8534</vt:lpwstr>
      </vt:variant>
      <vt:variant>
        <vt:lpwstr/>
      </vt:variant>
      <vt:variant>
        <vt:i4>524288</vt:i4>
      </vt:variant>
      <vt:variant>
        <vt:i4>365</vt:i4>
      </vt:variant>
      <vt:variant>
        <vt:i4>0</vt:i4>
      </vt:variant>
      <vt:variant>
        <vt:i4>5</vt:i4>
      </vt:variant>
      <vt:variant>
        <vt:lpwstr>https://comtrade.un.org/data</vt:lpwstr>
      </vt:variant>
      <vt:variant>
        <vt:lpwstr/>
      </vt:variant>
      <vt:variant>
        <vt:i4>6881376</vt:i4>
      </vt:variant>
      <vt:variant>
        <vt:i4>362</vt:i4>
      </vt:variant>
      <vt:variant>
        <vt:i4>0</vt:i4>
      </vt:variant>
      <vt:variant>
        <vt:i4>5</vt:i4>
      </vt:variant>
      <vt:variant>
        <vt:lpwstr>http://www.fao.org/faostat/en/</vt:lpwstr>
      </vt:variant>
      <vt:variant>
        <vt:lpwstr>data</vt:lpwstr>
      </vt:variant>
      <vt:variant>
        <vt:i4>5832714</vt:i4>
      </vt:variant>
      <vt:variant>
        <vt:i4>359</vt:i4>
      </vt:variant>
      <vt:variant>
        <vt:i4>0</vt:i4>
      </vt:variant>
      <vt:variant>
        <vt:i4>5</vt:i4>
      </vt:variant>
      <vt:variant>
        <vt:lpwstr>https://www.gtap.agecon.purdue.edu/databases/v10/</vt:lpwstr>
      </vt:variant>
      <vt:variant>
        <vt:lpwstr/>
      </vt:variant>
      <vt:variant>
        <vt:i4>852072</vt:i4>
      </vt:variant>
      <vt:variant>
        <vt:i4>3</vt:i4>
      </vt:variant>
      <vt:variant>
        <vt:i4>0</vt:i4>
      </vt:variant>
      <vt:variant>
        <vt:i4>5</vt:i4>
      </vt:variant>
      <vt:variant>
        <vt:lpwstr>mailto:yonghou@cau.edu.cn</vt:lpwstr>
      </vt:variant>
      <vt:variant>
        <vt:lpwstr/>
      </vt:variant>
      <vt:variant>
        <vt:i4>2555972</vt:i4>
      </vt:variant>
      <vt:variant>
        <vt:i4>0</vt:i4>
      </vt:variant>
      <vt:variant>
        <vt:i4>0</vt:i4>
      </vt:variant>
      <vt:variant>
        <vt:i4>5</vt:i4>
      </vt:variant>
      <vt:variant>
        <vt:lpwstr>mailto:xueqin.zhu@wur.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g, Weitong</dc:creator>
  <cp:keywords/>
  <dc:description/>
  <cp:lastModifiedBy>Long, Weitong</cp:lastModifiedBy>
  <cp:revision>10828</cp:revision>
  <cp:lastPrinted>2024-10-14T19:43:00Z</cp:lastPrinted>
  <dcterms:created xsi:type="dcterms:W3CDTF">2023-04-01T19:39:00Z</dcterms:created>
  <dcterms:modified xsi:type="dcterms:W3CDTF">2024-10-22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9e9ba09009c8872727789666d4e054bb0b6bc5d2abd150631a512cb0a3c675</vt:lpwstr>
  </property>
</Properties>
</file>